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charts/chart10.xml" ContentType="application/vnd.openxmlformats-officedocument.drawingml.chart+xml"/>
  <Override PartName="/word/charts/style10.xml" ContentType="application/vnd.ms-office.chartstyle+xml"/>
  <Override PartName="/word/charts/colors10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21737DB" w14:textId="54028C90" w:rsidR="00036FBE" w:rsidRPr="005B7C09" w:rsidRDefault="00036FBE" w:rsidP="00327492">
      <w:pPr>
        <w:jc w:val="center"/>
        <w:rPr>
          <w:rFonts w:cs="Arial"/>
          <w:b/>
          <w:sz w:val="24"/>
          <w:lang w:val="es-MX"/>
        </w:rPr>
      </w:pPr>
      <w:r w:rsidRPr="005B7C09">
        <w:rPr>
          <w:rFonts w:cs="Arial"/>
          <w:b/>
          <w:sz w:val="24"/>
          <w:lang w:val="es-ES"/>
        </w:rPr>
        <w:t>Simulación de Receta Pasta</w:t>
      </w:r>
      <w:r w:rsidR="002A703B">
        <w:rPr>
          <w:rFonts w:cs="Arial"/>
          <w:b/>
          <w:sz w:val="24"/>
          <w:lang w:val="es-ES"/>
        </w:rPr>
        <w:t xml:space="preserve"> </w:t>
      </w:r>
      <w:proofErr w:type="spellStart"/>
      <w:r w:rsidR="002A703B">
        <w:rPr>
          <w:rFonts w:cs="Arial"/>
          <w:b/>
          <w:sz w:val="24"/>
          <w:lang w:val="es-ES"/>
        </w:rPr>
        <w:t>Penne</w:t>
      </w:r>
      <w:proofErr w:type="spellEnd"/>
      <w:r w:rsidRPr="005B7C09">
        <w:rPr>
          <w:rFonts w:cs="Arial"/>
          <w:b/>
          <w:sz w:val="24"/>
          <w:lang w:val="es-ES"/>
        </w:rPr>
        <w:t xml:space="preserve"> </w:t>
      </w:r>
      <w:r w:rsidR="0000260F" w:rsidRPr="005B7C09">
        <w:rPr>
          <w:rFonts w:cs="Arial"/>
          <w:b/>
          <w:sz w:val="24"/>
          <w:lang w:val="es-ES_tradnl"/>
        </w:rPr>
        <w:t>A</w:t>
      </w:r>
      <w:r w:rsidRPr="005B7C09">
        <w:rPr>
          <w:rFonts w:cs="Arial"/>
          <w:b/>
          <w:sz w:val="24"/>
          <w:lang w:val="es-ES_tradnl"/>
        </w:rPr>
        <w:t xml:space="preserve">lla </w:t>
      </w:r>
      <w:proofErr w:type="spellStart"/>
      <w:r w:rsidR="00B52846" w:rsidRPr="005B7C09">
        <w:rPr>
          <w:rFonts w:cs="Arial"/>
          <w:b/>
          <w:sz w:val="24"/>
          <w:lang w:val="es-ES_tradnl"/>
        </w:rPr>
        <w:t>B</w:t>
      </w:r>
      <w:r w:rsidRPr="005B7C09">
        <w:rPr>
          <w:rFonts w:cs="Arial"/>
          <w:b/>
          <w:sz w:val="24"/>
          <w:lang w:val="es-ES_tradnl"/>
        </w:rPr>
        <w:t>olognese</w:t>
      </w:r>
      <w:proofErr w:type="spellEnd"/>
    </w:p>
    <w:p w14:paraId="564E46C9" w14:textId="77777777" w:rsidR="004B71A4" w:rsidRPr="005B7C09" w:rsidRDefault="004B71A4" w:rsidP="005B7C09">
      <w:pPr>
        <w:jc w:val="center"/>
        <w:rPr>
          <w:rFonts w:eastAsia="MS Mincho" w:cs="Arial"/>
          <w:sz w:val="24"/>
        </w:rPr>
      </w:pPr>
    </w:p>
    <w:p w14:paraId="3F8769A1" w14:textId="77777777" w:rsidR="0002582B" w:rsidRPr="005B7C09" w:rsidRDefault="0002582B" w:rsidP="004B71A4">
      <w:pPr>
        <w:jc w:val="center"/>
        <w:rPr>
          <w:rFonts w:eastAsia="MS Mincho" w:cs="Arial"/>
          <w:sz w:val="24"/>
        </w:rPr>
      </w:pPr>
    </w:p>
    <w:p w14:paraId="13FE82F6" w14:textId="77777777" w:rsidR="004B71A4" w:rsidRPr="005B7C09" w:rsidRDefault="00446D5F" w:rsidP="004B71A4">
      <w:pPr>
        <w:jc w:val="center"/>
        <w:rPr>
          <w:rFonts w:eastAsia="MS Mincho" w:cs="Arial"/>
          <w:sz w:val="24"/>
        </w:rPr>
      </w:pPr>
      <w:r w:rsidRPr="005B7C09">
        <w:rPr>
          <w:rFonts w:eastAsia="MS Mincho" w:cs="Arial"/>
          <w:noProof/>
          <w:sz w:val="24"/>
        </w:rPr>
        <w:drawing>
          <wp:anchor distT="0" distB="0" distL="114300" distR="114300" simplePos="0" relativeHeight="251658240" behindDoc="0" locked="0" layoutInCell="0" allowOverlap="1" wp14:anchorId="0D1E8755" wp14:editId="673A7822">
            <wp:simplePos x="0" y="0"/>
            <wp:positionH relativeFrom="column">
              <wp:posOffset>1845945</wp:posOffset>
            </wp:positionH>
            <wp:positionV relativeFrom="paragraph">
              <wp:posOffset>133985</wp:posOffset>
            </wp:positionV>
            <wp:extent cx="1704975" cy="2114550"/>
            <wp:effectExtent l="0" t="0" r="9525" b="0"/>
            <wp:wrapTopAndBottom/>
            <wp:docPr id="9" name="Imagen 4" descr="unicauc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4" descr="unicauca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04975" cy="21145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8F0BB5" w14:textId="77777777" w:rsidR="0096206B" w:rsidRDefault="0096206B" w:rsidP="005B7C09">
      <w:pPr>
        <w:jc w:val="center"/>
        <w:rPr>
          <w:rFonts w:eastAsia="MS Mincho" w:cs="Arial"/>
          <w:sz w:val="24"/>
        </w:rPr>
      </w:pPr>
    </w:p>
    <w:p w14:paraId="25F2C719" w14:textId="6E5B7B1D" w:rsidR="004B71A4" w:rsidRPr="005B7C09" w:rsidRDefault="00C02381" w:rsidP="005B7C09">
      <w:pPr>
        <w:jc w:val="center"/>
        <w:rPr>
          <w:rFonts w:cs="Arial"/>
          <w:sz w:val="24"/>
          <w:lang w:val="es-ES"/>
        </w:rPr>
      </w:pPr>
      <w:r w:rsidRPr="005B7C09">
        <w:rPr>
          <w:rFonts w:eastAsia="MS Mincho" w:cs="Arial"/>
          <w:sz w:val="24"/>
        </w:rPr>
        <w:br/>
      </w:r>
      <w:r w:rsidRPr="005B7C09">
        <w:rPr>
          <w:rFonts w:cs="Arial"/>
          <w:sz w:val="24"/>
          <w:lang w:val="es-ES"/>
        </w:rPr>
        <w:t xml:space="preserve">Trabajo presentado al profesor: </w:t>
      </w:r>
      <w:r w:rsidRPr="005B7C09">
        <w:rPr>
          <w:rFonts w:eastAsia="MS Mincho" w:cs="Arial"/>
          <w:sz w:val="24"/>
        </w:rPr>
        <w:br/>
      </w:r>
      <w:r w:rsidRPr="005B7C09">
        <w:rPr>
          <w:rFonts w:cs="Arial"/>
          <w:sz w:val="24"/>
          <w:lang w:val="es-ES"/>
        </w:rPr>
        <w:t xml:space="preserve">César Jesús Pardo Calvache, PhD. </w:t>
      </w:r>
      <w:proofErr w:type="spellStart"/>
      <w:r w:rsidRPr="005B7C09">
        <w:rPr>
          <w:rFonts w:cs="Arial"/>
          <w:sz w:val="24"/>
          <w:lang w:val="es-ES"/>
        </w:rPr>
        <w:t>MS.c</w:t>
      </w:r>
      <w:proofErr w:type="spellEnd"/>
      <w:r w:rsidRPr="005B7C09">
        <w:rPr>
          <w:rFonts w:cs="Arial"/>
          <w:sz w:val="24"/>
          <w:lang w:val="es-ES"/>
        </w:rPr>
        <w:t>. Eng.</w:t>
      </w:r>
    </w:p>
    <w:p w14:paraId="6DCCD89B" w14:textId="77777777" w:rsidR="004B71A4" w:rsidRPr="005B7C09" w:rsidRDefault="004B71A4" w:rsidP="004B71A4">
      <w:pPr>
        <w:jc w:val="center"/>
        <w:rPr>
          <w:rFonts w:eastAsia="MS Mincho" w:cs="Arial"/>
          <w:sz w:val="24"/>
        </w:rPr>
      </w:pPr>
    </w:p>
    <w:p w14:paraId="669E99EF" w14:textId="77777777" w:rsidR="00C02381" w:rsidRPr="005B7C09" w:rsidRDefault="00C02381" w:rsidP="004B71A4">
      <w:pPr>
        <w:jc w:val="center"/>
        <w:rPr>
          <w:rFonts w:eastAsia="MS Mincho" w:cs="Arial"/>
          <w:sz w:val="24"/>
        </w:rPr>
      </w:pPr>
    </w:p>
    <w:p w14:paraId="06C1A077" w14:textId="77777777" w:rsidR="004B71A4" w:rsidRPr="005B7C09" w:rsidRDefault="004B71A4" w:rsidP="005B7C09">
      <w:pPr>
        <w:jc w:val="center"/>
        <w:rPr>
          <w:rFonts w:eastAsia="MS Mincho" w:cs="Arial"/>
          <w:sz w:val="24"/>
        </w:rPr>
      </w:pPr>
    </w:p>
    <w:p w14:paraId="206F157A" w14:textId="77777777" w:rsidR="0096206B" w:rsidRDefault="0096206B" w:rsidP="005B7C09">
      <w:pPr>
        <w:jc w:val="center"/>
        <w:rPr>
          <w:rFonts w:eastAsia="MS Mincho" w:cs="Arial"/>
          <w:sz w:val="24"/>
        </w:rPr>
      </w:pPr>
    </w:p>
    <w:p w14:paraId="34A9014C" w14:textId="77777777" w:rsidR="0096206B" w:rsidRPr="005B7C09" w:rsidRDefault="0096206B" w:rsidP="005B7C09">
      <w:pPr>
        <w:jc w:val="center"/>
        <w:rPr>
          <w:rFonts w:eastAsia="MS Mincho" w:cs="Arial"/>
          <w:sz w:val="24"/>
        </w:rPr>
      </w:pPr>
    </w:p>
    <w:p w14:paraId="5A00C399" w14:textId="77777777" w:rsidR="00B346EF" w:rsidRPr="005B7C09" w:rsidRDefault="00B346EF" w:rsidP="005B7C09">
      <w:pPr>
        <w:jc w:val="center"/>
        <w:rPr>
          <w:rFonts w:eastAsia="MS Mincho" w:cs="Arial"/>
          <w:sz w:val="24"/>
        </w:rPr>
      </w:pPr>
    </w:p>
    <w:p w14:paraId="4D35B7B1" w14:textId="77777777" w:rsidR="004B71A4" w:rsidRPr="005B7C09" w:rsidRDefault="004B71A4" w:rsidP="004B71A4">
      <w:pPr>
        <w:jc w:val="center"/>
        <w:rPr>
          <w:rFonts w:eastAsia="MS Mincho" w:cs="Arial"/>
          <w:sz w:val="24"/>
        </w:rPr>
      </w:pPr>
    </w:p>
    <w:p w14:paraId="454254A8" w14:textId="62A38F2C" w:rsidR="00A818F9" w:rsidRPr="005B7C09" w:rsidRDefault="00A818F9" w:rsidP="00A818F9">
      <w:pPr>
        <w:jc w:val="center"/>
        <w:rPr>
          <w:rFonts w:cs="Arial"/>
          <w:sz w:val="24"/>
          <w:lang w:val="es-ES"/>
        </w:rPr>
      </w:pPr>
      <w:r w:rsidRPr="005B7C09">
        <w:rPr>
          <w:rFonts w:cs="Arial"/>
          <w:sz w:val="24"/>
          <w:lang w:val="es-ES"/>
        </w:rPr>
        <w:t xml:space="preserve">Ledy Mayerly Astudillo </w:t>
      </w:r>
      <w:r w:rsidR="004E0900" w:rsidRPr="005B7C09">
        <w:rPr>
          <w:rFonts w:cs="Arial"/>
          <w:sz w:val="24"/>
          <w:lang w:val="es-ES"/>
        </w:rPr>
        <w:t>Calderón</w:t>
      </w:r>
    </w:p>
    <w:p w14:paraId="1CB687BA" w14:textId="28A9E637" w:rsidR="00A818F9" w:rsidRPr="005B7C09" w:rsidRDefault="00A818F9" w:rsidP="00A818F9">
      <w:pPr>
        <w:jc w:val="center"/>
        <w:rPr>
          <w:rFonts w:cs="Arial"/>
          <w:sz w:val="24"/>
          <w:lang w:val="es-ES"/>
        </w:rPr>
      </w:pPr>
      <w:r w:rsidRPr="005B7C09">
        <w:rPr>
          <w:rFonts w:cs="Arial"/>
          <w:sz w:val="24"/>
          <w:lang w:val="es-ES"/>
        </w:rPr>
        <w:t xml:space="preserve">Andrea </w:t>
      </w:r>
      <w:proofErr w:type="spellStart"/>
      <w:r w:rsidRPr="005B7C09">
        <w:rPr>
          <w:rFonts w:cs="Arial"/>
          <w:sz w:val="24"/>
          <w:lang w:val="es-ES"/>
        </w:rPr>
        <w:t>Cuatindioy</w:t>
      </w:r>
      <w:proofErr w:type="spellEnd"/>
      <w:r w:rsidRPr="005B7C09">
        <w:rPr>
          <w:rFonts w:cs="Arial"/>
          <w:sz w:val="24"/>
          <w:lang w:val="es-ES"/>
        </w:rPr>
        <w:t xml:space="preserve"> Ortiz</w:t>
      </w:r>
    </w:p>
    <w:p w14:paraId="2181A41E" w14:textId="6172ED94" w:rsidR="00A818F9" w:rsidRPr="005B7C09" w:rsidRDefault="00A818F9" w:rsidP="00A818F9">
      <w:pPr>
        <w:jc w:val="center"/>
        <w:rPr>
          <w:rFonts w:cs="Arial"/>
          <w:sz w:val="24"/>
          <w:lang w:val="es-ES"/>
        </w:rPr>
      </w:pPr>
      <w:r w:rsidRPr="005B7C09">
        <w:rPr>
          <w:rFonts w:cs="Arial"/>
          <w:sz w:val="24"/>
          <w:lang w:val="es-ES"/>
        </w:rPr>
        <w:t xml:space="preserve">Janier Yulder </w:t>
      </w:r>
      <w:r w:rsidR="004E0900" w:rsidRPr="005B7C09">
        <w:rPr>
          <w:rFonts w:cs="Arial"/>
          <w:sz w:val="24"/>
          <w:lang w:val="es-ES"/>
        </w:rPr>
        <w:t>Gómez</w:t>
      </w:r>
      <w:r w:rsidRPr="005B7C09">
        <w:rPr>
          <w:rFonts w:cs="Arial"/>
          <w:sz w:val="24"/>
          <w:lang w:val="es-ES"/>
        </w:rPr>
        <w:t xml:space="preserve"> </w:t>
      </w:r>
      <w:r w:rsidR="004E0900" w:rsidRPr="005B7C09">
        <w:rPr>
          <w:rFonts w:cs="Arial"/>
          <w:sz w:val="24"/>
          <w:lang w:val="es-ES"/>
        </w:rPr>
        <w:t>Gal</w:t>
      </w:r>
      <w:r w:rsidR="004E0900">
        <w:rPr>
          <w:rFonts w:cs="Arial"/>
          <w:sz w:val="24"/>
          <w:lang w:val="es-ES"/>
        </w:rPr>
        <w:t>í</w:t>
      </w:r>
      <w:r w:rsidR="004E0900" w:rsidRPr="005B7C09">
        <w:rPr>
          <w:rFonts w:cs="Arial"/>
          <w:sz w:val="24"/>
          <w:lang w:val="es-ES"/>
        </w:rPr>
        <w:t>ndez</w:t>
      </w:r>
    </w:p>
    <w:p w14:paraId="0581D98F" w14:textId="77777777" w:rsidR="00A818F9" w:rsidRPr="005B7C09" w:rsidRDefault="00A818F9" w:rsidP="00A818F9">
      <w:pPr>
        <w:jc w:val="center"/>
        <w:rPr>
          <w:rFonts w:cs="Arial"/>
          <w:sz w:val="24"/>
          <w:lang w:val="es-ES"/>
        </w:rPr>
      </w:pPr>
      <w:r w:rsidRPr="005B7C09">
        <w:rPr>
          <w:rFonts w:cs="Arial"/>
          <w:sz w:val="24"/>
          <w:lang w:val="es-ES"/>
        </w:rPr>
        <w:t xml:space="preserve">Manuel </w:t>
      </w:r>
      <w:proofErr w:type="spellStart"/>
      <w:r w:rsidRPr="005B7C09">
        <w:rPr>
          <w:rFonts w:cs="Arial"/>
          <w:sz w:val="24"/>
          <w:lang w:val="es-ES"/>
        </w:rPr>
        <w:t>Lopez</w:t>
      </w:r>
      <w:proofErr w:type="spellEnd"/>
      <w:r w:rsidRPr="005B7C09">
        <w:rPr>
          <w:rFonts w:cs="Arial"/>
          <w:sz w:val="24"/>
          <w:lang w:val="es-ES"/>
        </w:rPr>
        <w:t xml:space="preserve"> Valencia</w:t>
      </w:r>
    </w:p>
    <w:p w14:paraId="61840170" w14:textId="77777777" w:rsidR="00A818F9" w:rsidRPr="005B7C09" w:rsidRDefault="00A818F9" w:rsidP="00A818F9">
      <w:pPr>
        <w:jc w:val="center"/>
        <w:rPr>
          <w:rFonts w:cs="Arial"/>
          <w:sz w:val="24"/>
          <w:lang w:val="es-ES"/>
        </w:rPr>
      </w:pPr>
      <w:r w:rsidRPr="005B7C09">
        <w:rPr>
          <w:rFonts w:cs="Arial"/>
          <w:sz w:val="24"/>
          <w:lang w:val="es-ES"/>
        </w:rPr>
        <w:t>Santiago Nieto Guaca</w:t>
      </w:r>
    </w:p>
    <w:p w14:paraId="56CC1F44" w14:textId="41CF3573" w:rsidR="00C02381" w:rsidRPr="005B7C09" w:rsidRDefault="00C02381" w:rsidP="00C02381">
      <w:pPr>
        <w:jc w:val="center"/>
        <w:rPr>
          <w:rFonts w:cs="Arial"/>
          <w:sz w:val="24"/>
        </w:rPr>
      </w:pPr>
    </w:p>
    <w:p w14:paraId="6FD855DB" w14:textId="77777777" w:rsidR="004B71A4" w:rsidRPr="005B7C09" w:rsidRDefault="004B71A4" w:rsidP="00C02381">
      <w:pPr>
        <w:jc w:val="center"/>
        <w:rPr>
          <w:rFonts w:cs="Arial"/>
          <w:sz w:val="24"/>
        </w:rPr>
      </w:pPr>
    </w:p>
    <w:p w14:paraId="5962B0D0" w14:textId="77777777" w:rsidR="004B71A4" w:rsidRPr="005B7C09" w:rsidRDefault="004B71A4" w:rsidP="004B71A4">
      <w:pPr>
        <w:jc w:val="center"/>
        <w:rPr>
          <w:rFonts w:eastAsia="MS Mincho" w:cs="Arial"/>
          <w:sz w:val="24"/>
        </w:rPr>
      </w:pPr>
    </w:p>
    <w:p w14:paraId="3A25F7F3" w14:textId="77777777" w:rsidR="004B71A4" w:rsidRPr="005B7C09" w:rsidRDefault="004B71A4" w:rsidP="005B7C09">
      <w:pPr>
        <w:jc w:val="center"/>
        <w:rPr>
          <w:rFonts w:eastAsia="MS Mincho" w:cs="Arial"/>
          <w:sz w:val="24"/>
        </w:rPr>
      </w:pPr>
    </w:p>
    <w:p w14:paraId="6929C24B" w14:textId="77777777" w:rsidR="0096206B" w:rsidRPr="005B7C09" w:rsidRDefault="0096206B" w:rsidP="005B7C09">
      <w:pPr>
        <w:jc w:val="center"/>
        <w:rPr>
          <w:rFonts w:eastAsia="MS Mincho" w:cs="Arial"/>
          <w:sz w:val="24"/>
        </w:rPr>
      </w:pPr>
    </w:p>
    <w:p w14:paraId="258BEA6A" w14:textId="77777777" w:rsidR="0002582B" w:rsidRPr="005B7C09" w:rsidRDefault="0002582B" w:rsidP="005B7C09">
      <w:pPr>
        <w:jc w:val="center"/>
        <w:rPr>
          <w:rFonts w:eastAsia="MS Mincho" w:cs="Arial"/>
          <w:sz w:val="24"/>
        </w:rPr>
      </w:pPr>
    </w:p>
    <w:p w14:paraId="28AB2582" w14:textId="77777777" w:rsidR="004B71A4" w:rsidRPr="001E5D9B" w:rsidRDefault="004B71A4" w:rsidP="005B7C09">
      <w:pPr>
        <w:jc w:val="center"/>
        <w:rPr>
          <w:rFonts w:cs="Arial"/>
          <w:b/>
          <w:sz w:val="24"/>
        </w:rPr>
      </w:pPr>
      <w:r w:rsidRPr="001E5D9B">
        <w:rPr>
          <w:rFonts w:cs="Arial"/>
          <w:b/>
          <w:sz w:val="24"/>
        </w:rPr>
        <w:t>Universidad del Cauca</w:t>
      </w:r>
    </w:p>
    <w:p w14:paraId="48CAB355" w14:textId="77777777" w:rsidR="004B71A4" w:rsidRPr="001E5D9B" w:rsidRDefault="004B71A4" w:rsidP="004B71A4">
      <w:pPr>
        <w:jc w:val="center"/>
        <w:rPr>
          <w:rFonts w:cs="Arial"/>
          <w:b/>
          <w:sz w:val="24"/>
        </w:rPr>
      </w:pPr>
      <w:r w:rsidRPr="001E5D9B">
        <w:rPr>
          <w:rFonts w:cs="Arial"/>
          <w:b/>
          <w:sz w:val="24"/>
        </w:rPr>
        <w:t>Facultad de Ingeniería Electrónica y Telecomunicaciones</w:t>
      </w:r>
    </w:p>
    <w:p w14:paraId="234EAC2E" w14:textId="77777777" w:rsidR="004B71A4" w:rsidRPr="001E5D9B" w:rsidRDefault="00C02381" w:rsidP="004B71A4">
      <w:pPr>
        <w:jc w:val="center"/>
        <w:rPr>
          <w:rFonts w:cs="Arial"/>
          <w:b/>
          <w:sz w:val="24"/>
        </w:rPr>
      </w:pPr>
      <w:r w:rsidRPr="001E5D9B">
        <w:rPr>
          <w:rFonts w:cs="Arial"/>
          <w:b/>
          <w:sz w:val="24"/>
        </w:rPr>
        <w:t>Programa de Ingeniería de Sistemas</w:t>
      </w:r>
    </w:p>
    <w:p w14:paraId="1C30348F" w14:textId="77777777" w:rsidR="004B71A4" w:rsidRPr="001E5D9B" w:rsidRDefault="00C02381" w:rsidP="005B7C09">
      <w:pPr>
        <w:jc w:val="center"/>
        <w:rPr>
          <w:rFonts w:cs="Arial"/>
          <w:b/>
          <w:sz w:val="24"/>
        </w:rPr>
      </w:pPr>
      <w:r w:rsidRPr="001E5D9B">
        <w:rPr>
          <w:rFonts w:cs="Arial"/>
          <w:b/>
          <w:sz w:val="24"/>
        </w:rPr>
        <w:t>Asignatura Electiva Metodologías Ágiles</w:t>
      </w:r>
    </w:p>
    <w:p w14:paraId="005D0F3F" w14:textId="20E6A9CD" w:rsidR="00446D5F" w:rsidRPr="001E5D9B" w:rsidRDefault="00446D5F" w:rsidP="005B7C09">
      <w:pPr>
        <w:jc w:val="center"/>
        <w:rPr>
          <w:rFonts w:cs="Arial"/>
          <w:b/>
          <w:sz w:val="24"/>
        </w:rPr>
      </w:pPr>
      <w:r w:rsidRPr="001E5D9B">
        <w:rPr>
          <w:rFonts w:cs="Arial"/>
          <w:b/>
          <w:sz w:val="24"/>
        </w:rPr>
        <w:t xml:space="preserve">Popayán, </w:t>
      </w:r>
      <w:r w:rsidR="00A818F9" w:rsidRPr="001E5D9B">
        <w:rPr>
          <w:rFonts w:cs="Arial"/>
          <w:b/>
          <w:sz w:val="24"/>
        </w:rPr>
        <w:t>abril</w:t>
      </w:r>
      <w:r w:rsidRPr="001E5D9B">
        <w:rPr>
          <w:rFonts w:cs="Arial"/>
          <w:b/>
          <w:sz w:val="24"/>
        </w:rPr>
        <w:t xml:space="preserve"> de 2025</w:t>
      </w:r>
    </w:p>
    <w:p w14:paraId="315F804C" w14:textId="77777777" w:rsidR="004B71A4" w:rsidRDefault="004B71A4" w:rsidP="00B54CE9">
      <w:pPr>
        <w:jc w:val="center"/>
        <w:rPr>
          <w:rFonts w:cs="Arial"/>
          <w:szCs w:val="20"/>
        </w:rPr>
      </w:pPr>
    </w:p>
    <w:sdt>
      <w:sdtPr>
        <w:rPr>
          <w:rFonts w:ascii="Arial" w:eastAsiaTheme="minorEastAsia" w:hAnsi="Arial" w:cstheme="minorBidi"/>
          <w:color w:val="auto"/>
          <w:sz w:val="20"/>
          <w:szCs w:val="24"/>
          <w:lang w:val="es-MX" w:eastAsia="es-ES"/>
        </w:rPr>
        <w:id w:val="11968699"/>
        <w:docPartObj>
          <w:docPartGallery w:val="Table of Contents"/>
          <w:docPartUnique/>
        </w:docPartObj>
      </w:sdtPr>
      <w:sdtEndPr>
        <w:rPr>
          <w:b/>
          <w:bCs/>
          <w:lang w:val="es-CO"/>
        </w:rPr>
      </w:sdtEndPr>
      <w:sdtContent>
        <w:p w14:paraId="1C2CBBDE" w14:textId="5FEF74AA" w:rsidR="007D2ABF" w:rsidRPr="00204CF6" w:rsidRDefault="007D2ABF" w:rsidP="00C86A4A">
          <w:pPr>
            <w:pStyle w:val="TtuloTDC"/>
            <w:rPr>
              <w:rFonts w:ascii="Arial" w:hAnsi="Arial"/>
              <w:b/>
              <w:bCs/>
              <w:color w:val="000000" w:themeColor="text1"/>
            </w:rPr>
          </w:pPr>
          <w:r w:rsidRPr="00204CF6">
            <w:rPr>
              <w:rFonts w:ascii="Arial" w:hAnsi="Arial"/>
              <w:b/>
              <w:bCs/>
              <w:color w:val="000000" w:themeColor="text1"/>
              <w:lang w:val="es-MX"/>
            </w:rPr>
            <w:t>Contenido</w:t>
          </w:r>
        </w:p>
        <w:p w14:paraId="0EB13F1A" w14:textId="6740961C" w:rsidR="0076680B" w:rsidRDefault="007D2ABF">
          <w:pPr>
            <w:pStyle w:val="TDC1"/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95270551" w:history="1">
            <w:r w:rsidR="0076680B">
              <w:rPr>
                <w:rStyle w:val="Hipervnculo"/>
                <w:noProof/>
              </w:rPr>
              <w:t>1.</w:t>
            </w:r>
            <w:r w:rsidR="0076680B"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 w:rsidR="0076680B">
              <w:rPr>
                <w:rStyle w:val="Hipervnculo"/>
                <w:noProof/>
              </w:rPr>
              <w:t>Resumen</w:t>
            </w:r>
            <w:r w:rsidR="0076680B">
              <w:rPr>
                <w:noProof/>
                <w:webHidden/>
              </w:rPr>
              <w:tab/>
            </w:r>
            <w:r w:rsidR="0076680B">
              <w:rPr>
                <w:noProof/>
                <w:webHidden/>
              </w:rPr>
              <w:fldChar w:fldCharType="begin"/>
            </w:r>
            <w:r w:rsidR="0076680B">
              <w:rPr>
                <w:noProof/>
                <w:webHidden/>
              </w:rPr>
              <w:instrText xml:space="preserve"> PAGEREF _Toc195270551 \h </w:instrText>
            </w:r>
            <w:r w:rsidR="0076680B">
              <w:rPr>
                <w:noProof/>
                <w:webHidden/>
              </w:rPr>
            </w:r>
            <w:r w:rsidR="0076680B">
              <w:rPr>
                <w:noProof/>
                <w:webHidden/>
              </w:rPr>
              <w:fldChar w:fldCharType="separate"/>
            </w:r>
            <w:r w:rsidR="0076680B">
              <w:rPr>
                <w:noProof/>
                <w:webHidden/>
              </w:rPr>
              <w:t>5</w:t>
            </w:r>
            <w:r w:rsidR="0076680B">
              <w:rPr>
                <w:noProof/>
                <w:webHidden/>
              </w:rPr>
              <w:fldChar w:fldCharType="end"/>
            </w:r>
          </w:hyperlink>
        </w:p>
        <w:p w14:paraId="40CE81EA" w14:textId="3EBA3524" w:rsidR="0076680B" w:rsidRDefault="0076680B">
          <w:pPr>
            <w:pStyle w:val="TDC1"/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52" w:history="1">
            <w:r>
              <w:rPr>
                <w:rStyle w:val="Hipervnculo"/>
                <w:noProof/>
              </w:rPr>
              <w:t>2.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</w:rPr>
              <w:t>Introduc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5AD40F" w14:textId="624EFEDE" w:rsidR="0076680B" w:rsidRDefault="0076680B">
          <w:pPr>
            <w:pStyle w:val="TDC1"/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53" w:history="1">
            <w:r>
              <w:rPr>
                <w:rStyle w:val="Hipervnculo"/>
                <w:noProof/>
              </w:rPr>
              <w:t>3.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</w:rPr>
              <w:t>Objetiv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862C6D" w14:textId="379DF86A" w:rsidR="0076680B" w:rsidRDefault="0076680B">
          <w:pPr>
            <w:pStyle w:val="TDC2"/>
            <w:tabs>
              <w:tab w:val="right" w:leader="dot" w:pos="8828"/>
            </w:tabs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54" w:history="1">
            <w:r>
              <w:rPr>
                <w:rStyle w:val="Hipervnculo"/>
                <w:noProof/>
              </w:rPr>
              <w:t>3.1 Objetivo Gener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63176F" w14:textId="160A2492" w:rsidR="0076680B" w:rsidRDefault="0076680B">
          <w:pPr>
            <w:pStyle w:val="TDC2"/>
            <w:tabs>
              <w:tab w:val="right" w:leader="dot" w:pos="8828"/>
            </w:tabs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55" w:history="1">
            <w:r>
              <w:rPr>
                <w:rStyle w:val="Hipervnculo"/>
                <w:noProof/>
              </w:rPr>
              <w:t>3.2 Objetivos específic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86BBE4" w14:textId="68E41F9C" w:rsidR="0076680B" w:rsidRDefault="0076680B">
          <w:pPr>
            <w:pStyle w:val="TDC1"/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56" w:history="1">
            <w:r>
              <w:rPr>
                <w:rStyle w:val="Hipervnculo"/>
                <w:noProof/>
              </w:rPr>
              <w:t>4.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</w:rPr>
              <w:t>Desarroll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E2E701" w14:textId="4E88BE2B" w:rsidR="0076680B" w:rsidRDefault="0076680B">
          <w:pPr>
            <w:pStyle w:val="TDC2"/>
            <w:tabs>
              <w:tab w:val="left" w:pos="960"/>
              <w:tab w:val="right" w:leader="dot" w:pos="8828"/>
            </w:tabs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57" w:history="1">
            <w:r>
              <w:rPr>
                <w:rStyle w:val="Hipervnculo"/>
                <w:noProof/>
                <w:lang w:val="es-ES_tradnl"/>
              </w:rPr>
              <w:t>4.1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  <w:lang w:val="es-ES_tradnl"/>
              </w:rPr>
              <w:t>Ro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C4EEA7" w14:textId="59230BBB" w:rsidR="0076680B" w:rsidRDefault="0076680B">
          <w:pPr>
            <w:pStyle w:val="TDC2"/>
            <w:tabs>
              <w:tab w:val="left" w:pos="960"/>
              <w:tab w:val="right" w:leader="dot" w:pos="8828"/>
            </w:tabs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58" w:history="1">
            <w:r>
              <w:rPr>
                <w:rStyle w:val="Hipervnculo"/>
                <w:noProof/>
              </w:rPr>
              <w:t>4.1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  <w:lang w:val="es-ES_tradnl"/>
              </w:rPr>
              <w:t>Ingredient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04359E" w14:textId="70FB5645" w:rsidR="0076680B" w:rsidRDefault="0076680B">
          <w:pPr>
            <w:pStyle w:val="TDC2"/>
            <w:tabs>
              <w:tab w:val="left" w:pos="960"/>
              <w:tab w:val="right" w:leader="dot" w:pos="8828"/>
            </w:tabs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59" w:history="1">
            <w:r>
              <w:rPr>
                <w:rStyle w:val="Hipervnculo"/>
                <w:noProof/>
                <w:lang w:val="es-ES"/>
              </w:rPr>
              <w:t>4.2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  <w:lang w:val="es-ES"/>
              </w:rPr>
              <w:t>Product Backlo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89A3AD" w14:textId="4276CD8D" w:rsidR="0076680B" w:rsidRDefault="0076680B">
          <w:pPr>
            <w:pStyle w:val="TDC2"/>
            <w:tabs>
              <w:tab w:val="left" w:pos="960"/>
              <w:tab w:val="right" w:leader="dot" w:pos="8828"/>
            </w:tabs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60" w:history="1">
            <w:r>
              <w:rPr>
                <w:rStyle w:val="Hipervnculo"/>
                <w:noProof/>
                <w:lang w:val="es-ES"/>
              </w:rPr>
              <w:t>4.2.1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  <w:lang w:val="es-ES"/>
              </w:rPr>
              <w:t>Grafica del Product Backlo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58DCF1" w14:textId="3733D70C" w:rsidR="0076680B" w:rsidRDefault="0076680B">
          <w:pPr>
            <w:pStyle w:val="TDC2"/>
            <w:tabs>
              <w:tab w:val="left" w:pos="960"/>
              <w:tab w:val="right" w:leader="dot" w:pos="8828"/>
            </w:tabs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61" w:history="1">
            <w:r>
              <w:rPr>
                <w:rStyle w:val="Hipervnculo"/>
                <w:noProof/>
                <w:lang w:val="es-ES_tradnl"/>
              </w:rPr>
              <w:t>4.3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  <w:lang w:val="es-ES_tradnl"/>
              </w:rPr>
              <w:t>Sprint Backlo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20F31F" w14:textId="550C87E7" w:rsidR="0076680B" w:rsidRDefault="0076680B">
          <w:pPr>
            <w:pStyle w:val="TDC2"/>
            <w:tabs>
              <w:tab w:val="left" w:pos="960"/>
              <w:tab w:val="right" w:leader="dot" w:pos="8828"/>
            </w:tabs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62" w:history="1">
            <w:r>
              <w:rPr>
                <w:rStyle w:val="Hipervnculo"/>
                <w:noProof/>
                <w:lang w:val="es-ES_tradnl"/>
              </w:rPr>
              <w:t>4.4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  <w:lang w:val="es-ES_tradnl"/>
              </w:rPr>
              <w:t>Impedimen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1BE9EC" w14:textId="4B8FA328" w:rsidR="0076680B" w:rsidRDefault="0076680B">
          <w:pPr>
            <w:pStyle w:val="TDC2"/>
            <w:tabs>
              <w:tab w:val="left" w:pos="960"/>
              <w:tab w:val="right" w:leader="dot" w:pos="8828"/>
            </w:tabs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63" w:history="1">
            <w:r>
              <w:rPr>
                <w:rStyle w:val="Hipervnculo"/>
                <w:noProof/>
                <w:lang w:val="es-ES_tradnl"/>
              </w:rPr>
              <w:t>4.5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  <w:lang w:val="es-ES_tradnl"/>
              </w:rPr>
              <w:t>Gráfica de impedimentos atend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E9A760" w14:textId="08100E32" w:rsidR="0076680B" w:rsidRDefault="0076680B">
          <w:pPr>
            <w:pStyle w:val="TDC2"/>
            <w:tabs>
              <w:tab w:val="left" w:pos="960"/>
              <w:tab w:val="right" w:leader="dot" w:pos="8828"/>
            </w:tabs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64" w:history="1">
            <w:r>
              <w:rPr>
                <w:rStyle w:val="Hipervnculo"/>
                <w:noProof/>
                <w:lang w:val="es-ES_tradnl"/>
              </w:rPr>
              <w:t>4.6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  <w:lang w:val="es-ES_tradnl"/>
              </w:rPr>
              <w:t>Criterios de listo y hech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C6E0E6" w14:textId="1AFBB346" w:rsidR="0076680B" w:rsidRDefault="0076680B">
          <w:pPr>
            <w:pStyle w:val="TDC1"/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65" w:history="1">
            <w:r>
              <w:rPr>
                <w:rStyle w:val="Hipervnculo"/>
                <w:noProof/>
              </w:rPr>
              <w:t>5.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</w:rPr>
              <w:t>Discus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AEA34F" w14:textId="3F7BA18D" w:rsidR="0076680B" w:rsidRDefault="0076680B">
          <w:pPr>
            <w:pStyle w:val="TDC1"/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66" w:history="1">
            <w:r>
              <w:rPr>
                <w:rStyle w:val="Hipervnculo"/>
                <w:noProof/>
              </w:rPr>
              <w:t>6.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</w:rPr>
              <w:t>Conclus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BBD9AE" w14:textId="6A8215C1" w:rsidR="0076680B" w:rsidRDefault="0076680B">
          <w:pPr>
            <w:pStyle w:val="TDC1"/>
            <w:rPr>
              <w:rFonts w:asciiTheme="minorHAnsi" w:hAnsiTheme="minorHAnsi"/>
              <w:noProof/>
              <w:kern w:val="2"/>
              <w:sz w:val="24"/>
              <w:lang w:val="es-MX" w:eastAsia="es-MX"/>
              <w14:ligatures w14:val="standardContextual"/>
            </w:rPr>
          </w:pPr>
          <w:hyperlink w:anchor="_Toc195270567" w:history="1">
            <w:r>
              <w:rPr>
                <w:rStyle w:val="Hipervnculo"/>
                <w:noProof/>
              </w:rPr>
              <w:t>7.</w:t>
            </w:r>
            <w:r>
              <w:rPr>
                <w:rFonts w:asciiTheme="minorHAnsi" w:hAnsiTheme="minorHAnsi"/>
                <w:noProof/>
                <w:kern w:val="2"/>
                <w:sz w:val="24"/>
                <w:lang w:val="es-MX" w:eastAsia="es-MX"/>
                <w14:ligatures w14:val="standardContextual"/>
              </w:rPr>
              <w:tab/>
            </w:r>
            <w:r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2705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2FFD73" w14:textId="069AA2BC" w:rsidR="007D2ABF" w:rsidRDefault="007D2ABF" w:rsidP="00B54CE9">
          <w:pPr>
            <w:jc w:val="both"/>
          </w:pPr>
          <w:r>
            <w:rPr>
              <w:b/>
              <w:bCs/>
            </w:rPr>
            <w:fldChar w:fldCharType="end"/>
          </w:r>
        </w:p>
      </w:sdtContent>
    </w:sdt>
    <w:p w14:paraId="4BED90A8" w14:textId="77777777" w:rsidR="007D2ABF" w:rsidRPr="006D021B" w:rsidRDefault="007D2ABF" w:rsidP="00C1628A">
      <w:pPr>
        <w:jc w:val="both"/>
        <w:rPr>
          <w:rFonts w:cs="Arial"/>
          <w:szCs w:val="20"/>
        </w:rPr>
      </w:pPr>
    </w:p>
    <w:p w14:paraId="032184A5" w14:textId="77777777" w:rsidR="002A2D5B" w:rsidRDefault="002A2D5B" w:rsidP="00C1628A">
      <w:pPr>
        <w:jc w:val="both"/>
        <w:rPr>
          <w:rFonts w:cs="Arial"/>
          <w:szCs w:val="20"/>
        </w:rPr>
      </w:pPr>
    </w:p>
    <w:p w14:paraId="34A8430E" w14:textId="77777777" w:rsidR="002A2D5B" w:rsidRDefault="002A2D5B" w:rsidP="00C1628A">
      <w:pPr>
        <w:jc w:val="both"/>
        <w:rPr>
          <w:rFonts w:cs="Arial"/>
          <w:szCs w:val="20"/>
        </w:rPr>
      </w:pPr>
    </w:p>
    <w:p w14:paraId="36F850F1" w14:textId="77777777" w:rsidR="002A2D5B" w:rsidRDefault="002A2D5B" w:rsidP="00C1628A">
      <w:pPr>
        <w:jc w:val="both"/>
        <w:rPr>
          <w:rFonts w:cs="Arial"/>
          <w:szCs w:val="20"/>
        </w:rPr>
      </w:pPr>
    </w:p>
    <w:p w14:paraId="6B93A4A3" w14:textId="77777777" w:rsidR="002A2D5B" w:rsidRDefault="002A2D5B" w:rsidP="00C1628A">
      <w:pPr>
        <w:jc w:val="both"/>
        <w:rPr>
          <w:rFonts w:cs="Arial"/>
          <w:szCs w:val="20"/>
        </w:rPr>
      </w:pPr>
    </w:p>
    <w:p w14:paraId="56E94E61" w14:textId="77777777" w:rsidR="002A2D5B" w:rsidRDefault="002A2D5B" w:rsidP="00C1628A">
      <w:pPr>
        <w:jc w:val="both"/>
        <w:rPr>
          <w:rFonts w:cs="Arial"/>
          <w:szCs w:val="20"/>
        </w:rPr>
      </w:pPr>
    </w:p>
    <w:p w14:paraId="32E920E5" w14:textId="77777777" w:rsidR="002A2D5B" w:rsidRDefault="002A2D5B" w:rsidP="00C1628A">
      <w:pPr>
        <w:jc w:val="both"/>
        <w:rPr>
          <w:rFonts w:cs="Arial"/>
          <w:szCs w:val="20"/>
        </w:rPr>
      </w:pPr>
    </w:p>
    <w:p w14:paraId="7014B0E5" w14:textId="77777777" w:rsidR="002A2D5B" w:rsidRDefault="002A2D5B" w:rsidP="00C1628A">
      <w:pPr>
        <w:jc w:val="both"/>
        <w:rPr>
          <w:rFonts w:cs="Arial"/>
          <w:szCs w:val="20"/>
        </w:rPr>
      </w:pPr>
    </w:p>
    <w:p w14:paraId="17CE2E06" w14:textId="77777777" w:rsidR="002A2D5B" w:rsidRDefault="002A2D5B" w:rsidP="00C1628A">
      <w:pPr>
        <w:jc w:val="both"/>
        <w:rPr>
          <w:rFonts w:cs="Arial"/>
          <w:szCs w:val="20"/>
        </w:rPr>
      </w:pPr>
    </w:p>
    <w:p w14:paraId="313CB3D4" w14:textId="77777777" w:rsidR="002A2D5B" w:rsidRDefault="002A2D5B" w:rsidP="00C1628A">
      <w:pPr>
        <w:jc w:val="both"/>
        <w:rPr>
          <w:rFonts w:cs="Arial"/>
          <w:szCs w:val="20"/>
        </w:rPr>
      </w:pPr>
    </w:p>
    <w:p w14:paraId="20A668B9" w14:textId="77777777" w:rsidR="002A2D5B" w:rsidRDefault="002A2D5B" w:rsidP="00C1628A">
      <w:pPr>
        <w:jc w:val="both"/>
        <w:rPr>
          <w:rFonts w:cs="Arial"/>
          <w:szCs w:val="20"/>
        </w:rPr>
      </w:pPr>
    </w:p>
    <w:p w14:paraId="10C37E6E" w14:textId="77777777" w:rsidR="002A2D5B" w:rsidRDefault="002A2D5B" w:rsidP="00C1628A">
      <w:pPr>
        <w:jc w:val="both"/>
        <w:rPr>
          <w:rFonts w:cs="Arial"/>
          <w:szCs w:val="20"/>
        </w:rPr>
      </w:pPr>
    </w:p>
    <w:p w14:paraId="485115A4" w14:textId="77777777" w:rsidR="002A2D5B" w:rsidRDefault="002A2D5B" w:rsidP="00C1628A">
      <w:pPr>
        <w:jc w:val="both"/>
        <w:rPr>
          <w:rFonts w:cs="Arial"/>
          <w:szCs w:val="20"/>
        </w:rPr>
      </w:pPr>
    </w:p>
    <w:p w14:paraId="55390E9A" w14:textId="77777777" w:rsidR="002A2D5B" w:rsidRDefault="002A2D5B" w:rsidP="00C1628A">
      <w:pPr>
        <w:jc w:val="both"/>
        <w:rPr>
          <w:rFonts w:cs="Arial"/>
          <w:szCs w:val="20"/>
        </w:rPr>
      </w:pPr>
    </w:p>
    <w:p w14:paraId="49B2CEBB" w14:textId="77777777" w:rsidR="002A2D5B" w:rsidRDefault="002A2D5B" w:rsidP="00C1628A">
      <w:pPr>
        <w:jc w:val="both"/>
        <w:rPr>
          <w:rFonts w:cs="Arial"/>
          <w:szCs w:val="20"/>
        </w:rPr>
      </w:pPr>
    </w:p>
    <w:p w14:paraId="1D0FCDAA" w14:textId="77777777" w:rsidR="002A2D5B" w:rsidRDefault="002A2D5B" w:rsidP="00C1628A">
      <w:pPr>
        <w:jc w:val="both"/>
        <w:rPr>
          <w:rFonts w:cs="Arial"/>
          <w:szCs w:val="20"/>
        </w:rPr>
      </w:pPr>
    </w:p>
    <w:p w14:paraId="10EA62E7" w14:textId="77777777" w:rsidR="002A2D5B" w:rsidRDefault="002A2D5B" w:rsidP="00C1628A">
      <w:pPr>
        <w:jc w:val="both"/>
        <w:rPr>
          <w:rFonts w:cs="Arial"/>
          <w:szCs w:val="20"/>
        </w:rPr>
      </w:pPr>
    </w:p>
    <w:p w14:paraId="74934942" w14:textId="77777777" w:rsidR="002A2D5B" w:rsidRDefault="002A2D5B" w:rsidP="00C1628A">
      <w:pPr>
        <w:jc w:val="both"/>
        <w:rPr>
          <w:rFonts w:cs="Arial"/>
          <w:szCs w:val="20"/>
        </w:rPr>
      </w:pPr>
    </w:p>
    <w:p w14:paraId="0F78ECEB" w14:textId="77777777" w:rsidR="002A2D5B" w:rsidRDefault="002A2D5B" w:rsidP="00C1628A">
      <w:pPr>
        <w:jc w:val="both"/>
        <w:rPr>
          <w:rFonts w:cs="Arial"/>
          <w:szCs w:val="20"/>
        </w:rPr>
      </w:pPr>
    </w:p>
    <w:p w14:paraId="193F3BD7" w14:textId="77777777" w:rsidR="002A2D5B" w:rsidRDefault="002A2D5B" w:rsidP="00C1628A">
      <w:pPr>
        <w:jc w:val="both"/>
        <w:rPr>
          <w:rFonts w:cs="Arial"/>
          <w:szCs w:val="20"/>
        </w:rPr>
      </w:pPr>
    </w:p>
    <w:p w14:paraId="3017036D" w14:textId="77777777" w:rsidR="002A2D5B" w:rsidRDefault="002A2D5B" w:rsidP="00C1628A">
      <w:pPr>
        <w:jc w:val="both"/>
        <w:rPr>
          <w:rFonts w:cs="Arial"/>
          <w:szCs w:val="20"/>
        </w:rPr>
      </w:pPr>
    </w:p>
    <w:p w14:paraId="43004AA1" w14:textId="77777777" w:rsidR="002A2D5B" w:rsidRDefault="002A2D5B" w:rsidP="00C1628A">
      <w:pPr>
        <w:jc w:val="both"/>
        <w:rPr>
          <w:rFonts w:cs="Arial"/>
          <w:szCs w:val="20"/>
        </w:rPr>
      </w:pPr>
    </w:p>
    <w:p w14:paraId="7F20F5EC" w14:textId="77777777" w:rsidR="002A2D5B" w:rsidRDefault="002A2D5B" w:rsidP="00C1628A">
      <w:pPr>
        <w:jc w:val="both"/>
        <w:rPr>
          <w:rFonts w:cs="Arial"/>
          <w:szCs w:val="20"/>
        </w:rPr>
      </w:pPr>
    </w:p>
    <w:p w14:paraId="197778C4" w14:textId="77777777" w:rsidR="002A2D5B" w:rsidRDefault="002A2D5B" w:rsidP="00C1628A">
      <w:pPr>
        <w:jc w:val="both"/>
        <w:rPr>
          <w:rFonts w:cs="Arial"/>
          <w:szCs w:val="20"/>
        </w:rPr>
      </w:pPr>
    </w:p>
    <w:p w14:paraId="746C30C4" w14:textId="77777777" w:rsidR="002A2D5B" w:rsidRDefault="002A2D5B" w:rsidP="00C1628A">
      <w:pPr>
        <w:jc w:val="both"/>
        <w:rPr>
          <w:rFonts w:cs="Arial"/>
          <w:szCs w:val="20"/>
        </w:rPr>
      </w:pPr>
    </w:p>
    <w:p w14:paraId="59CC13AC" w14:textId="77777777" w:rsidR="002A2D5B" w:rsidRDefault="002A2D5B" w:rsidP="00C1628A">
      <w:pPr>
        <w:jc w:val="both"/>
        <w:rPr>
          <w:rFonts w:cs="Arial"/>
          <w:szCs w:val="20"/>
        </w:rPr>
      </w:pPr>
    </w:p>
    <w:p w14:paraId="0BC750F7" w14:textId="77777777" w:rsidR="002A2D5B" w:rsidRDefault="002A2D5B" w:rsidP="00C1628A">
      <w:pPr>
        <w:jc w:val="both"/>
        <w:rPr>
          <w:rFonts w:cs="Arial"/>
          <w:szCs w:val="20"/>
        </w:rPr>
      </w:pPr>
    </w:p>
    <w:p w14:paraId="754EB1BB" w14:textId="77777777" w:rsidR="002A2D5B" w:rsidRDefault="002A2D5B" w:rsidP="00C1628A">
      <w:pPr>
        <w:jc w:val="both"/>
        <w:rPr>
          <w:rFonts w:cs="Arial"/>
          <w:szCs w:val="20"/>
        </w:rPr>
      </w:pPr>
    </w:p>
    <w:p w14:paraId="4FDAD3EA" w14:textId="77777777" w:rsidR="002A2D5B" w:rsidRDefault="002A2D5B" w:rsidP="00C1628A">
      <w:pPr>
        <w:jc w:val="both"/>
        <w:rPr>
          <w:rFonts w:cs="Arial"/>
          <w:szCs w:val="20"/>
        </w:rPr>
      </w:pPr>
    </w:p>
    <w:p w14:paraId="44C5B091" w14:textId="77777777" w:rsidR="002A2D5B" w:rsidRDefault="002A2D5B" w:rsidP="00C1628A">
      <w:pPr>
        <w:jc w:val="both"/>
        <w:rPr>
          <w:rFonts w:cs="Arial"/>
          <w:szCs w:val="20"/>
        </w:rPr>
      </w:pPr>
    </w:p>
    <w:p w14:paraId="59E0F85C" w14:textId="77777777" w:rsidR="002A2D5B" w:rsidRDefault="002A2D5B" w:rsidP="00C1628A">
      <w:pPr>
        <w:jc w:val="both"/>
        <w:rPr>
          <w:rFonts w:cs="Arial"/>
          <w:szCs w:val="20"/>
        </w:rPr>
      </w:pPr>
    </w:p>
    <w:p w14:paraId="1826D139" w14:textId="77777777" w:rsidR="002A2D5B" w:rsidRDefault="002A2D5B" w:rsidP="00C1628A">
      <w:pPr>
        <w:jc w:val="both"/>
        <w:rPr>
          <w:rFonts w:cs="Arial"/>
          <w:szCs w:val="20"/>
        </w:rPr>
      </w:pPr>
    </w:p>
    <w:p w14:paraId="7C0A0825" w14:textId="18C1391B" w:rsidR="004B71A4" w:rsidRDefault="004B71A4" w:rsidP="00B54CE9">
      <w:pPr>
        <w:jc w:val="both"/>
        <w:rPr>
          <w:rFonts w:cs="Arial"/>
          <w:szCs w:val="20"/>
        </w:rPr>
      </w:pPr>
    </w:p>
    <w:p w14:paraId="4B8A9AEE" w14:textId="48367FDA" w:rsidR="00911F81" w:rsidRPr="009146FD" w:rsidRDefault="009146FD" w:rsidP="00B54CE9">
      <w:pPr>
        <w:jc w:val="both"/>
        <w:rPr>
          <w:rFonts w:cs="Arial"/>
          <w:b/>
          <w:sz w:val="32"/>
          <w:szCs w:val="32"/>
        </w:rPr>
      </w:pPr>
      <w:r>
        <w:rPr>
          <w:rFonts w:cs="Arial"/>
          <w:b/>
          <w:bCs/>
          <w:sz w:val="32"/>
          <w:szCs w:val="32"/>
        </w:rPr>
        <w:lastRenderedPageBreak/>
        <w:t>Lista de figuras</w:t>
      </w:r>
    </w:p>
    <w:p w14:paraId="5581BB85" w14:textId="6EBC78DE" w:rsidR="009146FD" w:rsidRDefault="009146FD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r>
        <w:rPr>
          <w:rFonts w:cs="Arial"/>
          <w:szCs w:val="20"/>
        </w:rPr>
        <w:fldChar w:fldCharType="begin"/>
      </w:r>
      <w:r>
        <w:rPr>
          <w:rFonts w:cs="Arial"/>
          <w:szCs w:val="20"/>
        </w:rPr>
        <w:instrText xml:space="preserve"> TOC \h \z \c "Figura" </w:instrText>
      </w:r>
      <w:r>
        <w:rPr>
          <w:rFonts w:cs="Arial"/>
          <w:szCs w:val="20"/>
        </w:rPr>
        <w:fldChar w:fldCharType="separate"/>
      </w:r>
      <w:hyperlink w:anchor="_Toc194849751" w:history="1">
        <w:r w:rsidRPr="0054251C">
          <w:rPr>
            <w:rStyle w:val="Hipervnculo"/>
            <w:noProof/>
          </w:rPr>
          <w:t>Figura 1 Avance del proyect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7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6D03B2CF" w14:textId="779809A9" w:rsidR="009146FD" w:rsidRDefault="009146FD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752" w:history="1">
        <w:r w:rsidRPr="0054251C">
          <w:rPr>
            <w:rStyle w:val="Hipervnculo"/>
            <w:noProof/>
          </w:rPr>
          <w:t xml:space="preserve">Figura 2 Avance </w:t>
        </w:r>
        <w:r w:rsidR="00FC2FA8">
          <w:rPr>
            <w:rStyle w:val="Hipervnculo"/>
            <w:noProof/>
          </w:rPr>
          <w:t>Spike</w:t>
        </w:r>
        <w:r w:rsidRPr="0054251C">
          <w:rPr>
            <w:rStyle w:val="Hipervnculo"/>
            <w:noProof/>
          </w:rPr>
          <w:t xml:space="preserve"> 1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7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41EF92B4" w14:textId="03C21EC8" w:rsidR="009146FD" w:rsidRDefault="009146FD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753" w:history="1">
        <w:r w:rsidRPr="0054251C">
          <w:rPr>
            <w:rStyle w:val="Hipervnculo"/>
            <w:noProof/>
          </w:rPr>
          <w:t xml:space="preserve">Figura 3 Avance </w:t>
        </w:r>
        <w:r w:rsidR="00FC2FA8">
          <w:rPr>
            <w:rStyle w:val="Hipervnculo"/>
            <w:noProof/>
          </w:rPr>
          <w:t>Spike</w:t>
        </w:r>
        <w:r w:rsidRPr="0054251C">
          <w:rPr>
            <w:rStyle w:val="Hipervnculo"/>
            <w:noProof/>
          </w:rPr>
          <w:t xml:space="preserve"> 2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7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1EDBE5A0" w14:textId="71A4B6CF" w:rsidR="009146FD" w:rsidRDefault="009146FD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754" w:history="1">
        <w:r w:rsidRPr="0054251C">
          <w:rPr>
            <w:rStyle w:val="Hipervnculo"/>
            <w:noProof/>
          </w:rPr>
          <w:t xml:space="preserve">Figura 4 Avance </w:t>
        </w:r>
        <w:r w:rsidR="00FC2FA8">
          <w:rPr>
            <w:rStyle w:val="Hipervnculo"/>
            <w:noProof/>
          </w:rPr>
          <w:t>Sprint</w:t>
        </w:r>
        <w:r w:rsidRPr="0054251C">
          <w:rPr>
            <w:rStyle w:val="Hipervnculo"/>
            <w:noProof/>
          </w:rPr>
          <w:t xml:space="preserve"> 1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7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7504E39E" w14:textId="20DF5FB9" w:rsidR="009146FD" w:rsidRDefault="009146FD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755" w:history="1">
        <w:r w:rsidRPr="0054251C">
          <w:rPr>
            <w:rStyle w:val="Hipervnculo"/>
            <w:noProof/>
          </w:rPr>
          <w:t xml:space="preserve">Figura 5 Avance </w:t>
        </w:r>
        <w:r w:rsidR="00FC2FA8">
          <w:rPr>
            <w:rStyle w:val="Hipervnculo"/>
            <w:noProof/>
          </w:rPr>
          <w:t>Sprint</w:t>
        </w:r>
        <w:r w:rsidRPr="0054251C">
          <w:rPr>
            <w:rStyle w:val="Hipervnculo"/>
            <w:noProof/>
          </w:rPr>
          <w:t xml:space="preserve"> 2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7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579D22F4" w14:textId="1442E8A7" w:rsidR="009146FD" w:rsidRDefault="009146FD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756" w:history="1">
        <w:r w:rsidRPr="0054251C">
          <w:rPr>
            <w:rStyle w:val="Hipervnculo"/>
            <w:noProof/>
          </w:rPr>
          <w:t xml:space="preserve">Figura 6 Avance </w:t>
        </w:r>
        <w:r w:rsidR="00FC2FA8">
          <w:rPr>
            <w:rStyle w:val="Hipervnculo"/>
            <w:noProof/>
          </w:rPr>
          <w:t>Sprint</w:t>
        </w:r>
        <w:r w:rsidRPr="0054251C">
          <w:rPr>
            <w:rStyle w:val="Hipervnculo"/>
            <w:noProof/>
          </w:rPr>
          <w:t xml:space="preserve"> 3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7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14:paraId="4252BC8A" w14:textId="777AF3E1" w:rsidR="009146FD" w:rsidRDefault="009146FD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757" w:history="1">
        <w:r w:rsidRPr="0054251C">
          <w:rPr>
            <w:rStyle w:val="Hipervnculo"/>
            <w:noProof/>
          </w:rPr>
          <w:t xml:space="preserve">Figura 7 Avance </w:t>
        </w:r>
        <w:r w:rsidR="00FC2FA8">
          <w:rPr>
            <w:rStyle w:val="Hipervnculo"/>
            <w:noProof/>
          </w:rPr>
          <w:t>Sprint</w:t>
        </w:r>
        <w:r w:rsidRPr="0054251C">
          <w:rPr>
            <w:rStyle w:val="Hipervnculo"/>
            <w:noProof/>
          </w:rPr>
          <w:t xml:space="preserve"> 4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7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14:paraId="7B17C210" w14:textId="4841038B" w:rsidR="009146FD" w:rsidRDefault="009146FD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758" w:history="1">
        <w:r w:rsidRPr="0054251C">
          <w:rPr>
            <w:rStyle w:val="Hipervnculo"/>
            <w:noProof/>
          </w:rPr>
          <w:t xml:space="preserve">Figura 8 Avance </w:t>
        </w:r>
        <w:r w:rsidR="00FC2FA8">
          <w:rPr>
            <w:rStyle w:val="Hipervnculo"/>
            <w:noProof/>
          </w:rPr>
          <w:t>Sprint</w:t>
        </w:r>
        <w:r w:rsidRPr="0054251C">
          <w:rPr>
            <w:rStyle w:val="Hipervnculo"/>
            <w:noProof/>
          </w:rPr>
          <w:t xml:space="preserve"> 5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7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597CC809" w14:textId="6BB479B3" w:rsidR="009146FD" w:rsidRDefault="009146FD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759" w:history="1">
        <w:r w:rsidRPr="0054251C">
          <w:rPr>
            <w:rStyle w:val="Hipervnculo"/>
            <w:noProof/>
          </w:rPr>
          <w:t xml:space="preserve">Figura 9 Avance </w:t>
        </w:r>
        <w:r w:rsidR="00FC2FA8">
          <w:rPr>
            <w:rStyle w:val="Hipervnculo"/>
            <w:noProof/>
          </w:rPr>
          <w:t>Sprint</w:t>
        </w:r>
        <w:r w:rsidRPr="0054251C">
          <w:rPr>
            <w:rStyle w:val="Hipervnculo"/>
            <w:noProof/>
          </w:rPr>
          <w:t xml:space="preserve"> 6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7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4CF79356" w14:textId="2312F496" w:rsidR="009146FD" w:rsidRDefault="009146FD" w:rsidP="00B54CE9">
      <w:pPr>
        <w:jc w:val="both"/>
        <w:rPr>
          <w:rFonts w:cs="Arial"/>
          <w:szCs w:val="20"/>
        </w:rPr>
      </w:pPr>
      <w:r>
        <w:rPr>
          <w:rFonts w:cs="Arial"/>
          <w:szCs w:val="20"/>
        </w:rPr>
        <w:fldChar w:fldCharType="end"/>
      </w:r>
    </w:p>
    <w:p w14:paraId="29F938F0" w14:textId="77777777" w:rsidR="009146FD" w:rsidRDefault="009146FD" w:rsidP="00B54CE9">
      <w:pPr>
        <w:jc w:val="both"/>
        <w:rPr>
          <w:rFonts w:cs="Arial"/>
          <w:szCs w:val="20"/>
        </w:rPr>
      </w:pPr>
    </w:p>
    <w:p w14:paraId="744DD4CD" w14:textId="77777777" w:rsidR="009146FD" w:rsidRDefault="009146FD" w:rsidP="00B54CE9">
      <w:pPr>
        <w:jc w:val="both"/>
        <w:rPr>
          <w:rFonts w:cs="Arial"/>
          <w:szCs w:val="20"/>
        </w:rPr>
      </w:pPr>
    </w:p>
    <w:p w14:paraId="67A7E53C" w14:textId="77777777" w:rsidR="009146FD" w:rsidRDefault="009146FD" w:rsidP="00B54CE9">
      <w:pPr>
        <w:jc w:val="both"/>
        <w:rPr>
          <w:rFonts w:cs="Arial"/>
          <w:szCs w:val="20"/>
        </w:rPr>
      </w:pPr>
    </w:p>
    <w:p w14:paraId="6399F319" w14:textId="77777777" w:rsidR="009146FD" w:rsidRDefault="009146FD" w:rsidP="00B54CE9">
      <w:pPr>
        <w:jc w:val="both"/>
        <w:rPr>
          <w:rFonts w:cs="Arial"/>
          <w:szCs w:val="20"/>
        </w:rPr>
      </w:pPr>
    </w:p>
    <w:p w14:paraId="133BADCF" w14:textId="77777777" w:rsidR="009146FD" w:rsidRDefault="009146FD" w:rsidP="00B54CE9">
      <w:pPr>
        <w:jc w:val="both"/>
        <w:rPr>
          <w:rFonts w:cs="Arial"/>
          <w:szCs w:val="20"/>
        </w:rPr>
      </w:pPr>
    </w:p>
    <w:p w14:paraId="364DA498" w14:textId="77777777" w:rsidR="009146FD" w:rsidRDefault="009146FD" w:rsidP="00B54CE9">
      <w:pPr>
        <w:jc w:val="both"/>
        <w:rPr>
          <w:rFonts w:cs="Arial"/>
          <w:szCs w:val="20"/>
        </w:rPr>
      </w:pPr>
    </w:p>
    <w:p w14:paraId="0FF668E3" w14:textId="77777777" w:rsidR="009146FD" w:rsidRDefault="009146FD" w:rsidP="00B54CE9">
      <w:pPr>
        <w:jc w:val="both"/>
        <w:rPr>
          <w:rFonts w:cs="Arial"/>
          <w:szCs w:val="20"/>
        </w:rPr>
      </w:pPr>
    </w:p>
    <w:p w14:paraId="74F7D934" w14:textId="77777777" w:rsidR="009146FD" w:rsidRDefault="009146FD" w:rsidP="00B54CE9">
      <w:pPr>
        <w:jc w:val="both"/>
        <w:rPr>
          <w:rFonts w:cs="Arial"/>
          <w:szCs w:val="20"/>
        </w:rPr>
      </w:pPr>
    </w:p>
    <w:p w14:paraId="3F58186F" w14:textId="77777777" w:rsidR="009146FD" w:rsidRDefault="009146FD" w:rsidP="00B54CE9">
      <w:pPr>
        <w:jc w:val="both"/>
        <w:rPr>
          <w:rFonts w:cs="Arial"/>
          <w:szCs w:val="20"/>
        </w:rPr>
      </w:pPr>
    </w:p>
    <w:p w14:paraId="01C3B011" w14:textId="77777777" w:rsidR="009146FD" w:rsidRDefault="009146FD" w:rsidP="00B54CE9">
      <w:pPr>
        <w:jc w:val="both"/>
        <w:rPr>
          <w:rFonts w:cs="Arial"/>
          <w:szCs w:val="20"/>
        </w:rPr>
      </w:pPr>
    </w:p>
    <w:p w14:paraId="5C1268B3" w14:textId="77777777" w:rsidR="009146FD" w:rsidRDefault="009146FD" w:rsidP="00B54CE9">
      <w:pPr>
        <w:jc w:val="both"/>
        <w:rPr>
          <w:rFonts w:cs="Arial"/>
          <w:szCs w:val="20"/>
        </w:rPr>
      </w:pPr>
    </w:p>
    <w:p w14:paraId="5532FC21" w14:textId="77777777" w:rsidR="009146FD" w:rsidRDefault="009146FD" w:rsidP="00B54CE9">
      <w:pPr>
        <w:jc w:val="both"/>
        <w:rPr>
          <w:rFonts w:cs="Arial"/>
          <w:szCs w:val="20"/>
        </w:rPr>
      </w:pPr>
    </w:p>
    <w:p w14:paraId="24AD9119" w14:textId="77777777" w:rsidR="009146FD" w:rsidRDefault="009146FD" w:rsidP="00B54CE9">
      <w:pPr>
        <w:jc w:val="both"/>
        <w:rPr>
          <w:rFonts w:cs="Arial"/>
          <w:szCs w:val="20"/>
        </w:rPr>
      </w:pPr>
    </w:p>
    <w:p w14:paraId="05A285D7" w14:textId="77777777" w:rsidR="009146FD" w:rsidRDefault="009146FD" w:rsidP="00B54CE9">
      <w:pPr>
        <w:jc w:val="both"/>
        <w:rPr>
          <w:rFonts w:cs="Arial"/>
          <w:szCs w:val="20"/>
        </w:rPr>
      </w:pPr>
    </w:p>
    <w:p w14:paraId="4C01D0B1" w14:textId="77777777" w:rsidR="009146FD" w:rsidRDefault="009146FD" w:rsidP="00B54CE9">
      <w:pPr>
        <w:jc w:val="both"/>
        <w:rPr>
          <w:rFonts w:cs="Arial"/>
          <w:szCs w:val="20"/>
        </w:rPr>
      </w:pPr>
    </w:p>
    <w:p w14:paraId="076B066C" w14:textId="77777777" w:rsidR="009146FD" w:rsidRDefault="009146FD" w:rsidP="00B54CE9">
      <w:pPr>
        <w:jc w:val="both"/>
        <w:rPr>
          <w:rFonts w:cs="Arial"/>
          <w:szCs w:val="20"/>
        </w:rPr>
      </w:pPr>
    </w:p>
    <w:p w14:paraId="0F6B5F00" w14:textId="77777777" w:rsidR="009146FD" w:rsidRDefault="009146FD" w:rsidP="00B54CE9">
      <w:pPr>
        <w:jc w:val="both"/>
        <w:rPr>
          <w:rFonts w:cs="Arial"/>
          <w:szCs w:val="20"/>
        </w:rPr>
      </w:pPr>
    </w:p>
    <w:p w14:paraId="10ED0CF2" w14:textId="77777777" w:rsidR="009146FD" w:rsidRDefault="009146FD" w:rsidP="00B54CE9">
      <w:pPr>
        <w:jc w:val="both"/>
        <w:rPr>
          <w:rFonts w:cs="Arial"/>
          <w:szCs w:val="20"/>
        </w:rPr>
      </w:pPr>
    </w:p>
    <w:p w14:paraId="02C8DB24" w14:textId="77777777" w:rsidR="009146FD" w:rsidRDefault="009146FD" w:rsidP="00B54CE9">
      <w:pPr>
        <w:jc w:val="both"/>
        <w:rPr>
          <w:rFonts w:cs="Arial"/>
          <w:szCs w:val="20"/>
        </w:rPr>
      </w:pPr>
    </w:p>
    <w:p w14:paraId="7BD364D9" w14:textId="77777777" w:rsidR="009146FD" w:rsidRDefault="009146FD" w:rsidP="00B54CE9">
      <w:pPr>
        <w:jc w:val="both"/>
        <w:rPr>
          <w:rFonts w:cs="Arial"/>
          <w:szCs w:val="20"/>
        </w:rPr>
      </w:pPr>
    </w:p>
    <w:p w14:paraId="202ED685" w14:textId="77777777" w:rsidR="009146FD" w:rsidRDefault="009146FD" w:rsidP="00B54CE9">
      <w:pPr>
        <w:jc w:val="both"/>
        <w:rPr>
          <w:rFonts w:cs="Arial"/>
          <w:szCs w:val="20"/>
        </w:rPr>
      </w:pPr>
    </w:p>
    <w:p w14:paraId="55A64741" w14:textId="77777777" w:rsidR="009146FD" w:rsidRDefault="009146FD" w:rsidP="00B54CE9">
      <w:pPr>
        <w:jc w:val="both"/>
        <w:rPr>
          <w:rFonts w:cs="Arial"/>
          <w:szCs w:val="20"/>
        </w:rPr>
      </w:pPr>
    </w:p>
    <w:p w14:paraId="4AA12C30" w14:textId="77777777" w:rsidR="009146FD" w:rsidRDefault="009146FD" w:rsidP="00B54CE9">
      <w:pPr>
        <w:jc w:val="both"/>
        <w:rPr>
          <w:rFonts w:cs="Arial"/>
          <w:szCs w:val="20"/>
        </w:rPr>
      </w:pPr>
    </w:p>
    <w:p w14:paraId="555F3C96" w14:textId="77777777" w:rsidR="009146FD" w:rsidRDefault="009146FD" w:rsidP="00B54CE9">
      <w:pPr>
        <w:jc w:val="both"/>
        <w:rPr>
          <w:rFonts w:cs="Arial"/>
          <w:szCs w:val="20"/>
        </w:rPr>
      </w:pPr>
    </w:p>
    <w:p w14:paraId="4F203E12" w14:textId="77777777" w:rsidR="009146FD" w:rsidRDefault="009146FD" w:rsidP="00B54CE9">
      <w:pPr>
        <w:jc w:val="both"/>
        <w:rPr>
          <w:rFonts w:cs="Arial"/>
          <w:szCs w:val="20"/>
        </w:rPr>
      </w:pPr>
    </w:p>
    <w:p w14:paraId="6DEDACED" w14:textId="77777777" w:rsidR="009146FD" w:rsidRDefault="009146FD" w:rsidP="00B54CE9">
      <w:pPr>
        <w:jc w:val="both"/>
        <w:rPr>
          <w:rFonts w:cs="Arial"/>
          <w:szCs w:val="20"/>
        </w:rPr>
      </w:pPr>
    </w:p>
    <w:p w14:paraId="48E2F2FF" w14:textId="77777777" w:rsidR="009146FD" w:rsidRDefault="009146FD" w:rsidP="00B54CE9">
      <w:pPr>
        <w:jc w:val="both"/>
        <w:rPr>
          <w:rFonts w:cs="Arial"/>
          <w:szCs w:val="20"/>
        </w:rPr>
      </w:pPr>
    </w:p>
    <w:p w14:paraId="68CE6A7F" w14:textId="77777777" w:rsidR="009146FD" w:rsidRDefault="009146FD" w:rsidP="00B54CE9">
      <w:pPr>
        <w:jc w:val="both"/>
        <w:rPr>
          <w:rFonts w:cs="Arial"/>
          <w:szCs w:val="20"/>
        </w:rPr>
      </w:pPr>
    </w:p>
    <w:p w14:paraId="7674947F" w14:textId="77777777" w:rsidR="009146FD" w:rsidRDefault="009146FD" w:rsidP="00B54CE9">
      <w:pPr>
        <w:jc w:val="both"/>
        <w:rPr>
          <w:rFonts w:cs="Arial"/>
          <w:szCs w:val="20"/>
        </w:rPr>
      </w:pPr>
    </w:p>
    <w:p w14:paraId="34E720DE" w14:textId="77777777" w:rsidR="009146FD" w:rsidRDefault="009146FD" w:rsidP="00B54CE9">
      <w:pPr>
        <w:jc w:val="both"/>
        <w:rPr>
          <w:rFonts w:cs="Arial"/>
          <w:szCs w:val="20"/>
        </w:rPr>
      </w:pPr>
    </w:p>
    <w:p w14:paraId="54BFFA86" w14:textId="77777777" w:rsidR="002A2D5B" w:rsidRDefault="002A2D5B" w:rsidP="00B54CE9">
      <w:pPr>
        <w:jc w:val="both"/>
        <w:rPr>
          <w:rFonts w:cs="Arial"/>
          <w:szCs w:val="20"/>
        </w:rPr>
      </w:pPr>
    </w:p>
    <w:p w14:paraId="24CCCA98" w14:textId="77777777" w:rsidR="002A2D5B" w:rsidRDefault="002A2D5B" w:rsidP="00B54CE9">
      <w:pPr>
        <w:jc w:val="both"/>
        <w:rPr>
          <w:rFonts w:cs="Arial"/>
          <w:szCs w:val="20"/>
        </w:rPr>
      </w:pPr>
    </w:p>
    <w:p w14:paraId="0BA83593" w14:textId="77777777" w:rsidR="002A2D5B" w:rsidRDefault="002A2D5B" w:rsidP="00B54CE9">
      <w:pPr>
        <w:jc w:val="both"/>
        <w:rPr>
          <w:rFonts w:cs="Arial"/>
          <w:szCs w:val="20"/>
        </w:rPr>
      </w:pPr>
    </w:p>
    <w:p w14:paraId="00866DCF" w14:textId="77777777" w:rsidR="002A2D5B" w:rsidRDefault="002A2D5B" w:rsidP="00B54CE9">
      <w:pPr>
        <w:jc w:val="both"/>
        <w:rPr>
          <w:rFonts w:cs="Arial"/>
          <w:szCs w:val="20"/>
        </w:rPr>
      </w:pPr>
    </w:p>
    <w:p w14:paraId="73659F9F" w14:textId="77777777" w:rsidR="002A2D5B" w:rsidRDefault="002A2D5B" w:rsidP="00B54CE9">
      <w:pPr>
        <w:jc w:val="both"/>
        <w:rPr>
          <w:rFonts w:cs="Arial"/>
          <w:szCs w:val="20"/>
        </w:rPr>
      </w:pPr>
    </w:p>
    <w:p w14:paraId="2DA49AFF" w14:textId="77777777" w:rsidR="002A2D5B" w:rsidRDefault="002A2D5B" w:rsidP="00B54CE9">
      <w:pPr>
        <w:jc w:val="both"/>
        <w:rPr>
          <w:rFonts w:cs="Arial"/>
          <w:szCs w:val="20"/>
        </w:rPr>
      </w:pPr>
    </w:p>
    <w:p w14:paraId="53A46C5C" w14:textId="77777777" w:rsidR="002A2D5B" w:rsidRDefault="002A2D5B" w:rsidP="00B54CE9">
      <w:pPr>
        <w:jc w:val="both"/>
        <w:rPr>
          <w:rFonts w:cs="Arial"/>
          <w:szCs w:val="20"/>
        </w:rPr>
      </w:pPr>
    </w:p>
    <w:p w14:paraId="0F8813F3" w14:textId="77777777" w:rsidR="002A2D5B" w:rsidRDefault="002A2D5B" w:rsidP="00B54CE9">
      <w:pPr>
        <w:jc w:val="both"/>
        <w:rPr>
          <w:rFonts w:cs="Arial"/>
          <w:szCs w:val="20"/>
        </w:rPr>
      </w:pPr>
    </w:p>
    <w:p w14:paraId="1C6C436F" w14:textId="77777777" w:rsidR="002A2D5B" w:rsidRDefault="002A2D5B" w:rsidP="00B54CE9">
      <w:pPr>
        <w:jc w:val="both"/>
        <w:rPr>
          <w:rFonts w:cs="Arial"/>
          <w:szCs w:val="20"/>
        </w:rPr>
      </w:pPr>
    </w:p>
    <w:p w14:paraId="0B4AC1C0" w14:textId="77777777" w:rsidR="002A2D5B" w:rsidRDefault="002A2D5B" w:rsidP="00B54CE9">
      <w:pPr>
        <w:jc w:val="both"/>
        <w:rPr>
          <w:rFonts w:cs="Arial"/>
          <w:szCs w:val="20"/>
        </w:rPr>
      </w:pPr>
    </w:p>
    <w:p w14:paraId="303978E0" w14:textId="77777777" w:rsidR="002A2D5B" w:rsidRDefault="002A2D5B" w:rsidP="00B54CE9">
      <w:pPr>
        <w:jc w:val="both"/>
        <w:rPr>
          <w:rFonts w:cs="Arial"/>
          <w:szCs w:val="20"/>
        </w:rPr>
      </w:pPr>
    </w:p>
    <w:p w14:paraId="0683A46A" w14:textId="77777777" w:rsidR="00422186" w:rsidRDefault="00422186" w:rsidP="00B54CE9">
      <w:pPr>
        <w:jc w:val="both"/>
        <w:rPr>
          <w:rFonts w:cs="Arial"/>
          <w:szCs w:val="20"/>
        </w:rPr>
      </w:pPr>
    </w:p>
    <w:p w14:paraId="3179E76E" w14:textId="77777777" w:rsidR="002A2D5B" w:rsidRDefault="002A2D5B" w:rsidP="00B54CE9">
      <w:pPr>
        <w:jc w:val="both"/>
        <w:rPr>
          <w:rFonts w:cs="Arial"/>
          <w:szCs w:val="20"/>
        </w:rPr>
      </w:pPr>
    </w:p>
    <w:p w14:paraId="012AC190" w14:textId="77777777" w:rsidR="002A2D5B" w:rsidRDefault="002A2D5B" w:rsidP="00B54CE9">
      <w:pPr>
        <w:jc w:val="both"/>
        <w:rPr>
          <w:rFonts w:cs="Arial"/>
          <w:szCs w:val="20"/>
        </w:rPr>
      </w:pPr>
    </w:p>
    <w:p w14:paraId="3B9E1993" w14:textId="0F25F04A" w:rsidR="00911F81" w:rsidRPr="00E80851" w:rsidRDefault="00E80851" w:rsidP="00B54CE9">
      <w:pPr>
        <w:jc w:val="both"/>
        <w:rPr>
          <w:rFonts w:cs="Arial"/>
          <w:b/>
          <w:sz w:val="32"/>
          <w:szCs w:val="32"/>
        </w:rPr>
      </w:pPr>
      <w:r>
        <w:rPr>
          <w:rFonts w:cs="Arial"/>
          <w:b/>
          <w:bCs/>
          <w:sz w:val="32"/>
          <w:szCs w:val="32"/>
        </w:rPr>
        <w:lastRenderedPageBreak/>
        <w:t>Lista</w:t>
      </w:r>
      <w:r w:rsidR="0083690D" w:rsidRPr="00E80851">
        <w:rPr>
          <w:rFonts w:cs="Arial"/>
          <w:b/>
          <w:sz w:val="32"/>
          <w:szCs w:val="32"/>
        </w:rPr>
        <w:t xml:space="preserve"> de</w:t>
      </w:r>
      <w:r w:rsidR="0063726C" w:rsidRPr="00E80851">
        <w:rPr>
          <w:rFonts w:cs="Arial"/>
          <w:b/>
          <w:sz w:val="32"/>
          <w:szCs w:val="32"/>
        </w:rPr>
        <w:t xml:space="preserve"> </w:t>
      </w:r>
      <w:r w:rsidR="00D00C28">
        <w:rPr>
          <w:rFonts w:cs="Arial"/>
          <w:b/>
          <w:sz w:val="32"/>
          <w:szCs w:val="32"/>
        </w:rPr>
        <w:t>Tabla</w:t>
      </w:r>
      <w:r w:rsidR="0063726C" w:rsidRPr="00E80851">
        <w:rPr>
          <w:rFonts w:cs="Arial"/>
          <w:b/>
          <w:sz w:val="32"/>
          <w:szCs w:val="32"/>
        </w:rPr>
        <w:t>s</w:t>
      </w:r>
    </w:p>
    <w:p w14:paraId="22544B2D" w14:textId="739762CB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r>
        <w:rPr>
          <w:rFonts w:cs="Arial"/>
          <w:szCs w:val="20"/>
        </w:rPr>
        <w:fldChar w:fldCharType="begin"/>
      </w:r>
      <w:r>
        <w:rPr>
          <w:rFonts w:cs="Arial"/>
          <w:szCs w:val="20"/>
        </w:rPr>
        <w:instrText xml:space="preserve"> TOC \h \z \c "Tabla" </w:instrText>
      </w:r>
      <w:r>
        <w:rPr>
          <w:rFonts w:cs="Arial"/>
          <w:szCs w:val="20"/>
        </w:rPr>
        <w:fldChar w:fldCharType="separate"/>
      </w:r>
      <w:hyperlink w:anchor="_Toc194849587" w:history="1">
        <w:r w:rsidRPr="00015075">
          <w:rPr>
            <w:rStyle w:val="Hipervnculo"/>
            <w:noProof/>
          </w:rPr>
          <w:t>Tabla 1 Roles de cada integrante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16D4C043" w14:textId="0D0C841A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588" w:history="1">
        <w:r w:rsidRPr="00015075">
          <w:rPr>
            <w:rStyle w:val="Hipervnculo"/>
            <w:noProof/>
          </w:rPr>
          <w:t>Tabla 2 Ingredientes necesarios para preparar la pasta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7AE085AE" w14:textId="604E1D0D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589" w:history="1">
        <w:r w:rsidRPr="00015075">
          <w:rPr>
            <w:rStyle w:val="Hipervnculo"/>
            <w:noProof/>
          </w:rPr>
          <w:t>Tabla 3 Ingredientes necesarios para las bebida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12755F06" w14:textId="0DE722B8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590" w:history="1">
        <w:r w:rsidRPr="00015075">
          <w:rPr>
            <w:rStyle w:val="Hipervnculo"/>
            <w:noProof/>
          </w:rPr>
          <w:t>Tabla 4 Product Backlog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3BCB1191" w14:textId="623EBE1A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591" w:history="1">
        <w:r w:rsidRPr="00015075">
          <w:rPr>
            <w:rStyle w:val="Hipervnculo"/>
            <w:noProof/>
          </w:rPr>
          <w:t>Tabla 5 Tiempo total por cada Sprint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786DBDD7" w14:textId="278B6B1A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592" w:history="1">
        <w:r w:rsidRPr="00015075">
          <w:rPr>
            <w:rStyle w:val="Hipervnculo"/>
            <w:noProof/>
          </w:rPr>
          <w:t>Tabla 6 Spike 1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2518DCF7" w14:textId="3A313CE2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593" w:history="1">
        <w:r w:rsidRPr="00015075">
          <w:rPr>
            <w:rStyle w:val="Hipervnculo"/>
            <w:noProof/>
          </w:rPr>
          <w:t>Tabla 7 Spike 2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45E1ACF2" w14:textId="394A3A96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594" w:history="1">
        <w:r w:rsidRPr="00015075">
          <w:rPr>
            <w:rStyle w:val="Hipervnculo"/>
            <w:noProof/>
          </w:rPr>
          <w:t>Tabla 8 Ingredientes a cotizad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7DB4A91C" w14:textId="3F98498E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595" w:history="1">
        <w:r w:rsidRPr="00015075">
          <w:rPr>
            <w:rStyle w:val="Hipervnculo"/>
            <w:noProof/>
          </w:rPr>
          <w:t>Tabla 9 Sprint 1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16C89847" w14:textId="5D075C70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596" w:history="1">
        <w:r w:rsidRPr="00015075">
          <w:rPr>
            <w:rStyle w:val="Hipervnculo"/>
            <w:noProof/>
          </w:rPr>
          <w:t>Tabla 10 Sprint 2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28868E12" w14:textId="7ABACAA8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597" w:history="1">
        <w:r w:rsidRPr="00015075">
          <w:rPr>
            <w:rStyle w:val="Hipervnculo"/>
            <w:noProof/>
          </w:rPr>
          <w:t>Tabla 11 Sprint 3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4D051DCF" w14:textId="1C784207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598" w:history="1">
        <w:r w:rsidRPr="00015075">
          <w:rPr>
            <w:rStyle w:val="Hipervnculo"/>
            <w:noProof/>
          </w:rPr>
          <w:t>Tabla 12 Sprint 4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58555CCC" w14:textId="5EF67258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599" w:history="1">
        <w:r w:rsidRPr="00015075">
          <w:rPr>
            <w:rStyle w:val="Hipervnculo"/>
            <w:noProof/>
          </w:rPr>
          <w:t>Tabla 13 Sprint 5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5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5DD5ECB4" w14:textId="6197D2BF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600" w:history="1">
        <w:r w:rsidRPr="00015075">
          <w:rPr>
            <w:rStyle w:val="Hipervnculo"/>
            <w:noProof/>
          </w:rPr>
          <w:t>Tabla 14 Sprint 6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6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14:paraId="72E69320" w14:textId="09AA2816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601" w:history="1">
        <w:r w:rsidRPr="00015075">
          <w:rPr>
            <w:rStyle w:val="Hipervnculo"/>
            <w:noProof/>
          </w:rPr>
          <w:t>Tabla 15 Impediment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6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14:paraId="12A71562" w14:textId="5C68A998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602" w:history="1">
        <w:r w:rsidRPr="00015075">
          <w:rPr>
            <w:rStyle w:val="Hipervnculo"/>
            <w:noProof/>
          </w:rPr>
          <w:t>Tabla 16 Impedimentos atendid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6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14:paraId="2EEC13AA" w14:textId="2D0BA5C6" w:rsidR="00C56B32" w:rsidRDefault="00C56B32" w:rsidP="00B54CE9">
      <w:pPr>
        <w:pStyle w:val="Tabladeilustraciones"/>
        <w:tabs>
          <w:tab w:val="right" w:leader="dot" w:pos="8828"/>
        </w:tabs>
        <w:jc w:val="both"/>
        <w:rPr>
          <w:rFonts w:asciiTheme="minorHAnsi" w:hAnsiTheme="minorHAnsi"/>
          <w:noProof/>
          <w:kern w:val="2"/>
          <w:sz w:val="24"/>
          <w:lang w:val="es-MX" w:eastAsia="es-MX"/>
          <w14:ligatures w14:val="standardContextual"/>
        </w:rPr>
      </w:pPr>
      <w:hyperlink w:anchor="_Toc194849603" w:history="1">
        <w:r w:rsidRPr="00015075">
          <w:rPr>
            <w:rStyle w:val="Hipervnculo"/>
            <w:noProof/>
          </w:rPr>
          <w:t>Tabla 17 Criterios de listo y hech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48496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2375D"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4EFE6564" w14:textId="31BB2A0A" w:rsidR="00911F81" w:rsidRDefault="00C56B32" w:rsidP="00B54CE9">
      <w:pPr>
        <w:jc w:val="both"/>
        <w:rPr>
          <w:rFonts w:cs="Arial"/>
          <w:szCs w:val="20"/>
        </w:rPr>
      </w:pPr>
      <w:r>
        <w:rPr>
          <w:rFonts w:cs="Arial"/>
          <w:szCs w:val="20"/>
        </w:rPr>
        <w:fldChar w:fldCharType="end"/>
      </w:r>
    </w:p>
    <w:p w14:paraId="467ED716" w14:textId="77777777" w:rsidR="00911F81" w:rsidRDefault="00911F81" w:rsidP="00B54CE9">
      <w:pPr>
        <w:jc w:val="both"/>
        <w:rPr>
          <w:rFonts w:cs="Arial"/>
          <w:szCs w:val="20"/>
        </w:rPr>
      </w:pPr>
    </w:p>
    <w:p w14:paraId="3E8929A7" w14:textId="77777777" w:rsidR="00911F81" w:rsidRDefault="00911F81" w:rsidP="00B54CE9">
      <w:pPr>
        <w:jc w:val="both"/>
        <w:rPr>
          <w:rFonts w:cs="Arial"/>
          <w:szCs w:val="20"/>
        </w:rPr>
      </w:pPr>
    </w:p>
    <w:p w14:paraId="0A60E62E" w14:textId="77777777" w:rsidR="00911F81" w:rsidRDefault="00911F81" w:rsidP="00B54CE9">
      <w:pPr>
        <w:jc w:val="both"/>
        <w:rPr>
          <w:rFonts w:cs="Arial"/>
          <w:szCs w:val="20"/>
        </w:rPr>
      </w:pPr>
    </w:p>
    <w:p w14:paraId="22DB9A2A" w14:textId="77777777" w:rsidR="00911F81" w:rsidRDefault="00911F81" w:rsidP="00B54CE9">
      <w:pPr>
        <w:jc w:val="both"/>
        <w:rPr>
          <w:rFonts w:cs="Arial"/>
          <w:szCs w:val="20"/>
        </w:rPr>
      </w:pPr>
    </w:p>
    <w:p w14:paraId="2ACC8C58" w14:textId="77777777" w:rsidR="00911F81" w:rsidRDefault="00911F81" w:rsidP="00B54CE9">
      <w:pPr>
        <w:jc w:val="both"/>
        <w:rPr>
          <w:rFonts w:cs="Arial"/>
          <w:szCs w:val="20"/>
        </w:rPr>
      </w:pPr>
    </w:p>
    <w:p w14:paraId="634343FD" w14:textId="77777777" w:rsidR="00911F81" w:rsidRDefault="00911F81" w:rsidP="00B54CE9">
      <w:pPr>
        <w:jc w:val="both"/>
        <w:rPr>
          <w:rFonts w:cs="Arial"/>
          <w:szCs w:val="20"/>
        </w:rPr>
      </w:pPr>
    </w:p>
    <w:p w14:paraId="1F39D6BA" w14:textId="77777777" w:rsidR="00911F81" w:rsidRDefault="00911F81" w:rsidP="00B54CE9">
      <w:pPr>
        <w:jc w:val="both"/>
        <w:rPr>
          <w:rFonts w:cs="Arial"/>
          <w:szCs w:val="20"/>
        </w:rPr>
      </w:pPr>
    </w:p>
    <w:p w14:paraId="651290D5" w14:textId="77777777" w:rsidR="00911F81" w:rsidRDefault="00911F81" w:rsidP="00B54CE9">
      <w:pPr>
        <w:jc w:val="both"/>
        <w:rPr>
          <w:rFonts w:cs="Arial"/>
          <w:szCs w:val="20"/>
        </w:rPr>
      </w:pPr>
    </w:p>
    <w:p w14:paraId="23342C15" w14:textId="77777777" w:rsidR="00911F81" w:rsidRDefault="00911F81" w:rsidP="00B54CE9">
      <w:pPr>
        <w:jc w:val="both"/>
        <w:rPr>
          <w:rFonts w:cs="Arial"/>
          <w:szCs w:val="20"/>
        </w:rPr>
      </w:pPr>
    </w:p>
    <w:p w14:paraId="48586903" w14:textId="77777777" w:rsidR="00911F81" w:rsidRDefault="00911F81" w:rsidP="00B54CE9">
      <w:pPr>
        <w:jc w:val="both"/>
        <w:rPr>
          <w:rFonts w:cs="Arial"/>
          <w:szCs w:val="20"/>
        </w:rPr>
      </w:pPr>
    </w:p>
    <w:p w14:paraId="53227EC9" w14:textId="77777777" w:rsidR="00911F81" w:rsidRDefault="00911F81" w:rsidP="00B54CE9">
      <w:pPr>
        <w:jc w:val="both"/>
        <w:rPr>
          <w:rFonts w:cs="Arial"/>
          <w:szCs w:val="20"/>
        </w:rPr>
      </w:pPr>
    </w:p>
    <w:p w14:paraId="1BF98C7A" w14:textId="77777777" w:rsidR="00911F81" w:rsidRDefault="00911F81" w:rsidP="00B54CE9">
      <w:pPr>
        <w:jc w:val="both"/>
        <w:rPr>
          <w:rFonts w:cs="Arial"/>
          <w:szCs w:val="20"/>
        </w:rPr>
      </w:pPr>
    </w:p>
    <w:p w14:paraId="3649FB29" w14:textId="77777777" w:rsidR="00911F81" w:rsidRDefault="00911F81" w:rsidP="00B54CE9">
      <w:pPr>
        <w:jc w:val="both"/>
        <w:rPr>
          <w:rFonts w:cs="Arial"/>
          <w:szCs w:val="20"/>
        </w:rPr>
      </w:pPr>
    </w:p>
    <w:p w14:paraId="460B9843" w14:textId="77777777" w:rsidR="00911F81" w:rsidRDefault="00911F81" w:rsidP="00B54CE9">
      <w:pPr>
        <w:jc w:val="both"/>
        <w:rPr>
          <w:rFonts w:cs="Arial"/>
          <w:szCs w:val="20"/>
        </w:rPr>
      </w:pPr>
    </w:p>
    <w:p w14:paraId="4EEADE3E" w14:textId="77777777" w:rsidR="00911F81" w:rsidRDefault="00911F81" w:rsidP="00B54CE9">
      <w:pPr>
        <w:jc w:val="both"/>
        <w:rPr>
          <w:rFonts w:cs="Arial"/>
          <w:szCs w:val="20"/>
        </w:rPr>
      </w:pPr>
    </w:p>
    <w:p w14:paraId="3CF6BEFD" w14:textId="77777777" w:rsidR="00911F81" w:rsidRDefault="00911F81" w:rsidP="00B54CE9">
      <w:pPr>
        <w:jc w:val="both"/>
        <w:rPr>
          <w:rFonts w:cs="Arial"/>
          <w:szCs w:val="20"/>
        </w:rPr>
      </w:pPr>
    </w:p>
    <w:p w14:paraId="337C40DF" w14:textId="77777777" w:rsidR="00761499" w:rsidRDefault="00761499" w:rsidP="00B54CE9">
      <w:pPr>
        <w:jc w:val="both"/>
        <w:rPr>
          <w:rFonts w:cs="Arial"/>
          <w:szCs w:val="20"/>
        </w:rPr>
      </w:pPr>
    </w:p>
    <w:p w14:paraId="07CB7B68" w14:textId="77777777" w:rsidR="00732DD6" w:rsidRDefault="00732DD6" w:rsidP="00B54CE9">
      <w:pPr>
        <w:jc w:val="both"/>
        <w:rPr>
          <w:rFonts w:cs="Arial"/>
          <w:szCs w:val="20"/>
        </w:rPr>
      </w:pPr>
    </w:p>
    <w:p w14:paraId="1641D3DB" w14:textId="77777777" w:rsidR="00732DD6" w:rsidRDefault="00732DD6" w:rsidP="00B54CE9">
      <w:pPr>
        <w:jc w:val="both"/>
        <w:rPr>
          <w:rFonts w:cs="Arial"/>
          <w:szCs w:val="20"/>
        </w:rPr>
      </w:pPr>
    </w:p>
    <w:p w14:paraId="14E92DF0" w14:textId="77777777" w:rsidR="005157DA" w:rsidRDefault="005157DA" w:rsidP="00B54CE9">
      <w:pPr>
        <w:jc w:val="both"/>
        <w:rPr>
          <w:rFonts w:cs="Arial"/>
          <w:szCs w:val="20"/>
        </w:rPr>
      </w:pPr>
    </w:p>
    <w:p w14:paraId="4DCD3099" w14:textId="77777777" w:rsidR="00911F81" w:rsidRDefault="00911F81" w:rsidP="00B54CE9">
      <w:pPr>
        <w:jc w:val="both"/>
        <w:rPr>
          <w:rFonts w:cs="Arial"/>
          <w:szCs w:val="20"/>
        </w:rPr>
      </w:pPr>
    </w:p>
    <w:p w14:paraId="66447D44" w14:textId="77777777" w:rsidR="00593180" w:rsidRDefault="00593180" w:rsidP="00B54CE9">
      <w:pPr>
        <w:jc w:val="both"/>
        <w:rPr>
          <w:rFonts w:cs="Arial"/>
          <w:szCs w:val="20"/>
        </w:rPr>
      </w:pPr>
    </w:p>
    <w:p w14:paraId="47112F80" w14:textId="77777777" w:rsidR="00C96D62" w:rsidRDefault="00C96D62" w:rsidP="00B54CE9">
      <w:pPr>
        <w:jc w:val="both"/>
        <w:rPr>
          <w:rFonts w:cs="Arial"/>
          <w:szCs w:val="20"/>
        </w:rPr>
      </w:pPr>
    </w:p>
    <w:p w14:paraId="425FA42A" w14:textId="77777777" w:rsidR="00E10472" w:rsidRDefault="00E10472" w:rsidP="00B54CE9">
      <w:pPr>
        <w:jc w:val="both"/>
        <w:rPr>
          <w:rFonts w:cs="Arial"/>
          <w:szCs w:val="20"/>
        </w:rPr>
      </w:pPr>
    </w:p>
    <w:p w14:paraId="5DD703F1" w14:textId="77777777" w:rsidR="00E10472" w:rsidRDefault="00E10472" w:rsidP="00B54CE9">
      <w:pPr>
        <w:jc w:val="both"/>
        <w:rPr>
          <w:rFonts w:cs="Arial"/>
          <w:szCs w:val="20"/>
        </w:rPr>
      </w:pPr>
    </w:p>
    <w:p w14:paraId="6B60C3ED" w14:textId="77777777" w:rsidR="00E10472" w:rsidRDefault="00E10472" w:rsidP="00B54CE9">
      <w:pPr>
        <w:jc w:val="both"/>
        <w:rPr>
          <w:rFonts w:cs="Arial"/>
          <w:szCs w:val="20"/>
        </w:rPr>
      </w:pPr>
    </w:p>
    <w:p w14:paraId="678055EA" w14:textId="77777777" w:rsidR="00E10472" w:rsidRDefault="00E10472" w:rsidP="00B54CE9">
      <w:pPr>
        <w:jc w:val="both"/>
        <w:rPr>
          <w:rFonts w:cs="Arial"/>
          <w:szCs w:val="20"/>
        </w:rPr>
      </w:pPr>
    </w:p>
    <w:p w14:paraId="061FD225" w14:textId="77777777" w:rsidR="00E10472" w:rsidRDefault="00E10472" w:rsidP="00B54CE9">
      <w:pPr>
        <w:jc w:val="both"/>
        <w:rPr>
          <w:rFonts w:cs="Arial"/>
          <w:szCs w:val="20"/>
        </w:rPr>
      </w:pPr>
    </w:p>
    <w:p w14:paraId="54130B5A" w14:textId="004822F3" w:rsidR="000874CC" w:rsidRPr="006D021B" w:rsidRDefault="000874CC" w:rsidP="00B54CE9">
      <w:pPr>
        <w:jc w:val="both"/>
        <w:rPr>
          <w:rFonts w:eastAsiaTheme="majorEastAsia" w:cs="Arial"/>
          <w:b/>
          <w:color w:val="000000" w:themeColor="text1"/>
          <w:szCs w:val="20"/>
        </w:rPr>
      </w:pPr>
    </w:p>
    <w:p w14:paraId="628E21F3" w14:textId="77777777" w:rsidR="00A26D03" w:rsidRDefault="00A26D03" w:rsidP="00B54CE9">
      <w:pPr>
        <w:jc w:val="both"/>
        <w:rPr>
          <w:rFonts w:eastAsiaTheme="majorEastAsia" w:cs="Arial"/>
          <w:b/>
          <w:color w:val="000000" w:themeColor="text1"/>
          <w:szCs w:val="20"/>
        </w:rPr>
      </w:pPr>
    </w:p>
    <w:p w14:paraId="3BFE0252" w14:textId="77777777" w:rsidR="00A26D03" w:rsidRDefault="00A26D03" w:rsidP="00B54CE9">
      <w:pPr>
        <w:jc w:val="both"/>
        <w:rPr>
          <w:rFonts w:eastAsiaTheme="majorEastAsia" w:cs="Arial"/>
          <w:b/>
          <w:color w:val="000000" w:themeColor="text1"/>
          <w:szCs w:val="20"/>
        </w:rPr>
      </w:pPr>
    </w:p>
    <w:p w14:paraId="0F6DD718" w14:textId="77777777" w:rsidR="004529DF" w:rsidRDefault="004529DF" w:rsidP="00B54CE9">
      <w:pPr>
        <w:jc w:val="both"/>
        <w:rPr>
          <w:rFonts w:eastAsiaTheme="majorEastAsia" w:cs="Arial"/>
          <w:b/>
          <w:color w:val="000000" w:themeColor="text1"/>
          <w:szCs w:val="20"/>
        </w:rPr>
      </w:pPr>
    </w:p>
    <w:p w14:paraId="578B51C9" w14:textId="77777777" w:rsidR="004529DF" w:rsidRPr="006D021B" w:rsidRDefault="004529DF" w:rsidP="00B54CE9">
      <w:pPr>
        <w:jc w:val="both"/>
        <w:rPr>
          <w:rFonts w:eastAsiaTheme="majorEastAsia" w:cs="Arial"/>
          <w:b/>
          <w:color w:val="000000" w:themeColor="text1"/>
          <w:szCs w:val="20"/>
        </w:rPr>
      </w:pPr>
    </w:p>
    <w:p w14:paraId="18E16FEC" w14:textId="3040931E" w:rsidR="00AC06F1" w:rsidRDefault="00AC06F1" w:rsidP="0078762E">
      <w:pPr>
        <w:pStyle w:val="Ttulo1"/>
        <w:numPr>
          <w:ilvl w:val="0"/>
          <w:numId w:val="18"/>
        </w:numPr>
      </w:pPr>
      <w:bookmarkStart w:id="0" w:name="_Toc195212220"/>
      <w:bookmarkStart w:id="1" w:name="_Toc195270551"/>
      <w:bookmarkStart w:id="2" w:name="_Toc191760897"/>
      <w:r w:rsidRPr="00AC06F1">
        <w:lastRenderedPageBreak/>
        <w:t>Resumen</w:t>
      </w:r>
      <w:bookmarkEnd w:id="0"/>
      <w:bookmarkEnd w:id="1"/>
    </w:p>
    <w:p w14:paraId="0C6289CF" w14:textId="77777777" w:rsidR="00B17EE9" w:rsidRPr="00B17EE9" w:rsidRDefault="00B17EE9" w:rsidP="00B54CE9">
      <w:pPr>
        <w:jc w:val="both"/>
        <w:rPr>
          <w:lang w:val="es-ES_tradnl"/>
        </w:rPr>
      </w:pPr>
    </w:p>
    <w:p w14:paraId="10697977" w14:textId="2C2770BE" w:rsidR="00F85156" w:rsidRPr="00F85156" w:rsidRDefault="00B17EE9" w:rsidP="00F35768">
      <w:pPr>
        <w:jc w:val="both"/>
        <w:rPr>
          <w:lang w:val="es-ES_tradnl"/>
        </w:rPr>
      </w:pPr>
      <w:r w:rsidRPr="00B17EE9">
        <w:rPr>
          <w:lang w:val="es-ES_tradnl"/>
        </w:rPr>
        <w:t xml:space="preserve">Este trabajo tiene como objetivo implementar un enfoque de gestión ágil para realizar una receta tradicional (Pasta </w:t>
      </w:r>
      <w:proofErr w:type="spellStart"/>
      <w:r w:rsidRPr="00B17EE9">
        <w:rPr>
          <w:lang w:val="es-ES_tradnl"/>
        </w:rPr>
        <w:t>Penne</w:t>
      </w:r>
      <w:proofErr w:type="spellEnd"/>
      <w:r w:rsidRPr="00B17EE9">
        <w:rPr>
          <w:lang w:val="es-ES_tradnl"/>
        </w:rPr>
        <w:t xml:space="preserve"> Alla </w:t>
      </w:r>
      <w:proofErr w:type="spellStart"/>
      <w:r w:rsidRPr="00B17EE9">
        <w:rPr>
          <w:lang w:val="es-ES_tradnl"/>
        </w:rPr>
        <w:t>Bolognese</w:t>
      </w:r>
      <w:proofErr w:type="spellEnd"/>
      <w:r w:rsidRPr="00B17EE9">
        <w:rPr>
          <w:lang w:val="es-ES_tradnl"/>
        </w:rPr>
        <w:t xml:space="preserve">), utilizando </w:t>
      </w:r>
      <w:r w:rsidR="00F35768">
        <w:rPr>
          <w:lang w:val="es-ES_tradnl"/>
        </w:rPr>
        <w:t>el marco de trabajo</w:t>
      </w:r>
      <w:r w:rsidRPr="00B17EE9">
        <w:rPr>
          <w:lang w:val="es-ES_tradnl"/>
        </w:rPr>
        <w:t xml:space="preserve"> Scrum para organizar y coordinar todas las fases de la preparación, el proyecto se estructura en etapas que abarcan desde la adquisición de los ingredientes hasta el producto final, distribuyendo las tareas en </w:t>
      </w:r>
      <w:proofErr w:type="spellStart"/>
      <w:r w:rsidR="00FC2FA8">
        <w:rPr>
          <w:lang w:val="es-ES_tradnl"/>
        </w:rPr>
        <w:t>Sprint</w:t>
      </w:r>
      <w:r w:rsidRPr="00B17EE9">
        <w:rPr>
          <w:lang w:val="es-ES_tradnl"/>
        </w:rPr>
        <w:t>s</w:t>
      </w:r>
      <w:proofErr w:type="spellEnd"/>
      <w:r w:rsidRPr="00B17EE9">
        <w:rPr>
          <w:lang w:val="es-ES_tradnl"/>
        </w:rPr>
        <w:t xml:space="preserve"> que permiten supervisar y ajustar el proceso de manera eficiente, la planificación flexible garantiza que se puedan realizar modificaciones y optimizaciones en cada fase, aprovechando la retroalimentación constante para mejorar tanto el proceso como el resultado, a lo largo del desarrollo, se demuestra cómo un</w:t>
      </w:r>
      <w:r w:rsidR="00B65EC7">
        <w:rPr>
          <w:lang w:val="es-ES_tradnl"/>
        </w:rPr>
        <w:t xml:space="preserve"> marco de trabajo </w:t>
      </w:r>
      <w:r w:rsidRPr="00B17EE9">
        <w:rPr>
          <w:lang w:val="es-ES_tradnl"/>
        </w:rPr>
        <w:t>ágil puede aplicarse en la cocina, evidenciando su capacidad para gestionar proyectos de forma adaptable y asegurar un producto de alta calidad.</w:t>
      </w:r>
    </w:p>
    <w:p w14:paraId="27E77811" w14:textId="0BFD3DDA" w:rsidR="004B71A4" w:rsidRDefault="00B726E0" w:rsidP="00CF6444">
      <w:pPr>
        <w:pStyle w:val="Ttulo1"/>
        <w:numPr>
          <w:ilvl w:val="0"/>
          <w:numId w:val="18"/>
        </w:numPr>
      </w:pPr>
      <w:bookmarkStart w:id="3" w:name="_Toc195212221"/>
      <w:bookmarkStart w:id="4" w:name="_Toc195270552"/>
      <w:r w:rsidRPr="00242689">
        <w:t>Introducción</w:t>
      </w:r>
      <w:bookmarkEnd w:id="2"/>
      <w:bookmarkEnd w:id="3"/>
      <w:bookmarkEnd w:id="4"/>
    </w:p>
    <w:p w14:paraId="372F242D" w14:textId="77777777" w:rsidR="00BC462D" w:rsidRPr="00BC462D" w:rsidRDefault="00BC462D" w:rsidP="00B54CE9">
      <w:pPr>
        <w:jc w:val="both"/>
        <w:rPr>
          <w:lang w:val="es-ES_tradnl"/>
        </w:rPr>
      </w:pPr>
    </w:p>
    <w:p w14:paraId="395FF567" w14:textId="53EC7780" w:rsidR="00227239" w:rsidRDefault="00227239" w:rsidP="00227239">
      <w:pPr>
        <w:jc w:val="both"/>
      </w:pPr>
      <w:bookmarkStart w:id="5" w:name="_Toc191760899"/>
      <w:r w:rsidRPr="00227239">
        <w:t xml:space="preserve">La pasta </w:t>
      </w:r>
      <w:proofErr w:type="spellStart"/>
      <w:r w:rsidR="00FC2327">
        <w:t>Penne</w:t>
      </w:r>
      <w:proofErr w:type="spellEnd"/>
      <w:r w:rsidR="00FC2327">
        <w:t xml:space="preserve"> </w:t>
      </w:r>
      <w:r w:rsidR="00FC2327" w:rsidRPr="002A703B">
        <w:rPr>
          <w:lang w:val="es-ES_tradnl"/>
        </w:rPr>
        <w:t xml:space="preserve">Alla </w:t>
      </w:r>
      <w:proofErr w:type="spellStart"/>
      <w:r w:rsidR="00FC2327" w:rsidRPr="002A703B">
        <w:rPr>
          <w:lang w:val="es-ES_tradnl"/>
        </w:rPr>
        <w:t>Bolognese</w:t>
      </w:r>
      <w:proofErr w:type="spellEnd"/>
      <w:r w:rsidR="00FC2327">
        <w:t xml:space="preserve"> </w:t>
      </w:r>
      <w:r w:rsidRPr="00227239">
        <w:t xml:space="preserve">es un plato emblemático de la cocina italiana, que combina la historia de dos elementos clave: la pasta </w:t>
      </w:r>
      <w:proofErr w:type="spellStart"/>
      <w:r w:rsidRPr="00227239">
        <w:t>penne</w:t>
      </w:r>
      <w:proofErr w:type="spellEnd"/>
      <w:r w:rsidRPr="00227239">
        <w:t>, creada en 1865 por Giovanni Battista Capurro en Génova, y la salsa boloñesa, originaria de Bolonia y consolidada en el siglo XVIII</w:t>
      </w:r>
      <w:r w:rsidR="00477E28">
        <w:t xml:space="preserve"> </w:t>
      </w:r>
      <w:r w:rsidR="00EC6DAA">
        <w:fldChar w:fldCharType="begin"/>
      </w:r>
      <w:r w:rsidR="00EC6DAA">
        <w:instrText xml:space="preserve"> ADDIN ZOTERO_ITEM CSL_CITATION {"citationID":"QtyzuHXp","properties":{"formattedCitation":"[1]","plainCitation":"[1]","noteIndex":0},"citationItems":[{"id":371,"uris":["http://zotero.org/users/13828088/items/8VHWBCNF"],"itemData":{"id":371,"type":"post-weblog","abstract":"Explora la fascinante historia y características únicas de la pasta Penne Rigate. Sumérgete en el mundo de esta variedad de pasta que ha conquistado paladares.","container-title":"Conzazoni","language":"es-CO","title":"Pasta Penne: Historia y características","title-short":"Pasta Penne","URL":"https://conzazoni.com/blogs/pasta-penne-historia-y-caracteristicas/","author":[{"family":"partner","given":""}],"accessed":{"date-parts":[["2025",4,3]]},"issued":{"date-parts":[["2024",1,17]]}}}],"schema":"https://github.com/citation-style-language/schema/raw/master/csl-citation.json"} </w:instrText>
      </w:r>
      <w:r w:rsidR="00EC6DAA">
        <w:fldChar w:fldCharType="separate"/>
      </w:r>
      <w:r w:rsidR="00EC6DAA" w:rsidRPr="00EC6DAA">
        <w:rPr>
          <w:rFonts w:cs="Arial"/>
        </w:rPr>
        <w:t>[</w:t>
      </w:r>
      <w:r w:rsidR="00EC6DAA" w:rsidRPr="003C29AF">
        <w:rPr>
          <w:rFonts w:cs="Arial"/>
          <w:b/>
          <w:bCs/>
        </w:rPr>
        <w:t>1]</w:t>
      </w:r>
      <w:r w:rsidR="00EC6DAA">
        <w:fldChar w:fldCharType="end"/>
      </w:r>
      <w:r w:rsidR="00F5026B">
        <w:t>,</w:t>
      </w:r>
      <w:r w:rsidRPr="00227239">
        <w:t xml:space="preserve"> un plato que no solo destaca por su sabor robusto y reconfortante, sino también por su herencia cultural, la cual refleja la innovación y la tradición culinaria de Italia, razón por la que, en este proyecto, llevaremos a cabo la preparación de esta receta utilizando </w:t>
      </w:r>
      <w:r w:rsidR="000B72F7">
        <w:t xml:space="preserve">el marco de trabajo </w:t>
      </w:r>
      <w:r w:rsidRPr="00227239">
        <w:t xml:space="preserve">ágil Scrum, un enfoque ampliamente reconocido en la gestión de proyectos por su flexibilidad, adaptabilidad y capacidad para fomentar la mejora continua, así como por su aplicabilidad en contextos más allá del </w:t>
      </w:r>
      <w:r w:rsidR="00455680">
        <w:t>desarrollo</w:t>
      </w:r>
      <w:r w:rsidRPr="00227239">
        <w:t xml:space="preserve"> de software.</w:t>
      </w:r>
    </w:p>
    <w:p w14:paraId="660BD29E" w14:textId="77777777" w:rsidR="00227239" w:rsidRPr="00227239" w:rsidRDefault="00227239" w:rsidP="00227239">
      <w:pPr>
        <w:jc w:val="both"/>
      </w:pPr>
    </w:p>
    <w:p w14:paraId="5793AA54" w14:textId="708B71EB" w:rsidR="00227239" w:rsidRDefault="00227239" w:rsidP="00227239">
      <w:pPr>
        <w:jc w:val="both"/>
      </w:pPr>
      <w:r w:rsidRPr="00227239">
        <w:t xml:space="preserve">A lo largo del proyecto, el proceso de elaboración de la </w:t>
      </w:r>
      <w:proofErr w:type="spellStart"/>
      <w:r w:rsidR="00FC2327">
        <w:t>Penne</w:t>
      </w:r>
      <w:proofErr w:type="spellEnd"/>
      <w:r w:rsidR="00FC2327">
        <w:t xml:space="preserve"> </w:t>
      </w:r>
      <w:r w:rsidR="00FC2327" w:rsidRPr="002A703B">
        <w:rPr>
          <w:lang w:val="es-ES_tradnl"/>
        </w:rPr>
        <w:t xml:space="preserve">Alla </w:t>
      </w:r>
      <w:proofErr w:type="spellStart"/>
      <w:r w:rsidR="00FC2327" w:rsidRPr="002A703B">
        <w:rPr>
          <w:lang w:val="es-ES_tradnl"/>
        </w:rPr>
        <w:t>Bolognese</w:t>
      </w:r>
      <w:proofErr w:type="spellEnd"/>
      <w:r w:rsidR="00FC2327">
        <w:t xml:space="preserve"> </w:t>
      </w:r>
      <w:r w:rsidRPr="00227239">
        <w:t xml:space="preserve">se organizará en "historias de usuario", abarcando todas las etapas, desde la selección de ingredientes auténticos hasta la cocción de la pasta y la integración equilibrada de la salsa, de manera que cada tarea se gestionará en ciclos cortos o </w:t>
      </w:r>
      <w:proofErr w:type="spellStart"/>
      <w:r w:rsidR="00FC2FA8">
        <w:t>Sprint</w:t>
      </w:r>
      <w:r w:rsidRPr="00227239">
        <w:t>s</w:t>
      </w:r>
      <w:proofErr w:type="spellEnd"/>
      <w:r w:rsidRPr="00227239">
        <w:t>, permitiendo al equipo avanzar de manera incremental, un enfoque que garantizará que cada paso, como el sofrito de verduras, el guisado lento de la salsa o la cocción al dente de la pasta, sea revisado y ajustado según sea necesario, asegurando calidad y autenticidad en cada fase, así como la adaptación a imprevistos o mejoras identificadas durante el proceso.</w:t>
      </w:r>
    </w:p>
    <w:p w14:paraId="15AED76E" w14:textId="77777777" w:rsidR="00705678" w:rsidRPr="00227239" w:rsidRDefault="00705678" w:rsidP="00227239">
      <w:pPr>
        <w:jc w:val="both"/>
      </w:pPr>
    </w:p>
    <w:p w14:paraId="179400C4" w14:textId="4DE365C5" w:rsidR="00A53A47" w:rsidRDefault="00B65EC7" w:rsidP="00227239">
      <w:pPr>
        <w:jc w:val="both"/>
        <w:rPr>
          <w:b/>
          <w:bCs/>
        </w:rPr>
      </w:pPr>
      <w:r>
        <w:t>El marco de trabajo ágil</w:t>
      </w:r>
      <w:r w:rsidR="00227239" w:rsidRPr="00227239">
        <w:t xml:space="preserve"> no solo optimizará la organización del trabajo, sino que también facilitará una retroalimentación constante, clave para refinar detalles como el tiempo de cocción del ragú o la elección de la pasta </w:t>
      </w:r>
      <w:proofErr w:type="spellStart"/>
      <w:r w:rsidR="00227239" w:rsidRPr="00227239">
        <w:t>penne</w:t>
      </w:r>
      <w:proofErr w:type="spellEnd"/>
      <w:r w:rsidR="00227239" w:rsidRPr="00227239">
        <w:t xml:space="preserve">, lo que permite al equipo evaluar los resultados al finalizar cada </w:t>
      </w:r>
      <w:r w:rsidR="00FC2FA8">
        <w:t>Sprint</w:t>
      </w:r>
      <w:r w:rsidR="00227239" w:rsidRPr="00227239">
        <w:t xml:space="preserve"> e implementar ajustes para perfeccionar tanto la técnica como el sabor, convirtiendo a Scrum en una herramienta esencial para lograr un equilibrio entre la tradición italiana y la eficiencia moderna, sin sacrificar la esencia histórica de un plato que simboliza la unión entre innovación técnica y herencia gastronómica</w:t>
      </w:r>
      <w:r w:rsidR="00227239">
        <w:rPr>
          <w:b/>
          <w:bCs/>
        </w:rPr>
        <w:t>.</w:t>
      </w:r>
    </w:p>
    <w:p w14:paraId="1C672E65" w14:textId="022EA8D1" w:rsidR="00A53A47" w:rsidRDefault="00A53A47" w:rsidP="00910D6A">
      <w:pPr>
        <w:pStyle w:val="Ttulo1"/>
        <w:numPr>
          <w:ilvl w:val="0"/>
          <w:numId w:val="18"/>
        </w:numPr>
      </w:pPr>
      <w:bookmarkStart w:id="6" w:name="_Toc195212222"/>
      <w:bookmarkStart w:id="7" w:name="_Toc195270553"/>
      <w:r>
        <w:t>Objetivos</w:t>
      </w:r>
      <w:bookmarkEnd w:id="6"/>
      <w:bookmarkEnd w:id="7"/>
    </w:p>
    <w:p w14:paraId="7F43EF66" w14:textId="77777777" w:rsidR="00A53A47" w:rsidRDefault="00A53A47" w:rsidP="00227239">
      <w:pPr>
        <w:jc w:val="both"/>
        <w:rPr>
          <w:b/>
          <w:bCs/>
        </w:rPr>
      </w:pPr>
    </w:p>
    <w:p w14:paraId="384B94D3" w14:textId="58F53732" w:rsidR="00F35FC4" w:rsidRPr="000277B7" w:rsidRDefault="001B101D" w:rsidP="00E7500B">
      <w:pPr>
        <w:pStyle w:val="Ttulo2"/>
        <w:jc w:val="both"/>
      </w:pPr>
      <w:bookmarkStart w:id="8" w:name="_Toc195212223"/>
      <w:bookmarkStart w:id="9" w:name="_Toc195270554"/>
      <w:r w:rsidRPr="000277B7">
        <w:t xml:space="preserve">3.1 </w:t>
      </w:r>
      <w:r w:rsidR="0087103E" w:rsidRPr="000277B7">
        <w:t>Objetivo General</w:t>
      </w:r>
      <w:bookmarkEnd w:id="8"/>
      <w:bookmarkEnd w:id="9"/>
    </w:p>
    <w:p w14:paraId="15358633" w14:textId="18D56707" w:rsidR="0001112B" w:rsidRPr="0001112B" w:rsidRDefault="0001112B" w:rsidP="00E7500B">
      <w:pPr>
        <w:jc w:val="both"/>
      </w:pPr>
      <w:r w:rsidRPr="0001112B">
        <w:t>Desarrollar una receta de </w:t>
      </w:r>
      <w:r w:rsidR="00351A27">
        <w:t xml:space="preserve">pasta llamada </w:t>
      </w:r>
      <w:proofErr w:type="spellStart"/>
      <w:r w:rsidR="00FC2327">
        <w:t>Penne</w:t>
      </w:r>
      <w:proofErr w:type="spellEnd"/>
      <w:r w:rsidR="00FC2327">
        <w:t xml:space="preserve"> </w:t>
      </w:r>
      <w:r w:rsidR="00FC2327" w:rsidRPr="002A703B">
        <w:rPr>
          <w:lang w:val="es-ES_tradnl"/>
        </w:rPr>
        <w:t xml:space="preserve">Alla </w:t>
      </w:r>
      <w:proofErr w:type="spellStart"/>
      <w:r w:rsidR="00FC2327" w:rsidRPr="002A703B">
        <w:rPr>
          <w:lang w:val="es-ES_tradnl"/>
        </w:rPr>
        <w:t>Bolognese</w:t>
      </w:r>
      <w:proofErr w:type="spellEnd"/>
      <w:r w:rsidR="00FC2327">
        <w:t xml:space="preserve"> </w:t>
      </w:r>
      <w:r w:rsidRPr="0001112B">
        <w:t xml:space="preserve">utilizando </w:t>
      </w:r>
      <w:r w:rsidR="003A5712">
        <w:t>el marco de trabajo</w:t>
      </w:r>
      <w:r w:rsidRPr="0001112B">
        <w:t xml:space="preserve"> ágil </w:t>
      </w:r>
      <w:r w:rsidRPr="0001112B">
        <w:rPr>
          <w:i/>
          <w:iCs/>
        </w:rPr>
        <w:t>Scrum</w:t>
      </w:r>
      <w:r w:rsidRPr="0001112B">
        <w:t>, implementando un proceso estructurado</w:t>
      </w:r>
      <w:r w:rsidR="00905DC7">
        <w:t xml:space="preserve">, ágil y colaborativo </w:t>
      </w:r>
      <w:r w:rsidR="00004C72">
        <w:t xml:space="preserve">permitiendo la mejora del producto </w:t>
      </w:r>
      <w:r w:rsidR="00537F06">
        <w:t xml:space="preserve">final </w:t>
      </w:r>
      <w:r w:rsidR="00495CE7">
        <w:t>al</w:t>
      </w:r>
      <w:r w:rsidR="00537F06">
        <w:t xml:space="preserve"> paso de las iteraciones.</w:t>
      </w:r>
    </w:p>
    <w:p w14:paraId="297B1132" w14:textId="4080EAD9" w:rsidR="0087103E" w:rsidRPr="006D021B" w:rsidRDefault="001B101D" w:rsidP="00E7500B">
      <w:pPr>
        <w:pStyle w:val="Ttulo2"/>
        <w:jc w:val="both"/>
      </w:pPr>
      <w:bookmarkStart w:id="10" w:name="_Toc191760900"/>
      <w:bookmarkStart w:id="11" w:name="_Toc195212224"/>
      <w:bookmarkStart w:id="12" w:name="_Toc195270555"/>
      <w:bookmarkEnd w:id="5"/>
      <w:r>
        <w:t xml:space="preserve">3.2 </w:t>
      </w:r>
      <w:r w:rsidR="0087103E" w:rsidRPr="006D021B">
        <w:t>Objetivos específicos</w:t>
      </w:r>
      <w:bookmarkEnd w:id="10"/>
      <w:bookmarkEnd w:id="11"/>
      <w:bookmarkEnd w:id="12"/>
    </w:p>
    <w:p w14:paraId="3ADFC2C5" w14:textId="5403AC08" w:rsidR="008671DF" w:rsidRPr="00FB6A40" w:rsidRDefault="008671DF" w:rsidP="007C7FFA">
      <w:pPr>
        <w:pStyle w:val="Prrafodelista"/>
        <w:numPr>
          <w:ilvl w:val="0"/>
          <w:numId w:val="16"/>
        </w:numPr>
        <w:jc w:val="both"/>
      </w:pPr>
      <w:r w:rsidRPr="00FB6A40">
        <w:t>Dividir la preparación de l</w:t>
      </w:r>
      <w:r w:rsidR="00FB6A40">
        <w:t>a pasta</w:t>
      </w:r>
      <w:r w:rsidRPr="00FB6A40">
        <w:t> </w:t>
      </w:r>
      <w:proofErr w:type="spellStart"/>
      <w:r w:rsidR="00FC2327">
        <w:t>Penne</w:t>
      </w:r>
      <w:proofErr w:type="spellEnd"/>
      <w:r w:rsidR="00FC2327">
        <w:t xml:space="preserve"> </w:t>
      </w:r>
      <w:r w:rsidR="00FC2327" w:rsidRPr="007C7FFA">
        <w:rPr>
          <w:lang w:val="es-ES_tradnl"/>
        </w:rPr>
        <w:t xml:space="preserve">Alla </w:t>
      </w:r>
      <w:proofErr w:type="spellStart"/>
      <w:r w:rsidR="00FC2327" w:rsidRPr="007C7FFA">
        <w:rPr>
          <w:lang w:val="es-ES_tradnl"/>
        </w:rPr>
        <w:t>Bolognese</w:t>
      </w:r>
      <w:proofErr w:type="spellEnd"/>
      <w:r w:rsidR="00FC2327">
        <w:t xml:space="preserve"> </w:t>
      </w:r>
      <w:r w:rsidRPr="00FB6A40">
        <w:t>en tareas</w:t>
      </w:r>
      <w:r w:rsidR="005647C3">
        <w:t xml:space="preserve"> </w:t>
      </w:r>
      <w:r w:rsidR="00962540">
        <w:t>específicas</w:t>
      </w:r>
      <w:r w:rsidRPr="00FB6A40">
        <w:t xml:space="preserve">, </w:t>
      </w:r>
      <w:r w:rsidR="00DB6D3C">
        <w:t xml:space="preserve">yendo </w:t>
      </w:r>
      <w:r w:rsidRPr="00FB6A40">
        <w:t xml:space="preserve">desde </w:t>
      </w:r>
      <w:r w:rsidR="00542ED9">
        <w:t>el seleccionar los</w:t>
      </w:r>
      <w:r w:rsidRPr="00FB6A40">
        <w:t xml:space="preserve"> ingredientes</w:t>
      </w:r>
      <w:r w:rsidR="00542ED9">
        <w:t xml:space="preserve"> correctos</w:t>
      </w:r>
      <w:r w:rsidRPr="00FB6A40">
        <w:t xml:space="preserve"> hasta la integración final de la salsa con la pasta y su presentación</w:t>
      </w:r>
      <w:r w:rsidR="00AD3E16">
        <w:t>,</w:t>
      </w:r>
      <w:r w:rsidRPr="00FB6A40">
        <w:t xml:space="preserve"> facilita</w:t>
      </w:r>
      <w:r w:rsidR="00AD3E16">
        <w:t xml:space="preserve">ndo </w:t>
      </w:r>
      <w:r w:rsidR="002E2490">
        <w:t>así</w:t>
      </w:r>
      <w:r w:rsidRPr="00FB6A40">
        <w:t xml:space="preserve"> una planificación clara y una ejecución eficaz, respetando las técnicas tradicionales</w:t>
      </w:r>
      <w:r w:rsidR="00962540">
        <w:t>.</w:t>
      </w:r>
    </w:p>
    <w:p w14:paraId="4638FA59" w14:textId="26E89085" w:rsidR="00C26EE9" w:rsidRDefault="008671DF" w:rsidP="007C7FFA">
      <w:pPr>
        <w:pStyle w:val="Prrafodelista"/>
        <w:numPr>
          <w:ilvl w:val="0"/>
          <w:numId w:val="16"/>
        </w:numPr>
        <w:jc w:val="both"/>
      </w:pPr>
      <w:r w:rsidRPr="00FB6A40">
        <w:lastRenderedPageBreak/>
        <w:t>Evaluar y ajustar cada etapa del proceso mediante </w:t>
      </w:r>
      <w:proofErr w:type="spellStart"/>
      <w:r w:rsidR="00FC2FA8">
        <w:rPr>
          <w:i/>
          <w:iCs/>
        </w:rPr>
        <w:t>Sprint</w:t>
      </w:r>
      <w:r w:rsidRPr="007C7FFA">
        <w:rPr>
          <w:i/>
          <w:iCs/>
        </w:rPr>
        <w:t>s</w:t>
      </w:r>
      <w:proofErr w:type="spellEnd"/>
      <w:r w:rsidRPr="00FB6A40">
        <w:t> cortos, in</w:t>
      </w:r>
      <w:r w:rsidR="004F7627">
        <w:t>tegrando</w:t>
      </w:r>
      <w:r w:rsidRPr="00FB6A40">
        <w:t xml:space="preserve"> retroalimentación constante en </w:t>
      </w:r>
      <w:r w:rsidR="00D31D69">
        <w:t>puntos</w:t>
      </w:r>
      <w:r w:rsidRPr="00FB6A40">
        <w:t xml:space="preserve"> </w:t>
      </w:r>
      <w:r w:rsidR="00D31D69">
        <w:t>importantes</w:t>
      </w:r>
      <w:r w:rsidRPr="00FB6A40">
        <w:t xml:space="preserve"> como el equilibrio de sabores de la salsa</w:t>
      </w:r>
      <w:r w:rsidR="00E075C2">
        <w:t xml:space="preserve"> y </w:t>
      </w:r>
      <w:r w:rsidRPr="00FB6A40">
        <w:t>el tiempo de cocción</w:t>
      </w:r>
      <w:r w:rsidR="00476394">
        <w:t xml:space="preserve"> </w:t>
      </w:r>
      <w:r w:rsidR="00DA1B0B">
        <w:t>ya que</w:t>
      </w:r>
      <w:r w:rsidR="008E3F32">
        <w:t xml:space="preserve"> esto</w:t>
      </w:r>
      <w:r w:rsidRPr="00FB6A40">
        <w:t xml:space="preserve"> permitirá optimizar la receta en cada iteración, asegurando que el resultado final cumpla con l</w:t>
      </w:r>
      <w:r w:rsidR="00FE1B24">
        <w:t xml:space="preserve">as expectativas </w:t>
      </w:r>
      <w:r w:rsidR="00C036EC">
        <w:t xml:space="preserve">esperadas </w:t>
      </w:r>
      <w:r w:rsidR="00FE1B24">
        <w:t>de sabor y presentación.</w:t>
      </w:r>
    </w:p>
    <w:p w14:paraId="40A233AC" w14:textId="77777777" w:rsidR="00705678" w:rsidRPr="00FB6A40" w:rsidRDefault="00705678" w:rsidP="00705678">
      <w:pPr>
        <w:pStyle w:val="Prrafodelista"/>
        <w:ind w:left="360"/>
        <w:jc w:val="both"/>
      </w:pPr>
    </w:p>
    <w:p w14:paraId="4A80644B" w14:textId="777D4157" w:rsidR="004B71A4" w:rsidRPr="007C7FFA" w:rsidRDefault="008671DF" w:rsidP="007C7FFA">
      <w:pPr>
        <w:pStyle w:val="Prrafodelista"/>
        <w:numPr>
          <w:ilvl w:val="0"/>
          <w:numId w:val="16"/>
        </w:numPr>
        <w:jc w:val="both"/>
        <w:rPr>
          <w:rFonts w:cs="Arial"/>
          <w:szCs w:val="20"/>
        </w:rPr>
      </w:pPr>
      <w:r w:rsidRPr="00FB6A40">
        <w:t>Promover la adaptabilidad del equipo ante desafíos como ajustes en la consistencia de la salsa o la coordinación de tiempos entre la preparación de</w:t>
      </w:r>
      <w:r w:rsidR="000E0B26">
        <w:t xml:space="preserve"> la salsa </w:t>
      </w:r>
      <w:r w:rsidRPr="00FB6A40">
        <w:t>y la cocción de la pasta, utilizando reuniones de revisión para validar avances</w:t>
      </w:r>
      <w:r w:rsidR="00353F18">
        <w:t xml:space="preserve"> (</w:t>
      </w:r>
      <w:r w:rsidR="00FC2FA8">
        <w:t>Sprint</w:t>
      </w:r>
      <w:r w:rsidR="00353F18">
        <w:t xml:space="preserve"> </w:t>
      </w:r>
      <w:proofErr w:type="spellStart"/>
      <w:r w:rsidR="00353F18">
        <w:t>review</w:t>
      </w:r>
      <w:proofErr w:type="spellEnd"/>
      <w:r w:rsidR="00353F18">
        <w:t>)</w:t>
      </w:r>
      <w:r w:rsidRPr="00FB6A40">
        <w:t xml:space="preserve"> y definir mejoras concretas en cada ciclo</w:t>
      </w:r>
      <w:r w:rsidR="00353F18">
        <w:t xml:space="preserve"> (</w:t>
      </w:r>
      <w:r w:rsidR="00FC2FA8">
        <w:t>Sprint</w:t>
      </w:r>
      <w:r w:rsidR="00353F18">
        <w:t xml:space="preserve"> retrospective)</w:t>
      </w:r>
      <w:r w:rsidRPr="00FB6A40">
        <w:t>.</w:t>
      </w:r>
    </w:p>
    <w:p w14:paraId="1CE3DA3D" w14:textId="7CF9652D" w:rsidR="004B71A4" w:rsidRDefault="00455680" w:rsidP="00910D6A">
      <w:pPr>
        <w:pStyle w:val="Ttulo1"/>
        <w:numPr>
          <w:ilvl w:val="0"/>
          <w:numId w:val="18"/>
        </w:numPr>
      </w:pPr>
      <w:bookmarkStart w:id="13" w:name="_Toc195212225"/>
      <w:bookmarkStart w:id="14" w:name="_Toc195270556"/>
      <w:r>
        <w:t>Desarrollo</w:t>
      </w:r>
      <w:bookmarkEnd w:id="13"/>
      <w:bookmarkEnd w:id="14"/>
    </w:p>
    <w:p w14:paraId="0F657541" w14:textId="6C06F6FA" w:rsidR="001F6FEF" w:rsidRPr="001F6FEF" w:rsidRDefault="007B5703" w:rsidP="00D17DC1">
      <w:pPr>
        <w:jc w:val="both"/>
        <w:rPr>
          <w:lang w:val="es-ES_tradnl"/>
        </w:rPr>
      </w:pPr>
      <w:r>
        <w:rPr>
          <w:lang w:val="es-ES_tradnl"/>
        </w:rPr>
        <w:t xml:space="preserve">En esta sección </w:t>
      </w:r>
      <w:r w:rsidR="00050F30">
        <w:rPr>
          <w:lang w:val="es-ES_tradnl"/>
        </w:rPr>
        <w:t xml:space="preserve">se </w:t>
      </w:r>
      <w:r w:rsidR="00EC35A0">
        <w:rPr>
          <w:lang w:val="es-ES_tradnl"/>
        </w:rPr>
        <w:t>present</w:t>
      </w:r>
      <w:r w:rsidR="00AB4A84">
        <w:rPr>
          <w:lang w:val="es-ES_tradnl"/>
        </w:rPr>
        <w:t>an los roles desarrollados</w:t>
      </w:r>
      <w:r w:rsidR="00B97CC5">
        <w:rPr>
          <w:lang w:val="es-ES_tradnl"/>
        </w:rPr>
        <w:t xml:space="preserve"> y asumidos por cada uno de los integrantes del proyecto. Asimismo, se </w:t>
      </w:r>
      <w:r w:rsidR="00BB63BB" w:rsidRPr="00BB63BB">
        <w:rPr>
          <w:lang w:val="es-ES_tradnl"/>
        </w:rPr>
        <w:t>incluye</w:t>
      </w:r>
      <w:r w:rsidR="008937D7">
        <w:rPr>
          <w:lang w:val="es-ES_tradnl"/>
        </w:rPr>
        <w:t xml:space="preserve"> </w:t>
      </w:r>
      <w:r w:rsidR="00287143">
        <w:rPr>
          <w:lang w:val="es-ES_tradnl"/>
        </w:rPr>
        <w:t xml:space="preserve">la lista de </w:t>
      </w:r>
      <w:r w:rsidR="0038187C">
        <w:rPr>
          <w:lang w:val="es-ES_tradnl"/>
        </w:rPr>
        <w:t>ingredientes necesarios</w:t>
      </w:r>
      <w:r w:rsidR="002F60FC">
        <w:rPr>
          <w:lang w:val="es-ES_tradnl"/>
        </w:rPr>
        <w:t xml:space="preserve"> para la preparación,</w:t>
      </w:r>
      <w:r w:rsidR="0011352F">
        <w:rPr>
          <w:lang w:val="es-ES_tradnl"/>
        </w:rPr>
        <w:t xml:space="preserve"> la especificación del </w:t>
      </w:r>
      <w:proofErr w:type="spellStart"/>
      <w:r w:rsidR="00BB63BB" w:rsidRPr="00BB63BB">
        <w:rPr>
          <w:lang w:val="es-ES_tradnl"/>
        </w:rPr>
        <w:t>product</w:t>
      </w:r>
      <w:proofErr w:type="spellEnd"/>
      <w:r w:rsidR="0011352F">
        <w:rPr>
          <w:lang w:val="es-ES_tradnl"/>
        </w:rPr>
        <w:t xml:space="preserve"> backlog, </w:t>
      </w:r>
      <w:r w:rsidR="00BB63BB" w:rsidRPr="00BB63BB">
        <w:rPr>
          <w:lang w:val="es-ES_tradnl"/>
        </w:rPr>
        <w:t xml:space="preserve">el </w:t>
      </w:r>
      <w:r w:rsidR="00FC2FA8">
        <w:rPr>
          <w:lang w:val="es-ES_tradnl"/>
        </w:rPr>
        <w:t>Sprint</w:t>
      </w:r>
      <w:r w:rsidR="0011352F">
        <w:rPr>
          <w:lang w:val="es-ES_tradnl"/>
        </w:rPr>
        <w:t xml:space="preserve"> backlog, la </w:t>
      </w:r>
      <w:r w:rsidR="00BB63BB" w:rsidRPr="00BB63BB">
        <w:rPr>
          <w:lang w:val="es-ES_tradnl"/>
        </w:rPr>
        <w:t xml:space="preserve">gráfica general de avance del proyecto, las gráficas de seguimiento por </w:t>
      </w:r>
      <w:r w:rsidR="00FC2FA8">
        <w:rPr>
          <w:lang w:val="es-ES_tradnl"/>
        </w:rPr>
        <w:t>Sprint</w:t>
      </w:r>
      <w:r w:rsidR="00BB63BB" w:rsidRPr="00BB63BB">
        <w:rPr>
          <w:lang w:val="es-ES_tradnl"/>
        </w:rPr>
        <w:t xml:space="preserve">, la </w:t>
      </w:r>
      <w:r w:rsidR="0011352F">
        <w:rPr>
          <w:lang w:val="es-ES_tradnl"/>
        </w:rPr>
        <w:t>lista de impedimentos</w:t>
      </w:r>
      <w:r w:rsidR="00BB63BB" w:rsidRPr="00BB63BB">
        <w:rPr>
          <w:lang w:val="es-ES_tradnl"/>
        </w:rPr>
        <w:t xml:space="preserve"> y los criterios de Listo</w:t>
      </w:r>
      <w:r w:rsidR="00BB63BB">
        <w:rPr>
          <w:lang w:val="es-ES_tradnl"/>
        </w:rPr>
        <w:t xml:space="preserve"> </w:t>
      </w:r>
      <w:r w:rsidR="00BB63BB" w:rsidRPr="00BB63BB">
        <w:rPr>
          <w:lang w:val="es-ES_tradnl"/>
        </w:rPr>
        <w:t>y Hecho.</w:t>
      </w:r>
    </w:p>
    <w:p w14:paraId="162C5723" w14:textId="6EB0CC4B" w:rsidR="00866D07" w:rsidRDefault="00DA4994" w:rsidP="0037245D">
      <w:pPr>
        <w:pStyle w:val="Ttulo2"/>
        <w:numPr>
          <w:ilvl w:val="1"/>
          <w:numId w:val="2"/>
        </w:numPr>
        <w:jc w:val="both"/>
        <w:rPr>
          <w:lang w:val="es-ES_tradnl"/>
        </w:rPr>
      </w:pPr>
      <w:bookmarkStart w:id="15" w:name="_Toc195212226"/>
      <w:bookmarkStart w:id="16" w:name="_Toc195270557"/>
      <w:r>
        <w:rPr>
          <w:lang w:val="es-ES_tradnl"/>
        </w:rPr>
        <w:t>Roles</w:t>
      </w:r>
      <w:bookmarkEnd w:id="15"/>
      <w:bookmarkEnd w:id="16"/>
    </w:p>
    <w:p w14:paraId="29192A7A" w14:textId="1DDB5AB4" w:rsidR="006422EA" w:rsidRPr="006422EA" w:rsidRDefault="00DE4733" w:rsidP="00CB460F">
      <w:pPr>
        <w:jc w:val="both"/>
        <w:rPr>
          <w:lang w:val="es-ES_tradnl"/>
        </w:rPr>
      </w:pPr>
      <w:r>
        <w:rPr>
          <w:lang w:val="es-ES_tradnl"/>
        </w:rPr>
        <w:t xml:space="preserve">En la </w:t>
      </w:r>
      <w:r w:rsidR="00D00C28">
        <w:rPr>
          <w:lang w:val="es-ES_tradnl"/>
        </w:rPr>
        <w:t>Tabla</w:t>
      </w:r>
      <w:r>
        <w:rPr>
          <w:lang w:val="es-ES_tradnl"/>
        </w:rPr>
        <w:t xml:space="preserve"> 1 </w:t>
      </w:r>
      <w:r w:rsidR="00D928AF">
        <w:rPr>
          <w:lang w:val="es-ES_tradnl"/>
        </w:rPr>
        <w:t xml:space="preserve">se presentan los roles </w:t>
      </w:r>
      <w:r w:rsidR="00F864F6">
        <w:rPr>
          <w:lang w:val="es-ES_tradnl"/>
        </w:rPr>
        <w:t xml:space="preserve">que asumió </w:t>
      </w:r>
      <w:r w:rsidR="00DB07B1">
        <w:rPr>
          <w:lang w:val="es-ES_tradnl"/>
        </w:rPr>
        <w:t xml:space="preserve">cada </w:t>
      </w:r>
      <w:r w:rsidR="009C7352">
        <w:rPr>
          <w:lang w:val="es-ES_tradnl"/>
        </w:rPr>
        <w:t xml:space="preserve">uno </w:t>
      </w:r>
      <w:r w:rsidR="004E62FE">
        <w:rPr>
          <w:lang w:val="es-ES_tradnl"/>
        </w:rPr>
        <w:t>de los integrantes</w:t>
      </w:r>
      <w:r w:rsidR="00CB460F">
        <w:rPr>
          <w:lang w:val="es-ES_tradnl"/>
        </w:rPr>
        <w:t xml:space="preserve"> </w:t>
      </w:r>
      <w:r w:rsidR="00690501">
        <w:rPr>
          <w:lang w:val="es-ES_tradnl"/>
        </w:rPr>
        <w:t>en el proyecto.</w:t>
      </w:r>
    </w:p>
    <w:p w14:paraId="4873F385" w14:textId="77777777" w:rsidR="00080D72" w:rsidRPr="00080D72" w:rsidRDefault="00080D72" w:rsidP="00B54CE9">
      <w:pPr>
        <w:jc w:val="both"/>
        <w:rPr>
          <w:lang w:val="es-ES_tradnl"/>
        </w:rPr>
      </w:pPr>
    </w:p>
    <w:tbl>
      <w:tblPr>
        <w:tblStyle w:val="Tablaconcuadrcula6concolores"/>
        <w:tblW w:w="0" w:type="auto"/>
        <w:tblLook w:val="04A0" w:firstRow="1" w:lastRow="0" w:firstColumn="1" w:lastColumn="0" w:noHBand="0" w:noVBand="1"/>
      </w:tblPr>
      <w:tblGrid>
        <w:gridCol w:w="2207"/>
        <w:gridCol w:w="2207"/>
        <w:gridCol w:w="2207"/>
        <w:gridCol w:w="2207"/>
      </w:tblGrid>
      <w:tr w:rsidR="00491F23" w14:paraId="12A63A7B" w14:textId="77777777" w:rsidTr="007B42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7" w:type="dxa"/>
            <w:shd w:val="clear" w:color="auto" w:fill="DAEEF3" w:themeFill="accent5" w:themeFillTint="33"/>
          </w:tcPr>
          <w:p w14:paraId="0200D9D8" w14:textId="410AF994" w:rsidR="00491F23" w:rsidRDefault="00282BCB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#</w:t>
            </w:r>
          </w:p>
        </w:tc>
        <w:tc>
          <w:tcPr>
            <w:tcW w:w="2207" w:type="dxa"/>
            <w:shd w:val="clear" w:color="auto" w:fill="DAEEF3" w:themeFill="accent5" w:themeFillTint="33"/>
          </w:tcPr>
          <w:p w14:paraId="75B1E85D" w14:textId="5373D82C" w:rsidR="00491F23" w:rsidRDefault="00092DEC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Nombres</w:t>
            </w:r>
          </w:p>
        </w:tc>
        <w:tc>
          <w:tcPr>
            <w:tcW w:w="2207" w:type="dxa"/>
            <w:shd w:val="clear" w:color="auto" w:fill="DAEEF3" w:themeFill="accent5" w:themeFillTint="33"/>
          </w:tcPr>
          <w:p w14:paraId="452C4122" w14:textId="5ADCBE74" w:rsidR="00491F23" w:rsidRDefault="00092DEC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pellidos</w:t>
            </w:r>
          </w:p>
        </w:tc>
        <w:tc>
          <w:tcPr>
            <w:tcW w:w="2207" w:type="dxa"/>
            <w:shd w:val="clear" w:color="auto" w:fill="DAEEF3" w:themeFill="accent5" w:themeFillTint="33"/>
          </w:tcPr>
          <w:p w14:paraId="4DCB7DCF" w14:textId="78611E44" w:rsidR="00491F23" w:rsidRDefault="00092DEC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Rol</w:t>
            </w:r>
          </w:p>
        </w:tc>
      </w:tr>
      <w:tr w:rsidR="00491F23" w14:paraId="0EB2B033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7" w:type="dxa"/>
          </w:tcPr>
          <w:p w14:paraId="0E1E30B7" w14:textId="1FB3178B" w:rsidR="00491F23" w:rsidRDefault="00092DEC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2207" w:type="dxa"/>
          </w:tcPr>
          <w:p w14:paraId="373FA084" w14:textId="61664E5E" w:rsidR="00491F23" w:rsidRDefault="006773D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r w:rsidRPr="4C9E8324">
              <w:rPr>
                <w:lang w:val="es-ES"/>
              </w:rPr>
              <w:t>Ledy Mayerly</w:t>
            </w:r>
          </w:p>
        </w:tc>
        <w:tc>
          <w:tcPr>
            <w:tcW w:w="2207" w:type="dxa"/>
          </w:tcPr>
          <w:p w14:paraId="1EFDBF19" w14:textId="11709109" w:rsidR="00491F23" w:rsidRDefault="00637DA6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studillo Calderón</w:t>
            </w:r>
          </w:p>
        </w:tc>
        <w:tc>
          <w:tcPr>
            <w:tcW w:w="2207" w:type="dxa"/>
          </w:tcPr>
          <w:p w14:paraId="0798DF14" w14:textId="1A80D0A8" w:rsidR="00491F23" w:rsidRDefault="0017624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Equipo de Desarrollo</w:t>
            </w:r>
          </w:p>
        </w:tc>
      </w:tr>
      <w:tr w:rsidR="00491F23" w14:paraId="7C20D0DD" w14:textId="77777777" w:rsidTr="007B42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7" w:type="dxa"/>
          </w:tcPr>
          <w:p w14:paraId="781E5543" w14:textId="349AEF90" w:rsidR="00491F23" w:rsidRDefault="00092DEC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2</w:t>
            </w:r>
          </w:p>
        </w:tc>
        <w:tc>
          <w:tcPr>
            <w:tcW w:w="2207" w:type="dxa"/>
          </w:tcPr>
          <w:p w14:paraId="3EB9E925" w14:textId="42714A54" w:rsidR="00491F23" w:rsidRDefault="00A44A7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 xml:space="preserve">Andrea </w:t>
            </w:r>
          </w:p>
        </w:tc>
        <w:tc>
          <w:tcPr>
            <w:tcW w:w="2207" w:type="dxa"/>
          </w:tcPr>
          <w:p w14:paraId="7D320961" w14:textId="7CC8ACBF" w:rsidR="00491F23" w:rsidRDefault="007949B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Cuatindioy</w:t>
            </w:r>
            <w:proofErr w:type="spellEnd"/>
            <w:r w:rsidRPr="4C9E8324">
              <w:rPr>
                <w:lang w:val="es-ES"/>
              </w:rPr>
              <w:t xml:space="preserve"> </w:t>
            </w:r>
            <w:r w:rsidR="00581898" w:rsidRPr="4C9E8324">
              <w:rPr>
                <w:lang w:val="es-ES"/>
              </w:rPr>
              <w:t>Ortiz</w:t>
            </w:r>
          </w:p>
        </w:tc>
        <w:tc>
          <w:tcPr>
            <w:tcW w:w="2207" w:type="dxa"/>
          </w:tcPr>
          <w:p w14:paraId="039EBF62" w14:textId="69A52326" w:rsidR="00491F23" w:rsidRDefault="0017624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proofErr w:type="spellStart"/>
            <w:r>
              <w:rPr>
                <w:lang w:val="es-ES_tradnl"/>
              </w:rPr>
              <w:t>Product</w:t>
            </w:r>
            <w:proofErr w:type="spellEnd"/>
            <w:r>
              <w:rPr>
                <w:lang w:val="es-ES_tradnl"/>
              </w:rPr>
              <w:t xml:space="preserve"> </w:t>
            </w:r>
            <w:proofErr w:type="spellStart"/>
            <w:r>
              <w:rPr>
                <w:lang w:val="es-ES_tradnl"/>
              </w:rPr>
              <w:t>Owner</w:t>
            </w:r>
            <w:proofErr w:type="spellEnd"/>
          </w:p>
        </w:tc>
      </w:tr>
      <w:tr w:rsidR="00491F23" w14:paraId="4EE04887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7" w:type="dxa"/>
          </w:tcPr>
          <w:p w14:paraId="11F9AC51" w14:textId="36E52667" w:rsidR="00491F23" w:rsidRDefault="00092DEC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3</w:t>
            </w:r>
          </w:p>
        </w:tc>
        <w:tc>
          <w:tcPr>
            <w:tcW w:w="2207" w:type="dxa"/>
          </w:tcPr>
          <w:p w14:paraId="325466FC" w14:textId="0D989FAF" w:rsidR="00491F23" w:rsidRDefault="007D4BC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r w:rsidRPr="4C9E8324">
              <w:rPr>
                <w:lang w:val="es-ES"/>
              </w:rPr>
              <w:t>Janier Yulder</w:t>
            </w:r>
          </w:p>
        </w:tc>
        <w:tc>
          <w:tcPr>
            <w:tcW w:w="2207" w:type="dxa"/>
          </w:tcPr>
          <w:p w14:paraId="6AFF96EE" w14:textId="14CFEBAF" w:rsidR="00491F23" w:rsidRDefault="007D4BC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r w:rsidRPr="4C9E8324">
              <w:rPr>
                <w:lang w:val="es-ES"/>
              </w:rPr>
              <w:t>Gómez Galindez</w:t>
            </w:r>
          </w:p>
        </w:tc>
        <w:tc>
          <w:tcPr>
            <w:tcW w:w="2207" w:type="dxa"/>
          </w:tcPr>
          <w:p w14:paraId="6A4E09F1" w14:textId="42A958E8" w:rsidR="00491F23" w:rsidRDefault="0017624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Equipo de Desarrollo</w:t>
            </w:r>
          </w:p>
        </w:tc>
      </w:tr>
      <w:tr w:rsidR="00491F23" w14:paraId="4FFBA46D" w14:textId="77777777" w:rsidTr="007B42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7" w:type="dxa"/>
          </w:tcPr>
          <w:p w14:paraId="0D4B450D" w14:textId="0FFF1503" w:rsidR="00491F23" w:rsidRDefault="00092DEC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4</w:t>
            </w:r>
          </w:p>
        </w:tc>
        <w:tc>
          <w:tcPr>
            <w:tcW w:w="2207" w:type="dxa"/>
          </w:tcPr>
          <w:p w14:paraId="1BA4CDAE" w14:textId="01EFC5DF" w:rsidR="00491F23" w:rsidRDefault="00DB6423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anuel</w:t>
            </w:r>
          </w:p>
        </w:tc>
        <w:tc>
          <w:tcPr>
            <w:tcW w:w="2207" w:type="dxa"/>
          </w:tcPr>
          <w:p w14:paraId="1C734A67" w14:textId="2D64D76F" w:rsidR="00491F23" w:rsidRDefault="00DB6423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López Valencia</w:t>
            </w:r>
          </w:p>
        </w:tc>
        <w:tc>
          <w:tcPr>
            <w:tcW w:w="2207" w:type="dxa"/>
          </w:tcPr>
          <w:p w14:paraId="0DFA221E" w14:textId="59EDD1B2" w:rsidR="00491F23" w:rsidRDefault="0017624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 xml:space="preserve">Scrum </w:t>
            </w:r>
            <w:proofErr w:type="gramStart"/>
            <w:r>
              <w:rPr>
                <w:lang w:val="es-ES_tradnl"/>
              </w:rPr>
              <w:t>Master</w:t>
            </w:r>
            <w:proofErr w:type="gramEnd"/>
          </w:p>
        </w:tc>
      </w:tr>
      <w:tr w:rsidR="00491F23" w14:paraId="35CD4ED9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7" w:type="dxa"/>
          </w:tcPr>
          <w:p w14:paraId="03DFC70A" w14:textId="47D5D487" w:rsidR="00491F23" w:rsidRDefault="00092DEC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  <w:tc>
          <w:tcPr>
            <w:tcW w:w="2207" w:type="dxa"/>
          </w:tcPr>
          <w:p w14:paraId="3AE36B27" w14:textId="285F04C0" w:rsidR="00491F23" w:rsidRDefault="007D4BC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Santiago</w:t>
            </w:r>
          </w:p>
        </w:tc>
        <w:tc>
          <w:tcPr>
            <w:tcW w:w="2207" w:type="dxa"/>
          </w:tcPr>
          <w:p w14:paraId="41928A90" w14:textId="54821DD4" w:rsidR="00491F23" w:rsidRDefault="007D4BC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Nieto Guaca</w:t>
            </w:r>
          </w:p>
        </w:tc>
        <w:tc>
          <w:tcPr>
            <w:tcW w:w="2207" w:type="dxa"/>
          </w:tcPr>
          <w:p w14:paraId="2DDA9686" w14:textId="0AEA224F" w:rsidR="00491F23" w:rsidRDefault="00176240" w:rsidP="00B54CE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Equipo de Desarrollo</w:t>
            </w:r>
          </w:p>
        </w:tc>
      </w:tr>
    </w:tbl>
    <w:p w14:paraId="0C4EA082" w14:textId="39A4CE8E" w:rsidR="00EF2AD3" w:rsidRDefault="007125CD" w:rsidP="007E3266">
      <w:pPr>
        <w:pStyle w:val="Descripcin"/>
      </w:pPr>
      <w:bookmarkStart w:id="17" w:name="_Toc194849587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1</w:t>
      </w:r>
      <w:r>
        <w:fldChar w:fldCharType="end"/>
      </w:r>
      <w:r>
        <w:t xml:space="preserve"> </w:t>
      </w:r>
      <w:r w:rsidRPr="006E4E4E">
        <w:t>Roles de cada integrante.</w:t>
      </w:r>
      <w:bookmarkEnd w:id="17"/>
      <w:r w:rsidR="005A569A">
        <w:tab/>
      </w:r>
    </w:p>
    <w:p w14:paraId="7CD4D494" w14:textId="545B1F63" w:rsidR="005A569A" w:rsidRPr="005A569A" w:rsidRDefault="005A569A" w:rsidP="00B54CE9">
      <w:pPr>
        <w:pStyle w:val="Ttulo2"/>
        <w:numPr>
          <w:ilvl w:val="1"/>
          <w:numId w:val="6"/>
        </w:numPr>
        <w:jc w:val="both"/>
      </w:pPr>
      <w:bookmarkStart w:id="18" w:name="_Toc195212227"/>
      <w:bookmarkStart w:id="19" w:name="_Toc195270558"/>
      <w:r w:rsidRPr="005A569A">
        <w:rPr>
          <w:lang w:val="es-ES_tradnl"/>
        </w:rPr>
        <w:t>Ingredientes</w:t>
      </w:r>
      <w:bookmarkEnd w:id="18"/>
      <w:bookmarkEnd w:id="19"/>
    </w:p>
    <w:p w14:paraId="2E408D7E" w14:textId="77777777" w:rsidR="00324F54" w:rsidRPr="00324F54" w:rsidRDefault="00324F54" w:rsidP="00B54CE9">
      <w:pPr>
        <w:pStyle w:val="Prrafodelista"/>
        <w:jc w:val="both"/>
        <w:rPr>
          <w:lang w:val="es-ES_tradnl"/>
        </w:rPr>
      </w:pPr>
    </w:p>
    <w:p w14:paraId="57D31316" w14:textId="46E539A0" w:rsidR="00174D5B" w:rsidRPr="00324F54" w:rsidRDefault="00174D5B" w:rsidP="00B54CE9">
      <w:pPr>
        <w:pStyle w:val="Prrafodelista"/>
        <w:numPr>
          <w:ilvl w:val="0"/>
          <w:numId w:val="4"/>
        </w:numPr>
        <w:jc w:val="both"/>
        <w:rPr>
          <w:b/>
          <w:bCs/>
          <w:lang w:val="es-ES_tradnl"/>
        </w:rPr>
      </w:pPr>
      <w:r w:rsidRPr="00324F54">
        <w:rPr>
          <w:b/>
          <w:bCs/>
          <w:lang w:val="es-ES_tradnl"/>
        </w:rPr>
        <w:t xml:space="preserve">Para la pasta </w:t>
      </w:r>
    </w:p>
    <w:p w14:paraId="50F385F8" w14:textId="77777777" w:rsidR="00865E61" w:rsidRPr="00865E61" w:rsidRDefault="00865E61" w:rsidP="00B54CE9">
      <w:pPr>
        <w:jc w:val="both"/>
        <w:rPr>
          <w:lang w:val="es-ES_tradnl"/>
        </w:rPr>
      </w:pPr>
    </w:p>
    <w:p w14:paraId="2DECE7CD" w14:textId="79FBA115" w:rsidR="00DA62D8" w:rsidRPr="00DA62D8" w:rsidRDefault="0022340A" w:rsidP="008B1C29">
      <w:pPr>
        <w:jc w:val="both"/>
        <w:rPr>
          <w:lang w:val="es-MX"/>
        </w:rPr>
      </w:pPr>
      <w:r>
        <w:rPr>
          <w:lang w:val="es-MX"/>
        </w:rPr>
        <w:t xml:space="preserve">En la </w:t>
      </w:r>
      <w:r w:rsidR="00D00C28">
        <w:rPr>
          <w:lang w:val="es-MX"/>
        </w:rPr>
        <w:t>Tabla</w:t>
      </w:r>
      <w:r>
        <w:rPr>
          <w:lang w:val="es-MX"/>
        </w:rPr>
        <w:t xml:space="preserve"> 2 se presenta la lista de</w:t>
      </w:r>
      <w:r w:rsidR="009E51FA">
        <w:rPr>
          <w:lang w:val="es-MX"/>
        </w:rPr>
        <w:t xml:space="preserve"> </w:t>
      </w:r>
      <w:r w:rsidR="00A3391B">
        <w:rPr>
          <w:lang w:val="es-MX"/>
        </w:rPr>
        <w:t xml:space="preserve">ingredientes y cantidades </w:t>
      </w:r>
      <w:r>
        <w:rPr>
          <w:lang w:val="es-MX"/>
        </w:rPr>
        <w:t xml:space="preserve">que </w:t>
      </w:r>
      <w:r w:rsidR="00A3391B">
        <w:rPr>
          <w:lang w:val="es-MX"/>
        </w:rPr>
        <w:t>están definidos para</w:t>
      </w:r>
      <w:r w:rsidR="00DA62D8" w:rsidRPr="00DA62D8">
        <w:rPr>
          <w:lang w:val="es-MX"/>
        </w:rPr>
        <w:t xml:space="preserve"> cuatro porciones:</w:t>
      </w:r>
    </w:p>
    <w:p w14:paraId="6C0ACA4D" w14:textId="77777777" w:rsidR="005B2134" w:rsidRPr="00DA62D8" w:rsidRDefault="005B2134" w:rsidP="00B54CE9">
      <w:pPr>
        <w:ind w:left="720"/>
        <w:jc w:val="both"/>
        <w:rPr>
          <w:lang w:val="es-MX"/>
        </w:rPr>
      </w:pPr>
    </w:p>
    <w:tbl>
      <w:tblPr>
        <w:tblStyle w:val="Tablaconcuadrcula6concolores"/>
        <w:tblW w:w="0" w:type="auto"/>
        <w:jc w:val="center"/>
        <w:tblLook w:val="04A0" w:firstRow="1" w:lastRow="0" w:firstColumn="1" w:lastColumn="0" w:noHBand="0" w:noVBand="1"/>
      </w:tblPr>
      <w:tblGrid>
        <w:gridCol w:w="550"/>
        <w:gridCol w:w="2207"/>
        <w:gridCol w:w="2207"/>
        <w:gridCol w:w="2207"/>
      </w:tblGrid>
      <w:tr w:rsidR="006C015D" w14:paraId="6F1F806E" w14:textId="77777777" w:rsidTr="00C611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  <w:shd w:val="clear" w:color="auto" w:fill="DAEEF3" w:themeFill="accent5" w:themeFillTint="33"/>
          </w:tcPr>
          <w:p w14:paraId="7C18DF3B" w14:textId="0ADC7FE7" w:rsidR="006C015D" w:rsidRPr="006C015D" w:rsidRDefault="006C015D" w:rsidP="00B54CE9">
            <w:pPr>
              <w:jc w:val="both"/>
              <w:rPr>
                <w:b w:val="0"/>
                <w:lang w:val="es-ES_tradnl"/>
              </w:rPr>
            </w:pPr>
            <w:r>
              <w:rPr>
                <w:lang w:val="es-ES_tradnl"/>
              </w:rPr>
              <w:t>#</w:t>
            </w:r>
          </w:p>
        </w:tc>
        <w:tc>
          <w:tcPr>
            <w:tcW w:w="2207" w:type="dxa"/>
            <w:shd w:val="clear" w:color="auto" w:fill="DAEEF3" w:themeFill="accent5" w:themeFillTint="33"/>
          </w:tcPr>
          <w:p w14:paraId="6138CBB9" w14:textId="4E4FA2D0" w:rsidR="006C015D" w:rsidRPr="006C015D" w:rsidRDefault="006C015D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>Ingrediente</w:t>
            </w:r>
          </w:p>
        </w:tc>
        <w:tc>
          <w:tcPr>
            <w:tcW w:w="2207" w:type="dxa"/>
            <w:shd w:val="clear" w:color="auto" w:fill="DAEEF3" w:themeFill="accent5" w:themeFillTint="33"/>
          </w:tcPr>
          <w:p w14:paraId="5AEC6A9F" w14:textId="3C6273B3" w:rsidR="006C015D" w:rsidRPr="006C015D" w:rsidRDefault="006C015D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>Cantidad</w:t>
            </w:r>
          </w:p>
        </w:tc>
        <w:tc>
          <w:tcPr>
            <w:tcW w:w="2207" w:type="dxa"/>
            <w:shd w:val="clear" w:color="auto" w:fill="DAEEF3" w:themeFill="accent5" w:themeFillTint="33"/>
          </w:tcPr>
          <w:p w14:paraId="3AC33D9D" w14:textId="37ADCED6" w:rsidR="006C015D" w:rsidRPr="006C015D" w:rsidRDefault="006C015D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>Unidad de medida</w:t>
            </w:r>
          </w:p>
        </w:tc>
      </w:tr>
      <w:tr w:rsidR="006C015D" w14:paraId="5ABA2B2B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268EF858" w14:textId="7F810689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2207" w:type="dxa"/>
          </w:tcPr>
          <w:p w14:paraId="55DA0F86" w14:textId="6D94F634" w:rsidR="006C015D" w:rsidRDefault="00C92E83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r w:rsidRPr="4C9E8324">
              <w:rPr>
                <w:lang w:val="es-ES"/>
              </w:rPr>
              <w:t xml:space="preserve">Pasta </w:t>
            </w:r>
            <w:proofErr w:type="spellStart"/>
            <w:r w:rsidRPr="4C9E8324">
              <w:rPr>
                <w:lang w:val="es-ES"/>
              </w:rPr>
              <w:t>Penne</w:t>
            </w:r>
            <w:proofErr w:type="spellEnd"/>
          </w:p>
        </w:tc>
        <w:tc>
          <w:tcPr>
            <w:tcW w:w="2207" w:type="dxa"/>
          </w:tcPr>
          <w:p w14:paraId="2992736E" w14:textId="21CCB27A" w:rsidR="006C015D" w:rsidRDefault="009B7CE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20</w:t>
            </w:r>
          </w:p>
        </w:tc>
        <w:tc>
          <w:tcPr>
            <w:tcW w:w="2207" w:type="dxa"/>
          </w:tcPr>
          <w:p w14:paraId="7262FE14" w14:textId="5A1FBDD0" w:rsidR="006C015D" w:rsidRDefault="004B45F6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</w:t>
            </w:r>
            <w:r w:rsidR="009B7CEA">
              <w:rPr>
                <w:lang w:val="es-ES_tradnl"/>
              </w:rPr>
              <w:t>ramos</w:t>
            </w:r>
            <w:r>
              <w:rPr>
                <w:lang w:val="es-ES_tradnl"/>
              </w:rPr>
              <w:t xml:space="preserve"> (</w:t>
            </w:r>
            <w:r w:rsidR="004C14F7">
              <w:rPr>
                <w:lang w:val="es-ES_tradnl"/>
              </w:rPr>
              <w:t>g</w:t>
            </w:r>
            <w:r>
              <w:rPr>
                <w:lang w:val="es-ES_tradnl"/>
              </w:rPr>
              <w:t>)</w:t>
            </w:r>
          </w:p>
        </w:tc>
      </w:tr>
      <w:tr w:rsidR="006C015D" w14:paraId="122CA8F1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3316EBA9" w14:textId="13E4B560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2</w:t>
            </w:r>
          </w:p>
        </w:tc>
        <w:tc>
          <w:tcPr>
            <w:tcW w:w="2207" w:type="dxa"/>
          </w:tcPr>
          <w:p w14:paraId="115B8079" w14:textId="0E3AA0E9" w:rsidR="006C015D" w:rsidRDefault="005566A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gua</w:t>
            </w:r>
          </w:p>
        </w:tc>
        <w:tc>
          <w:tcPr>
            <w:tcW w:w="2207" w:type="dxa"/>
          </w:tcPr>
          <w:p w14:paraId="7E5C5FC5" w14:textId="7A3BC0AA" w:rsidR="006C015D" w:rsidRDefault="005566A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</w:t>
            </w:r>
          </w:p>
        </w:tc>
        <w:tc>
          <w:tcPr>
            <w:tcW w:w="2207" w:type="dxa"/>
          </w:tcPr>
          <w:p w14:paraId="38D30326" w14:textId="1C67E4A9" w:rsidR="006C015D" w:rsidRDefault="005566A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Litros (</w:t>
            </w:r>
            <w:r w:rsidR="0006327C">
              <w:rPr>
                <w:lang w:val="es-ES_tradnl"/>
              </w:rPr>
              <w:t>l</w:t>
            </w:r>
            <w:r>
              <w:rPr>
                <w:lang w:val="es-ES_tradnl"/>
              </w:rPr>
              <w:t>)</w:t>
            </w:r>
          </w:p>
        </w:tc>
      </w:tr>
      <w:tr w:rsidR="006C015D" w14:paraId="2AD3A7FA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5659DAC0" w14:textId="480EE43D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3</w:t>
            </w:r>
          </w:p>
        </w:tc>
        <w:tc>
          <w:tcPr>
            <w:tcW w:w="2207" w:type="dxa"/>
          </w:tcPr>
          <w:p w14:paraId="5029D03D" w14:textId="54F2C1D5" w:rsidR="006C015D" w:rsidRDefault="001F549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Carne</w:t>
            </w:r>
            <w:r w:rsidR="00427F50">
              <w:rPr>
                <w:lang w:val="es-ES_tradnl"/>
              </w:rPr>
              <w:t xml:space="preserve"> de </w:t>
            </w:r>
            <w:r w:rsidR="003043F5">
              <w:rPr>
                <w:lang w:val="es-ES_tradnl"/>
              </w:rPr>
              <w:t>paleta de res molida gruesa (30% de grasa)</w:t>
            </w:r>
          </w:p>
        </w:tc>
        <w:tc>
          <w:tcPr>
            <w:tcW w:w="2207" w:type="dxa"/>
          </w:tcPr>
          <w:p w14:paraId="6F26A1DA" w14:textId="50F5C9AA" w:rsidR="006C015D" w:rsidRDefault="00A7770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270</w:t>
            </w:r>
          </w:p>
        </w:tc>
        <w:tc>
          <w:tcPr>
            <w:tcW w:w="2207" w:type="dxa"/>
          </w:tcPr>
          <w:p w14:paraId="381C2567" w14:textId="28A6337F" w:rsidR="006C015D" w:rsidRDefault="00A7770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</w:tr>
      <w:tr w:rsidR="006C015D" w14:paraId="598C16EF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14DFE735" w14:textId="7E56D31F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4</w:t>
            </w:r>
          </w:p>
        </w:tc>
        <w:tc>
          <w:tcPr>
            <w:tcW w:w="2207" w:type="dxa"/>
          </w:tcPr>
          <w:p w14:paraId="6CB5975F" w14:textId="5E1A2055" w:rsidR="006C015D" w:rsidRDefault="007F01C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Panceta de cerdo</w:t>
            </w:r>
          </w:p>
        </w:tc>
        <w:tc>
          <w:tcPr>
            <w:tcW w:w="2207" w:type="dxa"/>
          </w:tcPr>
          <w:p w14:paraId="0D7CFD6B" w14:textId="49D08843" w:rsidR="006C015D" w:rsidRDefault="00BB078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0</w:t>
            </w:r>
          </w:p>
        </w:tc>
        <w:tc>
          <w:tcPr>
            <w:tcW w:w="2207" w:type="dxa"/>
          </w:tcPr>
          <w:p w14:paraId="0F12A68D" w14:textId="2E35E791" w:rsidR="006C015D" w:rsidRDefault="00BB078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</w:tr>
      <w:tr w:rsidR="006C015D" w14:paraId="4F868068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6E58B300" w14:textId="63EE39BB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  <w:tc>
          <w:tcPr>
            <w:tcW w:w="2207" w:type="dxa"/>
          </w:tcPr>
          <w:p w14:paraId="5BD80195" w14:textId="2FC1DB37" w:rsidR="006C015D" w:rsidRDefault="007D676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 xml:space="preserve">Mantequilla de </w:t>
            </w:r>
            <w:r w:rsidR="00432E48">
              <w:rPr>
                <w:lang w:val="es-ES_tradnl"/>
              </w:rPr>
              <w:t>leche vaca</w:t>
            </w:r>
          </w:p>
        </w:tc>
        <w:tc>
          <w:tcPr>
            <w:tcW w:w="2207" w:type="dxa"/>
          </w:tcPr>
          <w:p w14:paraId="08C19144" w14:textId="453A315F" w:rsidR="006C015D" w:rsidRDefault="00B501EF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0</w:t>
            </w:r>
          </w:p>
        </w:tc>
        <w:tc>
          <w:tcPr>
            <w:tcW w:w="2207" w:type="dxa"/>
          </w:tcPr>
          <w:p w14:paraId="04EE92E8" w14:textId="6484D39D" w:rsidR="006C015D" w:rsidRDefault="00B501EF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</w:tr>
      <w:tr w:rsidR="006C015D" w14:paraId="0F21230E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75F90379" w14:textId="4529A34F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6</w:t>
            </w:r>
          </w:p>
        </w:tc>
        <w:tc>
          <w:tcPr>
            <w:tcW w:w="2207" w:type="dxa"/>
          </w:tcPr>
          <w:p w14:paraId="6D073629" w14:textId="2E63588D" w:rsidR="006C015D" w:rsidRDefault="00D837B6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Cebolla cabezona blanca</w:t>
            </w:r>
          </w:p>
        </w:tc>
        <w:tc>
          <w:tcPr>
            <w:tcW w:w="2207" w:type="dxa"/>
          </w:tcPr>
          <w:p w14:paraId="48B5B0D0" w14:textId="6F5E0FD3" w:rsidR="006C015D" w:rsidRDefault="000F178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40</w:t>
            </w:r>
          </w:p>
        </w:tc>
        <w:tc>
          <w:tcPr>
            <w:tcW w:w="2207" w:type="dxa"/>
          </w:tcPr>
          <w:p w14:paraId="7D4D0762" w14:textId="6E45BAD2" w:rsidR="006C015D" w:rsidRDefault="000F178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</w:tr>
      <w:tr w:rsidR="006C015D" w14:paraId="72F3831C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054A8BA8" w14:textId="696AE883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7</w:t>
            </w:r>
          </w:p>
        </w:tc>
        <w:tc>
          <w:tcPr>
            <w:tcW w:w="2207" w:type="dxa"/>
          </w:tcPr>
          <w:p w14:paraId="17DC6F05" w14:textId="24252B63" w:rsidR="006C015D" w:rsidRDefault="00CD102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Zanahoria</w:t>
            </w:r>
          </w:p>
        </w:tc>
        <w:tc>
          <w:tcPr>
            <w:tcW w:w="2207" w:type="dxa"/>
          </w:tcPr>
          <w:p w14:paraId="7E9BD520" w14:textId="76DA29BD" w:rsidR="006C015D" w:rsidRDefault="00CD102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40</w:t>
            </w:r>
          </w:p>
        </w:tc>
        <w:tc>
          <w:tcPr>
            <w:tcW w:w="2207" w:type="dxa"/>
          </w:tcPr>
          <w:p w14:paraId="3B4C2350" w14:textId="539717D9" w:rsidR="006C015D" w:rsidRDefault="00F77A9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</w:tr>
      <w:tr w:rsidR="006C015D" w14:paraId="0F936E0A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02F9BB38" w14:textId="4566C920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8</w:t>
            </w:r>
          </w:p>
        </w:tc>
        <w:tc>
          <w:tcPr>
            <w:tcW w:w="2207" w:type="dxa"/>
          </w:tcPr>
          <w:p w14:paraId="418FF224" w14:textId="0BE5AE20" w:rsidR="006C015D" w:rsidRDefault="00BA4DA6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Rama de apio</w:t>
            </w:r>
          </w:p>
        </w:tc>
        <w:tc>
          <w:tcPr>
            <w:tcW w:w="2207" w:type="dxa"/>
          </w:tcPr>
          <w:p w14:paraId="4A491BA8" w14:textId="56043FE4" w:rsidR="006C015D" w:rsidRDefault="00411A8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40</w:t>
            </w:r>
          </w:p>
        </w:tc>
        <w:tc>
          <w:tcPr>
            <w:tcW w:w="2207" w:type="dxa"/>
          </w:tcPr>
          <w:p w14:paraId="71B6DEEF" w14:textId="7C13FE24" w:rsidR="006C015D" w:rsidRDefault="00411A8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</w:tr>
      <w:tr w:rsidR="006C015D" w14:paraId="58BDC514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25F128D0" w14:textId="133E9ACF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9</w:t>
            </w:r>
          </w:p>
        </w:tc>
        <w:tc>
          <w:tcPr>
            <w:tcW w:w="2207" w:type="dxa"/>
          </w:tcPr>
          <w:p w14:paraId="2FB7695D" w14:textId="2E5B1F3C" w:rsidR="006C015D" w:rsidRDefault="004B256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 xml:space="preserve">Vino tinto seco cabernet </w:t>
            </w:r>
            <w:r w:rsidR="00581898">
              <w:rPr>
                <w:lang w:val="es-ES_tradnl"/>
              </w:rPr>
              <w:t>Sauvignon</w:t>
            </w:r>
          </w:p>
        </w:tc>
        <w:tc>
          <w:tcPr>
            <w:tcW w:w="2207" w:type="dxa"/>
          </w:tcPr>
          <w:p w14:paraId="2A51D84C" w14:textId="2C06FC86" w:rsidR="006C015D" w:rsidRDefault="004171C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80</w:t>
            </w:r>
          </w:p>
        </w:tc>
        <w:tc>
          <w:tcPr>
            <w:tcW w:w="2207" w:type="dxa"/>
          </w:tcPr>
          <w:p w14:paraId="20E3A857" w14:textId="76C8841E" w:rsidR="006C015D" w:rsidRDefault="004171C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 xml:space="preserve">Mililitros </w:t>
            </w:r>
            <w:r w:rsidR="005E34B8">
              <w:rPr>
                <w:lang w:val="es-ES_tradnl"/>
              </w:rPr>
              <w:t>(</w:t>
            </w:r>
            <w:r w:rsidR="002A295C">
              <w:rPr>
                <w:lang w:val="es-ES_tradnl"/>
              </w:rPr>
              <w:t>m</w:t>
            </w:r>
            <w:r w:rsidR="005E34B8">
              <w:rPr>
                <w:lang w:val="es-ES_tradnl"/>
              </w:rPr>
              <w:t>l)</w:t>
            </w:r>
          </w:p>
        </w:tc>
      </w:tr>
      <w:tr w:rsidR="006C015D" w14:paraId="2E7F4DBF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033E884E" w14:textId="302ECC29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10</w:t>
            </w:r>
          </w:p>
        </w:tc>
        <w:tc>
          <w:tcPr>
            <w:tcW w:w="2207" w:type="dxa"/>
          </w:tcPr>
          <w:p w14:paraId="10FFCB5E" w14:textId="2A44BD17" w:rsidR="006C015D" w:rsidRDefault="00BE5353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Pure de tomate</w:t>
            </w:r>
          </w:p>
        </w:tc>
        <w:tc>
          <w:tcPr>
            <w:tcW w:w="2207" w:type="dxa"/>
          </w:tcPr>
          <w:p w14:paraId="40297D03" w14:textId="36B09166" w:rsidR="006C015D" w:rsidRDefault="003408D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35</w:t>
            </w:r>
          </w:p>
        </w:tc>
        <w:tc>
          <w:tcPr>
            <w:tcW w:w="2207" w:type="dxa"/>
          </w:tcPr>
          <w:p w14:paraId="12ADBED9" w14:textId="4EC0D852" w:rsidR="006C015D" w:rsidRDefault="008914B6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</w:tr>
      <w:tr w:rsidR="006C015D" w14:paraId="05E67EDF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64D653BA" w14:textId="562386BB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11</w:t>
            </w:r>
          </w:p>
        </w:tc>
        <w:tc>
          <w:tcPr>
            <w:tcW w:w="2207" w:type="dxa"/>
          </w:tcPr>
          <w:p w14:paraId="0D570162" w14:textId="6B9C9E7C" w:rsidR="006C015D" w:rsidRDefault="003C410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Concentrado de tomate</w:t>
            </w:r>
          </w:p>
        </w:tc>
        <w:tc>
          <w:tcPr>
            <w:tcW w:w="2207" w:type="dxa"/>
          </w:tcPr>
          <w:p w14:paraId="5DDCB4E9" w14:textId="1B7DC960" w:rsidR="006C015D" w:rsidRDefault="00E5167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0</w:t>
            </w:r>
          </w:p>
        </w:tc>
        <w:tc>
          <w:tcPr>
            <w:tcW w:w="2207" w:type="dxa"/>
          </w:tcPr>
          <w:p w14:paraId="77154434" w14:textId="00205AD7" w:rsidR="006C015D" w:rsidRDefault="00E5167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ililitros (ml)</w:t>
            </w:r>
          </w:p>
        </w:tc>
      </w:tr>
      <w:tr w:rsidR="006C015D" w14:paraId="16BF494A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769DEDC7" w14:textId="5F547D95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12</w:t>
            </w:r>
          </w:p>
        </w:tc>
        <w:tc>
          <w:tcPr>
            <w:tcW w:w="2207" w:type="dxa"/>
          </w:tcPr>
          <w:p w14:paraId="23B7D10C" w14:textId="1F602807" w:rsidR="006C015D" w:rsidRDefault="00F07D2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Leche entera</w:t>
            </w:r>
          </w:p>
        </w:tc>
        <w:tc>
          <w:tcPr>
            <w:tcW w:w="2207" w:type="dxa"/>
          </w:tcPr>
          <w:p w14:paraId="5DDB869C" w14:textId="38DA27EA" w:rsidR="006C015D" w:rsidRDefault="00487CE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80</w:t>
            </w:r>
          </w:p>
        </w:tc>
        <w:tc>
          <w:tcPr>
            <w:tcW w:w="2207" w:type="dxa"/>
          </w:tcPr>
          <w:p w14:paraId="49C7F2ED" w14:textId="2AF489CC" w:rsidR="006C015D" w:rsidRDefault="00C50A8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ililitros (ml)</w:t>
            </w:r>
          </w:p>
        </w:tc>
      </w:tr>
      <w:tr w:rsidR="006C015D" w14:paraId="51968295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436B5188" w14:textId="30716ECD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13</w:t>
            </w:r>
          </w:p>
        </w:tc>
        <w:tc>
          <w:tcPr>
            <w:tcW w:w="2207" w:type="dxa"/>
          </w:tcPr>
          <w:p w14:paraId="0723AA59" w14:textId="2BA0EFF9" w:rsidR="006C015D" w:rsidRDefault="001B2683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Caldo de carne</w:t>
            </w:r>
          </w:p>
        </w:tc>
        <w:tc>
          <w:tcPr>
            <w:tcW w:w="2207" w:type="dxa"/>
          </w:tcPr>
          <w:p w14:paraId="7E4AC6EF" w14:textId="11C2B58B" w:rsidR="006C015D" w:rsidRDefault="001B2683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200</w:t>
            </w:r>
          </w:p>
        </w:tc>
        <w:tc>
          <w:tcPr>
            <w:tcW w:w="2207" w:type="dxa"/>
          </w:tcPr>
          <w:p w14:paraId="15BEBE48" w14:textId="39E2B0AC" w:rsidR="006C015D" w:rsidRDefault="001B2683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ililitros (ml)</w:t>
            </w:r>
          </w:p>
        </w:tc>
      </w:tr>
      <w:tr w:rsidR="006C015D" w14:paraId="12E3215E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161C7156" w14:textId="01A91531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lastRenderedPageBreak/>
              <w:t>14</w:t>
            </w:r>
          </w:p>
        </w:tc>
        <w:tc>
          <w:tcPr>
            <w:tcW w:w="2207" w:type="dxa"/>
          </w:tcPr>
          <w:p w14:paraId="5C34B699" w14:textId="279C80DF" w:rsidR="006C015D" w:rsidRDefault="000A7826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ceite de oliva</w:t>
            </w:r>
            <w:r w:rsidR="002D26FF">
              <w:rPr>
                <w:lang w:val="es-ES_tradnl"/>
              </w:rPr>
              <w:t xml:space="preserve"> extra virgen</w:t>
            </w:r>
          </w:p>
        </w:tc>
        <w:tc>
          <w:tcPr>
            <w:tcW w:w="2207" w:type="dxa"/>
          </w:tcPr>
          <w:p w14:paraId="6D4DFAEC" w14:textId="244A3E97" w:rsidR="006C015D" w:rsidRDefault="00F05CF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0</w:t>
            </w:r>
          </w:p>
        </w:tc>
        <w:tc>
          <w:tcPr>
            <w:tcW w:w="2207" w:type="dxa"/>
          </w:tcPr>
          <w:p w14:paraId="63A02CCA" w14:textId="19AC3366" w:rsidR="006C015D" w:rsidRDefault="000A7826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ililitros (ml)</w:t>
            </w:r>
          </w:p>
        </w:tc>
      </w:tr>
      <w:tr w:rsidR="006C015D" w14:paraId="4C19731A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2E83E0C7" w14:textId="3697A4BD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15</w:t>
            </w:r>
          </w:p>
        </w:tc>
        <w:tc>
          <w:tcPr>
            <w:tcW w:w="2207" w:type="dxa"/>
          </w:tcPr>
          <w:p w14:paraId="1452ECAA" w14:textId="054C98E1" w:rsidR="006C015D" w:rsidRDefault="0026056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Sal</w:t>
            </w:r>
          </w:p>
        </w:tc>
        <w:tc>
          <w:tcPr>
            <w:tcW w:w="2207" w:type="dxa"/>
          </w:tcPr>
          <w:p w14:paraId="4C4DFC57" w14:textId="66919A5F" w:rsidR="006C015D" w:rsidRDefault="0026056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4</w:t>
            </w:r>
          </w:p>
        </w:tc>
        <w:tc>
          <w:tcPr>
            <w:tcW w:w="2207" w:type="dxa"/>
          </w:tcPr>
          <w:p w14:paraId="66D6737D" w14:textId="0D9F817D" w:rsidR="006C015D" w:rsidRDefault="0026056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</w:tr>
      <w:tr w:rsidR="006C015D" w14:paraId="25EB12B9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0" w:type="dxa"/>
          </w:tcPr>
          <w:p w14:paraId="07618D7B" w14:textId="3EB02EFD" w:rsidR="006C015D" w:rsidRDefault="001C1FA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16</w:t>
            </w:r>
          </w:p>
        </w:tc>
        <w:tc>
          <w:tcPr>
            <w:tcW w:w="2207" w:type="dxa"/>
          </w:tcPr>
          <w:p w14:paraId="447D63C7" w14:textId="54B9862D" w:rsidR="006C015D" w:rsidRDefault="00A027B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Pimienta recién molida</w:t>
            </w:r>
          </w:p>
        </w:tc>
        <w:tc>
          <w:tcPr>
            <w:tcW w:w="2207" w:type="dxa"/>
          </w:tcPr>
          <w:p w14:paraId="196996B2" w14:textId="7D88A333" w:rsidR="006C015D" w:rsidRDefault="00A027B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  <w:tc>
          <w:tcPr>
            <w:tcW w:w="2207" w:type="dxa"/>
          </w:tcPr>
          <w:p w14:paraId="02C6F67F" w14:textId="7B45B665" w:rsidR="006C015D" w:rsidRDefault="00A027BC" w:rsidP="00B54CE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</w:tr>
    </w:tbl>
    <w:p w14:paraId="6AE40196" w14:textId="352E4652" w:rsidR="000D4A12" w:rsidRDefault="00D673EF" w:rsidP="007E3266">
      <w:pPr>
        <w:pStyle w:val="Descripcin"/>
        <w:rPr>
          <w:lang w:val="es-ES_tradnl"/>
        </w:rPr>
      </w:pPr>
      <w:bookmarkStart w:id="20" w:name="_Toc194849588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2</w:t>
      </w:r>
      <w:r>
        <w:fldChar w:fldCharType="end"/>
      </w:r>
      <w:r>
        <w:t xml:space="preserve"> Ingredientes necesarios para preparar la pasta.</w:t>
      </w:r>
      <w:bookmarkEnd w:id="20"/>
    </w:p>
    <w:p w14:paraId="2B35C9B7" w14:textId="7B1A3EAC" w:rsidR="002253BC" w:rsidRDefault="00174D5B" w:rsidP="00B54CE9">
      <w:pPr>
        <w:pStyle w:val="Prrafodelista"/>
        <w:numPr>
          <w:ilvl w:val="0"/>
          <w:numId w:val="5"/>
        </w:numPr>
        <w:jc w:val="both"/>
        <w:rPr>
          <w:b/>
          <w:bCs/>
          <w:lang w:val="es-ES_tradnl"/>
        </w:rPr>
      </w:pPr>
      <w:r w:rsidRPr="00324F54">
        <w:rPr>
          <w:b/>
          <w:bCs/>
          <w:lang w:val="es-ES_tradnl"/>
        </w:rPr>
        <w:t>Para las beb</w:t>
      </w:r>
      <w:r w:rsidR="0069695B" w:rsidRPr="00324F54">
        <w:rPr>
          <w:b/>
          <w:bCs/>
          <w:lang w:val="es-ES_tradnl"/>
        </w:rPr>
        <w:t xml:space="preserve">idas </w:t>
      </w:r>
    </w:p>
    <w:p w14:paraId="77B6B75B" w14:textId="03FF7AE2" w:rsidR="00F4267D" w:rsidRPr="00F4267D" w:rsidRDefault="00F4267D" w:rsidP="00F4267D">
      <w:pPr>
        <w:ind w:left="360"/>
        <w:jc w:val="both"/>
        <w:rPr>
          <w:lang w:val="es-ES_tradnl"/>
        </w:rPr>
      </w:pPr>
      <w:r>
        <w:rPr>
          <w:lang w:val="es-ES_tradnl"/>
        </w:rPr>
        <w:t xml:space="preserve">En la </w:t>
      </w:r>
      <w:r w:rsidR="00D00C28">
        <w:rPr>
          <w:lang w:val="es-ES_tradnl"/>
        </w:rPr>
        <w:t>Tabla</w:t>
      </w:r>
      <w:r>
        <w:rPr>
          <w:lang w:val="es-ES_tradnl"/>
        </w:rPr>
        <w:t xml:space="preserve"> 3 se</w:t>
      </w:r>
      <w:r w:rsidR="00937073">
        <w:rPr>
          <w:lang w:val="es-ES_tradnl"/>
        </w:rPr>
        <w:t xml:space="preserve"> muestra </w:t>
      </w:r>
      <w:r w:rsidR="00046F4D">
        <w:rPr>
          <w:lang w:val="es-ES_tradnl"/>
        </w:rPr>
        <w:t xml:space="preserve">la lista y cantidad de ingredientes para </w:t>
      </w:r>
      <w:r w:rsidR="00EA1245">
        <w:rPr>
          <w:lang w:val="es-ES_tradnl"/>
        </w:rPr>
        <w:t>la preparación del jugo:</w:t>
      </w:r>
    </w:p>
    <w:p w14:paraId="02389E42" w14:textId="77777777" w:rsidR="00324F54" w:rsidRDefault="00324F54" w:rsidP="00B54CE9">
      <w:pPr>
        <w:jc w:val="both"/>
        <w:rPr>
          <w:b/>
          <w:bCs/>
          <w:lang w:val="es-ES_tradnl"/>
        </w:rPr>
      </w:pPr>
    </w:p>
    <w:tbl>
      <w:tblPr>
        <w:tblStyle w:val="Tablaconcuadrcula6concolores"/>
        <w:tblW w:w="0" w:type="auto"/>
        <w:jc w:val="center"/>
        <w:tblLook w:val="04A0" w:firstRow="1" w:lastRow="0" w:firstColumn="1" w:lastColumn="0" w:noHBand="0" w:noVBand="1"/>
      </w:tblPr>
      <w:tblGrid>
        <w:gridCol w:w="1246"/>
        <w:gridCol w:w="1846"/>
        <w:gridCol w:w="1657"/>
        <w:gridCol w:w="1588"/>
      </w:tblGrid>
      <w:tr w:rsidR="006A61AE" w14:paraId="04CC5624" w14:textId="77777777" w:rsidTr="00C611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6" w:type="dxa"/>
            <w:shd w:val="clear" w:color="auto" w:fill="DAEEF3" w:themeFill="accent5" w:themeFillTint="33"/>
          </w:tcPr>
          <w:p w14:paraId="7C05C6F2" w14:textId="37037C00" w:rsidR="006A61AE" w:rsidRDefault="006A61AE" w:rsidP="00B54CE9">
            <w:pPr>
              <w:jc w:val="both"/>
              <w:rPr>
                <w:b w:val="0"/>
                <w:lang w:val="es-ES_tradnl"/>
              </w:rPr>
            </w:pPr>
            <w:r>
              <w:rPr>
                <w:lang w:val="es-ES_tradnl"/>
              </w:rPr>
              <w:t>#</w:t>
            </w:r>
          </w:p>
        </w:tc>
        <w:tc>
          <w:tcPr>
            <w:tcW w:w="1846" w:type="dxa"/>
            <w:shd w:val="clear" w:color="auto" w:fill="DAEEF3" w:themeFill="accent5" w:themeFillTint="33"/>
          </w:tcPr>
          <w:p w14:paraId="01737722" w14:textId="20162895" w:rsidR="006A61AE" w:rsidRDefault="006A61AE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 xml:space="preserve">Ingrediente </w:t>
            </w:r>
          </w:p>
        </w:tc>
        <w:tc>
          <w:tcPr>
            <w:tcW w:w="1657" w:type="dxa"/>
            <w:shd w:val="clear" w:color="auto" w:fill="DAEEF3" w:themeFill="accent5" w:themeFillTint="33"/>
          </w:tcPr>
          <w:p w14:paraId="45AE113E" w14:textId="4B19E642" w:rsidR="006A61AE" w:rsidRDefault="006A61AE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>Cantidad</w:t>
            </w:r>
          </w:p>
        </w:tc>
        <w:tc>
          <w:tcPr>
            <w:tcW w:w="1588" w:type="dxa"/>
            <w:shd w:val="clear" w:color="auto" w:fill="DAEEF3" w:themeFill="accent5" w:themeFillTint="33"/>
          </w:tcPr>
          <w:p w14:paraId="41D852B6" w14:textId="586CF2F3" w:rsidR="006A61AE" w:rsidRDefault="006A61AE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>Unidad de medida</w:t>
            </w:r>
          </w:p>
        </w:tc>
      </w:tr>
      <w:tr w:rsidR="006A61AE" w14:paraId="6BCE6D27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6" w:type="dxa"/>
          </w:tcPr>
          <w:p w14:paraId="015FBD8F" w14:textId="1BB8CD31" w:rsidR="006A61AE" w:rsidRPr="006A61AE" w:rsidRDefault="006A61AE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846" w:type="dxa"/>
          </w:tcPr>
          <w:p w14:paraId="2E116757" w14:textId="7EC8E30A" w:rsidR="006A61AE" w:rsidRPr="006A61AE" w:rsidRDefault="006A61A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6A61AE">
              <w:rPr>
                <w:lang w:val="es-ES_tradnl"/>
              </w:rPr>
              <w:t>Mora fresca descongelada</w:t>
            </w:r>
          </w:p>
        </w:tc>
        <w:tc>
          <w:tcPr>
            <w:tcW w:w="1657" w:type="dxa"/>
          </w:tcPr>
          <w:p w14:paraId="6CB63A49" w14:textId="2AA83780" w:rsidR="006A61AE" w:rsidRPr="006A61AE" w:rsidRDefault="006A61A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0</w:t>
            </w:r>
          </w:p>
        </w:tc>
        <w:tc>
          <w:tcPr>
            <w:tcW w:w="1588" w:type="dxa"/>
          </w:tcPr>
          <w:p w14:paraId="25E6FFE0" w14:textId="49F5597A" w:rsidR="006A61AE" w:rsidRPr="006A61AE" w:rsidRDefault="006A61A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6A61AE">
              <w:rPr>
                <w:lang w:val="es-ES_tradnl"/>
              </w:rPr>
              <w:t>Gramos (g)</w:t>
            </w:r>
          </w:p>
        </w:tc>
      </w:tr>
      <w:tr w:rsidR="006A61AE" w14:paraId="249B08D4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6" w:type="dxa"/>
          </w:tcPr>
          <w:p w14:paraId="6E902C4E" w14:textId="1C6393FB" w:rsidR="006A61AE" w:rsidRPr="006A61AE" w:rsidRDefault="00964D42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2</w:t>
            </w:r>
          </w:p>
        </w:tc>
        <w:tc>
          <w:tcPr>
            <w:tcW w:w="1846" w:type="dxa"/>
          </w:tcPr>
          <w:p w14:paraId="7439BA76" w14:textId="2E5A68AB" w:rsidR="006A61AE" w:rsidRPr="006A61AE" w:rsidRDefault="006A61A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6A61AE">
              <w:rPr>
                <w:lang w:val="es-ES_tradnl"/>
              </w:rPr>
              <w:t>Agua</w:t>
            </w:r>
            <w:r w:rsidR="00964D42">
              <w:rPr>
                <w:lang w:val="es-ES_tradnl"/>
              </w:rPr>
              <w:t xml:space="preserve"> </w:t>
            </w:r>
            <w:r w:rsidR="00ED2EAE">
              <w:rPr>
                <w:lang w:val="es-ES_tradnl"/>
              </w:rPr>
              <w:t>mineral</w:t>
            </w:r>
          </w:p>
        </w:tc>
        <w:tc>
          <w:tcPr>
            <w:tcW w:w="1657" w:type="dxa"/>
          </w:tcPr>
          <w:p w14:paraId="65B3300F" w14:textId="0C3E925F" w:rsidR="006A61AE" w:rsidRPr="006A61AE" w:rsidRDefault="00794D83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20</w:t>
            </w:r>
          </w:p>
        </w:tc>
        <w:tc>
          <w:tcPr>
            <w:tcW w:w="1588" w:type="dxa"/>
          </w:tcPr>
          <w:p w14:paraId="26479E92" w14:textId="4FAA87C5" w:rsidR="006A61AE" w:rsidRPr="006A61AE" w:rsidRDefault="00794D83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ililitros</w:t>
            </w:r>
            <w:r w:rsidR="006F45D4">
              <w:rPr>
                <w:lang w:val="es-ES_tradnl"/>
              </w:rPr>
              <w:t xml:space="preserve"> </w:t>
            </w:r>
            <w:r>
              <w:rPr>
                <w:lang w:val="es-ES_tradnl"/>
              </w:rPr>
              <w:t>(ml)</w:t>
            </w:r>
          </w:p>
        </w:tc>
      </w:tr>
    </w:tbl>
    <w:p w14:paraId="023896BE" w14:textId="3920544B" w:rsidR="0069695B" w:rsidRPr="00D12DDD" w:rsidRDefault="00CB4B90" w:rsidP="00D12DDD">
      <w:pPr>
        <w:pStyle w:val="Descripcin"/>
      </w:pPr>
      <w:bookmarkStart w:id="21" w:name="_Toc194849589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3</w:t>
      </w:r>
      <w:r>
        <w:fldChar w:fldCharType="end"/>
      </w:r>
      <w:r>
        <w:t xml:space="preserve"> Ingredientes necesarios para las bebidas.</w:t>
      </w:r>
      <w:bookmarkEnd w:id="21"/>
    </w:p>
    <w:p w14:paraId="6A4168A0" w14:textId="6DE45075" w:rsidR="00996C46" w:rsidRDefault="00324F54" w:rsidP="00B54CE9">
      <w:pPr>
        <w:pStyle w:val="Ttulo2"/>
        <w:numPr>
          <w:ilvl w:val="1"/>
          <w:numId w:val="2"/>
        </w:numPr>
        <w:jc w:val="both"/>
        <w:rPr>
          <w:lang w:val="es-ES"/>
        </w:rPr>
      </w:pPr>
      <w:bookmarkStart w:id="22" w:name="_Toc195212228"/>
      <w:bookmarkStart w:id="23" w:name="_Toc195270559"/>
      <w:proofErr w:type="spellStart"/>
      <w:r w:rsidRPr="4C9E8324">
        <w:rPr>
          <w:lang w:val="es-ES"/>
        </w:rPr>
        <w:t>Product</w:t>
      </w:r>
      <w:proofErr w:type="spellEnd"/>
      <w:r w:rsidRPr="4C9E8324">
        <w:rPr>
          <w:lang w:val="es-ES"/>
        </w:rPr>
        <w:t xml:space="preserve"> Backlog</w:t>
      </w:r>
      <w:bookmarkEnd w:id="22"/>
      <w:bookmarkEnd w:id="23"/>
      <w:r w:rsidRPr="4C9E8324">
        <w:rPr>
          <w:lang w:val="es-ES"/>
        </w:rPr>
        <w:t xml:space="preserve"> </w:t>
      </w:r>
    </w:p>
    <w:p w14:paraId="54B0E5B7" w14:textId="77777777" w:rsidR="00B2470F" w:rsidRPr="00B2470F" w:rsidRDefault="00B2470F" w:rsidP="00B54CE9">
      <w:pPr>
        <w:jc w:val="both"/>
        <w:rPr>
          <w:lang w:val="es-ES_tradnl"/>
        </w:rPr>
      </w:pPr>
    </w:p>
    <w:p w14:paraId="650EA795" w14:textId="29299F7C" w:rsidR="005D7CD7" w:rsidRDefault="00B2470F" w:rsidP="00B54CE9">
      <w:pPr>
        <w:jc w:val="both"/>
        <w:rPr>
          <w:lang w:val="es-ES_tradnl"/>
        </w:rPr>
      </w:pPr>
      <w:r>
        <w:t>Continuando</w:t>
      </w:r>
      <w:r w:rsidRPr="00B2470F">
        <w:t xml:space="preserve"> con</w:t>
      </w:r>
      <w:r>
        <w:t xml:space="preserve"> </w:t>
      </w:r>
      <w:r w:rsidR="00847D61">
        <w:t>el marco</w:t>
      </w:r>
      <w:r w:rsidR="0053479E">
        <w:t xml:space="preserve"> de trabajo</w:t>
      </w:r>
      <w:r w:rsidR="00847D61">
        <w:t xml:space="preserve"> </w:t>
      </w:r>
      <w:r w:rsidRPr="00B2470F">
        <w:t>Scrum</w:t>
      </w:r>
      <w:r w:rsidR="00847D61">
        <w:t xml:space="preserve"> </w:t>
      </w:r>
      <w:r w:rsidRPr="00B2470F">
        <w:t>para realizar una</w:t>
      </w:r>
      <w:r w:rsidR="00847D61">
        <w:t xml:space="preserve"> pasta</w:t>
      </w:r>
      <w:r w:rsidR="002A703B">
        <w:t xml:space="preserve"> </w:t>
      </w:r>
      <w:proofErr w:type="spellStart"/>
      <w:r w:rsidR="00D93D24">
        <w:t>P</w:t>
      </w:r>
      <w:r w:rsidR="002A703B">
        <w:t>enne</w:t>
      </w:r>
      <w:proofErr w:type="spellEnd"/>
      <w:r w:rsidR="00847D61">
        <w:t xml:space="preserve"> </w:t>
      </w:r>
      <w:r w:rsidR="002A703B" w:rsidRPr="002A703B">
        <w:rPr>
          <w:lang w:val="es-ES_tradnl"/>
        </w:rPr>
        <w:t xml:space="preserve">Alla </w:t>
      </w:r>
      <w:proofErr w:type="spellStart"/>
      <w:r w:rsidR="002A703B" w:rsidRPr="002A703B">
        <w:rPr>
          <w:lang w:val="es-ES_tradnl"/>
        </w:rPr>
        <w:t>Bolognese</w:t>
      </w:r>
      <w:proofErr w:type="spellEnd"/>
      <w:r w:rsidRPr="00B2470F">
        <w:t xml:space="preserve">, </w:t>
      </w:r>
      <w:r w:rsidR="0053479E">
        <w:t xml:space="preserve">se hace </w:t>
      </w:r>
      <w:r w:rsidRPr="00B2470F">
        <w:t>necesario</w:t>
      </w:r>
      <w:r w:rsidR="0053479E">
        <w:t xml:space="preserve"> </w:t>
      </w:r>
      <w:r w:rsidRPr="00B2470F">
        <w:t xml:space="preserve">crear el </w:t>
      </w:r>
      <w:proofErr w:type="spellStart"/>
      <w:r w:rsidRPr="00B2470F">
        <w:t>product</w:t>
      </w:r>
      <w:proofErr w:type="spellEnd"/>
      <w:r w:rsidRPr="00B2470F">
        <w:t xml:space="preserve"> backlog</w:t>
      </w:r>
      <w:r w:rsidR="0053479E">
        <w:t xml:space="preserve"> </w:t>
      </w:r>
      <w:r w:rsidRPr="00B2470F">
        <w:t>del proyecto</w:t>
      </w:r>
      <w:r w:rsidR="0053479E">
        <w:t xml:space="preserve"> </w:t>
      </w:r>
      <w:r w:rsidRPr="00B2470F">
        <w:t>para</w:t>
      </w:r>
      <w:r w:rsidR="0053479E">
        <w:t xml:space="preserve"> </w:t>
      </w:r>
      <w:r w:rsidRPr="00B2470F">
        <w:t>desglosar las tareas</w:t>
      </w:r>
      <w:r w:rsidR="00C65C3D">
        <w:t xml:space="preserve"> como se puede </w:t>
      </w:r>
      <w:r w:rsidR="001D6F32">
        <w:t xml:space="preserve">observar </w:t>
      </w:r>
      <w:r w:rsidR="005370E0">
        <w:t>en la Tabla 4</w:t>
      </w:r>
      <w:r w:rsidRPr="00B2470F">
        <w:t>,</w:t>
      </w:r>
      <w:r w:rsidR="00C23798">
        <w:t xml:space="preserve"> e</w:t>
      </w:r>
      <w:r w:rsidRPr="00B2470F">
        <w:t>n</w:t>
      </w:r>
      <w:r w:rsidR="00C23798">
        <w:t xml:space="preserve"> </w:t>
      </w:r>
      <w:r w:rsidRPr="00B2470F">
        <w:t>este</w:t>
      </w:r>
      <w:r w:rsidR="00C23798">
        <w:t xml:space="preserve"> </w:t>
      </w:r>
      <w:r w:rsidRPr="00B2470F">
        <w:t>caso</w:t>
      </w:r>
      <w:r w:rsidR="00C23798">
        <w:t xml:space="preserve"> </w:t>
      </w:r>
      <w:r w:rsidRPr="00B2470F">
        <w:t>se</w:t>
      </w:r>
      <w:r w:rsidR="00C23798">
        <w:t xml:space="preserve"> </w:t>
      </w:r>
      <w:r w:rsidRPr="00B2470F">
        <w:t>realizarán</w:t>
      </w:r>
      <w:r w:rsidR="00C23798">
        <w:t xml:space="preserve"> </w:t>
      </w:r>
      <w:r w:rsidRPr="00B2470F">
        <w:t>2</w:t>
      </w:r>
      <w:r w:rsidR="00C23798">
        <w:t xml:space="preserve"> </w:t>
      </w:r>
      <w:proofErr w:type="spellStart"/>
      <w:r w:rsidR="00FC2FA8">
        <w:t>Spike</w:t>
      </w:r>
      <w:r w:rsidRPr="00B2470F">
        <w:t>s</w:t>
      </w:r>
      <w:proofErr w:type="spellEnd"/>
      <w:r w:rsidRPr="00B2470F">
        <w:t>, uno</w:t>
      </w:r>
      <w:r w:rsidR="00C23798">
        <w:t xml:space="preserve"> </w:t>
      </w:r>
      <w:r w:rsidRPr="00B2470F">
        <w:t>para</w:t>
      </w:r>
      <w:r w:rsidR="00C23798">
        <w:t xml:space="preserve"> </w:t>
      </w:r>
      <w:r w:rsidR="00294237">
        <w:t>definir</w:t>
      </w:r>
      <w:r w:rsidRPr="00B2470F">
        <w:t xml:space="preserve"> la</w:t>
      </w:r>
      <w:r w:rsidR="00C23798">
        <w:t xml:space="preserve"> </w:t>
      </w:r>
      <w:r w:rsidRPr="00B2470F">
        <w:t>receta</w:t>
      </w:r>
      <w:r w:rsidR="00C23798">
        <w:t xml:space="preserve"> </w:t>
      </w:r>
      <w:r w:rsidRPr="00B2470F">
        <w:t>de</w:t>
      </w:r>
      <w:r w:rsidR="00C350E6">
        <w:t xml:space="preserve"> la pasta</w:t>
      </w:r>
      <w:r w:rsidR="00C23798">
        <w:t xml:space="preserve"> </w:t>
      </w:r>
      <w:proofErr w:type="spellStart"/>
      <w:r w:rsidR="00757E72">
        <w:t>Penne</w:t>
      </w:r>
      <w:proofErr w:type="spellEnd"/>
      <w:r w:rsidR="00757E72">
        <w:t xml:space="preserve"> </w:t>
      </w:r>
      <w:r w:rsidR="00757E72" w:rsidRPr="002A703B">
        <w:rPr>
          <w:lang w:val="es-ES_tradnl"/>
        </w:rPr>
        <w:t xml:space="preserve">Alla </w:t>
      </w:r>
      <w:proofErr w:type="spellStart"/>
      <w:r w:rsidR="00442B31" w:rsidRPr="002A703B">
        <w:rPr>
          <w:lang w:val="es-ES_tradnl"/>
        </w:rPr>
        <w:t>Bolognese</w:t>
      </w:r>
      <w:proofErr w:type="spellEnd"/>
      <w:r w:rsidR="00442B31">
        <w:rPr>
          <w:lang w:val="es-ES_tradnl"/>
        </w:rPr>
        <w:t xml:space="preserve">, </w:t>
      </w:r>
      <w:r w:rsidR="00442B31">
        <w:t>y</w:t>
      </w:r>
      <w:r w:rsidR="00C23798">
        <w:t xml:space="preserve"> </w:t>
      </w:r>
      <w:r w:rsidRPr="00B2470F">
        <w:t>otro</w:t>
      </w:r>
      <w:r w:rsidR="00C23798">
        <w:t xml:space="preserve"> </w:t>
      </w:r>
      <w:r w:rsidRPr="00B2470F">
        <w:t>para</w:t>
      </w:r>
      <w:r w:rsidR="00C23798">
        <w:t xml:space="preserve"> </w:t>
      </w:r>
      <w:r w:rsidR="00D66842">
        <w:t>experimentar con</w:t>
      </w:r>
      <w:r w:rsidRPr="00B2470F">
        <w:t xml:space="preserve"> la</w:t>
      </w:r>
      <w:r w:rsidR="00C23798">
        <w:t xml:space="preserve"> </w:t>
      </w:r>
      <w:r w:rsidRPr="00B2470F">
        <w:t>receta</w:t>
      </w:r>
      <w:r w:rsidR="00C23798">
        <w:t xml:space="preserve"> </w:t>
      </w:r>
      <w:r w:rsidRPr="00B2470F">
        <w:t>definida, también se</w:t>
      </w:r>
      <w:r w:rsidR="00D66842">
        <w:t xml:space="preserve"> </w:t>
      </w:r>
      <w:r w:rsidRPr="00B2470F">
        <w:t>realizarán</w:t>
      </w:r>
      <w:r w:rsidR="00D66842">
        <w:t xml:space="preserve"> </w:t>
      </w:r>
      <w:r w:rsidRPr="00B2470F">
        <w:t>5</w:t>
      </w:r>
      <w:r w:rsidR="00D66842">
        <w:t xml:space="preserve"> </w:t>
      </w:r>
      <w:r w:rsidR="00FC2FA8">
        <w:t>Sprint</w:t>
      </w:r>
      <w:r w:rsidR="00D66842">
        <w:t xml:space="preserve"> </w:t>
      </w:r>
      <w:r w:rsidRPr="00B2470F">
        <w:t>de</w:t>
      </w:r>
      <w:r w:rsidR="00D66842">
        <w:t xml:space="preserve"> </w:t>
      </w:r>
      <w:r w:rsidR="00455680">
        <w:t>desarrollo</w:t>
      </w:r>
      <w:r w:rsidR="00D66842">
        <w:t xml:space="preserve"> </w:t>
      </w:r>
      <w:r w:rsidRPr="00B2470F">
        <w:t>de</w:t>
      </w:r>
      <w:r w:rsidR="00D66842">
        <w:t xml:space="preserve"> </w:t>
      </w:r>
      <w:r w:rsidRPr="00B2470F">
        <w:t>la</w:t>
      </w:r>
      <w:r w:rsidR="00D66842">
        <w:t xml:space="preserve"> </w:t>
      </w:r>
      <w:r w:rsidR="00442B31">
        <w:t xml:space="preserve">pasta </w:t>
      </w:r>
      <w:proofErr w:type="spellStart"/>
      <w:r w:rsidR="00442B31">
        <w:t>Penne</w:t>
      </w:r>
      <w:proofErr w:type="spellEnd"/>
      <w:r w:rsidR="00442B31">
        <w:t xml:space="preserve"> </w:t>
      </w:r>
      <w:r w:rsidR="00442B31" w:rsidRPr="002A703B">
        <w:rPr>
          <w:lang w:val="es-ES_tradnl"/>
        </w:rPr>
        <w:t xml:space="preserve">Alla </w:t>
      </w:r>
      <w:proofErr w:type="spellStart"/>
      <w:r w:rsidR="00442B31" w:rsidRPr="002A703B">
        <w:rPr>
          <w:lang w:val="es-ES_tradnl"/>
        </w:rPr>
        <w:t>Bolognese</w:t>
      </w:r>
      <w:proofErr w:type="spellEnd"/>
      <w:r w:rsidR="00442B31">
        <w:rPr>
          <w:lang w:val="es-ES_tradnl"/>
        </w:rPr>
        <w:t>.</w:t>
      </w:r>
    </w:p>
    <w:p w14:paraId="747BBC5B" w14:textId="77777777" w:rsidR="005D7CD7" w:rsidRPr="0060603D" w:rsidRDefault="005D7CD7" w:rsidP="00B54CE9">
      <w:pPr>
        <w:jc w:val="both"/>
        <w:rPr>
          <w:lang w:val="es-ES_tradnl"/>
        </w:rPr>
      </w:pPr>
    </w:p>
    <w:tbl>
      <w:tblPr>
        <w:tblStyle w:val="Tablaconcuadrcula6concolores"/>
        <w:tblW w:w="8924" w:type="dxa"/>
        <w:jc w:val="center"/>
        <w:tblLook w:val="04A0" w:firstRow="1" w:lastRow="0" w:firstColumn="1" w:lastColumn="0" w:noHBand="0" w:noVBand="1"/>
      </w:tblPr>
      <w:tblGrid>
        <w:gridCol w:w="5211"/>
        <w:gridCol w:w="1154"/>
        <w:gridCol w:w="1322"/>
        <w:gridCol w:w="1237"/>
      </w:tblGrid>
      <w:tr w:rsidR="008F41F6" w14:paraId="5292C456" w14:textId="77777777" w:rsidTr="00C611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  <w:shd w:val="clear" w:color="auto" w:fill="DAEEF3" w:themeFill="accent5" w:themeFillTint="33"/>
          </w:tcPr>
          <w:p w14:paraId="2192C7F4" w14:textId="77777777" w:rsidR="005B6360" w:rsidRDefault="00F54877" w:rsidP="00B54CE9">
            <w:pPr>
              <w:jc w:val="both"/>
              <w:rPr>
                <w:b w:val="0"/>
                <w:bCs w:val="0"/>
                <w:lang w:val="es-ES_tradnl"/>
              </w:rPr>
            </w:pPr>
            <w:r w:rsidRPr="0071788E">
              <w:rPr>
                <w:lang w:val="es-ES_tradnl"/>
              </w:rPr>
              <w:t>Nombre de la tarea</w:t>
            </w:r>
          </w:p>
          <w:p w14:paraId="03046339" w14:textId="37B473E3" w:rsidR="007B429B" w:rsidRPr="007B429B" w:rsidRDefault="007B429B" w:rsidP="00B54CE9">
            <w:pPr>
              <w:jc w:val="both"/>
              <w:rPr>
                <w:lang w:val="es-ES_tradnl"/>
              </w:rPr>
            </w:pPr>
          </w:p>
        </w:tc>
        <w:tc>
          <w:tcPr>
            <w:tcW w:w="1154" w:type="dxa"/>
            <w:shd w:val="clear" w:color="auto" w:fill="DAEEF3" w:themeFill="accent5" w:themeFillTint="33"/>
          </w:tcPr>
          <w:p w14:paraId="0E913FE5" w14:textId="3992792C" w:rsidR="005B6360" w:rsidRPr="00F54877" w:rsidRDefault="0047326D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71788E">
              <w:rPr>
                <w:lang w:val="es-ES_tradnl"/>
              </w:rPr>
              <w:t>Prioridad</w:t>
            </w:r>
          </w:p>
        </w:tc>
        <w:tc>
          <w:tcPr>
            <w:tcW w:w="1322" w:type="dxa"/>
            <w:shd w:val="clear" w:color="auto" w:fill="DAEEF3" w:themeFill="accent5" w:themeFillTint="33"/>
          </w:tcPr>
          <w:p w14:paraId="754CE5A4" w14:textId="15355F86" w:rsidR="005B6360" w:rsidRPr="00F54877" w:rsidRDefault="00585894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71788E">
              <w:rPr>
                <w:lang w:val="es-ES_tradnl"/>
              </w:rPr>
              <w:t>Estado</w:t>
            </w:r>
          </w:p>
        </w:tc>
        <w:tc>
          <w:tcPr>
            <w:tcW w:w="1237" w:type="dxa"/>
            <w:shd w:val="clear" w:color="auto" w:fill="DAEEF3" w:themeFill="accent5" w:themeFillTint="33"/>
          </w:tcPr>
          <w:p w14:paraId="2212C049" w14:textId="744AFC0D" w:rsidR="005B6360" w:rsidRPr="00F54877" w:rsidRDefault="00FD365A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71788E">
              <w:rPr>
                <w:lang w:val="es-ES_tradnl"/>
              </w:rPr>
              <w:t>Puntos de historia (Minutos)</w:t>
            </w:r>
          </w:p>
        </w:tc>
      </w:tr>
      <w:tr w:rsidR="004925E5" w14:paraId="6AE5DD37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711CE89" w14:textId="75398293" w:rsidR="005B6360" w:rsidRPr="00245F55" w:rsidRDefault="00245F55" w:rsidP="00D17DC1">
            <w:pPr>
              <w:jc w:val="both"/>
              <w:rPr>
                <w:b w:val="0"/>
                <w:bCs w:val="0"/>
                <w:lang w:val="es-ES_tradnl"/>
              </w:rPr>
            </w:pPr>
            <w:r w:rsidRPr="00245F55">
              <w:rPr>
                <w:b w:val="0"/>
                <w:bCs w:val="0"/>
              </w:rPr>
              <w:t>Seleccionar 3-5 recetas de fuentes confiables.</w:t>
            </w:r>
          </w:p>
        </w:tc>
        <w:tc>
          <w:tcPr>
            <w:tcW w:w="1154" w:type="dxa"/>
          </w:tcPr>
          <w:p w14:paraId="7D879B2E" w14:textId="572F1D64" w:rsidR="005B6360" w:rsidRDefault="008F41F6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5659200E" w14:textId="57E1D5E6" w:rsidR="005B6360" w:rsidRPr="00F60D7C" w:rsidRDefault="00F60D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342FAC1A" w14:textId="6005BA43" w:rsidR="005B6360" w:rsidRDefault="006360A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0</w:t>
            </w:r>
          </w:p>
        </w:tc>
      </w:tr>
      <w:tr w:rsidR="008F41F6" w14:paraId="40012A23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F64865D" w14:textId="3A534A26" w:rsidR="005B6360" w:rsidRPr="00245F55" w:rsidRDefault="00692AB0" w:rsidP="00D17DC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 xml:space="preserve">Analizar las recetas </w:t>
            </w:r>
            <w:r w:rsidR="0006675A">
              <w:rPr>
                <w:b w:val="0"/>
                <w:bCs w:val="0"/>
                <w:lang w:val="es-ES_tradnl"/>
              </w:rPr>
              <w:t>encontradas anteriormente</w:t>
            </w:r>
          </w:p>
        </w:tc>
        <w:tc>
          <w:tcPr>
            <w:tcW w:w="1154" w:type="dxa"/>
          </w:tcPr>
          <w:p w14:paraId="2D9AD6FB" w14:textId="32689F4C" w:rsidR="005B6360" w:rsidRDefault="00AB04F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2836254A" w14:textId="32B14424" w:rsidR="005B6360" w:rsidRPr="00F60D7C" w:rsidRDefault="00F60D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0415403" w14:textId="2E505B25" w:rsidR="005B6360" w:rsidRDefault="008D4E4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0</w:t>
            </w:r>
          </w:p>
        </w:tc>
      </w:tr>
      <w:tr w:rsidR="004925E5" w14:paraId="6E5C8538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7BA571C" w14:textId="28505A50" w:rsidR="005B6360" w:rsidRPr="00245F55" w:rsidRDefault="00D517E9" w:rsidP="00D17DC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Comparar ingredientes y técnicas de preparación</w:t>
            </w:r>
          </w:p>
        </w:tc>
        <w:tc>
          <w:tcPr>
            <w:tcW w:w="1154" w:type="dxa"/>
          </w:tcPr>
          <w:p w14:paraId="014B7566" w14:textId="190D991C" w:rsidR="005B6360" w:rsidRDefault="00D91D26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6E3870C" w14:textId="69682D15" w:rsidR="005B6360" w:rsidRPr="00F60D7C" w:rsidRDefault="00F60D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1C0ABA8" w14:textId="3D16ED5A" w:rsidR="005B6360" w:rsidRDefault="008D4E4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0</w:t>
            </w:r>
          </w:p>
        </w:tc>
      </w:tr>
      <w:tr w:rsidR="004925E5" w14:paraId="06FCC042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D92F2DE" w14:textId="2DA585FB" w:rsidR="00327F04" w:rsidRPr="00245F55" w:rsidRDefault="00266459" w:rsidP="00D17DC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 xml:space="preserve">Seleccionar la receta que </w:t>
            </w:r>
            <w:r w:rsidR="005441DC">
              <w:rPr>
                <w:b w:val="0"/>
                <w:bCs w:val="0"/>
                <w:lang w:val="es-ES_tradnl"/>
              </w:rPr>
              <w:t xml:space="preserve">sea </w:t>
            </w:r>
            <w:r w:rsidR="009D352A">
              <w:rPr>
                <w:b w:val="0"/>
                <w:bCs w:val="0"/>
                <w:lang w:val="es-ES_tradnl"/>
              </w:rPr>
              <w:t>más</w:t>
            </w:r>
            <w:r w:rsidR="005441DC">
              <w:rPr>
                <w:b w:val="0"/>
                <w:bCs w:val="0"/>
                <w:lang w:val="es-ES_tradnl"/>
              </w:rPr>
              <w:t xml:space="preserve"> tradicional</w:t>
            </w:r>
            <w:r w:rsidR="00926F01">
              <w:rPr>
                <w:b w:val="0"/>
                <w:bCs w:val="0"/>
                <w:lang w:val="es-ES_tradnl"/>
              </w:rPr>
              <w:t>, que se ajuste a las expectativas</w:t>
            </w:r>
            <w:r w:rsidR="005E6595">
              <w:rPr>
                <w:b w:val="0"/>
                <w:bCs w:val="0"/>
                <w:lang w:val="es-ES_tradnl"/>
              </w:rPr>
              <w:t>,</w:t>
            </w:r>
            <w:r w:rsidR="00926F01">
              <w:rPr>
                <w:b w:val="0"/>
                <w:bCs w:val="0"/>
                <w:lang w:val="es-ES_tradnl"/>
              </w:rPr>
              <w:t xml:space="preserve"> al presupuesto</w:t>
            </w:r>
            <w:r w:rsidR="005E6595">
              <w:rPr>
                <w:b w:val="0"/>
                <w:bCs w:val="0"/>
                <w:lang w:val="es-ES_tradnl"/>
              </w:rPr>
              <w:t xml:space="preserve"> y </w:t>
            </w:r>
            <w:r w:rsidR="0002630B">
              <w:rPr>
                <w:b w:val="0"/>
                <w:bCs w:val="0"/>
                <w:lang w:val="es-ES_tradnl"/>
              </w:rPr>
              <w:t>a la disponibilidad de ingredientes</w:t>
            </w:r>
            <w:r w:rsidR="00926F01">
              <w:rPr>
                <w:b w:val="0"/>
                <w:bCs w:val="0"/>
                <w:lang w:val="es-ES_tradnl"/>
              </w:rPr>
              <w:t>.</w:t>
            </w:r>
          </w:p>
        </w:tc>
        <w:tc>
          <w:tcPr>
            <w:tcW w:w="1154" w:type="dxa"/>
          </w:tcPr>
          <w:p w14:paraId="297C0365" w14:textId="16C51EAC" w:rsidR="00327F04" w:rsidRDefault="00D91D26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159AFDE1" w14:textId="720DEB0F" w:rsidR="00327F04" w:rsidRPr="00F60D7C" w:rsidRDefault="00F60D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60A5F73" w14:textId="100BE8D0" w:rsidR="00327F04" w:rsidRDefault="00D32F0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40</w:t>
            </w:r>
          </w:p>
        </w:tc>
      </w:tr>
      <w:tr w:rsidR="008F41F6" w14:paraId="5F9906E7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2CE5678" w14:textId="4211BCA2" w:rsidR="00327F04" w:rsidRPr="00245F55" w:rsidRDefault="008E7B19" w:rsidP="00D17DC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 xml:space="preserve">Decidir si se necesitan ajustes en la receta elegida </w:t>
            </w:r>
            <w:r w:rsidR="00251153">
              <w:rPr>
                <w:b w:val="0"/>
                <w:bCs w:val="0"/>
                <w:lang w:val="es-ES_tradnl"/>
              </w:rPr>
              <w:t xml:space="preserve">ya sea por preferencia de los </w:t>
            </w:r>
            <w:r w:rsidR="002F0B8A">
              <w:rPr>
                <w:b w:val="0"/>
                <w:bCs w:val="0"/>
                <w:lang w:val="es-ES_tradnl"/>
              </w:rPr>
              <w:t>comensale</w:t>
            </w:r>
            <w:r w:rsidR="002F0B8A">
              <w:rPr>
                <w:lang w:val="es-ES_tradnl"/>
              </w:rPr>
              <w:t>s</w:t>
            </w:r>
            <w:r w:rsidR="002F0B8A">
              <w:rPr>
                <w:b w:val="0"/>
                <w:bCs w:val="0"/>
                <w:lang w:val="es-ES_tradnl"/>
              </w:rPr>
              <w:t>, por disponibilidad de ingredientes o presupuesto.</w:t>
            </w:r>
          </w:p>
        </w:tc>
        <w:tc>
          <w:tcPr>
            <w:tcW w:w="1154" w:type="dxa"/>
          </w:tcPr>
          <w:p w14:paraId="30D7F6A9" w14:textId="6CD09771" w:rsidR="00327F04" w:rsidRDefault="00620E3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681E8CA8" w14:textId="4F8CF2CE" w:rsidR="00327F04" w:rsidRPr="00F60D7C" w:rsidRDefault="00F60D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706EC02" w14:textId="168E5F3F" w:rsidR="00327F04" w:rsidRDefault="00D6707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0</w:t>
            </w:r>
          </w:p>
        </w:tc>
      </w:tr>
      <w:tr w:rsidR="004925E5" w14:paraId="18E83CD8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F97388D" w14:textId="3D7E7382" w:rsidR="00327F04" w:rsidRPr="00245F55" w:rsidRDefault="009C379A" w:rsidP="00D17DC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Seleccionar la marca de pasta elegida y verificar la fecha de vencimiento.</w:t>
            </w:r>
          </w:p>
        </w:tc>
        <w:tc>
          <w:tcPr>
            <w:tcW w:w="1154" w:type="dxa"/>
          </w:tcPr>
          <w:p w14:paraId="17617F6C" w14:textId="14FE95BF" w:rsidR="00327F04" w:rsidRDefault="00D76A6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12621200" w14:textId="1B11747F" w:rsidR="00327F04" w:rsidRPr="00F60D7C" w:rsidRDefault="00F60D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7595394" w14:textId="10850C89" w:rsidR="00327F04" w:rsidRDefault="008203E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5</w:t>
            </w:r>
          </w:p>
        </w:tc>
      </w:tr>
      <w:tr w:rsidR="004925E5" w14:paraId="01696AAC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7222834" w14:textId="77777777" w:rsidR="004925E5" w:rsidRDefault="0042014E" w:rsidP="00D17DC1">
            <w:pPr>
              <w:jc w:val="both"/>
              <w:rPr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-</w:t>
            </w:r>
            <w:r w:rsidR="006725C8">
              <w:rPr>
                <w:b w:val="0"/>
                <w:bCs w:val="0"/>
                <w:lang w:val="es-ES_tradnl"/>
              </w:rPr>
              <w:t>Calcular 1L de agua por cada 100 gramos de pasta</w:t>
            </w:r>
            <w:r w:rsidR="00E34319">
              <w:rPr>
                <w:b w:val="0"/>
                <w:bCs w:val="0"/>
                <w:lang w:val="es-ES_tradnl"/>
              </w:rPr>
              <w:t>.</w:t>
            </w:r>
          </w:p>
          <w:p w14:paraId="346D34E6" w14:textId="77777777" w:rsidR="0042014E" w:rsidRDefault="0042014E" w:rsidP="00D17DC1">
            <w:pPr>
              <w:jc w:val="both"/>
            </w:pPr>
            <w:r>
              <w:rPr>
                <w:b w:val="0"/>
                <w:bCs w:val="0"/>
                <w:lang w:val="es-ES_tradnl"/>
              </w:rPr>
              <w:t>-</w:t>
            </w:r>
            <w:r w:rsidR="00E34319" w:rsidRPr="00E34319">
              <w:rPr>
                <w:b w:val="0"/>
                <w:bCs w:val="0"/>
              </w:rPr>
              <w:t> Medir 10 g de sal gruesa (no yodada) por litro de agua</w:t>
            </w:r>
            <w:r w:rsidR="00E34319">
              <w:rPr>
                <w:b w:val="0"/>
                <w:bCs w:val="0"/>
              </w:rPr>
              <w:t>.</w:t>
            </w:r>
          </w:p>
          <w:p w14:paraId="3E5435B1" w14:textId="5C932582" w:rsidR="00E34319" w:rsidRPr="00245F55" w:rsidRDefault="00E34319" w:rsidP="00D17DC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</w:rPr>
              <w:t>-</w:t>
            </w:r>
            <w:r w:rsidR="004779E5" w:rsidRPr="004779E5">
              <w:rPr>
                <w:b w:val="0"/>
                <w:bCs w:val="0"/>
              </w:rPr>
              <w:t>Usar balanza de cocina para precisión</w:t>
            </w:r>
            <w:r w:rsidR="004779E5">
              <w:rPr>
                <w:b w:val="0"/>
                <w:bCs w:val="0"/>
              </w:rPr>
              <w:t>.</w:t>
            </w:r>
          </w:p>
        </w:tc>
        <w:tc>
          <w:tcPr>
            <w:tcW w:w="1154" w:type="dxa"/>
          </w:tcPr>
          <w:p w14:paraId="3F9C98C0" w14:textId="7EC97F30" w:rsidR="004925E5" w:rsidRDefault="00D76A6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759CC23B" w14:textId="1B86DF70" w:rsidR="004925E5" w:rsidRPr="00F60D7C" w:rsidRDefault="00F60D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9D45263" w14:textId="0D39E6AC" w:rsidR="004925E5" w:rsidRDefault="008203E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</w:t>
            </w:r>
          </w:p>
        </w:tc>
      </w:tr>
      <w:tr w:rsidR="004779E5" w14:paraId="6B1E7D66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412D0C9" w14:textId="77777777" w:rsidR="0091200A" w:rsidRDefault="00B315C8" w:rsidP="00D17DC1">
            <w:pPr>
              <w:jc w:val="both"/>
            </w:pPr>
            <w:r>
              <w:rPr>
                <w:b w:val="0"/>
                <w:bCs w:val="0"/>
              </w:rPr>
              <w:t>-</w:t>
            </w:r>
            <w:r w:rsidRPr="00B315C8">
              <w:rPr>
                <w:b w:val="0"/>
                <w:bCs w:val="0"/>
              </w:rPr>
              <w:t>Calentar agua en olla alta (diámetro mínimo 24 cm) a fuego alto.</w:t>
            </w:r>
          </w:p>
          <w:p w14:paraId="30E0595B" w14:textId="77777777" w:rsidR="0091200A" w:rsidRDefault="00B315C8" w:rsidP="00D17DC1">
            <w:pPr>
              <w:jc w:val="both"/>
            </w:pPr>
            <w:r w:rsidRPr="00B315C8">
              <w:rPr>
                <w:b w:val="0"/>
                <w:bCs w:val="0"/>
              </w:rPr>
              <w:t>- Verificar ebullición vigorosa (100°C con termómetro o burbujas grandes y constantes).</w:t>
            </w:r>
          </w:p>
          <w:p w14:paraId="05F72A99" w14:textId="29D0C397" w:rsidR="004779E5" w:rsidRDefault="00B315C8" w:rsidP="00D17DC1">
            <w:pPr>
              <w:jc w:val="both"/>
              <w:rPr>
                <w:b w:val="0"/>
                <w:bCs w:val="0"/>
                <w:lang w:val="es-ES_tradnl"/>
              </w:rPr>
            </w:pPr>
            <w:r w:rsidRPr="00B315C8">
              <w:rPr>
                <w:b w:val="0"/>
                <w:bCs w:val="0"/>
              </w:rPr>
              <w:t>- Añadir sal solo cuando el agua hierva.</w:t>
            </w:r>
          </w:p>
        </w:tc>
        <w:tc>
          <w:tcPr>
            <w:tcW w:w="1154" w:type="dxa"/>
          </w:tcPr>
          <w:p w14:paraId="7629ECF2" w14:textId="31078B26" w:rsidR="004779E5" w:rsidRDefault="00CD728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4173F70D" w14:textId="337A6519" w:rsidR="004779E5" w:rsidRPr="00F60D7C" w:rsidRDefault="00F60D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8D9805F" w14:textId="693FDBB8" w:rsidR="004779E5" w:rsidRDefault="008203E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5</w:t>
            </w:r>
          </w:p>
        </w:tc>
      </w:tr>
      <w:tr w:rsidR="000B4AAD" w14:paraId="1CDFBA91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8EC2EED" w14:textId="77777777" w:rsidR="000B4AAD" w:rsidRDefault="00361248" w:rsidP="00D17DC1">
            <w:pPr>
              <w:jc w:val="both"/>
            </w:pPr>
            <w:r w:rsidRPr="00361248">
              <w:rPr>
                <w:b w:val="0"/>
                <w:bCs w:val="0"/>
              </w:rPr>
              <w:t>- Incorporar la pasta en forma de abanico para evitar pegoteo.</w:t>
            </w:r>
            <w:r w:rsidRPr="00361248">
              <w:rPr>
                <w:b w:val="0"/>
                <w:bCs w:val="0"/>
              </w:rPr>
              <w:br/>
              <w:t>- Iniciar cronómetro: tiempo de cocción = (Tiempo del empaque – 2 minutos).</w:t>
            </w:r>
          </w:p>
          <w:p w14:paraId="14E93AE6" w14:textId="27D12758" w:rsidR="005C529C" w:rsidRDefault="005C529C" w:rsidP="00D17DC1">
            <w:pPr>
              <w:jc w:val="both"/>
              <w:rPr>
                <w:b w:val="0"/>
                <w:bCs w:val="0"/>
              </w:rPr>
            </w:pPr>
            <w:r w:rsidRPr="005C529C">
              <w:rPr>
                <w:b w:val="0"/>
                <w:bCs w:val="0"/>
              </w:rPr>
              <w:t>- Remover con cuchara de madera cada 2 min.</w:t>
            </w:r>
          </w:p>
        </w:tc>
        <w:tc>
          <w:tcPr>
            <w:tcW w:w="1154" w:type="dxa"/>
          </w:tcPr>
          <w:p w14:paraId="5285480B" w14:textId="60CC9247" w:rsidR="000B4AAD" w:rsidRDefault="00A550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5E29BA91" w14:textId="78582CA0" w:rsidR="000B4AAD" w:rsidRPr="00F60D7C" w:rsidRDefault="00F60D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1E72E16" w14:textId="7A01DD78" w:rsidR="000B4AAD" w:rsidRDefault="00BE7D9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20</w:t>
            </w:r>
          </w:p>
        </w:tc>
      </w:tr>
      <w:tr w:rsidR="001150A0" w14:paraId="57AE9A26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275F6C4" w14:textId="1DDF2E5E" w:rsidR="001150A0" w:rsidRPr="00B34B51" w:rsidRDefault="00B34B51" w:rsidP="00D17DC1">
            <w:pPr>
              <w:jc w:val="both"/>
              <w:rPr>
                <w:b w:val="0"/>
                <w:bCs w:val="0"/>
              </w:rPr>
            </w:pPr>
            <w:r w:rsidRPr="00B34B51">
              <w:rPr>
                <w:b w:val="0"/>
                <w:bCs w:val="0"/>
              </w:rPr>
              <w:t xml:space="preserve">- Minuto 8: Sacar un </w:t>
            </w:r>
            <w:proofErr w:type="spellStart"/>
            <w:r w:rsidRPr="00B34B51">
              <w:rPr>
                <w:b w:val="0"/>
                <w:bCs w:val="0"/>
              </w:rPr>
              <w:t>penne</w:t>
            </w:r>
            <w:proofErr w:type="spellEnd"/>
            <w:r w:rsidRPr="00B34B51">
              <w:rPr>
                <w:b w:val="0"/>
                <w:bCs w:val="0"/>
              </w:rPr>
              <w:t xml:space="preserve"> y probar. Debe tener núcleo firme pero no crudo.</w:t>
            </w:r>
            <w:r w:rsidRPr="00B34B51">
              <w:rPr>
                <w:b w:val="0"/>
                <w:bCs w:val="0"/>
              </w:rPr>
              <w:br/>
              <w:t xml:space="preserve">- Prueba visual: Cortar un </w:t>
            </w:r>
            <w:proofErr w:type="spellStart"/>
            <w:r w:rsidRPr="00B34B51">
              <w:rPr>
                <w:b w:val="0"/>
                <w:bCs w:val="0"/>
              </w:rPr>
              <w:t>penne</w:t>
            </w:r>
            <w:proofErr w:type="spellEnd"/>
            <w:r w:rsidRPr="00B34B51">
              <w:rPr>
                <w:b w:val="0"/>
                <w:bCs w:val="0"/>
              </w:rPr>
              <w:t xml:space="preserve">: el centro debe ser </w:t>
            </w:r>
            <w:r w:rsidRPr="00B34B51">
              <w:rPr>
                <w:b w:val="0"/>
                <w:bCs w:val="0"/>
              </w:rPr>
              <w:lastRenderedPageBreak/>
              <w:t>ligeramente más claro que los bordes.</w:t>
            </w:r>
            <w:r w:rsidRPr="00B34B51">
              <w:rPr>
                <w:b w:val="0"/>
                <w:bCs w:val="0"/>
              </w:rPr>
              <w:br/>
              <w:t xml:space="preserve">- Prueba de la pared: Lanzar un </w:t>
            </w:r>
            <w:proofErr w:type="spellStart"/>
            <w:r w:rsidRPr="00B34B51">
              <w:rPr>
                <w:b w:val="0"/>
                <w:bCs w:val="0"/>
              </w:rPr>
              <w:t>penne</w:t>
            </w:r>
            <w:proofErr w:type="spellEnd"/>
            <w:r w:rsidRPr="00B34B51">
              <w:rPr>
                <w:b w:val="0"/>
                <w:bCs w:val="0"/>
              </w:rPr>
              <w:t xml:space="preserve"> contra la pared; si se pega, está lista.</w:t>
            </w:r>
          </w:p>
        </w:tc>
        <w:tc>
          <w:tcPr>
            <w:tcW w:w="1154" w:type="dxa"/>
          </w:tcPr>
          <w:p w14:paraId="228874CD" w14:textId="6301AF79" w:rsidR="001150A0" w:rsidRDefault="00FF23E3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lastRenderedPageBreak/>
              <w:t>Alta</w:t>
            </w:r>
          </w:p>
        </w:tc>
        <w:tc>
          <w:tcPr>
            <w:tcW w:w="1322" w:type="dxa"/>
          </w:tcPr>
          <w:p w14:paraId="67F5ADC5" w14:textId="2A8C5C9C" w:rsidR="001150A0" w:rsidRPr="00F60D7C" w:rsidRDefault="00F60D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7183B7A" w14:textId="6AD3BAF9" w:rsidR="001150A0" w:rsidRDefault="00B1437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</w:tr>
      <w:tr w:rsidR="00BA2AFE" w14:paraId="0885F848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783D69EB" w14:textId="160285FF" w:rsidR="00BA2AFE" w:rsidRPr="00874BAB" w:rsidRDefault="00874BAB" w:rsidP="00D17DC1">
            <w:pPr>
              <w:jc w:val="both"/>
              <w:rPr>
                <w:b w:val="0"/>
                <w:bCs w:val="0"/>
              </w:rPr>
            </w:pPr>
            <w:r w:rsidRPr="00874BAB">
              <w:rPr>
                <w:b w:val="0"/>
                <w:bCs w:val="0"/>
              </w:rPr>
              <w:t>Escurrir la pasta con colador metálico (no enjuagar).</w:t>
            </w:r>
            <w:r w:rsidRPr="00874BAB">
              <w:rPr>
                <w:b w:val="0"/>
                <w:bCs w:val="0"/>
              </w:rPr>
              <w:br/>
              <w:t xml:space="preserve">- Reservar 150 ml de agua de cocción (para </w:t>
            </w:r>
            <w:r>
              <w:rPr>
                <w:b w:val="0"/>
                <w:bCs w:val="0"/>
              </w:rPr>
              <w:t xml:space="preserve">agregar a </w:t>
            </w:r>
            <w:r w:rsidRPr="00874BAB">
              <w:rPr>
                <w:b w:val="0"/>
                <w:bCs w:val="0"/>
              </w:rPr>
              <w:t>la salsa después).</w:t>
            </w:r>
            <w:r w:rsidRPr="00874BAB">
              <w:rPr>
                <w:b w:val="0"/>
                <w:bCs w:val="0"/>
              </w:rPr>
              <w:br/>
              <w:t xml:space="preserve">- </w:t>
            </w:r>
            <w:r w:rsidR="00F12167">
              <w:rPr>
                <w:b w:val="0"/>
                <w:bCs w:val="0"/>
              </w:rPr>
              <w:t xml:space="preserve">Agregar </w:t>
            </w:r>
            <w:r w:rsidRPr="00874BAB">
              <w:rPr>
                <w:b w:val="0"/>
                <w:bCs w:val="0"/>
              </w:rPr>
              <w:t xml:space="preserve">la pasta </w:t>
            </w:r>
            <w:r w:rsidR="00F12167">
              <w:rPr>
                <w:b w:val="0"/>
                <w:bCs w:val="0"/>
              </w:rPr>
              <w:t>a</w:t>
            </w:r>
            <w:r w:rsidRPr="00874BAB">
              <w:rPr>
                <w:b w:val="0"/>
                <w:bCs w:val="0"/>
              </w:rPr>
              <w:t xml:space="preserve"> un recipiente ancho y mezclar con 1 </w:t>
            </w:r>
            <w:proofErr w:type="spellStart"/>
            <w:r w:rsidRPr="00874BAB">
              <w:rPr>
                <w:b w:val="0"/>
                <w:bCs w:val="0"/>
              </w:rPr>
              <w:t>cda</w:t>
            </w:r>
            <w:proofErr w:type="spellEnd"/>
            <w:r w:rsidRPr="00874BAB">
              <w:rPr>
                <w:b w:val="0"/>
                <w:bCs w:val="0"/>
              </w:rPr>
              <w:t>. de aceite de oliva (solo si no se usará salsa inmediatamente).</w:t>
            </w:r>
          </w:p>
        </w:tc>
        <w:tc>
          <w:tcPr>
            <w:tcW w:w="1154" w:type="dxa"/>
          </w:tcPr>
          <w:p w14:paraId="67154711" w14:textId="54950412" w:rsidR="00BA2AFE" w:rsidRDefault="0042018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36544A31" w14:textId="2A08C1AC" w:rsidR="00BA2AFE" w:rsidRPr="00F60D7C" w:rsidRDefault="00F60D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AAF0CAC" w14:textId="639099C9" w:rsidR="00BA2AFE" w:rsidRDefault="00B1437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</w:tr>
      <w:tr w:rsidR="00DC5DC6" w14:paraId="140568C6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EA56D22" w14:textId="49FA949C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 w:rsidRPr="00BD7128">
              <w:rPr>
                <w:b w:val="0"/>
                <w:bCs w:val="0"/>
              </w:rPr>
              <w:t>Seleccionar 3-5 recetas de salsa boloñesa de fuentes confiables</w:t>
            </w:r>
            <w:r>
              <w:rPr>
                <w:b w:val="0"/>
                <w:bCs w:val="0"/>
              </w:rPr>
              <w:t xml:space="preserve"> como </w:t>
            </w:r>
            <w:r w:rsidRPr="00BD7128">
              <w:rPr>
                <w:b w:val="0"/>
                <w:bCs w:val="0"/>
              </w:rPr>
              <w:t>libros, sitios web y blogs de chefs reconocidos.</w:t>
            </w:r>
          </w:p>
        </w:tc>
        <w:tc>
          <w:tcPr>
            <w:tcW w:w="1154" w:type="dxa"/>
          </w:tcPr>
          <w:p w14:paraId="6B587F76" w14:textId="503F2CE5" w:rsidR="00DC5DC6" w:rsidRDefault="00FD3F8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3D1ECCC0" w14:textId="72EF234B" w:rsidR="00DC5DC6" w:rsidRPr="00F60D7C" w:rsidRDefault="00AF24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1A1B764" w14:textId="5B29D79A" w:rsidR="00DC5DC6" w:rsidRDefault="00AF24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0</w:t>
            </w:r>
          </w:p>
        </w:tc>
      </w:tr>
      <w:tr w:rsidR="00DC5DC6" w14:paraId="6B6D203D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C57FCA6" w14:textId="2D240DCC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 w:rsidRPr="007F0F79">
              <w:rPr>
                <w:b w:val="0"/>
                <w:bCs w:val="0"/>
              </w:rPr>
              <w:t>Analizar las recetas encontradas anteriormente</w:t>
            </w:r>
            <w:r>
              <w:rPr>
                <w:b w:val="0"/>
                <w:bCs w:val="0"/>
              </w:rPr>
              <w:t>, d</w:t>
            </w:r>
            <w:r w:rsidRPr="007F0F79">
              <w:rPr>
                <w:b w:val="0"/>
                <w:bCs w:val="0"/>
              </w:rPr>
              <w:t>esglosar cada receta, documentando ingredientes, técnicas y tiempos de cocción.</w:t>
            </w:r>
          </w:p>
        </w:tc>
        <w:tc>
          <w:tcPr>
            <w:tcW w:w="1154" w:type="dxa"/>
          </w:tcPr>
          <w:p w14:paraId="468433A3" w14:textId="767920F3" w:rsidR="00DC5DC6" w:rsidRDefault="00E12FC6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58BDCB0E" w14:textId="6F410363" w:rsidR="00DC5DC6" w:rsidRPr="00F60D7C" w:rsidRDefault="00AF24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423C5EF" w14:textId="2C2BE201" w:rsidR="00DC5DC6" w:rsidRDefault="00AF24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0</w:t>
            </w:r>
          </w:p>
        </w:tc>
      </w:tr>
      <w:tr w:rsidR="00DC5DC6" w14:paraId="65313980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81E65F6" w14:textId="5F9E71F7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 w:rsidRPr="00CD4C8D">
              <w:rPr>
                <w:b w:val="0"/>
                <w:bCs w:val="0"/>
              </w:rPr>
              <w:t xml:space="preserve">Crear </w:t>
            </w:r>
            <w:r w:rsidR="00D00C28">
              <w:rPr>
                <w:b w:val="0"/>
                <w:bCs w:val="0"/>
              </w:rPr>
              <w:t>Tabla</w:t>
            </w:r>
            <w:r w:rsidRPr="00CD4C8D">
              <w:rPr>
                <w:b w:val="0"/>
                <w:bCs w:val="0"/>
              </w:rPr>
              <w:t xml:space="preserve"> comparativa</w:t>
            </w:r>
            <w:r>
              <w:rPr>
                <w:b w:val="0"/>
                <w:bCs w:val="0"/>
              </w:rPr>
              <w:t xml:space="preserve"> de </w:t>
            </w:r>
            <w:r w:rsidRPr="002D1FA4">
              <w:rPr>
                <w:b w:val="0"/>
                <w:bCs w:val="0"/>
              </w:rPr>
              <w:t>ingredientes y técnicas entre recetas</w:t>
            </w:r>
          </w:p>
        </w:tc>
        <w:tc>
          <w:tcPr>
            <w:tcW w:w="1154" w:type="dxa"/>
          </w:tcPr>
          <w:p w14:paraId="113A497D" w14:textId="744F645B" w:rsidR="00DC5DC6" w:rsidRDefault="00C616D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0421FFF4" w14:textId="2A8A0FB7" w:rsidR="00DC5DC6" w:rsidRPr="00F60D7C" w:rsidRDefault="00AF24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764E851" w14:textId="0D89A0AC" w:rsidR="00DC5DC6" w:rsidRDefault="00AF24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0</w:t>
            </w:r>
          </w:p>
        </w:tc>
      </w:tr>
      <w:tr w:rsidR="00DC5DC6" w14:paraId="19681C83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F45F5CA" w14:textId="2CD77A6D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Seleccionar la receta que sea más tradicional, que se ajuste a las expectativas, al presupuesto y a la disponibilidad de ingredientes.</w:t>
            </w:r>
          </w:p>
        </w:tc>
        <w:tc>
          <w:tcPr>
            <w:tcW w:w="1154" w:type="dxa"/>
          </w:tcPr>
          <w:p w14:paraId="09F2FFA2" w14:textId="1743BE23" w:rsidR="00DC5DC6" w:rsidRDefault="003936C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3936CC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A4594A3" w14:textId="73E59B02" w:rsidR="00DC5DC6" w:rsidRPr="00F60D7C" w:rsidRDefault="00AF24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A640030" w14:textId="4A78823A" w:rsidR="00DC5DC6" w:rsidRDefault="00AF24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40</w:t>
            </w:r>
          </w:p>
        </w:tc>
      </w:tr>
      <w:tr w:rsidR="00DC5DC6" w14:paraId="223FE0F5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A71BC6E" w14:textId="61807585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Decidir si se necesitan ajustes en la receta elegida ya sea por preferencia de los comensa</w:t>
            </w:r>
            <w:r w:rsidRPr="00C54875">
              <w:rPr>
                <w:b w:val="0"/>
                <w:bCs w:val="0"/>
                <w:lang w:val="es-ES_tradnl"/>
              </w:rPr>
              <w:t>les</w:t>
            </w:r>
            <w:r>
              <w:rPr>
                <w:b w:val="0"/>
                <w:bCs w:val="0"/>
                <w:lang w:val="es-ES_tradnl"/>
              </w:rPr>
              <w:t>, por disponibilidad de ingredientes o presupuesto.</w:t>
            </w:r>
          </w:p>
        </w:tc>
        <w:tc>
          <w:tcPr>
            <w:tcW w:w="1154" w:type="dxa"/>
          </w:tcPr>
          <w:p w14:paraId="2856C0F9" w14:textId="375860CF" w:rsidR="00DC5DC6" w:rsidRDefault="008D234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8D234C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2335D159" w14:textId="0C28D77F" w:rsidR="00DC5DC6" w:rsidRPr="00F60D7C" w:rsidRDefault="00AF24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2AD0258" w14:textId="15DFD03F" w:rsidR="00DC5DC6" w:rsidRDefault="00AF24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0</w:t>
            </w:r>
          </w:p>
        </w:tc>
      </w:tr>
      <w:tr w:rsidR="00DC5DC6" w14:paraId="47615491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178EFBD" w14:textId="18296BED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 w:rsidRPr="00A11C78">
              <w:rPr>
                <w:b w:val="0"/>
                <w:bCs w:val="0"/>
              </w:rPr>
              <w:t>Documentar posibles modificaciones (por ejemplo, ajuste en la proporción de carne, uso de vino, incorporación de leche).</w:t>
            </w:r>
          </w:p>
        </w:tc>
        <w:tc>
          <w:tcPr>
            <w:tcW w:w="1154" w:type="dxa"/>
          </w:tcPr>
          <w:p w14:paraId="0791E62D" w14:textId="3815363A" w:rsidR="00DC5DC6" w:rsidRDefault="003C38D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03380EE3" w14:textId="4644C1B3" w:rsidR="00DC5DC6" w:rsidRPr="00F60D7C" w:rsidRDefault="00AF24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89FD955" w14:textId="56C7CE70" w:rsidR="00DC5DC6" w:rsidRDefault="00AF24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</w:t>
            </w:r>
          </w:p>
        </w:tc>
      </w:tr>
      <w:tr w:rsidR="00DC5DC6" w14:paraId="577F9961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2B823A5" w14:textId="081E1933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 w:rsidRPr="000E0241">
              <w:rPr>
                <w:b w:val="0"/>
                <w:bCs w:val="0"/>
              </w:rPr>
              <w:t>Seleccionar las marcas de ingredientes y verificar fechas de vencimiento.</w:t>
            </w:r>
          </w:p>
        </w:tc>
        <w:tc>
          <w:tcPr>
            <w:tcW w:w="1154" w:type="dxa"/>
          </w:tcPr>
          <w:p w14:paraId="2D3C538C" w14:textId="50F22553" w:rsidR="00DC5DC6" w:rsidRDefault="006442E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6442EE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7E5DFD32" w14:textId="4A47736E" w:rsidR="00DC5DC6" w:rsidRPr="00F60D7C" w:rsidRDefault="00AF24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6C7511C" w14:textId="32242D83" w:rsidR="00DC5DC6" w:rsidRDefault="00AF24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5</w:t>
            </w:r>
          </w:p>
        </w:tc>
      </w:tr>
      <w:tr w:rsidR="00DC5DC6" w14:paraId="0070711F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5B9728D" w14:textId="77777777" w:rsidR="00DC5DC6" w:rsidRDefault="00DC5DC6" w:rsidP="00D17DC1">
            <w:pPr>
              <w:jc w:val="both"/>
            </w:pPr>
            <w:r w:rsidRPr="00D06D15">
              <w:rPr>
                <w:b w:val="0"/>
                <w:bCs w:val="0"/>
              </w:rPr>
              <w:t>Calcular las proporciones ideales de cada ingrediente para la salsa</w:t>
            </w:r>
            <w:r>
              <w:rPr>
                <w:b w:val="0"/>
                <w:bCs w:val="0"/>
              </w:rPr>
              <w:t>.</w:t>
            </w:r>
          </w:p>
          <w:p w14:paraId="05121450" w14:textId="366C4777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-D</w:t>
            </w:r>
            <w:r w:rsidRPr="00D06D15">
              <w:rPr>
                <w:b w:val="0"/>
                <w:bCs w:val="0"/>
              </w:rPr>
              <w:t>eterminar la relación óptima entre carne, vegetales, líquidos y condimentos, utilizando balanza y medidores para precisión.</w:t>
            </w:r>
          </w:p>
        </w:tc>
        <w:tc>
          <w:tcPr>
            <w:tcW w:w="1154" w:type="dxa"/>
          </w:tcPr>
          <w:p w14:paraId="21A1FFEE" w14:textId="6E16C9D0" w:rsidR="00DC5DC6" w:rsidRDefault="0018086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18086E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5EE41025" w14:textId="30F2B94E" w:rsidR="00DC5DC6" w:rsidRPr="00F60D7C" w:rsidRDefault="00AF24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E4C4E9B" w14:textId="6ABBC072" w:rsidR="00DC5DC6" w:rsidRDefault="00AF24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</w:t>
            </w:r>
          </w:p>
        </w:tc>
      </w:tr>
      <w:tr w:rsidR="00DC5DC6" w14:paraId="121DA1E1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07874E9" w14:textId="72FE7B91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 w:rsidRPr="003E604F">
              <w:rPr>
                <w:b w:val="0"/>
                <w:bCs w:val="0"/>
              </w:rPr>
              <w:t>Calentar aceite de oliva en cazuela a fuego medio-alto.</w:t>
            </w:r>
            <w:r w:rsidRPr="003E604F">
              <w:rPr>
                <w:b w:val="0"/>
                <w:bCs w:val="0"/>
              </w:rPr>
              <w:br/>
              <w:t>- Verificar que la temperatura alcance el punto ideal para un buen sofrito (aproximadamente 150–160 °C).</w:t>
            </w:r>
          </w:p>
        </w:tc>
        <w:tc>
          <w:tcPr>
            <w:tcW w:w="1154" w:type="dxa"/>
          </w:tcPr>
          <w:p w14:paraId="4829C963" w14:textId="7845407E" w:rsidR="00DC5DC6" w:rsidRDefault="008A684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8A684B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061FC465" w14:textId="3FD2D0D2" w:rsidR="00DC5DC6" w:rsidRPr="00F60D7C" w:rsidRDefault="00AF24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BBDF99D" w14:textId="15A1E85A" w:rsidR="00DC5DC6" w:rsidRDefault="00AF247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5</w:t>
            </w:r>
          </w:p>
        </w:tc>
      </w:tr>
      <w:tr w:rsidR="00DC5DC6" w14:paraId="55CFE924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7D753A0" w14:textId="77777777" w:rsidR="00DC5DC6" w:rsidRDefault="00DC5DC6" w:rsidP="00D17DC1">
            <w:pPr>
              <w:jc w:val="both"/>
            </w:pPr>
            <w:r w:rsidRPr="00F233D1">
              <w:rPr>
                <w:b w:val="0"/>
                <w:bCs w:val="0"/>
              </w:rPr>
              <w:t xml:space="preserve">Sofreír cebolla, zanahoria y apio. </w:t>
            </w:r>
          </w:p>
          <w:p w14:paraId="6B2DFE56" w14:textId="0AAFF4F9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-</w:t>
            </w:r>
            <w:r w:rsidRPr="00F233D1">
              <w:rPr>
                <w:b w:val="0"/>
                <w:bCs w:val="0"/>
              </w:rPr>
              <w:t>Incorporar las verduras en forma de sofrito, removiendo cada 2 minutos para evitar que se quemen y lograr una textura uniforme.</w:t>
            </w:r>
          </w:p>
        </w:tc>
        <w:tc>
          <w:tcPr>
            <w:tcW w:w="1154" w:type="dxa"/>
          </w:tcPr>
          <w:p w14:paraId="5E831F41" w14:textId="3CC458D4" w:rsidR="00DC5DC6" w:rsidRDefault="008A684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8A684B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6752DDBF" w14:textId="6BC1AC72" w:rsidR="00DC5DC6" w:rsidRPr="00F60D7C" w:rsidRDefault="0059269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111E01F" w14:textId="0001784B" w:rsidR="00DC5DC6" w:rsidRDefault="0059269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20</w:t>
            </w:r>
          </w:p>
        </w:tc>
      </w:tr>
      <w:tr w:rsidR="00DC5DC6" w14:paraId="224E2A87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6251319" w14:textId="1B55B1C0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 w:rsidRPr="00FD2F9B">
              <w:rPr>
                <w:b w:val="0"/>
                <w:bCs w:val="0"/>
              </w:rPr>
              <w:t>Agregar la carne y la panceta</w:t>
            </w:r>
            <w:r>
              <w:rPr>
                <w:b w:val="0"/>
                <w:bCs w:val="0"/>
              </w:rPr>
              <w:t xml:space="preserve">, </w:t>
            </w:r>
            <w:r w:rsidRPr="00FD2F9B">
              <w:rPr>
                <w:b w:val="0"/>
                <w:bCs w:val="0"/>
              </w:rPr>
              <w:t>dorar adecuadamente</w:t>
            </w:r>
            <w:r>
              <w:rPr>
                <w:b w:val="0"/>
                <w:bCs w:val="0"/>
              </w:rPr>
              <w:t>, c</w:t>
            </w:r>
            <w:r w:rsidRPr="00FD2F9B">
              <w:rPr>
                <w:b w:val="0"/>
                <w:bCs w:val="0"/>
              </w:rPr>
              <w:t>ocinar hasta obtener un color y textura que confirmen el sellado de los ingredientes.</w:t>
            </w:r>
          </w:p>
        </w:tc>
        <w:tc>
          <w:tcPr>
            <w:tcW w:w="1154" w:type="dxa"/>
          </w:tcPr>
          <w:p w14:paraId="575A6805" w14:textId="2A6F822D" w:rsidR="00DC5DC6" w:rsidRDefault="008A684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8A684B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2555BA9" w14:textId="537097DB" w:rsidR="00DC5DC6" w:rsidRPr="00F60D7C" w:rsidRDefault="0059269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FAA460C" w14:textId="217E98C2" w:rsidR="00DC5DC6" w:rsidRDefault="0059269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</w:tr>
      <w:tr w:rsidR="00DC5DC6" w14:paraId="42F95A3F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AD16D06" w14:textId="4190DC8E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 w:rsidRPr="006564E3">
              <w:rPr>
                <w:b w:val="0"/>
                <w:bCs w:val="0"/>
              </w:rPr>
              <w:t>Incorporar vino tinto y dejar reducir</w:t>
            </w:r>
            <w:r>
              <w:rPr>
                <w:b w:val="0"/>
                <w:bCs w:val="0"/>
              </w:rPr>
              <w:t>, a</w:t>
            </w:r>
            <w:r w:rsidRPr="006564E3">
              <w:rPr>
                <w:b w:val="0"/>
                <w:bCs w:val="0"/>
              </w:rPr>
              <w:t>ñadir el vino y cocinar hasta que se evapore el alcohol, concentrando los sabores.</w:t>
            </w:r>
          </w:p>
        </w:tc>
        <w:tc>
          <w:tcPr>
            <w:tcW w:w="1154" w:type="dxa"/>
          </w:tcPr>
          <w:p w14:paraId="2F506276" w14:textId="0015AA64" w:rsidR="00DC5DC6" w:rsidRDefault="0014510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145105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39DE1632" w14:textId="10B716E8" w:rsidR="00DC5DC6" w:rsidRPr="00F60D7C" w:rsidRDefault="0059269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8064107" w14:textId="5AF6803F" w:rsidR="00DC5DC6" w:rsidRDefault="0059269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</w:tr>
      <w:tr w:rsidR="00DC5DC6" w14:paraId="0902AC88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9039101" w14:textId="6D6A0A33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 w:rsidRPr="00CA73CE">
              <w:rPr>
                <w:b w:val="0"/>
                <w:bCs w:val="0"/>
              </w:rPr>
              <w:t>Integrar puré y concentrado de tomate, cocinar a fuego lento</w:t>
            </w:r>
            <w:r>
              <w:rPr>
                <w:b w:val="0"/>
                <w:bCs w:val="0"/>
              </w:rPr>
              <w:t>, m</w:t>
            </w:r>
            <w:r w:rsidRPr="00CA73CE">
              <w:rPr>
                <w:b w:val="0"/>
                <w:bCs w:val="0"/>
              </w:rPr>
              <w:t>ezclar bien los ingredientes y ajustar la consistencia de la salsa según se requiera (se puede reservar líquido adicional si es necesario).</w:t>
            </w:r>
          </w:p>
        </w:tc>
        <w:tc>
          <w:tcPr>
            <w:tcW w:w="1154" w:type="dxa"/>
          </w:tcPr>
          <w:p w14:paraId="08DE9527" w14:textId="0703AB6E" w:rsidR="00DC5DC6" w:rsidRDefault="0014510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45105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5E0CBF13" w14:textId="3DA2D30B" w:rsidR="00DC5DC6" w:rsidRPr="00F60D7C" w:rsidRDefault="0059269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A0B27CD" w14:textId="2A8724E3" w:rsidR="00DC5DC6" w:rsidRDefault="0059269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</w:tr>
      <w:tr w:rsidR="00DC5DC6" w14:paraId="75662760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3728831" w14:textId="181645D5" w:rsidR="00DC5DC6" w:rsidRPr="00874BAB" w:rsidRDefault="00DC5DC6" w:rsidP="00D17DC1">
            <w:pPr>
              <w:jc w:val="both"/>
              <w:rPr>
                <w:b w:val="0"/>
                <w:bCs w:val="0"/>
              </w:rPr>
            </w:pPr>
            <w:r w:rsidRPr="00654473">
              <w:rPr>
                <w:b w:val="0"/>
                <w:bCs w:val="0"/>
              </w:rPr>
              <w:t>Documentar de forma detallada el proceso de preparación y los criterios de selección.</w:t>
            </w:r>
            <w:r w:rsidRPr="00654473">
              <w:rPr>
                <w:b w:val="0"/>
                <w:bCs w:val="0"/>
              </w:rPr>
              <w:br/>
              <w:t>- Registrar observaciones, justificaciones y cualquier ajuste propuesto.</w:t>
            </w:r>
          </w:p>
        </w:tc>
        <w:tc>
          <w:tcPr>
            <w:tcW w:w="1154" w:type="dxa"/>
          </w:tcPr>
          <w:p w14:paraId="7BDF8C39" w14:textId="4C486A9D" w:rsidR="00DC5DC6" w:rsidRDefault="00403AD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403AD0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4A137166" w14:textId="1D9EF4C7" w:rsidR="00DC5DC6" w:rsidRPr="00F60D7C" w:rsidRDefault="0059269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6F23849" w14:textId="762147BD" w:rsidR="00DC5DC6" w:rsidRDefault="0059269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20</w:t>
            </w:r>
          </w:p>
        </w:tc>
      </w:tr>
      <w:tr w:rsidR="0069280C" w14:paraId="25CA56F6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FDEFB60" w14:textId="54DCD72E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 w:rsidRPr="001C2A3C">
              <w:rPr>
                <w:rFonts w:cs="Arial"/>
                <w:b w:val="0"/>
                <w:szCs w:val="20"/>
                <w:lang w:val="es-ES_tradnl"/>
              </w:rPr>
              <w:t>Verificar el listado de ingredientes</w:t>
            </w:r>
            <w:r>
              <w:rPr>
                <w:rFonts w:cs="Arial"/>
                <w:b w:val="0"/>
                <w:szCs w:val="20"/>
                <w:lang w:val="es-ES_tradnl"/>
              </w:rPr>
              <w:t>.</w:t>
            </w:r>
          </w:p>
        </w:tc>
        <w:tc>
          <w:tcPr>
            <w:tcW w:w="1154" w:type="dxa"/>
          </w:tcPr>
          <w:p w14:paraId="585E8EC8" w14:textId="030AB591" w:rsidR="0069280C" w:rsidRDefault="00D06C9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D06C95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3E9860B4" w14:textId="161C171F" w:rsidR="0069280C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6C2AF41" w14:textId="4EAFAB6B" w:rsidR="0069280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69280C" w14:paraId="418575A1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73142EC" w14:textId="3737D056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lastRenderedPageBreak/>
              <w:t>Llevar dinero suficiente (al menos 70</w:t>
            </w:r>
            <w:r w:rsidRPr="004251E3">
              <w:rPr>
                <w:b w:val="0"/>
                <w:bCs w:val="0"/>
              </w:rPr>
              <w:t>€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) en efectivo, tarjeta débito o crédito.</w:t>
            </w:r>
          </w:p>
        </w:tc>
        <w:tc>
          <w:tcPr>
            <w:tcW w:w="1154" w:type="dxa"/>
          </w:tcPr>
          <w:p w14:paraId="57E10BE2" w14:textId="27870327" w:rsidR="0069280C" w:rsidRDefault="00D06C9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D06C95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6F91C71F" w14:textId="445019B0" w:rsidR="0069280C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690F14A" w14:textId="4FF64B67" w:rsidR="0069280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388F96D8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607E705" w14:textId="734037CC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Llevar una bolsa de compras reutilizable.</w:t>
            </w:r>
          </w:p>
        </w:tc>
        <w:tc>
          <w:tcPr>
            <w:tcW w:w="1154" w:type="dxa"/>
          </w:tcPr>
          <w:p w14:paraId="4836688F" w14:textId="5EBB7383" w:rsidR="0069280C" w:rsidRDefault="00D06C9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D06C95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6A560333" w14:textId="36B79FC9" w:rsidR="0069280C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0C59FC9" w14:textId="3D79B50A" w:rsidR="0069280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6803A041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A2583DF" w14:textId="01A99509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Dirigirse hacia el </w:t>
            </w:r>
            <w:r w:rsidRPr="00B905B1">
              <w:rPr>
                <w:rFonts w:cs="Arial"/>
                <w:szCs w:val="20"/>
                <w:lang w:val="es-ES_tradnl"/>
              </w:rPr>
              <w:t>Mercadona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más cercano.</w:t>
            </w:r>
          </w:p>
        </w:tc>
        <w:tc>
          <w:tcPr>
            <w:tcW w:w="1154" w:type="dxa"/>
          </w:tcPr>
          <w:p w14:paraId="7C40C7C4" w14:textId="6772B2C2" w:rsidR="0069280C" w:rsidRDefault="00D06C9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D06C95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5C3CAE86" w14:textId="0123245E" w:rsidR="0069280C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F00427E" w14:textId="3C36D48F" w:rsidR="0069280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0</w:t>
            </w:r>
          </w:p>
        </w:tc>
      </w:tr>
      <w:tr w:rsidR="0069280C" w14:paraId="2E51049C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741383F" w14:textId="61C71A90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Tomar un carrito de compras que este vacío.</w:t>
            </w:r>
          </w:p>
        </w:tc>
        <w:tc>
          <w:tcPr>
            <w:tcW w:w="1154" w:type="dxa"/>
          </w:tcPr>
          <w:p w14:paraId="5C17ACD7" w14:textId="75DEFDF0" w:rsidR="0069280C" w:rsidRDefault="00B0180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0180E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134E99C9" w14:textId="1E854473" w:rsidR="0069280C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96E7A27" w14:textId="799FAE30" w:rsidR="0069280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69280C" w14:paraId="03CBF509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684D841" w14:textId="2E52EB2B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Acercarse a la sección de alimentos no perecederos.</w:t>
            </w:r>
          </w:p>
        </w:tc>
        <w:tc>
          <w:tcPr>
            <w:tcW w:w="1154" w:type="dxa"/>
          </w:tcPr>
          <w:p w14:paraId="216913F3" w14:textId="5A4981C6" w:rsidR="0069280C" w:rsidRDefault="00B0180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0180E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572F1F0D" w14:textId="7DEA7366" w:rsidR="0069280C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5C72464" w14:textId="265A1BF3" w:rsidR="0069280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5AEF78B0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972B864" w14:textId="3E14A24B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al carrito un paquete de pasta </w:t>
            </w:r>
            <w:proofErr w:type="spellStart"/>
            <w:r>
              <w:rPr>
                <w:rFonts w:cs="Arial"/>
                <w:b w:val="0"/>
                <w:bCs w:val="0"/>
                <w:szCs w:val="20"/>
                <w:lang w:val="es-ES_tradnl"/>
              </w:rPr>
              <w:t>penne</w:t>
            </w:r>
            <w:proofErr w:type="spellEnd"/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marca Armando de 500g.</w:t>
            </w:r>
          </w:p>
        </w:tc>
        <w:tc>
          <w:tcPr>
            <w:tcW w:w="1154" w:type="dxa"/>
          </w:tcPr>
          <w:p w14:paraId="61188421" w14:textId="29053898" w:rsidR="0069280C" w:rsidRDefault="00B0180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0180E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0491E1D9" w14:textId="69EEF18C" w:rsidR="0069280C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B91FEF9" w14:textId="0EB57183" w:rsidR="0069280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12B908EB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6892C69" w14:textId="38A2F0A3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Buscar y agregar una lata de pure de tomate marca Hacendado de 400g.</w:t>
            </w:r>
          </w:p>
        </w:tc>
        <w:tc>
          <w:tcPr>
            <w:tcW w:w="1154" w:type="dxa"/>
          </w:tcPr>
          <w:p w14:paraId="17798181" w14:textId="56CD2A46" w:rsidR="0069280C" w:rsidRDefault="007D521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7D521E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2B69DEAC" w14:textId="61D06669" w:rsidR="0069280C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79037CA" w14:textId="12F5B05A" w:rsidR="0069280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5094B684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CA96519" w14:textId="5DF66B70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Buscar y agregar una lata de concentrado de tomate marca Hacendado de 170 ml.</w:t>
            </w:r>
          </w:p>
        </w:tc>
        <w:tc>
          <w:tcPr>
            <w:tcW w:w="1154" w:type="dxa"/>
          </w:tcPr>
          <w:p w14:paraId="49984773" w14:textId="5F7C90DB" w:rsidR="0069280C" w:rsidRDefault="007D521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7D521E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71F9D8AC" w14:textId="767B16E0" w:rsidR="0069280C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8FA2CC8" w14:textId="6B2999B1" w:rsidR="0069280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52B12C6E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9471D29" w14:textId="518499CD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Buscar y agregar una caja de caldo de carne marca Hacendado de 200 ml.</w:t>
            </w:r>
          </w:p>
        </w:tc>
        <w:tc>
          <w:tcPr>
            <w:tcW w:w="1154" w:type="dxa"/>
          </w:tcPr>
          <w:p w14:paraId="68369166" w14:textId="31DB6D83" w:rsidR="0069280C" w:rsidRDefault="007D521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7D521E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1074D84A" w14:textId="35FA0121" w:rsidR="0069280C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D9A4760" w14:textId="530A2322" w:rsidR="0069280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67F1C2DF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4B50C11" w14:textId="670D3FD0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Buscar y agregar una botella de aceite de oliva extra virgen marca Hacendado de 1000 ml.</w:t>
            </w:r>
          </w:p>
        </w:tc>
        <w:tc>
          <w:tcPr>
            <w:tcW w:w="1154" w:type="dxa"/>
          </w:tcPr>
          <w:p w14:paraId="009C9942" w14:textId="43BEA673" w:rsidR="0069280C" w:rsidRDefault="007D521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7D521E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12B02B7B" w14:textId="46F2A884" w:rsidR="0069280C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B80D180" w14:textId="6637AFA2" w:rsidR="0069280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44BD9450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B4DCE95" w14:textId="0255EF73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Buscar y agregar una bolsa de sal marca Hacendado de 1000g.</w:t>
            </w:r>
          </w:p>
        </w:tc>
        <w:tc>
          <w:tcPr>
            <w:tcW w:w="1154" w:type="dxa"/>
          </w:tcPr>
          <w:p w14:paraId="52FB05C4" w14:textId="59B51A5E" w:rsidR="0069280C" w:rsidRDefault="007D521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7D521E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03190FAA" w14:textId="0159D856" w:rsidR="0069280C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37AAFF7" w14:textId="6ECCFFBB" w:rsidR="0069280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41B40245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6AF08F2" w14:textId="35CFBCEF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Buscar y agregar un bote de pimienta marca Hacendado de 65g.</w:t>
            </w:r>
          </w:p>
        </w:tc>
        <w:tc>
          <w:tcPr>
            <w:tcW w:w="1154" w:type="dxa"/>
          </w:tcPr>
          <w:p w14:paraId="53F6DD11" w14:textId="5C21EF45" w:rsidR="0069280C" w:rsidRDefault="007D521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7D521E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08BB502" w14:textId="497B9462" w:rsidR="0069280C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AABF3C7" w14:textId="24F844C0" w:rsidR="0069280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2A8A14F8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7EBFB0AF" w14:textId="7D8FF277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Buscar y agregar una botella de agua marca Font Agudes de 6l.</w:t>
            </w:r>
          </w:p>
        </w:tc>
        <w:tc>
          <w:tcPr>
            <w:tcW w:w="1154" w:type="dxa"/>
          </w:tcPr>
          <w:p w14:paraId="1AEA16D3" w14:textId="6D277C43" w:rsidR="0069280C" w:rsidRDefault="007D521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7D521E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217A49D6" w14:textId="637248B9" w:rsidR="0069280C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B6F5E85" w14:textId="325CCC48" w:rsidR="0069280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180A4770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ACE2EEF" w14:textId="1655C7AE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Acercarse a la sección de frutas y verduras.</w:t>
            </w:r>
          </w:p>
        </w:tc>
        <w:tc>
          <w:tcPr>
            <w:tcW w:w="1154" w:type="dxa"/>
          </w:tcPr>
          <w:p w14:paraId="72EB4C34" w14:textId="5FD23639" w:rsidR="0069280C" w:rsidRDefault="007D521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7D521E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47D76EBC" w14:textId="2D15AF4A" w:rsidR="0069280C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EC00847" w14:textId="33F26826" w:rsidR="0069280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69280C" w14:paraId="32B24137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EC4B43D" w14:textId="73DA08D8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 w:rsidRPr="005C4044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porción de cebolla blanca cabezona </w:t>
            </w:r>
            <w:r w:rsidRPr="005C4044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marca </w:t>
            </w:r>
            <w:proofErr w:type="spellStart"/>
            <w:r>
              <w:rPr>
                <w:rFonts w:cs="Arial"/>
                <w:b w:val="0"/>
                <w:bCs w:val="0"/>
                <w:szCs w:val="20"/>
                <w:lang w:val="es-ES_tradnl"/>
              </w:rPr>
              <w:t>Nayda</w:t>
            </w:r>
            <w:proofErr w:type="spellEnd"/>
            <w:r w:rsidRPr="005C4044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10</w:t>
            </w:r>
            <w:r w:rsidRPr="005C4044">
              <w:rPr>
                <w:rFonts w:cs="Arial"/>
                <w:b w:val="0"/>
                <w:bCs w:val="0"/>
                <w:szCs w:val="20"/>
                <w:lang w:val="es-ES_tradnl"/>
              </w:rPr>
              <w:t>00g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154" w:type="dxa"/>
          </w:tcPr>
          <w:p w14:paraId="3B437807" w14:textId="6ED31783" w:rsidR="0069280C" w:rsidRDefault="00CF4B9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CF4B99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266085A7" w14:textId="75925178" w:rsidR="0069280C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FF41ABA" w14:textId="094C565E" w:rsidR="0069280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18FED585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C047BF0" w14:textId="0E922DE0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 w:rsidRPr="00D92EC1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bolsa</w:t>
            </w:r>
            <w:r w:rsidRPr="00D92EC1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zanahorias</w:t>
            </w:r>
            <w:r w:rsidRPr="00D92EC1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marca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Villena</w:t>
            </w:r>
            <w:r w:rsidRPr="00D92EC1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5</w:t>
            </w:r>
            <w:r w:rsidRPr="00D92EC1">
              <w:rPr>
                <w:rFonts w:cs="Arial"/>
                <w:b w:val="0"/>
                <w:bCs w:val="0"/>
                <w:szCs w:val="20"/>
                <w:lang w:val="es-ES_tradnl"/>
              </w:rPr>
              <w:t>00g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154" w:type="dxa"/>
          </w:tcPr>
          <w:p w14:paraId="23135911" w14:textId="46B4EB86" w:rsidR="0069280C" w:rsidRDefault="00CF4B9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CF4B99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384CB875" w14:textId="509A0BAB" w:rsidR="0069280C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24D428B" w14:textId="40BE8FD0" w:rsidR="0069280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00A2D064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7345C5A" w14:textId="18F690F7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 w:rsidRPr="00803C8D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bolsa</w:t>
            </w:r>
            <w:r w:rsidRPr="00803C8D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apio</w:t>
            </w:r>
            <w:r w:rsidRPr="00803C8D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marca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Pascual Marketing</w:t>
            </w:r>
            <w:r w:rsidRPr="00803C8D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21</w:t>
            </w:r>
            <w:r w:rsidRPr="00803C8D">
              <w:rPr>
                <w:rFonts w:cs="Arial"/>
                <w:b w:val="0"/>
                <w:bCs w:val="0"/>
                <w:szCs w:val="20"/>
                <w:lang w:val="es-ES_tradnl"/>
              </w:rPr>
              <w:t>0g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154" w:type="dxa"/>
          </w:tcPr>
          <w:p w14:paraId="7EC78D68" w14:textId="3CB4A5DE" w:rsidR="0069280C" w:rsidRDefault="00CF4B9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CF4B99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888CF22" w14:textId="699FFF98" w:rsidR="0069280C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37F2B09" w14:textId="3A1D4CAD" w:rsidR="0069280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39BE21B6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F8CD19A" w14:textId="46241C1C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 w:rsidRPr="005E659A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bandeja</w:t>
            </w:r>
            <w:r w:rsidRPr="005E659A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de moras</w:t>
            </w:r>
            <w:r w:rsidRPr="005E659A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marca </w:t>
            </w:r>
            <w:proofErr w:type="spellStart"/>
            <w:r>
              <w:rPr>
                <w:rFonts w:cs="Arial"/>
                <w:b w:val="0"/>
                <w:bCs w:val="0"/>
                <w:szCs w:val="20"/>
                <w:lang w:val="es-ES_tradnl"/>
              </w:rPr>
              <w:t>Driscoll’s</w:t>
            </w:r>
            <w:proofErr w:type="spellEnd"/>
            <w:r w:rsidRPr="005E659A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125</w:t>
            </w:r>
            <w:r w:rsidRPr="005E659A">
              <w:rPr>
                <w:rFonts w:cs="Arial"/>
                <w:b w:val="0"/>
                <w:bCs w:val="0"/>
                <w:szCs w:val="20"/>
                <w:lang w:val="es-ES_tradnl"/>
              </w:rPr>
              <w:t>g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154" w:type="dxa"/>
          </w:tcPr>
          <w:p w14:paraId="2851B46C" w14:textId="5FA28CF0" w:rsidR="0069280C" w:rsidRDefault="00CF4B9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CF4B99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618364E8" w14:textId="11135640" w:rsidR="0069280C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8C2F1AD" w14:textId="2DE0A114" w:rsidR="0069280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69280C" w14:paraId="508400D7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757E325" w14:textId="725749D7" w:rsidR="0069280C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Acercarse a la sección de lácteos.</w:t>
            </w:r>
          </w:p>
        </w:tc>
        <w:tc>
          <w:tcPr>
            <w:tcW w:w="1154" w:type="dxa"/>
          </w:tcPr>
          <w:p w14:paraId="21B1C787" w14:textId="2729A32F" w:rsidR="0069280C" w:rsidRDefault="007D521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7D521E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3C404BA7" w14:textId="1D904F37" w:rsidR="0069280C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9A315B2" w14:textId="443BA761" w:rsidR="0069280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5D46D8" w14:paraId="13195EF5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96206B7" w14:textId="19B8BDFC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 w:rsidRPr="00CE725D">
              <w:rPr>
                <w:rFonts w:cs="Arial"/>
                <w:b w:val="0"/>
                <w:bCs w:val="0"/>
                <w:szCs w:val="20"/>
                <w:lang w:val="es-ES_tradnl"/>
              </w:rPr>
              <w:t>Buscar y agregar un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proofErr w:type="spellStart"/>
            <w:r>
              <w:rPr>
                <w:rFonts w:cs="Arial"/>
                <w:b w:val="0"/>
                <w:bCs w:val="0"/>
                <w:szCs w:val="20"/>
                <w:lang w:val="es-ES_tradnl"/>
              </w:rPr>
              <w:t>brick</w:t>
            </w:r>
            <w:proofErr w:type="spellEnd"/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leche entera</w:t>
            </w:r>
            <w:r w:rsidRPr="00CE725D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marca Hacendado de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1000ml.</w:t>
            </w:r>
          </w:p>
        </w:tc>
        <w:tc>
          <w:tcPr>
            <w:tcW w:w="1154" w:type="dxa"/>
          </w:tcPr>
          <w:p w14:paraId="50A86D93" w14:textId="48B2433A" w:rsidR="005D46D8" w:rsidRDefault="00CF4B9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CF4B99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68808B19" w14:textId="3F910922" w:rsidR="005D46D8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6653119" w14:textId="3A182F79" w:rsidR="005D46D8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5D46D8" w14:paraId="178D4B7C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3187D6B" w14:textId="5F5D3035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Acercarse a la sección de carnes</w:t>
            </w:r>
          </w:p>
        </w:tc>
        <w:tc>
          <w:tcPr>
            <w:tcW w:w="1154" w:type="dxa"/>
          </w:tcPr>
          <w:p w14:paraId="3D905F6B" w14:textId="0B82016A" w:rsidR="005D46D8" w:rsidRDefault="00CF4B9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CF4B99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66A954C6" w14:textId="4CE211CB" w:rsidR="005D46D8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9262605" w14:textId="17D1749C" w:rsidR="005D46D8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5D46D8" w14:paraId="04FBA12D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70D9DDAB" w14:textId="150F3BEC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 w:rsidRPr="002F2D13">
              <w:rPr>
                <w:rFonts w:cs="Arial"/>
                <w:b w:val="0"/>
                <w:szCs w:val="20"/>
                <w:lang w:val="es-ES_tradnl"/>
              </w:rPr>
              <w:t>Buscar y agregar un paquete de carne de paleta de res molida (30% de grasa) marca Vacuno Bovino de 400g</w:t>
            </w:r>
            <w:r>
              <w:rPr>
                <w:rFonts w:cs="Arial"/>
                <w:b w:val="0"/>
                <w:szCs w:val="20"/>
                <w:lang w:val="es-ES_tradnl"/>
              </w:rPr>
              <w:t>.</w:t>
            </w:r>
          </w:p>
        </w:tc>
        <w:tc>
          <w:tcPr>
            <w:tcW w:w="1154" w:type="dxa"/>
          </w:tcPr>
          <w:p w14:paraId="7119DBC2" w14:textId="38BB6067" w:rsidR="005D46D8" w:rsidRDefault="00CF4B9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CF4B99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08109E63" w14:textId="597352AC" w:rsidR="005D46D8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098E7A7" w14:textId="38376DB2" w:rsidR="005D46D8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5D46D8" w14:paraId="2FFC78FC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F1330AF" w14:textId="047A77F9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 w:rsidRPr="002F2D13">
              <w:rPr>
                <w:rFonts w:cs="Arial"/>
                <w:b w:val="0"/>
                <w:szCs w:val="20"/>
                <w:lang w:val="es-ES_tradnl"/>
              </w:rPr>
              <w:t>Buscar y agregar una bandeja de panceta de cerdo marca Costa Brava de 500g</w:t>
            </w:r>
            <w:r>
              <w:rPr>
                <w:rFonts w:cs="Arial"/>
                <w:b w:val="0"/>
                <w:szCs w:val="20"/>
                <w:lang w:val="es-ES_tradnl"/>
              </w:rPr>
              <w:t>.</w:t>
            </w:r>
          </w:p>
        </w:tc>
        <w:tc>
          <w:tcPr>
            <w:tcW w:w="1154" w:type="dxa"/>
          </w:tcPr>
          <w:p w14:paraId="3E3F763A" w14:textId="115F367A" w:rsidR="005D46D8" w:rsidRDefault="00CF4B9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CF4B99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23A761F1" w14:textId="41781E01" w:rsidR="005D46D8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7653057" w14:textId="3823EC1F" w:rsidR="005D46D8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5D46D8" w14:paraId="4FF58F2D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A1639C0" w14:textId="69593783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Acercarse a la caja registradora.</w:t>
            </w:r>
          </w:p>
        </w:tc>
        <w:tc>
          <w:tcPr>
            <w:tcW w:w="1154" w:type="dxa"/>
          </w:tcPr>
          <w:p w14:paraId="51B24A79" w14:textId="4038B559" w:rsidR="005D46D8" w:rsidRDefault="00CF4B9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CF4B99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3FDFE7FD" w14:textId="55264058" w:rsidR="005D46D8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BD39B32" w14:textId="377F5D11" w:rsidR="005D46D8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5D46D8" w14:paraId="21F1F84C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0C34CC0" w14:textId="1EB3954D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Colocar sobre la caja registradora todos los ingredientes del carrito de compras.</w:t>
            </w:r>
          </w:p>
        </w:tc>
        <w:tc>
          <w:tcPr>
            <w:tcW w:w="1154" w:type="dxa"/>
          </w:tcPr>
          <w:p w14:paraId="1F643F90" w14:textId="585F0AEC" w:rsidR="005D46D8" w:rsidRDefault="00CF4B9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CF4B99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63E73AAC" w14:textId="2C221AA3" w:rsidR="005D46D8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38C2BDA3" w14:textId="3364A14D" w:rsidR="005D46D8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5D46D8" w14:paraId="5AF4945C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F09EB9F" w14:textId="6A737659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Pagar el total.</w:t>
            </w:r>
          </w:p>
        </w:tc>
        <w:tc>
          <w:tcPr>
            <w:tcW w:w="1154" w:type="dxa"/>
          </w:tcPr>
          <w:p w14:paraId="4AA1161E" w14:textId="7F6CD529" w:rsidR="005D46D8" w:rsidRDefault="00CF4B9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CF4B99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20DA5132" w14:textId="368CE8C1" w:rsidR="005D46D8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269ABE6" w14:textId="56CA0F86" w:rsidR="005D46D8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01638A3B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01798BB" w14:textId="6A902A31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Salir del </w:t>
            </w:r>
            <w:r w:rsidRPr="009069A6">
              <w:rPr>
                <w:rFonts w:cs="Arial"/>
                <w:szCs w:val="20"/>
                <w:lang w:val="es-ES_tradnl"/>
              </w:rPr>
              <w:t>Mercadona</w:t>
            </w:r>
            <w:r>
              <w:rPr>
                <w:rFonts w:cs="Arial"/>
                <w:szCs w:val="20"/>
                <w:lang w:val="es-ES_tradnl"/>
              </w:rPr>
              <w:t>.</w:t>
            </w:r>
          </w:p>
        </w:tc>
        <w:tc>
          <w:tcPr>
            <w:tcW w:w="1154" w:type="dxa"/>
          </w:tcPr>
          <w:p w14:paraId="044B2C62" w14:textId="7A4517C4" w:rsidR="005D46D8" w:rsidRDefault="00AB3656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AB3656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52F25509" w14:textId="20C27899" w:rsidR="005D46D8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35B52545" w14:textId="5F995527" w:rsidR="005D46D8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5D46D8" w14:paraId="304B8233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A36B1BE" w14:textId="37AF8F4A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 w:rsidRPr="001A5F43">
              <w:rPr>
                <w:b w:val="0"/>
                <w:bCs w:val="0"/>
              </w:rPr>
              <w:t xml:space="preserve">Dirigirse al </w:t>
            </w:r>
            <w:proofErr w:type="spellStart"/>
            <w:r w:rsidRPr="001A5F43">
              <w:t>Maset</w:t>
            </w:r>
            <w:proofErr w:type="spellEnd"/>
            <w:r w:rsidRPr="001A5F43">
              <w:t xml:space="preserve"> Vinos y Cavas</w:t>
            </w:r>
            <w:r>
              <w:t xml:space="preserve"> </w:t>
            </w:r>
            <w:r>
              <w:rPr>
                <w:b w:val="0"/>
                <w:bCs w:val="0"/>
              </w:rPr>
              <w:t>más cercano.</w:t>
            </w:r>
          </w:p>
        </w:tc>
        <w:tc>
          <w:tcPr>
            <w:tcW w:w="1154" w:type="dxa"/>
          </w:tcPr>
          <w:p w14:paraId="4F4DBD29" w14:textId="762593B9" w:rsidR="005D46D8" w:rsidRDefault="0073128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73128F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745EA063" w14:textId="1864B5A0" w:rsidR="005D46D8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D3BF5A4" w14:textId="6A9889A6" w:rsidR="005D46D8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0</w:t>
            </w:r>
          </w:p>
        </w:tc>
      </w:tr>
      <w:tr w:rsidR="005D46D8" w14:paraId="4E53969F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824ED11" w14:textId="6518DC87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 xml:space="preserve">Buscar una botella de </w:t>
            </w:r>
            <w:r w:rsidRPr="007B49A6">
              <w:rPr>
                <w:b w:val="0"/>
                <w:bCs w:val="0"/>
              </w:rPr>
              <w:t>v</w:t>
            </w:r>
            <w:proofErr w:type="spellStart"/>
            <w:r w:rsidRPr="007B49A6">
              <w:rPr>
                <w:b w:val="0"/>
                <w:bCs w:val="0"/>
                <w:lang w:val="es-ES_tradnl"/>
              </w:rPr>
              <w:t>ino</w:t>
            </w:r>
            <w:proofErr w:type="spellEnd"/>
            <w:r w:rsidRPr="007B49A6">
              <w:rPr>
                <w:b w:val="0"/>
                <w:bCs w:val="0"/>
                <w:lang w:val="es-ES_tradnl"/>
              </w:rPr>
              <w:t xml:space="preserve"> tinto seco cabernet </w:t>
            </w:r>
            <w:proofErr w:type="spellStart"/>
            <w:r>
              <w:rPr>
                <w:b w:val="0"/>
                <w:bCs w:val="0"/>
                <w:lang w:val="es-ES_tradnl"/>
              </w:rPr>
              <w:t>s</w:t>
            </w:r>
            <w:r w:rsidRPr="007B49A6">
              <w:rPr>
                <w:b w:val="0"/>
                <w:bCs w:val="0"/>
                <w:lang w:val="es-ES_tradnl"/>
              </w:rPr>
              <w:t>auvignon</w:t>
            </w:r>
            <w:proofErr w:type="spellEnd"/>
            <w:r>
              <w:rPr>
                <w:b w:val="0"/>
                <w:bCs w:val="0"/>
                <w:lang w:val="es-ES_tradnl"/>
              </w:rPr>
              <w:t xml:space="preserve"> de 750 ml.</w:t>
            </w:r>
          </w:p>
        </w:tc>
        <w:tc>
          <w:tcPr>
            <w:tcW w:w="1154" w:type="dxa"/>
          </w:tcPr>
          <w:p w14:paraId="5BA76D41" w14:textId="46A38636" w:rsidR="005D46D8" w:rsidRDefault="0073128F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73128F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1174CC7" w14:textId="78E58CED" w:rsidR="005D46D8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35E932EE" w14:textId="195C6852" w:rsidR="005D46D8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5D46D8" w14:paraId="600D64C5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791AAF8" w14:textId="05D10E4C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Acercarse a la caja registradora.</w:t>
            </w:r>
          </w:p>
        </w:tc>
        <w:tc>
          <w:tcPr>
            <w:tcW w:w="1154" w:type="dxa"/>
          </w:tcPr>
          <w:p w14:paraId="3A58C14A" w14:textId="4C223B9A" w:rsidR="005D46D8" w:rsidRDefault="0057033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57033E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79FBFB83" w14:textId="091ACDF6" w:rsidR="005D46D8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2ECC34E" w14:textId="645C045F" w:rsidR="005D46D8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5D46D8" w14:paraId="44DCDFAD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1EF7383" w14:textId="6DADE5FD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Pagar el total por el vino</w:t>
            </w:r>
            <w:r w:rsidR="009D43C3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154" w:type="dxa"/>
          </w:tcPr>
          <w:p w14:paraId="5A2F0D14" w14:textId="10F981B5" w:rsidR="005D46D8" w:rsidRDefault="009D43C3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D43C3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5A15A3B7" w14:textId="39209E95" w:rsidR="005D46D8" w:rsidRPr="00F60D7C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B368018" w14:textId="33708D73" w:rsidR="005D46D8" w:rsidRDefault="00F266E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7AEE68F1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0B8B144" w14:textId="626F22BF" w:rsidR="005D46D8" w:rsidRPr="00874BAB" w:rsidRDefault="0069280C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Regresar a casa con todos los ingredientes comprados.</w:t>
            </w:r>
          </w:p>
        </w:tc>
        <w:tc>
          <w:tcPr>
            <w:tcW w:w="1154" w:type="dxa"/>
          </w:tcPr>
          <w:p w14:paraId="2875633C" w14:textId="7C3D0CA9" w:rsidR="005D46D8" w:rsidRDefault="003552D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3552DF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3A6CACFE" w14:textId="7FEF4E03" w:rsidR="005D46D8" w:rsidRPr="00F60D7C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6356EF3" w14:textId="1A90D61C" w:rsidR="005D46D8" w:rsidRDefault="00F266E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0</w:t>
            </w:r>
          </w:p>
        </w:tc>
      </w:tr>
      <w:tr w:rsidR="005D46D8" w14:paraId="3557B4D4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4C7693D" w14:textId="5871A63C" w:rsidR="005D46D8" w:rsidRPr="00874BAB" w:rsidRDefault="00034001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</w:rPr>
              <w:t>Buscar una olla de 4 litros que mida</w:t>
            </w:r>
            <w:r w:rsidRPr="00173A45">
              <w:rPr>
                <w:rFonts w:cs="Arial"/>
                <w:b w:val="0"/>
                <w:bCs w:val="0"/>
                <w:szCs w:val="20"/>
              </w:rPr>
              <w:t xml:space="preserve"> 26 cm de ancho, 16.5 cm de alto y 26 cm de diámetro</w:t>
            </w:r>
            <w:r>
              <w:rPr>
                <w:rFonts w:cs="Arial"/>
                <w:b w:val="0"/>
                <w:bCs w:val="0"/>
                <w:szCs w:val="20"/>
              </w:rPr>
              <w:t>.</w:t>
            </w:r>
          </w:p>
        </w:tc>
        <w:tc>
          <w:tcPr>
            <w:tcW w:w="1154" w:type="dxa"/>
          </w:tcPr>
          <w:p w14:paraId="611D2180" w14:textId="2A1FB224" w:rsidR="005D46D8" w:rsidRDefault="00E1088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E1088C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359B16C3" w14:textId="128D1218" w:rsidR="005D46D8" w:rsidRPr="00F60D7C" w:rsidRDefault="00FC589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9C4FE2D" w14:textId="48FBDDD6" w:rsidR="005D46D8" w:rsidRDefault="00FC589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2DBE2D90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7508A7A" w14:textId="1B033DEA" w:rsidR="005D46D8" w:rsidRPr="00874BAB" w:rsidRDefault="00034001" w:rsidP="00D17DC1">
            <w:pPr>
              <w:jc w:val="both"/>
              <w:rPr>
                <w:b w:val="0"/>
                <w:bCs w:val="0"/>
              </w:rPr>
            </w:pPr>
            <w:r w:rsidRPr="00CA4144">
              <w:rPr>
                <w:rFonts w:cs="Arial"/>
                <w:b w:val="0"/>
                <w:bCs w:val="0"/>
                <w:szCs w:val="20"/>
              </w:rPr>
              <w:t>Llenar la olla con 3.2 litros de agua</w:t>
            </w:r>
            <w:r>
              <w:rPr>
                <w:rFonts w:cs="Arial"/>
                <w:b w:val="0"/>
                <w:bCs w:val="0"/>
                <w:szCs w:val="20"/>
              </w:rPr>
              <w:t>, colocar la tapa a la olla</w:t>
            </w:r>
            <w:r w:rsidRPr="00CA4144">
              <w:rPr>
                <w:rFonts w:cs="Arial"/>
                <w:b w:val="0"/>
                <w:bCs w:val="0"/>
                <w:szCs w:val="20"/>
              </w:rPr>
              <w:t xml:space="preserve"> y llevar a fuego</w:t>
            </w:r>
            <w:r>
              <w:rPr>
                <w:rFonts w:cs="Arial"/>
                <w:b w:val="0"/>
                <w:bCs w:val="0"/>
                <w:szCs w:val="20"/>
              </w:rPr>
              <w:t xml:space="preserve"> </w:t>
            </w:r>
            <w:r w:rsidRPr="00CA4144">
              <w:rPr>
                <w:rFonts w:cs="Arial"/>
                <w:b w:val="0"/>
                <w:bCs w:val="0"/>
                <w:szCs w:val="20"/>
              </w:rPr>
              <w:t>alto hasta ebullición vigorosa (100°C).</w:t>
            </w:r>
          </w:p>
        </w:tc>
        <w:tc>
          <w:tcPr>
            <w:tcW w:w="1154" w:type="dxa"/>
          </w:tcPr>
          <w:p w14:paraId="17DD63A2" w14:textId="77B24F31" w:rsidR="005D46D8" w:rsidRDefault="00E1088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E1088C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2343F440" w14:textId="017A40A6" w:rsidR="005D46D8" w:rsidRPr="00F60D7C" w:rsidRDefault="00FC589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0FE1026" w14:textId="4A0ED4FB" w:rsidR="005D46D8" w:rsidRDefault="00FC589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2</w:t>
            </w:r>
          </w:p>
        </w:tc>
      </w:tr>
      <w:tr w:rsidR="005D46D8" w14:paraId="7694F2F0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1110DDE" w14:textId="2237979C" w:rsidR="005D46D8" w:rsidRPr="00874BAB" w:rsidRDefault="00EB7085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</w:rPr>
              <w:lastRenderedPageBreak/>
              <w:t>Agregar</w:t>
            </w:r>
            <w:r w:rsidR="00034001" w:rsidRPr="00CA4144">
              <w:rPr>
                <w:rFonts w:cs="Arial"/>
                <w:b w:val="0"/>
                <w:bCs w:val="0"/>
                <w:szCs w:val="20"/>
              </w:rPr>
              <w:t xml:space="preserve"> 32 g de sal gruesa al agua hirviendo. Remover hasta disolver.</w:t>
            </w:r>
          </w:p>
        </w:tc>
        <w:tc>
          <w:tcPr>
            <w:tcW w:w="1154" w:type="dxa"/>
          </w:tcPr>
          <w:p w14:paraId="264DCF52" w14:textId="1E0088A1" w:rsidR="005D46D8" w:rsidRDefault="00C92E8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C92E8E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1217562F" w14:textId="360D6F43" w:rsidR="005D46D8" w:rsidRPr="00F60D7C" w:rsidRDefault="00FC589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451F0F0" w14:textId="3C72269F" w:rsidR="005D46D8" w:rsidRDefault="00FC589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47CF8685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25F2ADC" w14:textId="633DB6DD" w:rsidR="005D46D8" w:rsidRPr="00874BAB" w:rsidRDefault="00EB7085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</w:rPr>
              <w:t>Agregar</w:t>
            </w:r>
            <w:r w:rsidR="00034001" w:rsidRPr="00CA4144">
              <w:rPr>
                <w:rFonts w:cs="Arial"/>
                <w:b w:val="0"/>
                <w:bCs w:val="0"/>
                <w:szCs w:val="20"/>
              </w:rPr>
              <w:t xml:space="preserve"> los 320 g de </w:t>
            </w:r>
            <w:proofErr w:type="spellStart"/>
            <w:r w:rsidR="00034001" w:rsidRPr="00CA4144">
              <w:rPr>
                <w:rFonts w:cs="Arial"/>
                <w:b w:val="0"/>
                <w:bCs w:val="0"/>
                <w:i/>
                <w:iCs/>
                <w:szCs w:val="20"/>
              </w:rPr>
              <w:t>penne</w:t>
            </w:r>
            <w:proofErr w:type="spellEnd"/>
            <w:r w:rsidR="00034001" w:rsidRPr="00CA4144">
              <w:rPr>
                <w:rFonts w:cs="Arial"/>
                <w:b w:val="0"/>
                <w:bCs w:val="0"/>
                <w:szCs w:val="20"/>
              </w:rPr>
              <w:t> en forma de abanico para evitar que se peguen</w:t>
            </w:r>
            <w:r w:rsidR="00034001">
              <w:rPr>
                <w:rFonts w:cs="Arial"/>
                <w:b w:val="0"/>
                <w:bCs w:val="0"/>
                <w:szCs w:val="20"/>
              </w:rPr>
              <w:t xml:space="preserve"> y quitar la tapa para que no se vacié el agua</w:t>
            </w:r>
            <w:r w:rsidR="00034001" w:rsidRPr="00CA4144">
              <w:rPr>
                <w:rFonts w:cs="Arial"/>
                <w:b w:val="0"/>
                <w:bCs w:val="0"/>
                <w:szCs w:val="20"/>
              </w:rPr>
              <w:t>.</w:t>
            </w:r>
          </w:p>
        </w:tc>
        <w:tc>
          <w:tcPr>
            <w:tcW w:w="1154" w:type="dxa"/>
          </w:tcPr>
          <w:p w14:paraId="07FBF63E" w14:textId="48DC0F6E" w:rsidR="005D46D8" w:rsidRDefault="00CC62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CC626C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68226477" w14:textId="02406DF8" w:rsidR="005D46D8" w:rsidRPr="00F60D7C" w:rsidRDefault="00FC589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A750F10" w14:textId="7CC76C27" w:rsidR="005D46D8" w:rsidRDefault="00FC589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5D46D8" w14:paraId="29AAFD8D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0661266" w14:textId="2892D17B" w:rsidR="005D46D8" w:rsidRPr="00874BAB" w:rsidRDefault="00034001" w:rsidP="00D17DC1">
            <w:pPr>
              <w:jc w:val="both"/>
              <w:rPr>
                <w:b w:val="0"/>
                <w:bCs w:val="0"/>
              </w:rPr>
            </w:pPr>
            <w:r w:rsidRPr="00541379">
              <w:rPr>
                <w:rFonts w:cs="Arial"/>
                <w:b w:val="0"/>
                <w:bCs w:val="0"/>
                <w:szCs w:val="20"/>
              </w:rPr>
              <w:t>Iniciar cronómetro: Tiempo = (Instrucción del empaque – 2 min).</w:t>
            </w:r>
          </w:p>
        </w:tc>
        <w:tc>
          <w:tcPr>
            <w:tcW w:w="1154" w:type="dxa"/>
          </w:tcPr>
          <w:p w14:paraId="06DC9EA9" w14:textId="5B905A7B" w:rsidR="005D46D8" w:rsidRDefault="00CC62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CC626C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58BF776F" w14:textId="098D02B1" w:rsidR="005D46D8" w:rsidRPr="00F60D7C" w:rsidRDefault="00FC589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455C673" w14:textId="01AD07B6" w:rsidR="005D46D8" w:rsidRDefault="00FC589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0</w:t>
            </w:r>
          </w:p>
        </w:tc>
      </w:tr>
      <w:tr w:rsidR="005D46D8" w14:paraId="4CC3FA59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37B3154" w14:textId="77777777" w:rsidR="00034001" w:rsidRDefault="00034001" w:rsidP="00D17DC1">
            <w:pPr>
              <w:jc w:val="both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En el minuto 8 hacer pruebas de textura:</w:t>
            </w:r>
          </w:p>
          <w:p w14:paraId="48202E98" w14:textId="77777777" w:rsidR="00034001" w:rsidRPr="007A5FB2" w:rsidRDefault="00034001" w:rsidP="00D17DC1">
            <w:pPr>
              <w:pStyle w:val="Prrafodelista"/>
              <w:numPr>
                <w:ilvl w:val="0"/>
                <w:numId w:val="5"/>
              </w:num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7A5FB2">
              <w:rPr>
                <w:rFonts w:cs="Arial"/>
                <w:b w:val="0"/>
                <w:bCs w:val="0"/>
                <w:szCs w:val="20"/>
              </w:rPr>
              <w:t xml:space="preserve">Sacar un </w:t>
            </w:r>
            <w:proofErr w:type="spellStart"/>
            <w:r w:rsidRPr="007A5FB2">
              <w:rPr>
                <w:rFonts w:cs="Arial"/>
                <w:b w:val="0"/>
                <w:bCs w:val="0"/>
                <w:szCs w:val="20"/>
              </w:rPr>
              <w:t>penne</w:t>
            </w:r>
            <w:proofErr w:type="spellEnd"/>
            <w:r w:rsidRPr="007A5FB2">
              <w:rPr>
                <w:rFonts w:cs="Arial"/>
                <w:b w:val="0"/>
                <w:bCs w:val="0"/>
                <w:szCs w:val="20"/>
              </w:rPr>
              <w:t xml:space="preserve"> y morder. Debe tener núcleo firme pero no crudo.</w:t>
            </w:r>
          </w:p>
          <w:p w14:paraId="15A85736" w14:textId="77777777" w:rsidR="00034001" w:rsidRPr="007A5FB2" w:rsidRDefault="00034001" w:rsidP="00D17DC1">
            <w:pPr>
              <w:pStyle w:val="Prrafodelista"/>
              <w:numPr>
                <w:ilvl w:val="0"/>
                <w:numId w:val="5"/>
              </w:num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7A5FB2">
              <w:rPr>
                <w:rFonts w:cs="Arial"/>
                <w:b w:val="0"/>
                <w:bCs w:val="0"/>
                <w:szCs w:val="20"/>
              </w:rPr>
              <w:t>Prueba visual: Al cortar, el centro debe ser ligeramente más claro que los bordes.</w:t>
            </w:r>
          </w:p>
          <w:p w14:paraId="25509EA4" w14:textId="34491E80" w:rsidR="005D46D8" w:rsidRPr="00874BAB" w:rsidRDefault="00034001" w:rsidP="00386BF0">
            <w:pPr>
              <w:pStyle w:val="Prrafodelista"/>
              <w:numPr>
                <w:ilvl w:val="0"/>
                <w:numId w:val="5"/>
              </w:numPr>
              <w:jc w:val="both"/>
              <w:rPr>
                <w:b w:val="0"/>
                <w:bCs w:val="0"/>
              </w:rPr>
            </w:pPr>
            <w:r w:rsidRPr="007A5FB2">
              <w:rPr>
                <w:rFonts w:cs="Arial"/>
                <w:b w:val="0"/>
                <w:bCs w:val="0"/>
                <w:szCs w:val="20"/>
              </w:rPr>
              <w:t xml:space="preserve">Prueba de la pared: Lanzar un </w:t>
            </w:r>
            <w:proofErr w:type="spellStart"/>
            <w:r w:rsidRPr="007A5FB2">
              <w:rPr>
                <w:rFonts w:cs="Arial"/>
                <w:b w:val="0"/>
                <w:bCs w:val="0"/>
                <w:szCs w:val="20"/>
              </w:rPr>
              <w:t>penne</w:t>
            </w:r>
            <w:proofErr w:type="spellEnd"/>
            <w:r w:rsidRPr="007A5FB2">
              <w:rPr>
                <w:rFonts w:cs="Arial"/>
                <w:b w:val="0"/>
                <w:bCs w:val="0"/>
                <w:szCs w:val="20"/>
              </w:rPr>
              <w:t xml:space="preserve"> contra la pared; si se pega, está lista.</w:t>
            </w:r>
          </w:p>
        </w:tc>
        <w:tc>
          <w:tcPr>
            <w:tcW w:w="1154" w:type="dxa"/>
          </w:tcPr>
          <w:p w14:paraId="20E2CF99" w14:textId="286E0E42" w:rsidR="005D46D8" w:rsidRDefault="00F0306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03062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3842E824" w14:textId="660D8890" w:rsidR="005D46D8" w:rsidRPr="00F60D7C" w:rsidRDefault="00FC589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9D07275" w14:textId="303CE60A" w:rsidR="005D46D8" w:rsidRDefault="00FC589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5D46D8" w14:paraId="06B8AC0F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EE5B488" w14:textId="3B04CE6F" w:rsidR="005D46D8" w:rsidRPr="00874BAB" w:rsidRDefault="00034001" w:rsidP="00D17DC1">
            <w:pPr>
              <w:jc w:val="both"/>
              <w:rPr>
                <w:b w:val="0"/>
                <w:bCs w:val="0"/>
              </w:rPr>
            </w:pPr>
            <w:r w:rsidRPr="00336CAB">
              <w:rPr>
                <w:rFonts w:cs="Arial"/>
                <w:b w:val="0"/>
                <w:bCs w:val="0"/>
                <w:szCs w:val="20"/>
              </w:rPr>
              <w:t xml:space="preserve">Escurrir la pasta </w:t>
            </w:r>
            <w:r>
              <w:rPr>
                <w:rFonts w:cs="Arial"/>
                <w:b w:val="0"/>
                <w:bCs w:val="0"/>
                <w:szCs w:val="20"/>
              </w:rPr>
              <w:t>sin enjuagar en un</w:t>
            </w:r>
            <w:r w:rsidRPr="00336CAB">
              <w:rPr>
                <w:rFonts w:cs="Arial"/>
                <w:b w:val="0"/>
                <w:bCs w:val="0"/>
                <w:szCs w:val="20"/>
              </w:rPr>
              <w:t xml:space="preserve"> colador metálico</w:t>
            </w:r>
            <w:r>
              <w:rPr>
                <w:rFonts w:cs="Arial"/>
                <w:b w:val="0"/>
                <w:bCs w:val="0"/>
                <w:szCs w:val="20"/>
              </w:rPr>
              <w:t xml:space="preserve">. </w:t>
            </w:r>
          </w:p>
        </w:tc>
        <w:tc>
          <w:tcPr>
            <w:tcW w:w="1154" w:type="dxa"/>
          </w:tcPr>
          <w:p w14:paraId="7D4BB426" w14:textId="22B5CDD5" w:rsidR="005D46D8" w:rsidRDefault="0017727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17727A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5C4B01A0" w14:textId="2B51E36D" w:rsidR="005D46D8" w:rsidRPr="00F60D7C" w:rsidRDefault="00FC589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48A3FA6" w14:textId="7F8EA59C" w:rsidR="005D46D8" w:rsidRDefault="00FC589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5D46D8" w14:paraId="236388ED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C517B34" w14:textId="42704760" w:rsidR="005D46D8" w:rsidRPr="00874BAB" w:rsidRDefault="00034001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 xml:space="preserve">Agregar </w:t>
            </w:r>
            <w:r w:rsidRPr="00874BAB">
              <w:rPr>
                <w:b w:val="0"/>
                <w:bCs w:val="0"/>
              </w:rPr>
              <w:t xml:space="preserve">la pasta </w:t>
            </w:r>
            <w:r>
              <w:rPr>
                <w:b w:val="0"/>
                <w:bCs w:val="0"/>
              </w:rPr>
              <w:t>a</w:t>
            </w:r>
            <w:r w:rsidRPr="00874BAB">
              <w:rPr>
                <w:b w:val="0"/>
                <w:bCs w:val="0"/>
              </w:rPr>
              <w:t xml:space="preserve"> un recipiente ancho</w:t>
            </w:r>
            <w:r>
              <w:rPr>
                <w:b w:val="0"/>
                <w:bCs w:val="0"/>
              </w:rPr>
              <w:t xml:space="preserve"> con capacidad de un litro</w:t>
            </w:r>
            <w:r w:rsidRPr="00874BAB">
              <w:rPr>
                <w:b w:val="0"/>
                <w:bCs w:val="0"/>
              </w:rPr>
              <w:t xml:space="preserve"> y mezclar con 1 c</w:t>
            </w:r>
            <w:r>
              <w:rPr>
                <w:b w:val="0"/>
                <w:bCs w:val="0"/>
              </w:rPr>
              <w:t>uchara sopera</w:t>
            </w:r>
            <w:r w:rsidRPr="00874BAB">
              <w:rPr>
                <w:b w:val="0"/>
                <w:bCs w:val="0"/>
              </w:rPr>
              <w:t xml:space="preserve"> de aceite de oliva</w:t>
            </w:r>
            <w:r>
              <w:rPr>
                <w:b w:val="0"/>
                <w:bCs w:val="0"/>
              </w:rPr>
              <w:t xml:space="preserve"> mientras la pasta la salsa esta lista.</w:t>
            </w:r>
          </w:p>
        </w:tc>
        <w:tc>
          <w:tcPr>
            <w:tcW w:w="1154" w:type="dxa"/>
          </w:tcPr>
          <w:p w14:paraId="1CF0608B" w14:textId="5BB7C760" w:rsidR="005D46D8" w:rsidRDefault="0017727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7727A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4CB4887E" w14:textId="1E7449C9" w:rsidR="005D46D8" w:rsidRPr="00F60D7C" w:rsidRDefault="00FC589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4E51500" w14:textId="6E3F5E16" w:rsidR="005D46D8" w:rsidRDefault="00FC589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5D46D8" w14:paraId="5E1ED441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D476FC1" w14:textId="686EF98D" w:rsidR="005D46D8" w:rsidRPr="00874BAB" w:rsidRDefault="00034001" w:rsidP="00D17DC1">
            <w:pPr>
              <w:jc w:val="both"/>
              <w:rPr>
                <w:b w:val="0"/>
                <w:bCs w:val="0"/>
              </w:rPr>
            </w:pPr>
            <w:r w:rsidRPr="00A315ED">
              <w:rPr>
                <w:rFonts w:cs="Arial"/>
                <w:b w:val="0"/>
                <w:bCs w:val="0"/>
                <w:szCs w:val="20"/>
              </w:rPr>
              <w:t>Reservar 160 ml de agua de cocción (50 ml por cada 100 g de pasta).</w:t>
            </w:r>
          </w:p>
        </w:tc>
        <w:tc>
          <w:tcPr>
            <w:tcW w:w="1154" w:type="dxa"/>
          </w:tcPr>
          <w:p w14:paraId="289705B3" w14:textId="4F8FAB16" w:rsidR="005D46D8" w:rsidRDefault="00A7054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A70545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4C25B8D" w14:textId="1009696E" w:rsidR="005D46D8" w:rsidRPr="00F60D7C" w:rsidRDefault="00FC589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F3EFA8D" w14:textId="541E691E" w:rsidR="005D46D8" w:rsidRDefault="00FC589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19F487A3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927DC47" w14:textId="4ECF5D07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</w:rPr>
              <w:t>Pelar y lavar la cebolla, la zanahoria y el apio.</w:t>
            </w:r>
          </w:p>
        </w:tc>
        <w:tc>
          <w:tcPr>
            <w:tcW w:w="1154" w:type="dxa"/>
          </w:tcPr>
          <w:p w14:paraId="393A917F" w14:textId="5EF15AD7" w:rsidR="005D46D8" w:rsidRDefault="00A7054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A70545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16EC78BA" w14:textId="30BA504F" w:rsidR="005D46D8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8E024E8" w14:textId="7BD591B6" w:rsidR="005D46D8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5D46D8" w14:paraId="77F0F07B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A6B5A87" w14:textId="4398FE65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</w:rPr>
              <w:t xml:space="preserve">Buscar una </w:t>
            </w:r>
            <w:r w:rsidR="00D00C28">
              <w:rPr>
                <w:rFonts w:cs="Arial"/>
                <w:b w:val="0"/>
                <w:bCs w:val="0"/>
                <w:szCs w:val="20"/>
              </w:rPr>
              <w:t>Tabla</w:t>
            </w:r>
            <w:r>
              <w:rPr>
                <w:rFonts w:cs="Arial"/>
                <w:b w:val="0"/>
                <w:bCs w:val="0"/>
                <w:szCs w:val="20"/>
              </w:rPr>
              <w:t xml:space="preserve"> plástica de cortar, para picar </w:t>
            </w:r>
            <w:r w:rsidRPr="00CD6D36">
              <w:rPr>
                <w:rFonts w:cs="Arial"/>
                <w:b w:val="0"/>
                <w:bCs w:val="0"/>
                <w:szCs w:val="20"/>
              </w:rPr>
              <w:t>cebolla, zanahoria y apio</w:t>
            </w:r>
            <w:r>
              <w:rPr>
                <w:rFonts w:cs="Arial"/>
                <w:b w:val="0"/>
                <w:bCs w:val="0"/>
                <w:szCs w:val="20"/>
              </w:rPr>
              <w:t xml:space="preserve"> en corte brunoise.</w:t>
            </w:r>
          </w:p>
        </w:tc>
        <w:tc>
          <w:tcPr>
            <w:tcW w:w="1154" w:type="dxa"/>
          </w:tcPr>
          <w:p w14:paraId="637CD39E" w14:textId="5C601744" w:rsidR="005D46D8" w:rsidRDefault="00A7054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A70545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6CF47CA" w14:textId="76A7B43F" w:rsidR="005D46D8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901DFBC" w14:textId="4B43DFEA" w:rsidR="005D46D8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7</w:t>
            </w:r>
          </w:p>
        </w:tc>
      </w:tr>
      <w:tr w:rsidR="005D46D8" w14:paraId="575A4E1D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BF3E03C" w14:textId="59B120B0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Buscar un sartén con capacidad de 5 litros.</w:t>
            </w:r>
          </w:p>
        </w:tc>
        <w:tc>
          <w:tcPr>
            <w:tcW w:w="1154" w:type="dxa"/>
          </w:tcPr>
          <w:p w14:paraId="25EE0FDA" w14:textId="2A2E2F7A" w:rsidR="005D46D8" w:rsidRDefault="00A7054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A70545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38E2DE8F" w14:textId="1ABAD504" w:rsidR="005D46D8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280EEE9" w14:textId="05F1E3F6" w:rsidR="005D46D8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5D46D8" w14:paraId="6B803597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BE524CA" w14:textId="7B3FE550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Colocar en la estufa la olla y agregar 2 cucharadas soperas de aceite de oliva.</w:t>
            </w:r>
          </w:p>
        </w:tc>
        <w:tc>
          <w:tcPr>
            <w:tcW w:w="1154" w:type="dxa"/>
          </w:tcPr>
          <w:p w14:paraId="70C11672" w14:textId="368CEDB0" w:rsidR="005D46D8" w:rsidRDefault="005E6B8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5E6B8C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3A87150A" w14:textId="0C8AC54F" w:rsidR="005D46D8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B3F03C3" w14:textId="2BC30094" w:rsidR="005D46D8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5D46D8" w14:paraId="607962F7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8BC71FE" w14:textId="5D4D250C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</w:rPr>
              <w:t>C</w:t>
            </w:r>
            <w:r w:rsidRPr="00E4247F">
              <w:rPr>
                <w:rFonts w:cs="Arial"/>
                <w:b w:val="0"/>
                <w:bCs w:val="0"/>
                <w:szCs w:val="20"/>
              </w:rPr>
              <w:t>alentar el aceite a 150–160°C</w:t>
            </w:r>
            <w:r>
              <w:rPr>
                <w:rFonts w:cs="Arial"/>
                <w:b w:val="0"/>
                <w:bCs w:val="0"/>
                <w:szCs w:val="20"/>
              </w:rPr>
              <w:t>.</w:t>
            </w:r>
          </w:p>
        </w:tc>
        <w:tc>
          <w:tcPr>
            <w:tcW w:w="1154" w:type="dxa"/>
          </w:tcPr>
          <w:p w14:paraId="606DEF9E" w14:textId="7DEA87FE" w:rsidR="005D46D8" w:rsidRDefault="008D5915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8D5915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748E7223" w14:textId="42C02CC9" w:rsidR="005D46D8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7BD9E94" w14:textId="72F9E7AF" w:rsidR="005D46D8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5D46D8" w14:paraId="189C98FB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73932847" w14:textId="77777777" w:rsidR="00AE36D7" w:rsidRPr="00184F23" w:rsidRDefault="00AE36D7" w:rsidP="00D17DC1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184F23">
              <w:rPr>
                <w:rFonts w:cs="Arial"/>
                <w:b w:val="0"/>
                <w:bCs w:val="0"/>
                <w:szCs w:val="20"/>
              </w:rPr>
              <w:t>Añadir cebolla, zanahoria y apio. Sofreír a fuego medio-bajo.</w:t>
            </w:r>
          </w:p>
          <w:p w14:paraId="448DF05A" w14:textId="77777777" w:rsidR="005D46D8" w:rsidRPr="00874BAB" w:rsidRDefault="005D46D8" w:rsidP="00D17DC1">
            <w:pPr>
              <w:jc w:val="both"/>
              <w:rPr>
                <w:b w:val="0"/>
                <w:bCs w:val="0"/>
              </w:rPr>
            </w:pPr>
          </w:p>
        </w:tc>
        <w:tc>
          <w:tcPr>
            <w:tcW w:w="1154" w:type="dxa"/>
          </w:tcPr>
          <w:p w14:paraId="144A9419" w14:textId="5F164FDB" w:rsidR="005D46D8" w:rsidRDefault="008D591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8D5915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0C205009" w14:textId="6182E0A0" w:rsidR="005D46D8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EAB31A6" w14:textId="783A0E12" w:rsidR="005D46D8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07EBE750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F7D33B6" w14:textId="77777777" w:rsidR="00AE36D7" w:rsidRPr="00A644A3" w:rsidRDefault="00AE36D7" w:rsidP="00D17DC1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>
              <w:rPr>
                <w:rFonts w:cs="Arial"/>
                <w:b w:val="0"/>
                <w:bCs w:val="0"/>
                <w:szCs w:val="20"/>
              </w:rPr>
              <w:t>Revolver</w:t>
            </w:r>
            <w:r w:rsidRPr="00A644A3">
              <w:rPr>
                <w:rFonts w:cs="Arial"/>
                <w:b w:val="0"/>
                <w:bCs w:val="0"/>
                <w:szCs w:val="20"/>
              </w:rPr>
              <w:t xml:space="preserve"> cada 90 segundos para evitar caramelización.</w:t>
            </w:r>
          </w:p>
          <w:p w14:paraId="06188811" w14:textId="77777777" w:rsidR="005D46D8" w:rsidRPr="00874BAB" w:rsidRDefault="005D46D8" w:rsidP="00D17DC1">
            <w:pPr>
              <w:jc w:val="both"/>
              <w:rPr>
                <w:b w:val="0"/>
                <w:bCs w:val="0"/>
              </w:rPr>
            </w:pPr>
          </w:p>
        </w:tc>
        <w:tc>
          <w:tcPr>
            <w:tcW w:w="1154" w:type="dxa"/>
          </w:tcPr>
          <w:p w14:paraId="76289A80" w14:textId="7B2323BF" w:rsidR="005D46D8" w:rsidRDefault="00FE58E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E58EF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0EBC1869" w14:textId="33DA303F" w:rsidR="005D46D8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1013F72" w14:textId="663ABF26" w:rsidR="005D46D8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18EE1672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A06289D" w14:textId="4577C77F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 w:rsidRPr="008F20B2">
              <w:rPr>
                <w:b w:val="0"/>
                <w:bCs w:val="0"/>
                <w:lang w:val="es-ES_tradnl"/>
              </w:rPr>
              <w:t xml:space="preserve">Está listo cuando </w:t>
            </w:r>
            <w:r>
              <w:rPr>
                <w:b w:val="0"/>
                <w:bCs w:val="0"/>
              </w:rPr>
              <w:t>l</w:t>
            </w:r>
            <w:r w:rsidRPr="00EE2396">
              <w:rPr>
                <w:b w:val="0"/>
                <w:bCs w:val="0"/>
              </w:rPr>
              <w:t>as verduras están traslúcidas, sin color dorado</w:t>
            </w:r>
            <w:r w:rsidR="00666C74">
              <w:rPr>
                <w:b w:val="0"/>
                <w:bCs w:val="0"/>
              </w:rPr>
              <w:t>.</w:t>
            </w:r>
          </w:p>
        </w:tc>
        <w:tc>
          <w:tcPr>
            <w:tcW w:w="1154" w:type="dxa"/>
          </w:tcPr>
          <w:p w14:paraId="2950C4D6" w14:textId="1FF0BC78" w:rsidR="005D46D8" w:rsidRDefault="00666C7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666C74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1A9C0941" w14:textId="5479B1F5" w:rsidR="005D46D8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F1BCF56" w14:textId="76C40352" w:rsidR="005D46D8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8</w:t>
            </w:r>
          </w:p>
        </w:tc>
      </w:tr>
      <w:tr w:rsidR="005D46D8" w14:paraId="28B6B40B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966A4F6" w14:textId="7532B5A4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Agregar 3 gramos de sal y 2 gramos de pimienta negra molida a las verduras.</w:t>
            </w:r>
          </w:p>
        </w:tc>
        <w:tc>
          <w:tcPr>
            <w:tcW w:w="1154" w:type="dxa"/>
          </w:tcPr>
          <w:p w14:paraId="21D36BE1" w14:textId="3F70A718" w:rsidR="005D46D8" w:rsidRDefault="00666C7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666C74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6DE498A" w14:textId="5BACF25F" w:rsidR="005D46D8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8B812D1" w14:textId="58C05DEB" w:rsidR="005D46D8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208F0CE0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B272FCD" w14:textId="356F481E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 w:rsidRPr="00EE347E">
              <w:rPr>
                <w:b w:val="0"/>
                <w:bCs w:val="0"/>
                <w:lang w:val="es-ES_tradnl"/>
              </w:rPr>
              <w:t>Subir el fuego a alto.</w:t>
            </w:r>
          </w:p>
        </w:tc>
        <w:tc>
          <w:tcPr>
            <w:tcW w:w="1154" w:type="dxa"/>
          </w:tcPr>
          <w:p w14:paraId="6961ADB4" w14:textId="297F3467" w:rsidR="005D46D8" w:rsidRDefault="008801C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8801C0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6351B13F" w14:textId="14DB15B5" w:rsidR="005D46D8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009BC71" w14:textId="66DFE765" w:rsidR="005D46D8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1BDCACFE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ABD64B5" w14:textId="092E8456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Ahora en el mismo sartén de los vegetales agregar 500 gramos de panceta de cerdo.</w:t>
            </w:r>
          </w:p>
        </w:tc>
        <w:tc>
          <w:tcPr>
            <w:tcW w:w="1154" w:type="dxa"/>
          </w:tcPr>
          <w:p w14:paraId="2ECD5E61" w14:textId="46044445" w:rsidR="005D46D8" w:rsidRDefault="009B10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9B10B7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17AA74ED" w14:textId="33DC8983" w:rsidR="005D46D8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15458BB" w14:textId="36BD0487" w:rsidR="005D46D8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2C8C56BE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059A76B" w14:textId="58979E20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Dorar la panceta 3 minutos por cada lado.</w:t>
            </w:r>
          </w:p>
        </w:tc>
        <w:tc>
          <w:tcPr>
            <w:tcW w:w="1154" w:type="dxa"/>
          </w:tcPr>
          <w:p w14:paraId="0A78688D" w14:textId="78EE9DA6" w:rsidR="005D46D8" w:rsidRDefault="009B10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B10B7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84F90F0" w14:textId="2E942861" w:rsidR="005D46D8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F781362" w14:textId="0C638C08" w:rsidR="005D46D8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6</w:t>
            </w:r>
          </w:p>
        </w:tc>
      </w:tr>
      <w:tr w:rsidR="005D46D8" w14:paraId="6F765ED9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BFB3886" w14:textId="4B9A0505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 xml:space="preserve">Desmenuzar la panceta con una cuchara de madera, en trozos tamaño bocado. </w:t>
            </w:r>
          </w:p>
        </w:tc>
        <w:tc>
          <w:tcPr>
            <w:tcW w:w="1154" w:type="dxa"/>
          </w:tcPr>
          <w:p w14:paraId="0FB42CE6" w14:textId="7DED0A56" w:rsidR="005D46D8" w:rsidRDefault="009B10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9B10B7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0E2B1A39" w14:textId="32AFC7F8" w:rsidR="005D46D8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699A5B2" w14:textId="61FFD257" w:rsidR="005D46D8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5D46D8" w14:paraId="2C743166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B5E7777" w14:textId="6EBF7106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Agregar los 400 gramos de carne molida de res al mismo sartén.</w:t>
            </w:r>
          </w:p>
        </w:tc>
        <w:tc>
          <w:tcPr>
            <w:tcW w:w="1154" w:type="dxa"/>
          </w:tcPr>
          <w:p w14:paraId="5219EB58" w14:textId="70613C63" w:rsidR="005D46D8" w:rsidRDefault="009B10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B10B7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7666403" w14:textId="1C973B01" w:rsidR="005D46D8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3E17A726" w14:textId="2E353FBA" w:rsidR="005D46D8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5FDDEAEB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9DD5DDB" w14:textId="415FD5B6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Desmenuzar con cuchara la carne modita.</w:t>
            </w:r>
          </w:p>
        </w:tc>
        <w:tc>
          <w:tcPr>
            <w:tcW w:w="1154" w:type="dxa"/>
          </w:tcPr>
          <w:p w14:paraId="6C6689AD" w14:textId="3D52196E" w:rsidR="005D46D8" w:rsidRDefault="009B10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9B10B7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34BC9A00" w14:textId="70BF5AE5" w:rsidR="005D46D8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26CB80F" w14:textId="4BDAA088" w:rsidR="005D46D8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5D46D8" w14:paraId="5F3BA31A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742205A7" w14:textId="14967B90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Dorar sin revolver en exceso (cada 1.30 minuto</w:t>
            </w:r>
            <w:r>
              <w:rPr>
                <w:lang w:val="es-ES_tradnl"/>
              </w:rPr>
              <w:t>s</w:t>
            </w:r>
            <w:r>
              <w:rPr>
                <w:b w:val="0"/>
                <w:bCs w:val="0"/>
                <w:lang w:val="es-ES_tradnl"/>
              </w:rPr>
              <w:t>).</w:t>
            </w:r>
          </w:p>
        </w:tc>
        <w:tc>
          <w:tcPr>
            <w:tcW w:w="1154" w:type="dxa"/>
          </w:tcPr>
          <w:p w14:paraId="583FBBEC" w14:textId="34C0C6D6" w:rsidR="005D46D8" w:rsidRDefault="0076184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761847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20192813" w14:textId="780EF29B" w:rsidR="005D46D8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023247E" w14:textId="1D4D52B5" w:rsidR="005D46D8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5D46D8" w14:paraId="145A521B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5E1488E" w14:textId="6C0F11FC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 w:rsidRPr="00A072F2">
              <w:rPr>
                <w:b w:val="0"/>
                <w:bCs w:val="0"/>
              </w:rPr>
              <w:t>Añadir</w:t>
            </w:r>
            <w:r>
              <w:rPr>
                <w:b w:val="0"/>
                <w:bCs w:val="0"/>
              </w:rPr>
              <w:t xml:space="preserve"> 150 ml de </w:t>
            </w:r>
            <w:r w:rsidRPr="00A072F2">
              <w:rPr>
                <w:b w:val="0"/>
                <w:bCs w:val="0"/>
              </w:rPr>
              <w:t>vino y raspar el fondo de la sartén</w:t>
            </w:r>
            <w:r>
              <w:rPr>
                <w:b w:val="0"/>
                <w:bCs w:val="0"/>
              </w:rPr>
              <w:t xml:space="preserve"> hasta que solo quede el olor a uva y se evapore el alcohol.</w:t>
            </w:r>
          </w:p>
        </w:tc>
        <w:tc>
          <w:tcPr>
            <w:tcW w:w="1154" w:type="dxa"/>
          </w:tcPr>
          <w:p w14:paraId="7EA92BAD" w14:textId="4E7EBFEF" w:rsidR="005D46D8" w:rsidRDefault="004E4B3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4E4B3A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3AFD7F9D" w14:textId="707E2868" w:rsidR="005D46D8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A1575F0" w14:textId="3A6AA04D" w:rsidR="005D46D8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6</w:t>
            </w:r>
          </w:p>
        </w:tc>
      </w:tr>
      <w:tr w:rsidR="005D46D8" w14:paraId="73C54D5C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77A34BE3" w14:textId="1931E61D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Bajar el fuego a medio.</w:t>
            </w:r>
          </w:p>
        </w:tc>
        <w:tc>
          <w:tcPr>
            <w:tcW w:w="1154" w:type="dxa"/>
          </w:tcPr>
          <w:p w14:paraId="4EA336EE" w14:textId="11153858" w:rsidR="005D46D8" w:rsidRDefault="009B1CE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B1CEB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667F1EDA" w14:textId="32E1009D" w:rsidR="005D46D8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35CF7B98" w14:textId="27948CCE" w:rsidR="005D46D8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61C39AF1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71849880" w14:textId="2A5599DD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Agregar los 400 gramos de pure de tomate y los 170 gramos de concentrado de tomate.</w:t>
            </w:r>
          </w:p>
        </w:tc>
        <w:tc>
          <w:tcPr>
            <w:tcW w:w="1154" w:type="dxa"/>
          </w:tcPr>
          <w:p w14:paraId="06DB4CDB" w14:textId="1FC71764" w:rsidR="005D46D8" w:rsidRDefault="003E06F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3E06FE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262025D5" w14:textId="6F58F8ED" w:rsidR="005D46D8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3A581FAA" w14:textId="08EA84B8" w:rsidR="005D46D8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5D46D8" w14:paraId="7D555691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95F4C64" w14:textId="30FC7706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Mezclar hasta que el tomate pierda la acidez y tome un color rojo ligeramente oscuro.</w:t>
            </w:r>
          </w:p>
        </w:tc>
        <w:tc>
          <w:tcPr>
            <w:tcW w:w="1154" w:type="dxa"/>
          </w:tcPr>
          <w:p w14:paraId="38027B16" w14:textId="70CD2657" w:rsidR="005D46D8" w:rsidRDefault="002C1EC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C1EC9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5238BDE7" w14:textId="43529F4C" w:rsidR="005D46D8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5DA289F" w14:textId="27F23E11" w:rsidR="005D46D8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5D46D8" w14:paraId="401538C5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53ECADF" w14:textId="606EDC72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Agregar los 100ml del caldo de carne y 100ml de la leche.</w:t>
            </w:r>
          </w:p>
        </w:tc>
        <w:tc>
          <w:tcPr>
            <w:tcW w:w="1154" w:type="dxa"/>
          </w:tcPr>
          <w:p w14:paraId="64F99F0E" w14:textId="64660A1C" w:rsidR="005D46D8" w:rsidRDefault="002C1EC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2C1EC9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5757D851" w14:textId="53B6028C" w:rsidR="005D46D8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0127B68" w14:textId="1343E6FF" w:rsidR="005D46D8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7A987F4D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7FA5258" w14:textId="180BF542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Esperar hasta llegar a su punto de ebullición.</w:t>
            </w:r>
          </w:p>
        </w:tc>
        <w:tc>
          <w:tcPr>
            <w:tcW w:w="1154" w:type="dxa"/>
          </w:tcPr>
          <w:p w14:paraId="7935ADAB" w14:textId="0168D4A4" w:rsidR="005D46D8" w:rsidRDefault="00B20ED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20ED1">
              <w:rPr>
                <w:lang w:val="es-ES_tradnl"/>
              </w:rPr>
              <w:t>Baja</w:t>
            </w:r>
          </w:p>
        </w:tc>
        <w:tc>
          <w:tcPr>
            <w:tcW w:w="1322" w:type="dxa"/>
          </w:tcPr>
          <w:p w14:paraId="1B545FB3" w14:textId="088C89D5" w:rsidR="005D46D8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EE82322" w14:textId="2F018FCB" w:rsidR="005D46D8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5D46D8" w14:paraId="2E945D12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356759D" w14:textId="1DCC9169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lastRenderedPageBreak/>
              <w:t>Bajar el fuego al mínimo.</w:t>
            </w:r>
          </w:p>
        </w:tc>
        <w:tc>
          <w:tcPr>
            <w:tcW w:w="1154" w:type="dxa"/>
          </w:tcPr>
          <w:p w14:paraId="06EAF0A4" w14:textId="39D70E4A" w:rsidR="005D46D8" w:rsidRDefault="00B20ED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20ED1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7E1E6691" w14:textId="1290631C" w:rsidR="005D46D8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F51C235" w14:textId="69F61956" w:rsidR="005D46D8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D46D8" w14:paraId="1C78253A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009FEF1" w14:textId="4BF337F8" w:rsidR="005D46D8" w:rsidRPr="00874BAB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  <w:lang w:val="es-ES_tradnl"/>
              </w:rPr>
              <w:t>Colocar el cronometro por 2.5 horas.</w:t>
            </w:r>
          </w:p>
        </w:tc>
        <w:tc>
          <w:tcPr>
            <w:tcW w:w="1154" w:type="dxa"/>
          </w:tcPr>
          <w:p w14:paraId="0A8639F2" w14:textId="7C55258E" w:rsidR="005D46D8" w:rsidRDefault="00247B1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47B11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5A69BCF3" w14:textId="4836DB86" w:rsidR="005D46D8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5828D6C" w14:textId="2136FA18" w:rsidR="005D46D8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AE36D7" w14:paraId="56493FD6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322DC4B" w14:textId="77777777" w:rsidR="00AE36D7" w:rsidRPr="00E81F52" w:rsidRDefault="00AE36D7" w:rsidP="00D17DC1">
            <w:pPr>
              <w:jc w:val="both"/>
              <w:rPr>
                <w:b w:val="0"/>
                <w:bCs w:val="0"/>
              </w:rPr>
            </w:pPr>
            <w:r w:rsidRPr="00E81F52">
              <w:rPr>
                <w:b w:val="0"/>
                <w:bCs w:val="0"/>
              </w:rPr>
              <w:t>Cocinar con tapa semiabierta.</w:t>
            </w:r>
          </w:p>
          <w:p w14:paraId="43519D0E" w14:textId="77777777" w:rsidR="00AE36D7" w:rsidRDefault="00AE36D7" w:rsidP="00D17DC1">
            <w:pPr>
              <w:jc w:val="both"/>
              <w:rPr>
                <w:b w:val="0"/>
                <w:bCs w:val="0"/>
                <w:lang w:val="es-ES_tradnl"/>
              </w:rPr>
            </w:pPr>
          </w:p>
        </w:tc>
        <w:tc>
          <w:tcPr>
            <w:tcW w:w="1154" w:type="dxa"/>
          </w:tcPr>
          <w:p w14:paraId="2D02FC27" w14:textId="66A9E9B9" w:rsidR="00AE36D7" w:rsidRDefault="00247B1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247B11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66902461" w14:textId="5F0B5102" w:rsidR="00AE36D7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2D090A1" w14:textId="55253C3D" w:rsidR="00AE36D7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50</w:t>
            </w:r>
          </w:p>
        </w:tc>
      </w:tr>
      <w:tr w:rsidR="00AE36D7" w14:paraId="100BD66F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3AA74D3" w14:textId="312E1513" w:rsidR="00AE36D7" w:rsidRPr="00E81F52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Revolver la salsa cada 20 minutos para evitar que se pegue.</w:t>
            </w:r>
          </w:p>
        </w:tc>
        <w:tc>
          <w:tcPr>
            <w:tcW w:w="1154" w:type="dxa"/>
          </w:tcPr>
          <w:p w14:paraId="1D50A110" w14:textId="49489213" w:rsidR="00AE36D7" w:rsidRDefault="00247B1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47B11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393FB78F" w14:textId="502F96A3" w:rsidR="00AE36D7" w:rsidRPr="00F60D7C" w:rsidRDefault="0093536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C71AD22" w14:textId="1084E1FB" w:rsidR="00AE36D7" w:rsidRDefault="002C1F2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AE36D7" w14:paraId="47874BDB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CAF4734" w14:textId="2C75EA06" w:rsidR="00AE36D7" w:rsidRDefault="00AE36D7" w:rsidP="00D17DC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Cuando ya este la salsa, va a estar espesa sin trozos de carne masticable y con un color rojo brillante ligeramente oscuro.</w:t>
            </w:r>
          </w:p>
        </w:tc>
        <w:tc>
          <w:tcPr>
            <w:tcW w:w="1154" w:type="dxa"/>
          </w:tcPr>
          <w:p w14:paraId="3B4B49E4" w14:textId="1F1D0377" w:rsidR="00AE36D7" w:rsidRDefault="00247B1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247B11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525E8BEA" w14:textId="4CB2CE0B" w:rsidR="00AE36D7" w:rsidRPr="00F60D7C" w:rsidRDefault="0093536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02A72EB" w14:textId="54DE0A49" w:rsidR="00AE36D7" w:rsidRDefault="002C1F2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8F1173" w14:paraId="04AE5451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391FB78" w14:textId="7E267880" w:rsidR="008F1173" w:rsidRDefault="008F1173" w:rsidP="00D17DC1">
            <w:pPr>
              <w:jc w:val="both"/>
              <w:rPr>
                <w:b w:val="0"/>
                <w:bCs w:val="0"/>
              </w:rPr>
            </w:pPr>
            <w:r w:rsidRPr="00CB3B45">
              <w:rPr>
                <w:rFonts w:cs="Arial"/>
                <w:b w:val="0"/>
                <w:bCs w:val="0"/>
                <w:szCs w:val="20"/>
              </w:rPr>
              <w:t xml:space="preserve">Buscar y seleccionar un recipiente </w:t>
            </w:r>
            <w:r>
              <w:rPr>
                <w:rFonts w:cs="Arial"/>
                <w:b w:val="0"/>
                <w:bCs w:val="0"/>
                <w:szCs w:val="20"/>
              </w:rPr>
              <w:t xml:space="preserve">para jugo </w:t>
            </w:r>
            <w:r w:rsidRPr="00CB3B45">
              <w:rPr>
                <w:rFonts w:cs="Arial"/>
                <w:b w:val="0"/>
                <w:bCs w:val="0"/>
                <w:szCs w:val="20"/>
              </w:rPr>
              <w:t>resistente, de material apto para bebidas frías, que facilite el mezclado</w:t>
            </w:r>
            <w:r>
              <w:rPr>
                <w:rFonts w:cs="Arial"/>
                <w:b w:val="0"/>
                <w:bCs w:val="0"/>
                <w:szCs w:val="20"/>
              </w:rPr>
              <w:t xml:space="preserve"> y que pueda almacenar 1 litro de agua.</w:t>
            </w:r>
          </w:p>
        </w:tc>
        <w:tc>
          <w:tcPr>
            <w:tcW w:w="1154" w:type="dxa"/>
          </w:tcPr>
          <w:p w14:paraId="52690854" w14:textId="629D61C9" w:rsidR="008F1173" w:rsidRDefault="00247B1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47B11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22716146" w14:textId="6F62CC01" w:rsidR="008F1173" w:rsidRPr="00F60D7C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2AD7D56" w14:textId="3C392FAF" w:rsidR="008F1173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F66AC"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8F1173" w14:paraId="2A2A3642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C49E3B8" w14:textId="24E9B373" w:rsidR="008F1173" w:rsidRDefault="008F1173" w:rsidP="00D17DC1">
            <w:pPr>
              <w:jc w:val="both"/>
              <w:rPr>
                <w:b w:val="0"/>
                <w:bCs w:val="0"/>
              </w:rPr>
            </w:pPr>
            <w:r w:rsidRPr="004D2CCB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Verificar y medir 800 ml de agua mineral recomendado para 4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personas.</w:t>
            </w:r>
          </w:p>
        </w:tc>
        <w:tc>
          <w:tcPr>
            <w:tcW w:w="1154" w:type="dxa"/>
          </w:tcPr>
          <w:p w14:paraId="49B1EF99" w14:textId="73BC98B8" w:rsidR="008F1173" w:rsidRDefault="00247B1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247B11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A418DAF" w14:textId="78E72702" w:rsidR="008F1173" w:rsidRPr="00F60D7C" w:rsidRDefault="00F91F2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FE548E4" w14:textId="56D08125" w:rsidR="008F1173" w:rsidRDefault="00F91F2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E34C97"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8F1173" w14:paraId="2713DA42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8A87D5F" w14:textId="3FA8E82C" w:rsidR="008F1173" w:rsidRPr="004D2CCB" w:rsidRDefault="008F117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Sacar suficientes cubos de</w:t>
            </w:r>
            <w:r w:rsidRPr="00AF4326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hielo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de la nevera </w:t>
            </w:r>
            <w:r w:rsidRPr="00AF4326">
              <w:rPr>
                <w:rFonts w:cs="Arial"/>
                <w:b w:val="0"/>
                <w:bCs w:val="0"/>
                <w:szCs w:val="20"/>
                <w:lang w:val="es-ES_tradnl"/>
              </w:rPr>
              <w:t>(aprox. 300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-4</w:t>
            </w:r>
            <w:r w:rsidRPr="00AF4326">
              <w:rPr>
                <w:rFonts w:cs="Arial"/>
                <w:b w:val="0"/>
                <w:bCs w:val="0"/>
                <w:szCs w:val="20"/>
                <w:lang w:val="es-ES_tradnl"/>
              </w:rPr>
              <w:t>00 g) y verificar que su temperatura sea ≤0 °C para contrarrestar el ambiente de 45 °C.</w:t>
            </w:r>
          </w:p>
        </w:tc>
        <w:tc>
          <w:tcPr>
            <w:tcW w:w="1154" w:type="dxa"/>
          </w:tcPr>
          <w:p w14:paraId="52DE97B4" w14:textId="50C1E85E" w:rsidR="008F1173" w:rsidRDefault="00247B1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47B11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406EA756" w14:textId="17F74761" w:rsidR="008F1173" w:rsidRPr="00F60D7C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0166B00" w14:textId="047A0D0A" w:rsidR="008F1173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8F1173" w14:paraId="7C270D3B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52ECD0A" w14:textId="013393F0" w:rsidR="008F1173" w:rsidRDefault="008F117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3724A6">
              <w:rPr>
                <w:rFonts w:cs="Arial"/>
                <w:b w:val="0"/>
                <w:bCs w:val="0"/>
                <w:szCs w:val="20"/>
                <w:lang w:val="es-ES_tradnl"/>
              </w:rPr>
              <w:t>Seleccionar vasos diferenciados para adultos (300 ml) y para niños (200 ml), considerando la presentación y ergonomía.</w:t>
            </w:r>
          </w:p>
        </w:tc>
        <w:tc>
          <w:tcPr>
            <w:tcW w:w="1154" w:type="dxa"/>
          </w:tcPr>
          <w:p w14:paraId="3F7CB3E7" w14:textId="567710E8" w:rsidR="008F1173" w:rsidRDefault="00247B1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247B11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2E0E7265" w14:textId="5952DFF8" w:rsidR="008F1173" w:rsidRPr="00F60D7C" w:rsidRDefault="00F91F2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B475F7C" w14:textId="5B6714CB" w:rsidR="008F1173" w:rsidRDefault="00F91F2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F1173" w14:paraId="11B62026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188D550" w14:textId="12FBFF37" w:rsidR="008F1173" w:rsidRPr="003724A6" w:rsidRDefault="008F117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1E676F">
              <w:rPr>
                <w:rFonts w:cs="Arial"/>
                <w:b w:val="0"/>
                <w:bCs w:val="0"/>
                <w:szCs w:val="20"/>
                <w:lang w:val="es-ES_tradnl"/>
              </w:rPr>
              <w:t>Verificar y pesar la cantidad exacta de moras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. A</w:t>
            </w:r>
            <w:r w:rsidRPr="001E676F">
              <w:rPr>
                <w:rFonts w:cs="Arial"/>
                <w:b w:val="0"/>
                <w:bCs w:val="0"/>
                <w:szCs w:val="20"/>
                <w:lang w:val="es-ES_tradnl"/>
              </w:rPr>
              <w:t>prox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imadamente</w:t>
            </w:r>
            <w:r w:rsidRPr="001E676F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1</w:t>
            </w:r>
            <w:r w:rsidRPr="001E676F">
              <w:rPr>
                <w:rFonts w:cs="Arial"/>
                <w:b w:val="0"/>
                <w:bCs w:val="0"/>
                <w:szCs w:val="20"/>
                <w:lang w:val="es-ES_tradnl"/>
              </w:rPr>
              <w:t>00 g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recomendado para 4 personas</w:t>
            </w:r>
            <w:r w:rsidRPr="001E676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154" w:type="dxa"/>
          </w:tcPr>
          <w:p w14:paraId="196C2DF0" w14:textId="4A8F600D" w:rsidR="008F1173" w:rsidRDefault="002C67F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C67FC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662B1BCA" w14:textId="1C959893" w:rsidR="008F1173" w:rsidRPr="00F60D7C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ED5F8CA" w14:textId="320AF74D" w:rsidR="008F1173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8F1173" w14:paraId="67719049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7B228D3C" w14:textId="0AB93556" w:rsidR="008F1173" w:rsidRPr="001E676F" w:rsidRDefault="008F117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977D0B">
              <w:rPr>
                <w:rFonts w:cs="Arial"/>
                <w:b w:val="0"/>
                <w:bCs w:val="0"/>
                <w:szCs w:val="20"/>
                <w:lang w:val="es-ES_tradnl"/>
              </w:rPr>
              <w:t>Limpiar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las </w:t>
            </w:r>
            <w:r w:rsidRPr="00977D0B">
              <w:rPr>
                <w:rFonts w:cs="Arial"/>
                <w:b w:val="0"/>
                <w:bCs w:val="0"/>
                <w:szCs w:val="20"/>
                <w:lang w:val="es-ES_tradnl"/>
              </w:rPr>
              <w:t>moras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Pr="00977D0B">
              <w:rPr>
                <w:rFonts w:cs="Arial"/>
                <w:b w:val="0"/>
                <w:bCs w:val="0"/>
                <w:szCs w:val="20"/>
                <w:lang w:val="es-ES_tradnl"/>
              </w:rPr>
              <w:t>con agua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Pr="00977D0B">
              <w:rPr>
                <w:rFonts w:cs="Arial"/>
                <w:b w:val="0"/>
                <w:bCs w:val="0"/>
                <w:szCs w:val="20"/>
                <w:lang w:val="es-ES_tradnl"/>
              </w:rPr>
              <w:t>potable, eliminando suciedad y residuos para asegurar una bebida saludable.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</w:p>
        </w:tc>
        <w:tc>
          <w:tcPr>
            <w:tcW w:w="1154" w:type="dxa"/>
          </w:tcPr>
          <w:p w14:paraId="77913FD6" w14:textId="00BB8A02" w:rsidR="008F1173" w:rsidRDefault="000D4B2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D4B2F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1A4AFD7D" w14:textId="69BE0BC7" w:rsidR="008F1173" w:rsidRPr="00F60D7C" w:rsidRDefault="00F91F2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9EB6AEB" w14:textId="3AD6C415" w:rsidR="008F1173" w:rsidRDefault="00F91F2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7</w:t>
            </w:r>
          </w:p>
        </w:tc>
      </w:tr>
      <w:tr w:rsidR="008F1173" w14:paraId="65AD61CE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EB44C42" w14:textId="478E05DC" w:rsidR="008F1173" w:rsidRPr="00977D0B" w:rsidRDefault="008F117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065C1F">
              <w:rPr>
                <w:rFonts w:cs="Arial"/>
                <w:b w:val="0"/>
                <w:bCs w:val="0"/>
                <w:szCs w:val="20"/>
                <w:lang w:val="es-ES_tradnl"/>
              </w:rPr>
              <w:t>Retirar cuidadosamente hojas y tallos para evitar sabores amargos y asegurar la pureza del jugo.</w:t>
            </w:r>
          </w:p>
        </w:tc>
        <w:tc>
          <w:tcPr>
            <w:tcW w:w="1154" w:type="dxa"/>
          </w:tcPr>
          <w:p w14:paraId="25DE4CEE" w14:textId="54036730" w:rsidR="008F1173" w:rsidRDefault="000D4B2F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0D4B2F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5C3A0ED7" w14:textId="5C2D3DF5" w:rsidR="008F1173" w:rsidRPr="00F60D7C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3A5839C7" w14:textId="4EAEC229" w:rsidR="008F1173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F1173" w14:paraId="7EF188D5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B11E5F4" w14:textId="131B5F20" w:rsidR="008F1173" w:rsidRPr="00065C1F" w:rsidRDefault="008F1173" w:rsidP="00D17DC1">
            <w:pPr>
              <w:jc w:val="both"/>
              <w:rPr>
                <w:rFonts w:cs="Arial"/>
                <w:b w:val="0"/>
                <w:lang w:val="es-ES"/>
              </w:rPr>
            </w:pPr>
            <w:r w:rsidRPr="4C9E8324">
              <w:rPr>
                <w:rFonts w:cs="Arial"/>
                <w:b w:val="0"/>
                <w:lang w:val="es-ES"/>
              </w:rPr>
              <w:t xml:space="preserve">Configurar la licuadora estableciendo revoluciones altas (idealmente velocidad máxima o alrededor de 20,000 rpm) y programar un tiempo de licuado entre 45 </w:t>
            </w:r>
            <w:proofErr w:type="spellStart"/>
            <w:r w:rsidRPr="4C9E8324">
              <w:rPr>
                <w:rFonts w:cs="Arial"/>
                <w:b w:val="0"/>
                <w:lang w:val="es-ES"/>
              </w:rPr>
              <w:t>seg</w:t>
            </w:r>
            <w:proofErr w:type="spellEnd"/>
            <w:r w:rsidRPr="4C9E8324">
              <w:rPr>
                <w:rFonts w:cs="Arial"/>
                <w:b w:val="0"/>
                <w:lang w:val="es-ES"/>
              </w:rPr>
              <w:t xml:space="preserve"> y 1 min.</w:t>
            </w:r>
          </w:p>
        </w:tc>
        <w:tc>
          <w:tcPr>
            <w:tcW w:w="1154" w:type="dxa"/>
          </w:tcPr>
          <w:p w14:paraId="58AFB780" w14:textId="1D72DBC6" w:rsidR="008F1173" w:rsidRDefault="000D4B2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D4B2F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681F9EFC" w14:textId="215B76CA" w:rsidR="008F1173" w:rsidRPr="00F60D7C" w:rsidRDefault="00F91F2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023228F" w14:textId="4CE8D955" w:rsidR="008F1173" w:rsidRDefault="00F91F2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8F1173" w14:paraId="5E1FD3A4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774D8E8" w14:textId="060730E5" w:rsidR="008F1173" w:rsidRPr="00AE13A7" w:rsidRDefault="008F117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0E63E2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Licuar moras con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el </w:t>
            </w:r>
            <w:r w:rsidRPr="000E63E2">
              <w:rPr>
                <w:rFonts w:cs="Arial"/>
                <w:b w:val="0"/>
                <w:bCs w:val="0"/>
                <w:szCs w:val="20"/>
                <w:lang w:val="es-ES_tradnl"/>
              </w:rPr>
              <w:t>agua mineral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Pr="000E63E2">
              <w:rPr>
                <w:rFonts w:cs="Arial"/>
                <w:b w:val="0"/>
                <w:bCs w:val="0"/>
                <w:szCs w:val="20"/>
                <w:lang w:val="es-ES_tradnl"/>
              </w:rPr>
              <w:t>sin agregar azúcar para obtener un jugo homogéneo.</w:t>
            </w:r>
          </w:p>
        </w:tc>
        <w:tc>
          <w:tcPr>
            <w:tcW w:w="1154" w:type="dxa"/>
          </w:tcPr>
          <w:p w14:paraId="38B21C91" w14:textId="5ADCF2F9" w:rsidR="008F1173" w:rsidRDefault="00D71CF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D71CFD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23FEA9D0" w14:textId="1BE66354" w:rsidR="008F1173" w:rsidRPr="00F60D7C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BC560CF" w14:textId="707D51FF" w:rsidR="008F1173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8F1173" w14:paraId="11CF5995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286DC083" w14:textId="5AAC5A0E" w:rsidR="008F1173" w:rsidRPr="000E63E2" w:rsidRDefault="008F117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FA46D1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Pasar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el jugo</w:t>
            </w:r>
            <w:r w:rsidRPr="00FA46D1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por un colador fino para eliminar restos de pulpa y semillas, logrando un jugo suave y limpio.</w:t>
            </w:r>
          </w:p>
        </w:tc>
        <w:tc>
          <w:tcPr>
            <w:tcW w:w="1154" w:type="dxa"/>
          </w:tcPr>
          <w:p w14:paraId="157F3164" w14:textId="210A63D7" w:rsidR="008F1173" w:rsidRDefault="009D3BE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9D3BE2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4B968DF6" w14:textId="12BFA497" w:rsidR="008F1173" w:rsidRPr="00F60D7C" w:rsidRDefault="00F91F2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D19FF8F" w14:textId="77777777" w:rsidR="00F91F22" w:rsidRDefault="00F91F2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  <w:p w14:paraId="69D0FEE4" w14:textId="77777777" w:rsidR="008F1173" w:rsidRDefault="008F1173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8F1173" w14:paraId="009C4392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1B4A1C3" w14:textId="05D8D81D" w:rsidR="008F1173" w:rsidRPr="00FA46D1" w:rsidRDefault="008F1173" w:rsidP="00D17DC1">
            <w:pPr>
              <w:jc w:val="both"/>
              <w:rPr>
                <w:rFonts w:cs="Arial"/>
                <w:b w:val="0"/>
                <w:lang w:val="es-ES"/>
              </w:rPr>
            </w:pPr>
            <w:proofErr w:type="gramStart"/>
            <w:r w:rsidRPr="4C9E8324">
              <w:rPr>
                <w:rFonts w:cs="Arial"/>
                <w:b w:val="0"/>
                <w:lang w:val="es-ES"/>
              </w:rPr>
              <w:t>Confirmar</w:t>
            </w:r>
            <w:proofErr w:type="gramEnd"/>
            <w:r w:rsidRPr="4C9E8324">
              <w:rPr>
                <w:rFonts w:cs="Arial"/>
                <w:b w:val="0"/>
                <w:lang w:val="es-ES"/>
              </w:rPr>
              <w:t xml:space="preserve"> que el jugo tenga buen sabor, consistencia adecuada.</w:t>
            </w:r>
          </w:p>
        </w:tc>
        <w:tc>
          <w:tcPr>
            <w:tcW w:w="1154" w:type="dxa"/>
          </w:tcPr>
          <w:p w14:paraId="59AE5E00" w14:textId="6FCFE038" w:rsidR="008F1173" w:rsidRDefault="009D3BE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D3BE2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11590DA1" w14:textId="496DEE76" w:rsidR="008F1173" w:rsidRPr="00F60D7C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06C94FC" w14:textId="1961F2B8" w:rsidR="008F1173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8F1173" w14:paraId="7ED785EE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0E890A4" w14:textId="2D3A0508" w:rsidR="008F1173" w:rsidRPr="00F75798" w:rsidRDefault="008F117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</w:rPr>
              <w:t>Distribuir uniformemente el hielo (100 g por cada vaso) para las 4 personas</w:t>
            </w:r>
            <w:r>
              <w:rPr>
                <w:rFonts w:cs="Arial"/>
                <w:b w:val="0"/>
                <w:szCs w:val="20"/>
              </w:rPr>
              <w:t xml:space="preserve"> </w:t>
            </w:r>
            <w:r>
              <w:rPr>
                <w:rFonts w:cs="Arial"/>
                <w:b w:val="0"/>
                <w:bCs w:val="0"/>
                <w:szCs w:val="20"/>
              </w:rPr>
              <w:t>para que</w:t>
            </w:r>
            <w:r>
              <w:rPr>
                <w:rFonts w:cs="Arial"/>
                <w:b w:val="0"/>
                <w:szCs w:val="20"/>
              </w:rPr>
              <w:t xml:space="preserve"> </w:t>
            </w:r>
            <w:r w:rsidRPr="00F75798">
              <w:rPr>
                <w:rFonts w:cs="Arial"/>
                <w:b w:val="0"/>
                <w:bCs w:val="0"/>
                <w:szCs w:val="20"/>
                <w:lang w:val="es-ES_tradnl"/>
              </w:rPr>
              <w:t>se mantenga fresco (idealmente &lt;10 °C) pese a la temperatura ambiente.</w:t>
            </w:r>
          </w:p>
        </w:tc>
        <w:tc>
          <w:tcPr>
            <w:tcW w:w="1154" w:type="dxa"/>
          </w:tcPr>
          <w:p w14:paraId="5501CEE0" w14:textId="75FCE7B6" w:rsidR="008F1173" w:rsidRDefault="009D3BE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9D3BE2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16A4569" w14:textId="5DA94C1E" w:rsidR="008F1173" w:rsidRPr="00F60D7C" w:rsidRDefault="00F91F2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4F5A569" w14:textId="42D9FB7B" w:rsidR="008F1173" w:rsidRDefault="00F91F2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4</w:t>
            </w:r>
          </w:p>
        </w:tc>
      </w:tr>
      <w:tr w:rsidR="008F1173" w14:paraId="1CFBFE1D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25574B1" w14:textId="0A505756" w:rsidR="008F1173" w:rsidRDefault="008F1173" w:rsidP="00D17DC1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204196">
              <w:rPr>
                <w:rFonts w:cs="Arial"/>
                <w:b w:val="0"/>
                <w:bCs w:val="0"/>
                <w:szCs w:val="20"/>
              </w:rPr>
              <w:t>Servir el jugo en los vasos correspondientes, asegurando que cada porción tenga la apariencia y frescura deseadas.</w:t>
            </w:r>
          </w:p>
        </w:tc>
        <w:tc>
          <w:tcPr>
            <w:tcW w:w="1154" w:type="dxa"/>
          </w:tcPr>
          <w:p w14:paraId="036A8F29" w14:textId="4951974E" w:rsidR="008F1173" w:rsidRDefault="009D3BE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D3BE2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2A02B7BE" w14:textId="3F917CB1" w:rsidR="008F1173" w:rsidRPr="00F60D7C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54FAF11" w14:textId="4B69786D" w:rsidR="008F1173" w:rsidRDefault="00F91F2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D55913" w14:paraId="5E375506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EF3C922" w14:textId="4D24F677" w:rsidR="00D55913" w:rsidRPr="00204196" w:rsidRDefault="00D55913" w:rsidP="00D17DC1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596009">
              <w:rPr>
                <w:rFonts w:cs="Arial"/>
                <w:b w:val="0"/>
                <w:bCs w:val="0"/>
                <w:szCs w:val="20"/>
              </w:rPr>
              <w:t>Limpiar y desinfectar la superficie donde se colocarán los platos</w:t>
            </w:r>
            <w:r>
              <w:rPr>
                <w:rFonts w:cs="Arial"/>
                <w:b w:val="0"/>
                <w:bCs w:val="0"/>
                <w:szCs w:val="20"/>
              </w:rPr>
              <w:t>.</w:t>
            </w:r>
          </w:p>
        </w:tc>
        <w:tc>
          <w:tcPr>
            <w:tcW w:w="1154" w:type="dxa"/>
          </w:tcPr>
          <w:p w14:paraId="197821E7" w14:textId="057D2994" w:rsidR="00D55913" w:rsidRDefault="00110BD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10BD0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30B95AD5" w14:textId="41DBDE20" w:rsidR="00D55913" w:rsidRPr="00F60D7C" w:rsidRDefault="007A592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1DE74E5" w14:textId="2AE5434C" w:rsidR="00D55913" w:rsidRDefault="007A592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D55913" w14:paraId="2875189D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72CF91A1" w14:textId="2F3E13EE" w:rsidR="00D55913" w:rsidRPr="00596009" w:rsidRDefault="00D55913" w:rsidP="00D17DC1">
            <w:pPr>
              <w:jc w:val="both"/>
              <w:rPr>
                <w:rFonts w:cs="Arial"/>
                <w:szCs w:val="20"/>
              </w:rPr>
            </w:pPr>
            <w:r w:rsidRPr="008A1911">
              <w:rPr>
                <w:rFonts w:cs="Arial"/>
                <w:b w:val="0"/>
                <w:bCs w:val="0"/>
                <w:szCs w:val="20"/>
              </w:rPr>
              <w:t>Verificar que todos los platos, cubiertos y vasos estén limpios y sin residuos de jabón.</w:t>
            </w:r>
          </w:p>
        </w:tc>
        <w:tc>
          <w:tcPr>
            <w:tcW w:w="1154" w:type="dxa"/>
          </w:tcPr>
          <w:p w14:paraId="2012D26A" w14:textId="6553D7BA" w:rsidR="00D55913" w:rsidRDefault="004E034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4E0341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0D1EE8FA" w14:textId="38539400" w:rsidR="00D55913" w:rsidRPr="00F60D7C" w:rsidRDefault="007A592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5DC88B2" w14:textId="79619239" w:rsidR="00D55913" w:rsidRDefault="007A592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D55913" w14:paraId="01841171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046A698" w14:textId="429DC8EF" w:rsidR="00D55913" w:rsidRPr="008A1911" w:rsidRDefault="00D55913" w:rsidP="00D17DC1">
            <w:pPr>
              <w:jc w:val="both"/>
              <w:rPr>
                <w:rFonts w:cs="Arial"/>
                <w:szCs w:val="20"/>
              </w:rPr>
            </w:pPr>
            <w:r w:rsidRPr="008A1911">
              <w:rPr>
                <w:rFonts w:cs="Arial"/>
                <w:b w:val="0"/>
                <w:bCs w:val="0"/>
                <w:szCs w:val="20"/>
              </w:rPr>
              <w:t>Precalentar los platos adultos en el horno a 60°C durante 5 minutos (para mantener la pasta caliente al servir).</w:t>
            </w:r>
          </w:p>
        </w:tc>
        <w:tc>
          <w:tcPr>
            <w:tcW w:w="1154" w:type="dxa"/>
          </w:tcPr>
          <w:p w14:paraId="7171FBDE" w14:textId="762828F4" w:rsidR="00D55913" w:rsidRDefault="004E034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4E0341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3CD86E02" w14:textId="2F3386D3" w:rsidR="00D55913" w:rsidRPr="00F60D7C" w:rsidRDefault="007A592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6010E07" w14:textId="66C818B4" w:rsidR="00D55913" w:rsidRDefault="007A592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D55913" w14:paraId="1393F0F1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813283E" w14:textId="2D8EF7E3" w:rsidR="00D55913" w:rsidRPr="008A1911" w:rsidRDefault="00D55913" w:rsidP="00D17DC1">
            <w:pPr>
              <w:jc w:val="both"/>
              <w:rPr>
                <w:rFonts w:cs="Arial"/>
                <w:szCs w:val="20"/>
              </w:rPr>
            </w:pPr>
            <w:r w:rsidRPr="008A1911">
              <w:rPr>
                <w:rFonts w:cs="Arial"/>
                <w:b w:val="0"/>
                <w:bCs w:val="0"/>
                <w:szCs w:val="20"/>
              </w:rPr>
              <w:t>Elegir platos pequeños con diseño amigable y colorido para los niños (no se precalientan por seguridad).</w:t>
            </w:r>
          </w:p>
        </w:tc>
        <w:tc>
          <w:tcPr>
            <w:tcW w:w="1154" w:type="dxa"/>
          </w:tcPr>
          <w:p w14:paraId="71FBA65E" w14:textId="280EB2AE" w:rsidR="00D55913" w:rsidRDefault="004E034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4E0341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5E2A47CD" w14:textId="2568993E" w:rsidR="00D55913" w:rsidRPr="00F60D7C" w:rsidRDefault="007A592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71173CB" w14:textId="38CBAFEC" w:rsidR="00D55913" w:rsidRDefault="007A592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D55913" w14:paraId="1E5B8B19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88729E7" w14:textId="38F3F0F6" w:rsidR="00D55913" w:rsidRPr="008A1911" w:rsidRDefault="00D55913" w:rsidP="00D17DC1">
            <w:pPr>
              <w:jc w:val="both"/>
              <w:rPr>
                <w:rFonts w:cs="Arial"/>
                <w:szCs w:val="20"/>
              </w:rPr>
            </w:pPr>
            <w:r>
              <w:rPr>
                <w:rFonts w:cs="Arial"/>
                <w:b w:val="0"/>
                <w:bCs w:val="0"/>
                <w:szCs w:val="20"/>
              </w:rPr>
              <w:t>Verificar que l</w:t>
            </w:r>
            <w:r w:rsidRPr="008A1911">
              <w:rPr>
                <w:rFonts w:cs="Arial"/>
                <w:b w:val="0"/>
                <w:bCs w:val="0"/>
                <w:szCs w:val="20"/>
              </w:rPr>
              <w:t xml:space="preserve">a pasta y la salsa </w:t>
            </w:r>
            <w:r>
              <w:rPr>
                <w:rFonts w:cs="Arial"/>
                <w:b w:val="0"/>
                <w:bCs w:val="0"/>
                <w:szCs w:val="20"/>
              </w:rPr>
              <w:t>estén</w:t>
            </w:r>
            <w:r w:rsidRPr="008A1911">
              <w:rPr>
                <w:rFonts w:cs="Arial"/>
                <w:b w:val="0"/>
                <w:bCs w:val="0"/>
                <w:szCs w:val="20"/>
              </w:rPr>
              <w:t xml:space="preserve"> entre 65°C y 70°C para el emplatado.</w:t>
            </w:r>
          </w:p>
        </w:tc>
        <w:tc>
          <w:tcPr>
            <w:tcW w:w="1154" w:type="dxa"/>
          </w:tcPr>
          <w:p w14:paraId="445F3F16" w14:textId="79BB01B7" w:rsidR="00D55913" w:rsidRDefault="004E034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4E0341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1504035D" w14:textId="7928C6C0" w:rsidR="00D55913" w:rsidRPr="00F60D7C" w:rsidRDefault="007A592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601CE7E" w14:textId="2C5DA1AC" w:rsidR="00D55913" w:rsidRDefault="007A592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D55913" w14:paraId="4FE26258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794F4F5A" w14:textId="3AE3BC89" w:rsidR="00D55913" w:rsidRDefault="00D55913" w:rsidP="00D17DC1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8A1911">
              <w:rPr>
                <w:rFonts w:cs="Arial"/>
                <w:b w:val="0"/>
                <w:bCs w:val="0"/>
                <w:szCs w:val="20"/>
              </w:rPr>
              <w:t>Mezclar nuevamente pasta con salsa antes de servir para una distribución homogénea.</w:t>
            </w:r>
          </w:p>
        </w:tc>
        <w:tc>
          <w:tcPr>
            <w:tcW w:w="1154" w:type="dxa"/>
          </w:tcPr>
          <w:p w14:paraId="72A41752" w14:textId="22978572" w:rsidR="00D55913" w:rsidRDefault="004E034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4E0341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1C1F86B9" w14:textId="1F1008F2" w:rsidR="00D55913" w:rsidRPr="00F60D7C" w:rsidRDefault="007A592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0802A46" w14:textId="4533EE00" w:rsidR="00D55913" w:rsidRDefault="007A592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D55913" w14:paraId="5D8824B4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AF4E881" w14:textId="77777777" w:rsidR="00D55913" w:rsidRPr="008A1911" w:rsidRDefault="00D5591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lastRenderedPageBreak/>
              <w:t>Usar tenazas o pinzas para servir la pasta</w:t>
            </w:r>
            <w:r>
              <w:rPr>
                <w:rFonts w:cs="Arial"/>
                <w:b w:val="0"/>
                <w:bCs w:val="0"/>
                <w:szCs w:val="20"/>
                <w:lang w:val="es-MX"/>
              </w:rPr>
              <w:t xml:space="preserve"> de la siguiente forma:</w:t>
            </w:r>
          </w:p>
          <w:p w14:paraId="308871E8" w14:textId="77777777" w:rsidR="00D55913" w:rsidRPr="008A1911" w:rsidRDefault="00D55913" w:rsidP="00D12DDD">
            <w:pPr>
              <w:pStyle w:val="Prrafodelista"/>
              <w:numPr>
                <w:ilvl w:val="0"/>
                <w:numId w:val="20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t>Adultos: Servir 200 g de pasta boloñesa en platos grandes precalentados.</w:t>
            </w:r>
          </w:p>
          <w:p w14:paraId="7D86B156" w14:textId="77777777" w:rsidR="00D55913" w:rsidRPr="008A1911" w:rsidRDefault="00D55913" w:rsidP="00D17DC1">
            <w:pPr>
              <w:pStyle w:val="Prrafodelista"/>
              <w:numPr>
                <w:ilvl w:val="0"/>
                <w:numId w:val="7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t>Niño de 9 años: Servir aprox</w:t>
            </w:r>
            <w:r>
              <w:rPr>
                <w:rFonts w:cs="Arial"/>
                <w:b w:val="0"/>
                <w:bCs w:val="0"/>
                <w:szCs w:val="20"/>
                <w:lang w:val="es-MX"/>
              </w:rPr>
              <w:t>imadamente</w:t>
            </w: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t xml:space="preserve"> 1</w:t>
            </w:r>
            <w:r>
              <w:rPr>
                <w:rFonts w:cs="Arial"/>
                <w:b w:val="0"/>
                <w:bCs w:val="0"/>
                <w:szCs w:val="20"/>
                <w:lang w:val="es-MX"/>
              </w:rPr>
              <w:t>5</w:t>
            </w: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t>0 g en plato infantil.</w:t>
            </w:r>
          </w:p>
          <w:p w14:paraId="334E2B33" w14:textId="77777777" w:rsidR="00D55913" w:rsidRPr="008A1911" w:rsidRDefault="00D55913" w:rsidP="00D17DC1">
            <w:pPr>
              <w:pStyle w:val="Prrafodelista"/>
              <w:numPr>
                <w:ilvl w:val="0"/>
                <w:numId w:val="7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t>Niña de 3 años: Servir aprox</w:t>
            </w:r>
            <w:r>
              <w:rPr>
                <w:rFonts w:cs="Arial"/>
                <w:b w:val="0"/>
                <w:bCs w:val="0"/>
                <w:szCs w:val="20"/>
                <w:lang w:val="es-MX"/>
              </w:rPr>
              <w:t>imadamente 10</w:t>
            </w: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t>0 g en plato infantil</w:t>
            </w:r>
            <w:r>
              <w:rPr>
                <w:rFonts w:cs="Arial"/>
                <w:b w:val="0"/>
                <w:bCs w:val="0"/>
                <w:szCs w:val="20"/>
                <w:lang w:val="es-MX"/>
              </w:rPr>
              <w:t>.</w:t>
            </w:r>
          </w:p>
          <w:p w14:paraId="3E0B9639" w14:textId="77777777" w:rsidR="00D55913" w:rsidRPr="008A1911" w:rsidRDefault="00D55913" w:rsidP="00D17DC1">
            <w:pPr>
              <w:jc w:val="both"/>
              <w:rPr>
                <w:rFonts w:cs="Arial"/>
                <w:szCs w:val="20"/>
              </w:rPr>
            </w:pPr>
          </w:p>
        </w:tc>
        <w:tc>
          <w:tcPr>
            <w:tcW w:w="1154" w:type="dxa"/>
          </w:tcPr>
          <w:p w14:paraId="5D8EE71D" w14:textId="112A530E" w:rsidR="00D55913" w:rsidRDefault="004E034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4E0341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4E453EA4" w14:textId="743E57C7" w:rsidR="00D55913" w:rsidRPr="00F60D7C" w:rsidRDefault="007A592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51810420" w14:textId="16BA6F12" w:rsidR="00D55913" w:rsidRDefault="007A592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D55913" w14:paraId="3EB8A8DC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2791276" w14:textId="4D32D5B7" w:rsidR="00D55913" w:rsidRPr="008A1911" w:rsidRDefault="00D5591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</w:rPr>
              <w:t>Agregar queso parmesano rallado al gusto en platos adultos y del niño de 9 años. Omitir en el de la niña por edad.</w:t>
            </w:r>
          </w:p>
        </w:tc>
        <w:tc>
          <w:tcPr>
            <w:tcW w:w="1154" w:type="dxa"/>
          </w:tcPr>
          <w:p w14:paraId="59C61B79" w14:textId="3369E75F" w:rsidR="00D55913" w:rsidRDefault="004E034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4E0341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2018CC4C" w14:textId="0943D019" w:rsidR="00D55913" w:rsidRPr="00F60D7C" w:rsidRDefault="007A592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2624331" w14:textId="0992F84C" w:rsidR="00D55913" w:rsidRDefault="007A592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D55913" w14:paraId="68F16948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060CB2C" w14:textId="77777777" w:rsidR="00D55913" w:rsidRPr="00562600" w:rsidRDefault="00D5591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Servir vino tinto para adultos:</w:t>
            </w:r>
          </w:p>
          <w:p w14:paraId="6C5F0C8E" w14:textId="77777777" w:rsidR="00D55913" w:rsidRPr="00562600" w:rsidRDefault="00D55913" w:rsidP="00D17DC1">
            <w:pPr>
              <w:numPr>
                <w:ilvl w:val="0"/>
                <w:numId w:val="8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Verificar temperatura ideal (15-18°C).</w:t>
            </w:r>
          </w:p>
          <w:p w14:paraId="15719EEC" w14:textId="77777777" w:rsidR="00D55913" w:rsidRPr="00562600" w:rsidRDefault="00D55913" w:rsidP="00D17DC1">
            <w:pPr>
              <w:numPr>
                <w:ilvl w:val="0"/>
                <w:numId w:val="8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Servir en copas de vino tinto (150 ml por persona).</w:t>
            </w:r>
          </w:p>
          <w:p w14:paraId="42EA769C" w14:textId="77777777" w:rsidR="00D55913" w:rsidRPr="00562600" w:rsidRDefault="00D55913" w:rsidP="00D17DC1">
            <w:pPr>
              <w:numPr>
                <w:ilvl w:val="0"/>
                <w:numId w:val="8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Copas limpias, sin huellas ni polvo, colocadas al lado derecho, arriba del cuchillo.</w:t>
            </w:r>
          </w:p>
          <w:p w14:paraId="6D52BC96" w14:textId="77777777" w:rsidR="00D55913" w:rsidRPr="00562600" w:rsidRDefault="00D55913" w:rsidP="00D17DC1">
            <w:pPr>
              <w:jc w:val="both"/>
              <w:rPr>
                <w:rFonts w:cs="Arial"/>
                <w:szCs w:val="20"/>
              </w:rPr>
            </w:pPr>
          </w:p>
        </w:tc>
        <w:tc>
          <w:tcPr>
            <w:tcW w:w="1154" w:type="dxa"/>
          </w:tcPr>
          <w:p w14:paraId="1A19AC3F" w14:textId="18FA14D4" w:rsidR="00D55913" w:rsidRDefault="0011592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15929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65F1BA23" w14:textId="664C2B56" w:rsidR="00D55913" w:rsidRPr="00F60D7C" w:rsidRDefault="007A592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57EB4F9" w14:textId="13277722" w:rsidR="00D55913" w:rsidRDefault="007A592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4</w:t>
            </w:r>
          </w:p>
        </w:tc>
      </w:tr>
      <w:tr w:rsidR="00D55913" w14:paraId="6A84DF5B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67988F8" w14:textId="77777777" w:rsidR="00D55913" w:rsidRPr="00562600" w:rsidRDefault="00D5591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Servir jugo de mora para niños:</w:t>
            </w:r>
          </w:p>
          <w:p w14:paraId="7F883C93" w14:textId="77777777" w:rsidR="00D55913" w:rsidRPr="00F039BB" w:rsidRDefault="00D55913" w:rsidP="00D17DC1">
            <w:pPr>
              <w:numPr>
                <w:ilvl w:val="0"/>
                <w:numId w:val="9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Servir frío (6-10°C), en vasos pequeños</w:t>
            </w:r>
            <w:r>
              <w:rPr>
                <w:rFonts w:cs="Arial"/>
                <w:b w:val="0"/>
                <w:bCs w:val="0"/>
                <w:szCs w:val="20"/>
                <w:lang w:val="es-MX"/>
              </w:rPr>
              <w:t xml:space="preserve"> con</w:t>
            </w: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 xml:space="preserve"> </w:t>
            </w:r>
            <w:r>
              <w:rPr>
                <w:rFonts w:cs="Arial"/>
                <w:b w:val="0"/>
                <w:bCs w:val="0"/>
                <w:szCs w:val="20"/>
                <w:lang w:val="es-MX"/>
              </w:rPr>
              <w:t>pitillo ecológico</w:t>
            </w: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.</w:t>
            </w:r>
          </w:p>
          <w:p w14:paraId="2888D33B" w14:textId="77777777" w:rsidR="00D55913" w:rsidRPr="00562600" w:rsidRDefault="00D55913" w:rsidP="00D17DC1">
            <w:pPr>
              <w:numPr>
                <w:ilvl w:val="0"/>
                <w:numId w:val="9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>
              <w:rPr>
                <w:rFonts w:cs="Arial"/>
                <w:b w:val="0"/>
                <w:bCs w:val="0"/>
                <w:szCs w:val="20"/>
                <w:lang w:val="es-MX"/>
              </w:rPr>
              <w:t xml:space="preserve">Servir 120 ml para la niña y 250 ml para el niño. </w:t>
            </w:r>
          </w:p>
          <w:p w14:paraId="241C53C7" w14:textId="77777777" w:rsidR="00D55913" w:rsidRPr="00562600" w:rsidRDefault="00D55913" w:rsidP="00D17DC1">
            <w:pPr>
              <w:numPr>
                <w:ilvl w:val="0"/>
                <w:numId w:val="9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Decorar borde del vaso con una mora si se desea.</w:t>
            </w:r>
          </w:p>
          <w:p w14:paraId="7979E2BE" w14:textId="77777777" w:rsidR="00D55913" w:rsidRPr="00562600" w:rsidRDefault="00D55913" w:rsidP="00D17DC1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</w:p>
        </w:tc>
        <w:tc>
          <w:tcPr>
            <w:tcW w:w="1154" w:type="dxa"/>
          </w:tcPr>
          <w:p w14:paraId="53FC96D2" w14:textId="32C75B96" w:rsidR="00D55913" w:rsidRDefault="0011592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115929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1C32E39D" w14:textId="6C12149D" w:rsidR="00D55913" w:rsidRPr="00F60D7C" w:rsidRDefault="007A592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6752B209" w14:textId="0CADACE5" w:rsidR="00D55913" w:rsidRDefault="007A592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4</w:t>
            </w:r>
          </w:p>
        </w:tc>
      </w:tr>
      <w:tr w:rsidR="004B5517" w14:paraId="3F9BF3EC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3C0CF14F" w14:textId="17F1CEBC" w:rsidR="004B5517" w:rsidRPr="00562600" w:rsidRDefault="004B5517" w:rsidP="00D17DC1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>
              <w:rPr>
                <w:rFonts w:cs="Arial"/>
                <w:b w:val="0"/>
                <w:bCs w:val="0"/>
                <w:szCs w:val="20"/>
              </w:rPr>
              <w:t>Montar la mesa con un m</w:t>
            </w:r>
            <w:r w:rsidRPr="001D2A0C">
              <w:rPr>
                <w:rFonts w:cs="Arial"/>
                <w:b w:val="0"/>
                <w:bCs w:val="0"/>
                <w:szCs w:val="20"/>
              </w:rPr>
              <w:t>antel limpio, preferiblemente blanco o neutro.</w:t>
            </w:r>
          </w:p>
        </w:tc>
        <w:tc>
          <w:tcPr>
            <w:tcW w:w="1154" w:type="dxa"/>
          </w:tcPr>
          <w:p w14:paraId="5792336C" w14:textId="7F9F77D6" w:rsidR="004B5517" w:rsidRDefault="0011592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15929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1ECB9A44" w14:textId="25B0A72D" w:rsidR="004B5517" w:rsidRPr="00F60D7C" w:rsidRDefault="004F506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03E9E8FD" w14:textId="050A345B" w:rsidR="004B5517" w:rsidRDefault="004F506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4B5517" w14:paraId="46FEE7F0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4ABD88B8" w14:textId="3C14CFBC" w:rsidR="004B5517" w:rsidRDefault="004B5517" w:rsidP="00D17DC1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>
              <w:rPr>
                <w:rFonts w:cs="Arial"/>
                <w:b w:val="0"/>
                <w:bCs w:val="0"/>
                <w:szCs w:val="20"/>
              </w:rPr>
              <w:t>Colocar s</w:t>
            </w:r>
            <w:r w:rsidRPr="008C3110">
              <w:rPr>
                <w:rFonts w:cs="Arial"/>
                <w:b w:val="0"/>
                <w:bCs w:val="0"/>
                <w:szCs w:val="20"/>
              </w:rPr>
              <w:t>ervilletas individuales dobladas (en forma de triángulo o cilindro).</w:t>
            </w:r>
          </w:p>
        </w:tc>
        <w:tc>
          <w:tcPr>
            <w:tcW w:w="1154" w:type="dxa"/>
          </w:tcPr>
          <w:p w14:paraId="6432C7B8" w14:textId="125DB6D1" w:rsidR="004B5517" w:rsidRDefault="00055FA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055FAE">
              <w:rPr>
                <w:lang w:val="es-ES_tradnl"/>
              </w:rPr>
              <w:t>Baja</w:t>
            </w:r>
          </w:p>
        </w:tc>
        <w:tc>
          <w:tcPr>
            <w:tcW w:w="1322" w:type="dxa"/>
          </w:tcPr>
          <w:p w14:paraId="0B24C59F" w14:textId="738733B7" w:rsidR="004B5517" w:rsidRPr="00F60D7C" w:rsidRDefault="004F506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1CBE2E32" w14:textId="24D7D736" w:rsidR="004B5517" w:rsidRDefault="004F506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4B5517" w14:paraId="7276DB61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54CB0675" w14:textId="77777777" w:rsidR="004B5517" w:rsidRPr="00E849E9" w:rsidRDefault="004B5517" w:rsidP="00D17DC1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E849E9">
              <w:rPr>
                <w:rFonts w:cs="Arial"/>
                <w:b w:val="0"/>
                <w:bCs w:val="0"/>
                <w:szCs w:val="20"/>
                <w:lang w:val="es-MX"/>
              </w:rPr>
              <w:t>Organizar disposición del cubierto:</w:t>
            </w:r>
          </w:p>
          <w:p w14:paraId="0BC397D7" w14:textId="77777777" w:rsidR="004B5517" w:rsidRPr="00E849E9" w:rsidRDefault="004B5517" w:rsidP="00D17DC1">
            <w:pPr>
              <w:numPr>
                <w:ilvl w:val="0"/>
                <w:numId w:val="10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E849E9">
              <w:rPr>
                <w:rFonts w:cs="Arial"/>
                <w:b w:val="0"/>
                <w:bCs w:val="0"/>
                <w:szCs w:val="20"/>
                <w:lang w:val="es-MX"/>
              </w:rPr>
              <w:t>Tenedor a la izquierda del plato.</w:t>
            </w:r>
          </w:p>
          <w:p w14:paraId="2B73E7E1" w14:textId="69A4C4B5" w:rsidR="004B5517" w:rsidRDefault="004B5517" w:rsidP="00D30C8C">
            <w:pPr>
              <w:pStyle w:val="Prrafodelista"/>
              <w:numPr>
                <w:ilvl w:val="0"/>
                <w:numId w:val="10"/>
              </w:num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E849E9">
              <w:rPr>
                <w:rFonts w:cs="Arial"/>
                <w:b w:val="0"/>
                <w:bCs w:val="0"/>
                <w:szCs w:val="20"/>
                <w:lang w:val="es-MX"/>
              </w:rPr>
              <w:t>Cuchillo a la derecha con el filo hacia adentro.</w:t>
            </w:r>
          </w:p>
        </w:tc>
        <w:tc>
          <w:tcPr>
            <w:tcW w:w="1154" w:type="dxa"/>
          </w:tcPr>
          <w:p w14:paraId="18937D8E" w14:textId="0354305E" w:rsidR="004B5517" w:rsidRDefault="00055FA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55FAE">
              <w:rPr>
                <w:lang w:val="es-ES_tradnl"/>
              </w:rPr>
              <w:t>Media</w:t>
            </w:r>
          </w:p>
        </w:tc>
        <w:tc>
          <w:tcPr>
            <w:tcW w:w="1322" w:type="dxa"/>
          </w:tcPr>
          <w:p w14:paraId="6D447541" w14:textId="07680378" w:rsidR="004B5517" w:rsidRPr="00F60D7C" w:rsidRDefault="004F506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76533DCD" w14:textId="3C59C5B2" w:rsidR="004B5517" w:rsidRDefault="004F506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4B5517" w14:paraId="4B6D7A48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6906B06F" w14:textId="41F9019C" w:rsidR="004B5517" w:rsidRPr="00E849E9" w:rsidRDefault="004B5517" w:rsidP="00D17DC1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216414">
              <w:rPr>
                <w:rFonts w:cs="Arial"/>
                <w:b w:val="0"/>
                <w:bCs w:val="0"/>
                <w:szCs w:val="20"/>
              </w:rPr>
              <w:t>Colocar vasos/copas alineadas al frente derecho del plato</w:t>
            </w:r>
            <w:r>
              <w:rPr>
                <w:rFonts w:cs="Arial"/>
                <w:b w:val="0"/>
                <w:bCs w:val="0"/>
                <w:szCs w:val="20"/>
              </w:rPr>
              <w:t>, p</w:t>
            </w:r>
            <w:r w:rsidRPr="00216414">
              <w:rPr>
                <w:rFonts w:cs="Arial"/>
                <w:b w:val="0"/>
                <w:bCs w:val="0"/>
                <w:szCs w:val="20"/>
              </w:rPr>
              <w:t>ara niños pequeños: incluir babero o servilleta extra si es necesario.</w:t>
            </w:r>
          </w:p>
        </w:tc>
        <w:tc>
          <w:tcPr>
            <w:tcW w:w="1154" w:type="dxa"/>
          </w:tcPr>
          <w:p w14:paraId="40AB78AD" w14:textId="4D66B441" w:rsidR="004B5517" w:rsidRDefault="009B4EF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B4EF2">
              <w:rPr>
                <w:lang w:val="es-ES_tradnl"/>
              </w:rPr>
              <w:t>Baja</w:t>
            </w:r>
          </w:p>
        </w:tc>
        <w:tc>
          <w:tcPr>
            <w:tcW w:w="1322" w:type="dxa"/>
          </w:tcPr>
          <w:p w14:paraId="0D416356" w14:textId="5B0212DB" w:rsidR="004B5517" w:rsidRPr="00F60D7C" w:rsidRDefault="004F506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08C8F98" w14:textId="799A498D" w:rsidR="004B5517" w:rsidRDefault="004F506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4B5517" w14:paraId="450A87BF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0DBB7895" w14:textId="40068B45" w:rsidR="004B5517" w:rsidRPr="00216414" w:rsidRDefault="004B5517" w:rsidP="00D17DC1">
            <w:pPr>
              <w:jc w:val="both"/>
              <w:rPr>
                <w:rFonts w:cs="Arial"/>
                <w:szCs w:val="20"/>
              </w:rPr>
            </w:pPr>
            <w:r w:rsidRPr="00657434">
              <w:rPr>
                <w:rFonts w:cs="Arial"/>
                <w:b w:val="0"/>
                <w:bCs w:val="0"/>
                <w:szCs w:val="20"/>
              </w:rPr>
              <w:t>Limpiar pequeñas manchas de salsa en los bordes del plato con servilleta limpia.</w:t>
            </w:r>
          </w:p>
        </w:tc>
        <w:tc>
          <w:tcPr>
            <w:tcW w:w="1154" w:type="dxa"/>
          </w:tcPr>
          <w:p w14:paraId="6C0D9616" w14:textId="2A011243" w:rsidR="004B5517" w:rsidRDefault="009B4EF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9B4EF2">
              <w:rPr>
                <w:lang w:val="es-ES_tradnl"/>
              </w:rPr>
              <w:t>Baja</w:t>
            </w:r>
          </w:p>
        </w:tc>
        <w:tc>
          <w:tcPr>
            <w:tcW w:w="1322" w:type="dxa"/>
          </w:tcPr>
          <w:p w14:paraId="6043BF67" w14:textId="2F0498F0" w:rsidR="004B5517" w:rsidRPr="00F60D7C" w:rsidRDefault="004F506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212C489" w14:textId="5E6C0C9F" w:rsidR="004B5517" w:rsidRDefault="004F506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4B5517" w14:paraId="3E8269AF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B7787E8" w14:textId="2C1D4334" w:rsidR="004B5517" w:rsidRPr="00657434" w:rsidRDefault="004B5517" w:rsidP="00D17DC1">
            <w:pPr>
              <w:jc w:val="both"/>
              <w:rPr>
                <w:rFonts w:cs="Arial"/>
                <w:szCs w:val="20"/>
              </w:rPr>
            </w:pPr>
            <w:r w:rsidRPr="00657434">
              <w:rPr>
                <w:rFonts w:cs="Arial"/>
                <w:b w:val="0"/>
                <w:bCs w:val="0"/>
                <w:szCs w:val="20"/>
              </w:rPr>
              <w:t>Llevar cada plato con cuidado, primero los de los niños para evitar que se impacienten.</w:t>
            </w:r>
          </w:p>
        </w:tc>
        <w:tc>
          <w:tcPr>
            <w:tcW w:w="1154" w:type="dxa"/>
          </w:tcPr>
          <w:p w14:paraId="53A5A06D" w14:textId="06D5F407" w:rsidR="004B5517" w:rsidRDefault="00FA7A5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A7A57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14086AF0" w14:textId="722D1D01" w:rsidR="004B5517" w:rsidRPr="00F60D7C" w:rsidRDefault="004F506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21FB3DE6" w14:textId="47BEA91F" w:rsidR="004B5517" w:rsidRDefault="004F506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4B5517" w14:paraId="0EA7950D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1" w:type="dxa"/>
          </w:tcPr>
          <w:p w14:paraId="13AF138F" w14:textId="4E0DCA1F" w:rsidR="004B5517" w:rsidRPr="00657434" w:rsidRDefault="004B5517" w:rsidP="00D17DC1">
            <w:pPr>
              <w:jc w:val="both"/>
              <w:rPr>
                <w:rFonts w:cs="Arial"/>
                <w:szCs w:val="20"/>
              </w:rPr>
            </w:pPr>
            <w:r w:rsidRPr="00657434">
              <w:rPr>
                <w:rFonts w:cs="Arial"/>
                <w:b w:val="0"/>
                <w:bCs w:val="0"/>
                <w:szCs w:val="20"/>
              </w:rPr>
              <w:t>Servir a los adultos al final, entregando también sus copas de vino.</w:t>
            </w:r>
          </w:p>
        </w:tc>
        <w:tc>
          <w:tcPr>
            <w:tcW w:w="1154" w:type="dxa"/>
          </w:tcPr>
          <w:p w14:paraId="3E8E110B" w14:textId="291E4852" w:rsidR="004B5517" w:rsidRDefault="00FA7A5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A7A57">
              <w:rPr>
                <w:lang w:val="es-ES_tradnl"/>
              </w:rPr>
              <w:t>Alta</w:t>
            </w:r>
          </w:p>
        </w:tc>
        <w:tc>
          <w:tcPr>
            <w:tcW w:w="1322" w:type="dxa"/>
          </w:tcPr>
          <w:p w14:paraId="6B30A065" w14:textId="786AEA8B" w:rsidR="004B5517" w:rsidRPr="00F60D7C" w:rsidRDefault="004F506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37" w:type="dxa"/>
          </w:tcPr>
          <w:p w14:paraId="438634E2" w14:textId="38B4BFFF" w:rsidR="004B5517" w:rsidRDefault="004F506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FA7FA0" w14:paraId="4923D8A3" w14:textId="77777777" w:rsidTr="00C61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87" w:type="dxa"/>
            <w:gridSpan w:val="3"/>
            <w:shd w:val="clear" w:color="auto" w:fill="92D050"/>
          </w:tcPr>
          <w:p w14:paraId="3E9FCCB7" w14:textId="5F165902" w:rsidR="00FA7FA0" w:rsidRPr="00FA7FA0" w:rsidRDefault="00FA7FA0" w:rsidP="00B54CE9">
            <w:pPr>
              <w:jc w:val="both"/>
              <w:rPr>
                <w:color w:val="00B050"/>
                <w:lang w:val="es-ES_tradnl"/>
              </w:rPr>
            </w:pPr>
            <w:r w:rsidRPr="00FA7FA0">
              <w:rPr>
                <w:lang w:val="es-ES_tradnl"/>
              </w:rPr>
              <w:t>Tiempo Total (Minutos)</w:t>
            </w:r>
          </w:p>
        </w:tc>
        <w:tc>
          <w:tcPr>
            <w:tcW w:w="1237" w:type="dxa"/>
            <w:shd w:val="clear" w:color="auto" w:fill="92D050"/>
          </w:tcPr>
          <w:p w14:paraId="137D4DF1" w14:textId="65BA049D" w:rsidR="00FA7FA0" w:rsidRPr="00DB1AF8" w:rsidRDefault="000573A8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lang w:val="es-ES_tradnl"/>
              </w:rPr>
            </w:pPr>
            <w:r w:rsidRPr="00DB1AF8">
              <w:rPr>
                <w:b/>
                <w:bCs/>
                <w:lang w:val="es-ES_tradnl"/>
              </w:rPr>
              <w:t>1.105</w:t>
            </w:r>
          </w:p>
        </w:tc>
      </w:tr>
      <w:tr w:rsidR="00FA7FA0" w14:paraId="30C308C2" w14:textId="77777777" w:rsidTr="00C611B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87" w:type="dxa"/>
            <w:gridSpan w:val="3"/>
            <w:shd w:val="clear" w:color="auto" w:fill="92D050"/>
          </w:tcPr>
          <w:p w14:paraId="10289E24" w14:textId="346DA0E2" w:rsidR="00FA7FA0" w:rsidRPr="00FA7FA0" w:rsidRDefault="00FA7FA0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Tiempo Total (Horas)</w:t>
            </w:r>
          </w:p>
        </w:tc>
        <w:tc>
          <w:tcPr>
            <w:tcW w:w="1237" w:type="dxa"/>
            <w:shd w:val="clear" w:color="auto" w:fill="92D050"/>
          </w:tcPr>
          <w:p w14:paraId="01478B98" w14:textId="5655DEDB" w:rsidR="00FA7FA0" w:rsidRPr="00DB1AF8" w:rsidRDefault="00DB1AF8" w:rsidP="00B54CE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lang w:val="es-ES_tradnl"/>
              </w:rPr>
            </w:pPr>
            <w:r>
              <w:rPr>
                <w:b/>
                <w:bCs/>
                <w:lang w:val="es-ES_tradnl"/>
              </w:rPr>
              <w:t>18</w:t>
            </w:r>
          </w:p>
        </w:tc>
      </w:tr>
    </w:tbl>
    <w:p w14:paraId="4C0A0CF5" w14:textId="7A781970" w:rsidR="0021588B" w:rsidRPr="0021588B" w:rsidRDefault="007B26A1" w:rsidP="00481726">
      <w:pPr>
        <w:pStyle w:val="Descripcin"/>
      </w:pPr>
      <w:bookmarkStart w:id="24" w:name="_Toc194849590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4</w:t>
      </w:r>
      <w:r>
        <w:fldChar w:fldCharType="end"/>
      </w:r>
      <w:r>
        <w:t xml:space="preserve"> </w:t>
      </w:r>
      <w:proofErr w:type="spellStart"/>
      <w:r>
        <w:t>Product</w:t>
      </w:r>
      <w:proofErr w:type="spellEnd"/>
      <w:r>
        <w:t xml:space="preserve"> Backlog.</w:t>
      </w:r>
      <w:bookmarkEnd w:id="24"/>
    </w:p>
    <w:p w14:paraId="08C060E9" w14:textId="5D7FA79D" w:rsidR="00442B31" w:rsidRDefault="00670057" w:rsidP="00B54CE9">
      <w:pPr>
        <w:pStyle w:val="Ttulo2"/>
        <w:numPr>
          <w:ilvl w:val="2"/>
          <w:numId w:val="2"/>
        </w:numPr>
        <w:jc w:val="both"/>
        <w:rPr>
          <w:lang w:val="es-ES"/>
        </w:rPr>
      </w:pPr>
      <w:bookmarkStart w:id="25" w:name="_Toc195212229"/>
      <w:bookmarkStart w:id="26" w:name="_Toc195270560"/>
      <w:r w:rsidRPr="4C9E8324">
        <w:rPr>
          <w:lang w:val="es-ES"/>
        </w:rPr>
        <w:t xml:space="preserve">Grafica del </w:t>
      </w:r>
      <w:proofErr w:type="spellStart"/>
      <w:r w:rsidRPr="4C9E8324">
        <w:rPr>
          <w:lang w:val="es-ES"/>
        </w:rPr>
        <w:t>Product</w:t>
      </w:r>
      <w:proofErr w:type="spellEnd"/>
      <w:r w:rsidRPr="4C9E8324">
        <w:rPr>
          <w:lang w:val="es-ES"/>
        </w:rPr>
        <w:t xml:space="preserve"> Backlog</w:t>
      </w:r>
      <w:bookmarkEnd w:id="25"/>
      <w:bookmarkEnd w:id="26"/>
    </w:p>
    <w:p w14:paraId="774FFC49" w14:textId="1AF63181" w:rsidR="00E00B51" w:rsidRPr="00E00B51" w:rsidRDefault="00E00B51" w:rsidP="00E00B51">
      <w:pPr>
        <w:jc w:val="both"/>
        <w:rPr>
          <w:lang w:val="es-ES"/>
        </w:rPr>
      </w:pPr>
      <w:r>
        <w:rPr>
          <w:lang w:val="es-ES"/>
        </w:rPr>
        <w:t xml:space="preserve">En la </w:t>
      </w:r>
      <w:r w:rsidR="00D00C28">
        <w:rPr>
          <w:lang w:val="es-ES"/>
        </w:rPr>
        <w:t>Tabla</w:t>
      </w:r>
      <w:r>
        <w:rPr>
          <w:lang w:val="es-ES"/>
        </w:rPr>
        <w:t xml:space="preserve"> 5 se </w:t>
      </w:r>
      <w:r w:rsidR="007B3688">
        <w:rPr>
          <w:lang w:val="es-ES"/>
        </w:rPr>
        <w:t xml:space="preserve">presenta </w:t>
      </w:r>
      <w:r w:rsidR="00634FE6">
        <w:rPr>
          <w:lang w:val="es-ES"/>
        </w:rPr>
        <w:t>el tiempo to</w:t>
      </w:r>
      <w:r w:rsidR="00E43A71">
        <w:rPr>
          <w:lang w:val="es-ES"/>
        </w:rPr>
        <w:t xml:space="preserve">tal </w:t>
      </w:r>
      <w:r w:rsidR="003653DD">
        <w:rPr>
          <w:lang w:val="es-ES"/>
        </w:rPr>
        <w:t>previsto, optimista y pesi</w:t>
      </w:r>
      <w:r w:rsidR="0030155C">
        <w:rPr>
          <w:lang w:val="es-ES"/>
        </w:rPr>
        <w:t xml:space="preserve">mista para cada </w:t>
      </w:r>
      <w:proofErr w:type="spellStart"/>
      <w:r w:rsidR="002D4F6B">
        <w:rPr>
          <w:lang w:val="es-ES"/>
        </w:rPr>
        <w:t>Spike</w:t>
      </w:r>
      <w:proofErr w:type="spellEnd"/>
      <w:r w:rsidR="002D4F6B">
        <w:rPr>
          <w:lang w:val="es-ES"/>
        </w:rPr>
        <w:t xml:space="preserve"> y Sprint.</w:t>
      </w:r>
    </w:p>
    <w:p w14:paraId="3228ACF3" w14:textId="77777777" w:rsidR="006E555E" w:rsidRDefault="006E555E" w:rsidP="00B54CE9">
      <w:pPr>
        <w:jc w:val="both"/>
        <w:rPr>
          <w:lang w:val="es-ES_tradnl"/>
        </w:rPr>
      </w:pPr>
    </w:p>
    <w:tbl>
      <w:tblPr>
        <w:tblStyle w:val="Tablaconcuadrcula6concolores"/>
        <w:tblW w:w="8990" w:type="dxa"/>
        <w:tblLook w:val="04A0" w:firstRow="1" w:lastRow="0" w:firstColumn="1" w:lastColumn="0" w:noHBand="0" w:noVBand="1"/>
      </w:tblPr>
      <w:tblGrid>
        <w:gridCol w:w="1798"/>
        <w:gridCol w:w="1798"/>
        <w:gridCol w:w="1798"/>
        <w:gridCol w:w="1798"/>
        <w:gridCol w:w="1798"/>
      </w:tblGrid>
      <w:tr w:rsidR="0038711A" w:rsidRPr="00441F1F" w14:paraId="167E9324" w14:textId="77777777" w:rsidTr="007B42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8" w:type="dxa"/>
            <w:shd w:val="clear" w:color="auto" w:fill="DAEEF3" w:themeFill="accent5" w:themeFillTint="33"/>
            <w:hideMark/>
          </w:tcPr>
          <w:p w14:paraId="085F05B0" w14:textId="77777777" w:rsidR="00441F1F" w:rsidRPr="00441F1F" w:rsidRDefault="00441F1F" w:rsidP="00B54CE9">
            <w:pPr>
              <w:jc w:val="both"/>
              <w:rPr>
                <w:rFonts w:ascii="Calibri" w:eastAsia="Times New Roman" w:hAnsi="Calibri" w:cs="Calibri"/>
                <w:b w:val="0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Puntos HU</w:t>
            </w:r>
          </w:p>
        </w:tc>
        <w:tc>
          <w:tcPr>
            <w:tcW w:w="1798" w:type="dxa"/>
            <w:shd w:val="clear" w:color="auto" w:fill="DAEEF3" w:themeFill="accent5" w:themeFillTint="33"/>
            <w:hideMark/>
          </w:tcPr>
          <w:p w14:paraId="4069D79A" w14:textId="77777777" w:rsidR="00441F1F" w:rsidRPr="00441F1F" w:rsidRDefault="00441F1F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 w:val="0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Sprint</w:t>
            </w:r>
          </w:p>
        </w:tc>
        <w:tc>
          <w:tcPr>
            <w:tcW w:w="1798" w:type="dxa"/>
            <w:shd w:val="clear" w:color="auto" w:fill="DAEEF3" w:themeFill="accent5" w:themeFillTint="33"/>
            <w:hideMark/>
          </w:tcPr>
          <w:p w14:paraId="3780FE4C" w14:textId="77777777" w:rsidR="00441F1F" w:rsidRPr="00441F1F" w:rsidRDefault="00441F1F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 w:val="0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Previsto</w:t>
            </w:r>
          </w:p>
        </w:tc>
        <w:tc>
          <w:tcPr>
            <w:tcW w:w="1798" w:type="dxa"/>
            <w:shd w:val="clear" w:color="auto" w:fill="DAEEF3" w:themeFill="accent5" w:themeFillTint="33"/>
            <w:hideMark/>
          </w:tcPr>
          <w:p w14:paraId="6AA86ACB" w14:textId="77777777" w:rsidR="00441F1F" w:rsidRPr="00441F1F" w:rsidRDefault="00441F1F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 w:val="0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Optimista</w:t>
            </w:r>
          </w:p>
        </w:tc>
        <w:tc>
          <w:tcPr>
            <w:tcW w:w="1798" w:type="dxa"/>
            <w:shd w:val="clear" w:color="auto" w:fill="DAEEF3" w:themeFill="accent5" w:themeFillTint="33"/>
            <w:hideMark/>
          </w:tcPr>
          <w:p w14:paraId="5A15EEFF" w14:textId="77777777" w:rsidR="00441F1F" w:rsidRPr="00441F1F" w:rsidRDefault="00441F1F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 w:val="0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Pesimista</w:t>
            </w:r>
          </w:p>
        </w:tc>
      </w:tr>
      <w:tr w:rsidR="009709CA" w:rsidRPr="00441F1F" w14:paraId="6FCC8E27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8" w:type="dxa"/>
            <w:noWrap/>
            <w:hideMark/>
          </w:tcPr>
          <w:p w14:paraId="10DF9224" w14:textId="77777777" w:rsidR="009709CA" w:rsidRPr="00441F1F" w:rsidRDefault="009709CA" w:rsidP="00B54CE9">
            <w:pPr>
              <w:jc w:val="both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270</w:t>
            </w:r>
          </w:p>
        </w:tc>
        <w:tc>
          <w:tcPr>
            <w:tcW w:w="1798" w:type="dxa"/>
            <w:noWrap/>
            <w:hideMark/>
          </w:tcPr>
          <w:p w14:paraId="6BF61C2F" w14:textId="77777777" w:rsidR="009709CA" w:rsidRPr="00441F1F" w:rsidRDefault="009709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proofErr w:type="spellStart"/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Spike</w:t>
            </w:r>
            <w:proofErr w:type="spellEnd"/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 xml:space="preserve"> 1</w:t>
            </w:r>
          </w:p>
        </w:tc>
        <w:tc>
          <w:tcPr>
            <w:tcW w:w="1798" w:type="dxa"/>
            <w:noWrap/>
            <w:hideMark/>
          </w:tcPr>
          <w:p w14:paraId="5BA41E40" w14:textId="74ADA76D" w:rsidR="009709CA" w:rsidRPr="00441F1F" w:rsidRDefault="009709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05</w:t>
            </w:r>
          </w:p>
        </w:tc>
        <w:tc>
          <w:tcPr>
            <w:tcW w:w="1798" w:type="dxa"/>
            <w:noWrap/>
            <w:hideMark/>
          </w:tcPr>
          <w:p w14:paraId="42295BBC" w14:textId="39930488" w:rsidR="009709CA" w:rsidRPr="00441F1F" w:rsidRDefault="009709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05</w:t>
            </w:r>
          </w:p>
        </w:tc>
        <w:tc>
          <w:tcPr>
            <w:tcW w:w="1798" w:type="dxa"/>
            <w:noWrap/>
            <w:hideMark/>
          </w:tcPr>
          <w:p w14:paraId="47B11702" w14:textId="1C199A6B" w:rsidR="009709CA" w:rsidRPr="00441F1F" w:rsidRDefault="009709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05</w:t>
            </w:r>
          </w:p>
        </w:tc>
      </w:tr>
      <w:tr w:rsidR="009709CA" w:rsidRPr="00441F1F" w14:paraId="4BD31C06" w14:textId="77777777" w:rsidTr="007B429B">
        <w:trPr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8" w:type="dxa"/>
            <w:noWrap/>
            <w:hideMark/>
          </w:tcPr>
          <w:p w14:paraId="157653A0" w14:textId="77777777" w:rsidR="009709CA" w:rsidRPr="00441F1F" w:rsidRDefault="009709CA" w:rsidP="00B54CE9">
            <w:pPr>
              <w:jc w:val="both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305</w:t>
            </w:r>
          </w:p>
        </w:tc>
        <w:tc>
          <w:tcPr>
            <w:tcW w:w="1798" w:type="dxa"/>
            <w:noWrap/>
            <w:hideMark/>
          </w:tcPr>
          <w:p w14:paraId="7772D280" w14:textId="77777777" w:rsidR="009709CA" w:rsidRPr="00441F1F" w:rsidRDefault="009709C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proofErr w:type="spellStart"/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Spike</w:t>
            </w:r>
            <w:proofErr w:type="spellEnd"/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 xml:space="preserve"> 2</w:t>
            </w:r>
          </w:p>
        </w:tc>
        <w:tc>
          <w:tcPr>
            <w:tcW w:w="1798" w:type="dxa"/>
            <w:noWrap/>
            <w:hideMark/>
          </w:tcPr>
          <w:p w14:paraId="0B026D3E" w14:textId="18B6960B" w:rsidR="009709CA" w:rsidRPr="00441F1F" w:rsidRDefault="009709C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35</w:t>
            </w:r>
          </w:p>
        </w:tc>
        <w:tc>
          <w:tcPr>
            <w:tcW w:w="1798" w:type="dxa"/>
            <w:noWrap/>
            <w:hideMark/>
          </w:tcPr>
          <w:p w14:paraId="772596FF" w14:textId="3336F9FF" w:rsidR="009709CA" w:rsidRPr="00441F1F" w:rsidRDefault="009709C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68</w:t>
            </w:r>
          </w:p>
        </w:tc>
        <w:tc>
          <w:tcPr>
            <w:tcW w:w="1798" w:type="dxa"/>
            <w:noWrap/>
            <w:hideMark/>
          </w:tcPr>
          <w:p w14:paraId="781EACAB" w14:textId="1FD47B7E" w:rsidR="009709CA" w:rsidRPr="00441F1F" w:rsidRDefault="009709C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02</w:t>
            </w:r>
          </w:p>
        </w:tc>
      </w:tr>
      <w:tr w:rsidR="009709CA" w:rsidRPr="00441F1F" w14:paraId="583F1F0B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8" w:type="dxa"/>
            <w:noWrap/>
            <w:hideMark/>
          </w:tcPr>
          <w:p w14:paraId="7CE6EE6A" w14:textId="77777777" w:rsidR="009709CA" w:rsidRPr="00441F1F" w:rsidRDefault="009709CA" w:rsidP="00B54CE9">
            <w:pPr>
              <w:jc w:val="both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lastRenderedPageBreak/>
              <w:t>187</w:t>
            </w:r>
          </w:p>
        </w:tc>
        <w:tc>
          <w:tcPr>
            <w:tcW w:w="1798" w:type="dxa"/>
            <w:noWrap/>
            <w:hideMark/>
          </w:tcPr>
          <w:p w14:paraId="4255495A" w14:textId="77777777" w:rsidR="009709CA" w:rsidRPr="00441F1F" w:rsidRDefault="009709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Sprint 1</w:t>
            </w:r>
          </w:p>
        </w:tc>
        <w:tc>
          <w:tcPr>
            <w:tcW w:w="1798" w:type="dxa"/>
            <w:noWrap/>
            <w:hideMark/>
          </w:tcPr>
          <w:p w14:paraId="5CEBCA73" w14:textId="48E0AAF2" w:rsidR="009709CA" w:rsidRPr="00441F1F" w:rsidRDefault="009709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30</w:t>
            </w:r>
          </w:p>
        </w:tc>
        <w:tc>
          <w:tcPr>
            <w:tcW w:w="1798" w:type="dxa"/>
            <w:noWrap/>
            <w:hideMark/>
          </w:tcPr>
          <w:p w14:paraId="5CC285ED" w14:textId="328A1D09" w:rsidR="009709CA" w:rsidRPr="00441F1F" w:rsidRDefault="009709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24</w:t>
            </w:r>
          </w:p>
        </w:tc>
        <w:tc>
          <w:tcPr>
            <w:tcW w:w="1798" w:type="dxa"/>
            <w:noWrap/>
            <w:hideMark/>
          </w:tcPr>
          <w:p w14:paraId="2D98C15F" w14:textId="52ED581F" w:rsidR="009709CA" w:rsidRPr="00441F1F" w:rsidRDefault="009709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36</w:t>
            </w:r>
          </w:p>
        </w:tc>
      </w:tr>
      <w:tr w:rsidR="009709CA" w:rsidRPr="00441F1F" w14:paraId="3E82C22D" w14:textId="77777777" w:rsidTr="007B429B">
        <w:trPr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8" w:type="dxa"/>
            <w:noWrap/>
            <w:hideMark/>
          </w:tcPr>
          <w:p w14:paraId="0896D86B" w14:textId="77777777" w:rsidR="009709CA" w:rsidRPr="00441F1F" w:rsidRDefault="009709CA" w:rsidP="00B54CE9">
            <w:pPr>
              <w:jc w:val="both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37</w:t>
            </w:r>
          </w:p>
        </w:tc>
        <w:tc>
          <w:tcPr>
            <w:tcW w:w="1798" w:type="dxa"/>
            <w:noWrap/>
            <w:hideMark/>
          </w:tcPr>
          <w:p w14:paraId="1DF9382C" w14:textId="77777777" w:rsidR="009709CA" w:rsidRPr="00441F1F" w:rsidRDefault="009709C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Sprint 2</w:t>
            </w:r>
          </w:p>
        </w:tc>
        <w:tc>
          <w:tcPr>
            <w:tcW w:w="1798" w:type="dxa"/>
            <w:noWrap/>
            <w:hideMark/>
          </w:tcPr>
          <w:p w14:paraId="7CECA568" w14:textId="06D47AEA" w:rsidR="009709CA" w:rsidRPr="00441F1F" w:rsidRDefault="009709C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43</w:t>
            </w:r>
          </w:p>
        </w:tc>
        <w:tc>
          <w:tcPr>
            <w:tcW w:w="1798" w:type="dxa"/>
            <w:noWrap/>
            <w:hideMark/>
          </w:tcPr>
          <w:p w14:paraId="1D92742E" w14:textId="552C510F" w:rsidR="009709CA" w:rsidRPr="00441F1F" w:rsidRDefault="008D2F7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74</w:t>
            </w:r>
          </w:p>
        </w:tc>
        <w:tc>
          <w:tcPr>
            <w:tcW w:w="1798" w:type="dxa"/>
            <w:noWrap/>
            <w:hideMark/>
          </w:tcPr>
          <w:p w14:paraId="167FC3AF" w14:textId="37AE2AD8" w:rsidR="009709CA" w:rsidRPr="00441F1F" w:rsidRDefault="008D2F7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12</w:t>
            </w:r>
          </w:p>
        </w:tc>
      </w:tr>
      <w:tr w:rsidR="009709CA" w:rsidRPr="00441F1F" w14:paraId="379CF9A8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8" w:type="dxa"/>
            <w:noWrap/>
            <w:hideMark/>
          </w:tcPr>
          <w:p w14:paraId="39601BA1" w14:textId="77777777" w:rsidR="009709CA" w:rsidRPr="00441F1F" w:rsidRDefault="009709CA" w:rsidP="00B54CE9">
            <w:pPr>
              <w:jc w:val="both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220</w:t>
            </w:r>
          </w:p>
        </w:tc>
        <w:tc>
          <w:tcPr>
            <w:tcW w:w="1798" w:type="dxa"/>
            <w:noWrap/>
            <w:hideMark/>
          </w:tcPr>
          <w:p w14:paraId="3710BCD1" w14:textId="77777777" w:rsidR="009709CA" w:rsidRPr="00441F1F" w:rsidRDefault="009709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Sprint 3</w:t>
            </w:r>
          </w:p>
        </w:tc>
        <w:tc>
          <w:tcPr>
            <w:tcW w:w="1798" w:type="dxa"/>
            <w:noWrap/>
            <w:hideMark/>
          </w:tcPr>
          <w:p w14:paraId="182862CA" w14:textId="51BF8F94" w:rsidR="009709CA" w:rsidRPr="00441F1F" w:rsidRDefault="009709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06</w:t>
            </w:r>
          </w:p>
        </w:tc>
        <w:tc>
          <w:tcPr>
            <w:tcW w:w="1798" w:type="dxa"/>
            <w:noWrap/>
            <w:hideMark/>
          </w:tcPr>
          <w:p w14:paraId="60629016" w14:textId="7A5CF5E3" w:rsidR="009709CA" w:rsidRPr="00441F1F" w:rsidRDefault="008D2F7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44</w:t>
            </w:r>
          </w:p>
        </w:tc>
        <w:tc>
          <w:tcPr>
            <w:tcW w:w="1798" w:type="dxa"/>
            <w:noWrap/>
            <w:hideMark/>
          </w:tcPr>
          <w:p w14:paraId="403E7861" w14:textId="72E4578F" w:rsidR="009709CA" w:rsidRPr="00441F1F" w:rsidRDefault="008D2F7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68</w:t>
            </w:r>
          </w:p>
        </w:tc>
      </w:tr>
      <w:tr w:rsidR="009709CA" w:rsidRPr="00441F1F" w14:paraId="5347F427" w14:textId="77777777" w:rsidTr="007B429B">
        <w:trPr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8" w:type="dxa"/>
            <w:noWrap/>
            <w:hideMark/>
          </w:tcPr>
          <w:p w14:paraId="1C226266" w14:textId="77777777" w:rsidR="009709CA" w:rsidRPr="00441F1F" w:rsidRDefault="009709CA" w:rsidP="00B54CE9">
            <w:pPr>
              <w:jc w:val="both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45</w:t>
            </w:r>
          </w:p>
        </w:tc>
        <w:tc>
          <w:tcPr>
            <w:tcW w:w="1798" w:type="dxa"/>
            <w:noWrap/>
            <w:hideMark/>
          </w:tcPr>
          <w:p w14:paraId="6E2597A7" w14:textId="77777777" w:rsidR="009709CA" w:rsidRPr="00441F1F" w:rsidRDefault="009709C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Sprint 4</w:t>
            </w:r>
          </w:p>
        </w:tc>
        <w:tc>
          <w:tcPr>
            <w:tcW w:w="1798" w:type="dxa"/>
            <w:noWrap/>
            <w:hideMark/>
          </w:tcPr>
          <w:p w14:paraId="3337CF24" w14:textId="41BA398A" w:rsidR="009709CA" w:rsidRPr="00441F1F" w:rsidRDefault="009709C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6</w:t>
            </w:r>
          </w:p>
        </w:tc>
        <w:tc>
          <w:tcPr>
            <w:tcW w:w="1798" w:type="dxa"/>
            <w:noWrap/>
            <w:hideMark/>
          </w:tcPr>
          <w:p w14:paraId="7F125A16" w14:textId="0CF2A270" w:rsidR="009709CA" w:rsidRPr="00441F1F" w:rsidRDefault="008D2F7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8</w:t>
            </w:r>
          </w:p>
        </w:tc>
        <w:tc>
          <w:tcPr>
            <w:tcW w:w="1798" w:type="dxa"/>
            <w:noWrap/>
            <w:hideMark/>
          </w:tcPr>
          <w:p w14:paraId="7E16FF2A" w14:textId="7E74C4A0" w:rsidR="009709CA" w:rsidRPr="00441F1F" w:rsidRDefault="008D2F7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4</w:t>
            </w:r>
          </w:p>
        </w:tc>
      </w:tr>
      <w:tr w:rsidR="009709CA" w:rsidRPr="00441F1F" w14:paraId="7D768069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8" w:type="dxa"/>
            <w:noWrap/>
            <w:hideMark/>
          </w:tcPr>
          <w:p w14:paraId="0A6E6CCA" w14:textId="77777777" w:rsidR="009709CA" w:rsidRPr="00441F1F" w:rsidRDefault="009709CA" w:rsidP="00B54CE9">
            <w:pPr>
              <w:jc w:val="both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30</w:t>
            </w:r>
          </w:p>
        </w:tc>
        <w:tc>
          <w:tcPr>
            <w:tcW w:w="1798" w:type="dxa"/>
            <w:noWrap/>
            <w:hideMark/>
          </w:tcPr>
          <w:p w14:paraId="49503515" w14:textId="77777777" w:rsidR="009709CA" w:rsidRPr="00441F1F" w:rsidRDefault="009709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Sprint 5</w:t>
            </w:r>
          </w:p>
        </w:tc>
        <w:tc>
          <w:tcPr>
            <w:tcW w:w="1798" w:type="dxa"/>
            <w:noWrap/>
            <w:hideMark/>
          </w:tcPr>
          <w:p w14:paraId="25114D35" w14:textId="2F483B5D" w:rsidR="009709CA" w:rsidRPr="00441F1F" w:rsidRDefault="009709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1</w:t>
            </w:r>
          </w:p>
        </w:tc>
        <w:tc>
          <w:tcPr>
            <w:tcW w:w="1798" w:type="dxa"/>
            <w:noWrap/>
            <w:hideMark/>
          </w:tcPr>
          <w:p w14:paraId="23CBB748" w14:textId="654BCBAF" w:rsidR="009709CA" w:rsidRPr="00441F1F" w:rsidRDefault="008D2F7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2</w:t>
            </w:r>
          </w:p>
        </w:tc>
        <w:tc>
          <w:tcPr>
            <w:tcW w:w="1798" w:type="dxa"/>
            <w:noWrap/>
            <w:hideMark/>
          </w:tcPr>
          <w:p w14:paraId="59431481" w14:textId="3A9E45D2" w:rsidR="009709CA" w:rsidRPr="00441F1F" w:rsidRDefault="008D2F7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0</w:t>
            </w:r>
          </w:p>
        </w:tc>
      </w:tr>
      <w:tr w:rsidR="009709CA" w:rsidRPr="00441F1F" w14:paraId="3390AF9C" w14:textId="77777777" w:rsidTr="007B429B">
        <w:trPr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8" w:type="dxa"/>
            <w:noWrap/>
            <w:hideMark/>
          </w:tcPr>
          <w:p w14:paraId="46293D65" w14:textId="77777777" w:rsidR="009709CA" w:rsidRPr="00441F1F" w:rsidRDefault="009709CA" w:rsidP="00B54CE9">
            <w:pPr>
              <w:jc w:val="both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11</w:t>
            </w:r>
          </w:p>
        </w:tc>
        <w:tc>
          <w:tcPr>
            <w:tcW w:w="1798" w:type="dxa"/>
            <w:noWrap/>
            <w:hideMark/>
          </w:tcPr>
          <w:p w14:paraId="37253245" w14:textId="77777777" w:rsidR="009709CA" w:rsidRPr="00441F1F" w:rsidRDefault="009709C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 w:rsidRPr="00441F1F"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  <w:t>Sprint 6</w:t>
            </w:r>
          </w:p>
        </w:tc>
        <w:tc>
          <w:tcPr>
            <w:tcW w:w="1798" w:type="dxa"/>
            <w:noWrap/>
            <w:hideMark/>
          </w:tcPr>
          <w:p w14:paraId="29064E18" w14:textId="68AF391B" w:rsidR="009709CA" w:rsidRPr="00441F1F" w:rsidRDefault="009709C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</w:t>
            </w:r>
          </w:p>
        </w:tc>
        <w:tc>
          <w:tcPr>
            <w:tcW w:w="1798" w:type="dxa"/>
            <w:noWrap/>
            <w:hideMark/>
          </w:tcPr>
          <w:p w14:paraId="71EEBE11" w14:textId="0BF4B5AE" w:rsidR="009709CA" w:rsidRPr="00441F1F" w:rsidRDefault="008D2F7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</w:t>
            </w:r>
          </w:p>
        </w:tc>
        <w:tc>
          <w:tcPr>
            <w:tcW w:w="1798" w:type="dxa"/>
            <w:noWrap/>
            <w:hideMark/>
          </w:tcPr>
          <w:p w14:paraId="6EFE79B9" w14:textId="5472196F" w:rsidR="009709CA" w:rsidRPr="00441F1F" w:rsidRDefault="008D2F7B" w:rsidP="00B54CE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val="es-MX" w:eastAsia="es-MX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</w:t>
            </w:r>
          </w:p>
        </w:tc>
      </w:tr>
    </w:tbl>
    <w:p w14:paraId="0377FDF8" w14:textId="36657852" w:rsidR="006E555E" w:rsidRDefault="004065B5" w:rsidP="007E3266">
      <w:pPr>
        <w:pStyle w:val="Descripcin"/>
      </w:pPr>
      <w:bookmarkStart w:id="27" w:name="_Toc194849591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5</w:t>
      </w:r>
      <w:r>
        <w:fldChar w:fldCharType="end"/>
      </w:r>
      <w:r>
        <w:t xml:space="preserve"> Tiempo total por cada Sprint.</w:t>
      </w:r>
      <w:bookmarkEnd w:id="27"/>
    </w:p>
    <w:p w14:paraId="18C14E61" w14:textId="77777777" w:rsidR="00C72AE0" w:rsidRDefault="00D53118" w:rsidP="00B54CE9">
      <w:pPr>
        <w:keepNext/>
        <w:jc w:val="both"/>
      </w:pPr>
      <w:r>
        <w:rPr>
          <w:noProof/>
        </w:rPr>
        <w:drawing>
          <wp:inline distT="0" distB="0" distL="0" distR="0" wp14:anchorId="5A38D1CF" wp14:editId="2A7EBB51">
            <wp:extent cx="5612130" cy="3180080"/>
            <wp:effectExtent l="0" t="0" r="7620" b="1270"/>
            <wp:docPr id="1554898028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8DAC578D-091F-8E9B-9A1F-49FEE538834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00C8ABFD" w14:textId="19619606" w:rsidR="00591242" w:rsidRDefault="00C72AE0" w:rsidP="007E3266">
      <w:pPr>
        <w:pStyle w:val="Descripcin"/>
      </w:pPr>
      <w:bookmarkStart w:id="28" w:name="_Toc194849751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82375D">
        <w:rPr>
          <w:noProof/>
        </w:rPr>
        <w:t>1</w:t>
      </w:r>
      <w:r>
        <w:fldChar w:fldCharType="end"/>
      </w:r>
      <w:r>
        <w:t xml:space="preserve"> Avance del proyecto.</w:t>
      </w:r>
      <w:bookmarkEnd w:id="28"/>
    </w:p>
    <w:p w14:paraId="1FF0A235" w14:textId="08D2AC1E" w:rsidR="00D05D12" w:rsidRPr="00D05D12" w:rsidRDefault="00D05D12" w:rsidP="00D05D12">
      <w:pPr>
        <w:jc w:val="both"/>
      </w:pPr>
      <w:r>
        <w:t>En la Figura 1</w:t>
      </w:r>
      <w:r w:rsidR="00485F5A">
        <w:t xml:space="preserve"> se evidencia </w:t>
      </w:r>
      <w:r w:rsidR="00B2168C">
        <w:t>el avance del proyecto</w:t>
      </w:r>
      <w:r w:rsidR="002B6B02">
        <w:t xml:space="preserve"> desde el </w:t>
      </w:r>
      <w:proofErr w:type="spellStart"/>
      <w:r w:rsidR="002B6B02">
        <w:t>Spike</w:t>
      </w:r>
      <w:proofErr w:type="spellEnd"/>
      <w:r w:rsidR="002B6B02">
        <w:t xml:space="preserve"> 1 hasta el Sprint 6</w:t>
      </w:r>
      <w:r w:rsidR="009E6EE3">
        <w:t>, l</w:t>
      </w:r>
      <w:r w:rsidR="009E6EE3" w:rsidRPr="009E6EE3">
        <w:t xml:space="preserve">a </w:t>
      </w:r>
      <w:r w:rsidR="009E6EE3">
        <w:t>figura</w:t>
      </w:r>
      <w:r w:rsidR="009E6EE3" w:rsidRPr="009E6EE3">
        <w:t xml:space="preserve"> muestra una disminución constante del trabajo pendiente en los tres escenarios, lo que indica un avance sostenido del equipo, destacando que los </w:t>
      </w:r>
      <w:proofErr w:type="spellStart"/>
      <w:r w:rsidR="009E6EE3" w:rsidRPr="009E6EE3">
        <w:t>spikes</w:t>
      </w:r>
      <w:proofErr w:type="spellEnd"/>
      <w:r w:rsidR="009E6EE3" w:rsidRPr="009E6EE3">
        <w:t xml:space="preserve"> iniciales ayudaron a reducir la incertidumbre y permitieron una planificación realista, ya que el plan previsto se mantuvo entre los límites optimista y pesimista sin grandes desviaciones, además, hacia el Sprint 4 los escenarios convergen, reflejando eficiencia en la ejecución y culminando en el Sprint 6 con el </w:t>
      </w:r>
      <w:r w:rsidR="00967864">
        <w:t xml:space="preserve">producto </w:t>
      </w:r>
      <w:r w:rsidR="009E6EE3" w:rsidRPr="009E6EE3">
        <w:t>backlog completamente abordado.</w:t>
      </w:r>
    </w:p>
    <w:p w14:paraId="7742E73B" w14:textId="79FC4F0D" w:rsidR="006E555E" w:rsidRDefault="006E555E" w:rsidP="00B54CE9">
      <w:pPr>
        <w:pStyle w:val="Ttulo2"/>
        <w:numPr>
          <w:ilvl w:val="1"/>
          <w:numId w:val="2"/>
        </w:numPr>
        <w:jc w:val="both"/>
        <w:rPr>
          <w:lang w:val="es-ES_tradnl"/>
        </w:rPr>
      </w:pPr>
      <w:bookmarkStart w:id="29" w:name="_Toc195212230"/>
      <w:bookmarkStart w:id="30" w:name="_Toc195270561"/>
      <w:r>
        <w:rPr>
          <w:lang w:val="es-ES_tradnl"/>
        </w:rPr>
        <w:t>Sprint Backlog</w:t>
      </w:r>
      <w:bookmarkEnd w:id="29"/>
      <w:bookmarkEnd w:id="30"/>
    </w:p>
    <w:p w14:paraId="71E25380" w14:textId="25198928" w:rsidR="00A12734" w:rsidRPr="00A12734" w:rsidRDefault="000708C5" w:rsidP="00A12734">
      <w:pPr>
        <w:jc w:val="both"/>
        <w:rPr>
          <w:lang w:val="es-ES_tradnl"/>
        </w:rPr>
      </w:pPr>
      <w:r>
        <w:rPr>
          <w:lang w:val="es-ES_tradnl"/>
        </w:rPr>
        <w:t xml:space="preserve">En la </w:t>
      </w:r>
      <w:r w:rsidR="009013A6">
        <w:rPr>
          <w:lang w:val="es-ES_tradnl"/>
        </w:rPr>
        <w:t>T</w:t>
      </w:r>
      <w:r>
        <w:rPr>
          <w:lang w:val="es-ES_tradnl"/>
        </w:rPr>
        <w:t>abla</w:t>
      </w:r>
      <w:r w:rsidR="009013A6">
        <w:rPr>
          <w:lang w:val="es-ES_tradnl"/>
        </w:rPr>
        <w:t xml:space="preserve"> 6</w:t>
      </w:r>
      <w:r w:rsidR="00414A59">
        <w:rPr>
          <w:lang w:val="es-ES_tradnl"/>
        </w:rPr>
        <w:t xml:space="preserve"> se presenta la</w:t>
      </w:r>
      <w:r w:rsidR="00063E5A">
        <w:rPr>
          <w:lang w:val="es-ES_tradnl"/>
        </w:rPr>
        <w:t xml:space="preserve"> lista de tareas asignadas</w:t>
      </w:r>
      <w:r w:rsidR="00103FD1">
        <w:rPr>
          <w:lang w:val="es-ES_tradnl"/>
        </w:rPr>
        <w:t xml:space="preserve"> en el </w:t>
      </w:r>
      <w:proofErr w:type="spellStart"/>
      <w:r w:rsidR="00103FD1">
        <w:rPr>
          <w:lang w:val="es-ES_tradnl"/>
        </w:rPr>
        <w:t>Spike</w:t>
      </w:r>
      <w:proofErr w:type="spellEnd"/>
      <w:r w:rsidR="00103FD1">
        <w:rPr>
          <w:lang w:val="es-ES_tradnl"/>
        </w:rPr>
        <w:t xml:space="preserve"> 1</w:t>
      </w:r>
      <w:r w:rsidR="00924803">
        <w:rPr>
          <w:lang w:val="es-ES_tradnl"/>
        </w:rPr>
        <w:t xml:space="preserve">, </w:t>
      </w:r>
      <w:r w:rsidR="00453771">
        <w:rPr>
          <w:lang w:val="es-ES_tradnl"/>
        </w:rPr>
        <w:t xml:space="preserve">el cual consiste en </w:t>
      </w:r>
      <w:r w:rsidR="00775C8C">
        <w:rPr>
          <w:lang w:val="es-ES_tradnl"/>
        </w:rPr>
        <w:t xml:space="preserve">analizar y definir la receta de la pasta </w:t>
      </w:r>
      <w:proofErr w:type="spellStart"/>
      <w:r w:rsidR="00775C8C">
        <w:rPr>
          <w:lang w:val="es-ES_tradnl"/>
        </w:rPr>
        <w:t>penne</w:t>
      </w:r>
      <w:proofErr w:type="spellEnd"/>
      <w:r w:rsidR="00775C8C">
        <w:rPr>
          <w:lang w:val="es-ES_tradnl"/>
        </w:rPr>
        <w:t xml:space="preserve"> a realizar</w:t>
      </w:r>
      <w:r w:rsidR="00103FD1">
        <w:rPr>
          <w:lang w:val="es-ES_tradnl"/>
        </w:rPr>
        <w:t>.</w:t>
      </w:r>
    </w:p>
    <w:p w14:paraId="7D7AD988" w14:textId="77777777" w:rsidR="008C6131" w:rsidRPr="008C6131" w:rsidRDefault="008C6131" w:rsidP="00B54CE9">
      <w:pPr>
        <w:jc w:val="both"/>
        <w:rPr>
          <w:lang w:val="es-ES_tradnl"/>
        </w:rPr>
      </w:pPr>
    </w:p>
    <w:tbl>
      <w:tblPr>
        <w:tblStyle w:val="Tablaconcuadrcula6concolores"/>
        <w:tblW w:w="8924" w:type="dxa"/>
        <w:tblLook w:val="04A0" w:firstRow="1" w:lastRow="0" w:firstColumn="1" w:lastColumn="0" w:noHBand="0" w:noVBand="1"/>
      </w:tblPr>
      <w:tblGrid>
        <w:gridCol w:w="4931"/>
        <w:gridCol w:w="1461"/>
        <w:gridCol w:w="1305"/>
        <w:gridCol w:w="1227"/>
      </w:tblGrid>
      <w:tr w:rsidR="008C6131" w14:paraId="16834224" w14:textId="77777777" w:rsidTr="008C613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24" w:type="dxa"/>
            <w:gridSpan w:val="4"/>
            <w:shd w:val="clear" w:color="auto" w:fill="92CDDC" w:themeFill="accent5" w:themeFillTint="99"/>
          </w:tcPr>
          <w:p w14:paraId="00534B7A" w14:textId="77777777" w:rsidR="008C6131" w:rsidRPr="0071788E" w:rsidRDefault="008C6131" w:rsidP="00B54CE9">
            <w:pPr>
              <w:jc w:val="both"/>
              <w:rPr>
                <w:lang w:val="es-ES_tradnl"/>
              </w:rPr>
            </w:pPr>
            <w:r w:rsidRPr="00D7279B">
              <w:rPr>
                <w:lang w:val="es-ES_tradnl"/>
              </w:rPr>
              <w:t xml:space="preserve">SPIKE </w:t>
            </w:r>
            <w:r>
              <w:rPr>
                <w:lang w:val="es-ES_tradnl"/>
              </w:rPr>
              <w:t>1:</w:t>
            </w:r>
            <w:r w:rsidRPr="00D7279B">
              <w:rPr>
                <w:lang w:val="es-ES_tradnl"/>
              </w:rPr>
              <w:t xml:space="preserve"> DEFINIR LA RECETA DE LA PASTA </w:t>
            </w:r>
            <w:r w:rsidRPr="00D7279B">
              <w:t>PENNE</w:t>
            </w:r>
          </w:p>
        </w:tc>
      </w:tr>
      <w:tr w:rsidR="008C6131" w14:paraId="01D25DEC" w14:textId="77777777" w:rsidTr="007268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31" w:type="dxa"/>
            <w:shd w:val="clear" w:color="auto" w:fill="DAEEF3" w:themeFill="accent5" w:themeFillTint="33"/>
          </w:tcPr>
          <w:p w14:paraId="448D291C" w14:textId="77777777" w:rsidR="008C6131" w:rsidRPr="00F54877" w:rsidRDefault="008C6131" w:rsidP="00B54CE9">
            <w:pPr>
              <w:jc w:val="both"/>
              <w:rPr>
                <w:lang w:val="es-ES_tradnl"/>
              </w:rPr>
            </w:pPr>
            <w:r w:rsidRPr="0071788E">
              <w:rPr>
                <w:lang w:val="es-ES_tradnl"/>
              </w:rPr>
              <w:t>Nombre de la tarea</w:t>
            </w:r>
          </w:p>
        </w:tc>
        <w:tc>
          <w:tcPr>
            <w:tcW w:w="1461" w:type="dxa"/>
            <w:shd w:val="clear" w:color="auto" w:fill="DAEEF3" w:themeFill="accent5" w:themeFillTint="33"/>
          </w:tcPr>
          <w:p w14:paraId="766EEAB2" w14:textId="1F673052" w:rsidR="008C6131" w:rsidRPr="00815859" w:rsidRDefault="0066525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lang w:val="es-ES_tradnl"/>
              </w:rPr>
            </w:pPr>
            <w:r>
              <w:rPr>
                <w:b/>
                <w:bCs/>
                <w:lang w:val="es-ES_tradnl"/>
              </w:rPr>
              <w:t>Responsable</w:t>
            </w:r>
          </w:p>
        </w:tc>
        <w:tc>
          <w:tcPr>
            <w:tcW w:w="1305" w:type="dxa"/>
            <w:shd w:val="clear" w:color="auto" w:fill="DAEEF3" w:themeFill="accent5" w:themeFillTint="33"/>
          </w:tcPr>
          <w:p w14:paraId="182EA4AE" w14:textId="77777777" w:rsidR="008C6131" w:rsidRPr="00815859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lang w:val="es-ES_tradnl"/>
              </w:rPr>
            </w:pPr>
            <w:r w:rsidRPr="00815859">
              <w:rPr>
                <w:b/>
                <w:lang w:val="es-ES_tradnl"/>
              </w:rPr>
              <w:t>Estado</w:t>
            </w:r>
          </w:p>
        </w:tc>
        <w:tc>
          <w:tcPr>
            <w:tcW w:w="1227" w:type="dxa"/>
            <w:shd w:val="clear" w:color="auto" w:fill="DAEEF3" w:themeFill="accent5" w:themeFillTint="33"/>
          </w:tcPr>
          <w:p w14:paraId="50705DFC" w14:textId="0B73EB35" w:rsidR="008C6131" w:rsidRPr="00815859" w:rsidRDefault="00FB749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imado Original</w:t>
            </w:r>
            <w:r>
              <w:rPr>
                <w:b/>
                <w:bCs/>
                <w:lang w:val="es-ES_tradnl"/>
              </w:rPr>
              <w:t xml:space="preserve"> (Minutos)</w:t>
            </w:r>
          </w:p>
        </w:tc>
      </w:tr>
      <w:tr w:rsidR="008C6131" w14:paraId="0233508F" w14:textId="77777777" w:rsidTr="007268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31" w:type="dxa"/>
          </w:tcPr>
          <w:p w14:paraId="7E69E43F" w14:textId="77777777" w:rsidR="008C6131" w:rsidRPr="00245F55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 w:rsidRPr="00245F55">
              <w:rPr>
                <w:b w:val="0"/>
                <w:bCs w:val="0"/>
              </w:rPr>
              <w:t>Seleccionar 3-5 recetas de fuentes confiables.</w:t>
            </w:r>
          </w:p>
        </w:tc>
        <w:tc>
          <w:tcPr>
            <w:tcW w:w="1461" w:type="dxa"/>
          </w:tcPr>
          <w:p w14:paraId="3F6649F6" w14:textId="2F50063E" w:rsidR="008C6131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305" w:type="dxa"/>
          </w:tcPr>
          <w:p w14:paraId="523043B3" w14:textId="77777777" w:rsidR="008C6131" w:rsidRPr="00F60D7C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27" w:type="dxa"/>
          </w:tcPr>
          <w:p w14:paraId="20A201FF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0</w:t>
            </w:r>
          </w:p>
        </w:tc>
      </w:tr>
      <w:tr w:rsidR="008C6131" w14:paraId="14C02050" w14:textId="77777777" w:rsidTr="007268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31" w:type="dxa"/>
          </w:tcPr>
          <w:p w14:paraId="05A624EA" w14:textId="77777777" w:rsidR="008C6131" w:rsidRPr="00245F55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lastRenderedPageBreak/>
              <w:t>Analizar las recetas encontradas anteriormente</w:t>
            </w:r>
          </w:p>
        </w:tc>
        <w:tc>
          <w:tcPr>
            <w:tcW w:w="1461" w:type="dxa"/>
          </w:tcPr>
          <w:p w14:paraId="51E2E9DE" w14:textId="6F676F77" w:rsidR="008C6131" w:rsidRDefault="00D0731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305" w:type="dxa"/>
          </w:tcPr>
          <w:p w14:paraId="0932D7B6" w14:textId="77777777" w:rsidR="008C6131" w:rsidRPr="00F60D7C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27" w:type="dxa"/>
          </w:tcPr>
          <w:p w14:paraId="7E8A2526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0</w:t>
            </w:r>
          </w:p>
        </w:tc>
      </w:tr>
      <w:tr w:rsidR="008C6131" w14:paraId="528D4498" w14:textId="77777777" w:rsidTr="007268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31" w:type="dxa"/>
          </w:tcPr>
          <w:p w14:paraId="29A45A21" w14:textId="77777777" w:rsidR="008C6131" w:rsidRPr="00245F55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Comparar ingredientes y técnicas de preparación</w:t>
            </w:r>
          </w:p>
        </w:tc>
        <w:tc>
          <w:tcPr>
            <w:tcW w:w="1461" w:type="dxa"/>
          </w:tcPr>
          <w:p w14:paraId="21227F41" w14:textId="2B2CC948" w:rsidR="008C6131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305" w:type="dxa"/>
          </w:tcPr>
          <w:p w14:paraId="43789D3B" w14:textId="77777777" w:rsidR="008C6131" w:rsidRPr="00F60D7C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27" w:type="dxa"/>
          </w:tcPr>
          <w:p w14:paraId="0534B841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0</w:t>
            </w:r>
          </w:p>
        </w:tc>
      </w:tr>
      <w:tr w:rsidR="008C6131" w14:paraId="187FD4EA" w14:textId="77777777" w:rsidTr="007268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31" w:type="dxa"/>
          </w:tcPr>
          <w:p w14:paraId="108D50CA" w14:textId="5C91F3FA" w:rsidR="008C6131" w:rsidRPr="00245F55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 xml:space="preserve">Seleccionar la receta que sea </w:t>
            </w:r>
            <w:r w:rsidR="00C91308">
              <w:rPr>
                <w:b w:val="0"/>
                <w:bCs w:val="0"/>
                <w:lang w:val="es-ES_tradnl"/>
              </w:rPr>
              <w:t>más</w:t>
            </w:r>
            <w:r>
              <w:rPr>
                <w:b w:val="0"/>
                <w:bCs w:val="0"/>
                <w:lang w:val="es-ES_tradnl"/>
              </w:rPr>
              <w:t xml:space="preserve"> tradicional, que se ajuste a las expectativas, al presupuesto y a la disponibilidad de ingredientes.</w:t>
            </w:r>
          </w:p>
        </w:tc>
        <w:tc>
          <w:tcPr>
            <w:tcW w:w="1461" w:type="dxa"/>
          </w:tcPr>
          <w:p w14:paraId="1861197F" w14:textId="61A41AA7" w:rsidR="008C6131" w:rsidRDefault="00D0731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305" w:type="dxa"/>
          </w:tcPr>
          <w:p w14:paraId="601BD4E2" w14:textId="77777777" w:rsidR="008C6131" w:rsidRPr="00F60D7C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27" w:type="dxa"/>
          </w:tcPr>
          <w:p w14:paraId="26C2C156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40</w:t>
            </w:r>
          </w:p>
        </w:tc>
      </w:tr>
      <w:tr w:rsidR="008C6131" w14:paraId="7B963DE6" w14:textId="77777777" w:rsidTr="007268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31" w:type="dxa"/>
          </w:tcPr>
          <w:p w14:paraId="7B17D239" w14:textId="77777777" w:rsidR="008C6131" w:rsidRPr="00245F55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Decidir si se necesitan ajustes en la receta elegida ya sea por preferencia de los comensale</w:t>
            </w:r>
            <w:r>
              <w:rPr>
                <w:lang w:val="es-ES_tradnl"/>
              </w:rPr>
              <w:t>s</w:t>
            </w:r>
            <w:r>
              <w:rPr>
                <w:b w:val="0"/>
                <w:bCs w:val="0"/>
                <w:lang w:val="es-ES_tradnl"/>
              </w:rPr>
              <w:t>, por disponibilidad de ingredientes o presupuesto.</w:t>
            </w:r>
          </w:p>
        </w:tc>
        <w:tc>
          <w:tcPr>
            <w:tcW w:w="1461" w:type="dxa"/>
          </w:tcPr>
          <w:p w14:paraId="5BE8BDE8" w14:textId="211847AC" w:rsidR="008C6131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305" w:type="dxa"/>
          </w:tcPr>
          <w:p w14:paraId="0ACA4806" w14:textId="77777777" w:rsidR="008C6131" w:rsidRPr="00F60D7C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27" w:type="dxa"/>
          </w:tcPr>
          <w:p w14:paraId="0D39C063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0</w:t>
            </w:r>
          </w:p>
        </w:tc>
      </w:tr>
      <w:tr w:rsidR="008C6131" w14:paraId="33BC6EC5" w14:textId="77777777" w:rsidTr="007268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31" w:type="dxa"/>
          </w:tcPr>
          <w:p w14:paraId="4DD199A3" w14:textId="77777777" w:rsidR="008C6131" w:rsidRPr="00245F55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Seleccionar la marca de pasta elegida y verificar la fecha de vencimiento.</w:t>
            </w:r>
          </w:p>
        </w:tc>
        <w:tc>
          <w:tcPr>
            <w:tcW w:w="1461" w:type="dxa"/>
          </w:tcPr>
          <w:p w14:paraId="7CFFF06E" w14:textId="2CF830C9" w:rsidR="008C6131" w:rsidRDefault="00D0731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305" w:type="dxa"/>
          </w:tcPr>
          <w:p w14:paraId="01B7B396" w14:textId="77777777" w:rsidR="008C6131" w:rsidRPr="00F60D7C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27" w:type="dxa"/>
          </w:tcPr>
          <w:p w14:paraId="7F712C46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5</w:t>
            </w:r>
          </w:p>
        </w:tc>
      </w:tr>
      <w:tr w:rsidR="008C6131" w14:paraId="1605636C" w14:textId="77777777" w:rsidTr="007268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31" w:type="dxa"/>
          </w:tcPr>
          <w:p w14:paraId="5EF2575A" w14:textId="77777777" w:rsidR="008C6131" w:rsidRDefault="008C6131" w:rsidP="008C6131">
            <w:pPr>
              <w:jc w:val="both"/>
              <w:rPr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-Calcular 1L de agua por cada 100 gramos de pasta.</w:t>
            </w:r>
          </w:p>
          <w:p w14:paraId="120E0518" w14:textId="77777777" w:rsidR="008C6131" w:rsidRDefault="008C6131" w:rsidP="008C6131">
            <w:pPr>
              <w:jc w:val="both"/>
            </w:pPr>
            <w:r>
              <w:rPr>
                <w:b w:val="0"/>
                <w:bCs w:val="0"/>
                <w:lang w:val="es-ES_tradnl"/>
              </w:rPr>
              <w:t>-</w:t>
            </w:r>
            <w:r w:rsidRPr="00E34319">
              <w:rPr>
                <w:b w:val="0"/>
                <w:bCs w:val="0"/>
              </w:rPr>
              <w:t> Medir 10 g de sal gruesa (no yodada) por litro de agua</w:t>
            </w:r>
            <w:r>
              <w:rPr>
                <w:b w:val="0"/>
                <w:bCs w:val="0"/>
              </w:rPr>
              <w:t>.</w:t>
            </w:r>
          </w:p>
          <w:p w14:paraId="3EE624B0" w14:textId="77777777" w:rsidR="008C6131" w:rsidRPr="00245F55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</w:rPr>
              <w:t>-</w:t>
            </w:r>
            <w:r w:rsidRPr="004779E5">
              <w:rPr>
                <w:b w:val="0"/>
                <w:bCs w:val="0"/>
              </w:rPr>
              <w:t>Usar balanza de cocina para precisión</w:t>
            </w:r>
            <w:r>
              <w:rPr>
                <w:b w:val="0"/>
                <w:bCs w:val="0"/>
              </w:rPr>
              <w:t>.</w:t>
            </w:r>
          </w:p>
        </w:tc>
        <w:tc>
          <w:tcPr>
            <w:tcW w:w="1461" w:type="dxa"/>
          </w:tcPr>
          <w:p w14:paraId="1E1A4BE8" w14:textId="56A9FB70" w:rsidR="008C6131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305" w:type="dxa"/>
          </w:tcPr>
          <w:p w14:paraId="71DEC032" w14:textId="77777777" w:rsidR="008C6131" w:rsidRPr="00F60D7C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27" w:type="dxa"/>
          </w:tcPr>
          <w:p w14:paraId="098031DB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</w:t>
            </w:r>
          </w:p>
        </w:tc>
      </w:tr>
      <w:tr w:rsidR="008C6131" w14:paraId="36ABCF32" w14:textId="77777777" w:rsidTr="007268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31" w:type="dxa"/>
          </w:tcPr>
          <w:p w14:paraId="67C3D6F0" w14:textId="77777777" w:rsidR="008C6131" w:rsidRDefault="008C6131" w:rsidP="00B54CE9">
            <w:pPr>
              <w:jc w:val="both"/>
            </w:pPr>
            <w:r>
              <w:rPr>
                <w:b w:val="0"/>
                <w:bCs w:val="0"/>
              </w:rPr>
              <w:t>-</w:t>
            </w:r>
            <w:r w:rsidRPr="00B315C8">
              <w:rPr>
                <w:b w:val="0"/>
                <w:bCs w:val="0"/>
              </w:rPr>
              <w:t>Calentar agua en olla alta (diámetro mínimo 24 cm) a fuego alto.</w:t>
            </w:r>
          </w:p>
          <w:p w14:paraId="5F199193" w14:textId="77777777" w:rsidR="008C6131" w:rsidRDefault="008C6131" w:rsidP="00B54CE9">
            <w:pPr>
              <w:jc w:val="both"/>
            </w:pPr>
            <w:r w:rsidRPr="00B315C8">
              <w:rPr>
                <w:b w:val="0"/>
                <w:bCs w:val="0"/>
              </w:rPr>
              <w:t>- Verificar ebullición vigorosa (100°C con termómetro o burbujas grandes y constantes).</w:t>
            </w:r>
          </w:p>
          <w:p w14:paraId="72F28CD1" w14:textId="77777777" w:rsidR="008C6131" w:rsidRDefault="008C6131" w:rsidP="00B54CE9">
            <w:pPr>
              <w:jc w:val="both"/>
              <w:rPr>
                <w:b w:val="0"/>
                <w:bCs w:val="0"/>
                <w:lang w:val="es-ES_tradnl"/>
              </w:rPr>
            </w:pPr>
            <w:r w:rsidRPr="00B315C8">
              <w:rPr>
                <w:b w:val="0"/>
                <w:bCs w:val="0"/>
              </w:rPr>
              <w:t>- Añadir sal solo cuando el agua hierva.</w:t>
            </w:r>
          </w:p>
        </w:tc>
        <w:tc>
          <w:tcPr>
            <w:tcW w:w="1461" w:type="dxa"/>
          </w:tcPr>
          <w:p w14:paraId="5E1114A7" w14:textId="1B890D0E" w:rsidR="008C6131" w:rsidRDefault="00D0731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305" w:type="dxa"/>
          </w:tcPr>
          <w:p w14:paraId="505225B5" w14:textId="77777777" w:rsidR="008C6131" w:rsidRPr="00F60D7C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27" w:type="dxa"/>
          </w:tcPr>
          <w:p w14:paraId="7A7D5ED3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5</w:t>
            </w:r>
          </w:p>
        </w:tc>
      </w:tr>
      <w:tr w:rsidR="008C6131" w14:paraId="7DE809DA" w14:textId="77777777" w:rsidTr="007268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31" w:type="dxa"/>
          </w:tcPr>
          <w:p w14:paraId="78388575" w14:textId="77777777" w:rsidR="008C6131" w:rsidRDefault="008C6131" w:rsidP="00B54CE9">
            <w:pPr>
              <w:jc w:val="both"/>
            </w:pPr>
            <w:r w:rsidRPr="00361248">
              <w:rPr>
                <w:b w:val="0"/>
                <w:bCs w:val="0"/>
              </w:rPr>
              <w:t>- Incorporar la pasta en forma de abanico para evitar pegoteo.</w:t>
            </w:r>
            <w:r w:rsidRPr="00361248">
              <w:rPr>
                <w:b w:val="0"/>
                <w:bCs w:val="0"/>
              </w:rPr>
              <w:br/>
              <w:t>- Iniciar cronómetro: tiempo de cocción = (Tiempo del empaque – 2 minutos).</w:t>
            </w:r>
          </w:p>
          <w:p w14:paraId="2B64C09B" w14:textId="77777777" w:rsidR="008C6131" w:rsidRDefault="008C6131" w:rsidP="00B54CE9">
            <w:pPr>
              <w:jc w:val="both"/>
              <w:rPr>
                <w:b w:val="0"/>
                <w:bCs w:val="0"/>
              </w:rPr>
            </w:pPr>
            <w:r w:rsidRPr="005C529C">
              <w:rPr>
                <w:b w:val="0"/>
                <w:bCs w:val="0"/>
              </w:rPr>
              <w:t>- Remover con cuchara de madera cada 2 min.</w:t>
            </w:r>
          </w:p>
        </w:tc>
        <w:tc>
          <w:tcPr>
            <w:tcW w:w="1461" w:type="dxa"/>
          </w:tcPr>
          <w:p w14:paraId="533DD1C0" w14:textId="0DD98941" w:rsidR="008C6131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305" w:type="dxa"/>
          </w:tcPr>
          <w:p w14:paraId="05A48B9E" w14:textId="77777777" w:rsidR="008C6131" w:rsidRPr="00F60D7C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27" w:type="dxa"/>
          </w:tcPr>
          <w:p w14:paraId="148CF036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20</w:t>
            </w:r>
          </w:p>
        </w:tc>
      </w:tr>
      <w:tr w:rsidR="008C6131" w14:paraId="45D2D6FF" w14:textId="77777777" w:rsidTr="007268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31" w:type="dxa"/>
          </w:tcPr>
          <w:p w14:paraId="49CEDFEA" w14:textId="77777777" w:rsidR="008C6131" w:rsidRPr="00B34B51" w:rsidRDefault="008C6131" w:rsidP="00B54CE9">
            <w:pPr>
              <w:jc w:val="both"/>
              <w:rPr>
                <w:b w:val="0"/>
              </w:rPr>
            </w:pPr>
            <w:r w:rsidRPr="00B34B51">
              <w:rPr>
                <w:b w:val="0"/>
                <w:bCs w:val="0"/>
              </w:rPr>
              <w:t xml:space="preserve">- Minuto 8: Sacar un </w:t>
            </w:r>
            <w:proofErr w:type="spellStart"/>
            <w:r w:rsidRPr="00B34B51">
              <w:rPr>
                <w:b w:val="0"/>
                <w:bCs w:val="0"/>
              </w:rPr>
              <w:t>penne</w:t>
            </w:r>
            <w:proofErr w:type="spellEnd"/>
            <w:r w:rsidRPr="00B34B51">
              <w:rPr>
                <w:b w:val="0"/>
                <w:bCs w:val="0"/>
              </w:rPr>
              <w:t xml:space="preserve"> y probar. Debe tener núcleo firme pero no crudo.</w:t>
            </w:r>
            <w:r w:rsidRPr="00B34B51">
              <w:rPr>
                <w:b w:val="0"/>
                <w:bCs w:val="0"/>
              </w:rPr>
              <w:br/>
              <w:t xml:space="preserve">- Prueba visual: Cortar un </w:t>
            </w:r>
            <w:proofErr w:type="spellStart"/>
            <w:r w:rsidRPr="00B34B51">
              <w:rPr>
                <w:b w:val="0"/>
                <w:bCs w:val="0"/>
              </w:rPr>
              <w:t>penne</w:t>
            </w:r>
            <w:proofErr w:type="spellEnd"/>
            <w:r w:rsidRPr="00B34B51">
              <w:rPr>
                <w:b w:val="0"/>
                <w:bCs w:val="0"/>
              </w:rPr>
              <w:t>: el centro debe ser ligeramente más claro que los bordes.</w:t>
            </w:r>
            <w:r w:rsidRPr="00B34B51">
              <w:rPr>
                <w:b w:val="0"/>
                <w:bCs w:val="0"/>
              </w:rPr>
              <w:br/>
              <w:t xml:space="preserve">- Prueba de la pared: Lanzar un </w:t>
            </w:r>
            <w:proofErr w:type="spellStart"/>
            <w:r w:rsidRPr="00B34B51">
              <w:rPr>
                <w:b w:val="0"/>
                <w:bCs w:val="0"/>
              </w:rPr>
              <w:t>penne</w:t>
            </w:r>
            <w:proofErr w:type="spellEnd"/>
            <w:r w:rsidRPr="00B34B51">
              <w:rPr>
                <w:b w:val="0"/>
                <w:bCs w:val="0"/>
              </w:rPr>
              <w:t xml:space="preserve"> contra la pared; si se pega, está lista.</w:t>
            </w:r>
          </w:p>
        </w:tc>
        <w:tc>
          <w:tcPr>
            <w:tcW w:w="1461" w:type="dxa"/>
          </w:tcPr>
          <w:p w14:paraId="2070E741" w14:textId="2DAA2055" w:rsidR="008C6131" w:rsidRDefault="00D0731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305" w:type="dxa"/>
          </w:tcPr>
          <w:p w14:paraId="26647AE3" w14:textId="77777777" w:rsidR="008C6131" w:rsidRPr="00F60D7C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27" w:type="dxa"/>
          </w:tcPr>
          <w:p w14:paraId="77CB1ADF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</w:tr>
      <w:tr w:rsidR="008C6131" w14:paraId="354173B0" w14:textId="77777777" w:rsidTr="007268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31" w:type="dxa"/>
          </w:tcPr>
          <w:p w14:paraId="448EC363" w14:textId="77777777" w:rsidR="008C6131" w:rsidRPr="00874BAB" w:rsidRDefault="008C6131" w:rsidP="00B54CE9">
            <w:pPr>
              <w:jc w:val="both"/>
              <w:rPr>
                <w:b w:val="0"/>
              </w:rPr>
            </w:pPr>
            <w:r w:rsidRPr="00874BAB">
              <w:rPr>
                <w:b w:val="0"/>
                <w:bCs w:val="0"/>
              </w:rPr>
              <w:t>Escurrir la pasta con colador metálico (no enjuagar).</w:t>
            </w:r>
            <w:r w:rsidRPr="00874BAB">
              <w:rPr>
                <w:b w:val="0"/>
                <w:bCs w:val="0"/>
              </w:rPr>
              <w:br/>
              <w:t xml:space="preserve">- Reservar 150 ml de agua de cocción (para </w:t>
            </w:r>
            <w:r>
              <w:rPr>
                <w:b w:val="0"/>
                <w:bCs w:val="0"/>
              </w:rPr>
              <w:t xml:space="preserve">agregar a </w:t>
            </w:r>
            <w:r w:rsidRPr="00874BAB">
              <w:rPr>
                <w:b w:val="0"/>
                <w:bCs w:val="0"/>
              </w:rPr>
              <w:t>la salsa después).</w:t>
            </w:r>
            <w:r w:rsidRPr="00874BAB">
              <w:rPr>
                <w:b w:val="0"/>
                <w:bCs w:val="0"/>
              </w:rPr>
              <w:br/>
              <w:t xml:space="preserve">- </w:t>
            </w:r>
            <w:r>
              <w:rPr>
                <w:b w:val="0"/>
                <w:bCs w:val="0"/>
              </w:rPr>
              <w:t xml:space="preserve">Agregar </w:t>
            </w:r>
            <w:r w:rsidRPr="00874BAB">
              <w:rPr>
                <w:b w:val="0"/>
                <w:bCs w:val="0"/>
              </w:rPr>
              <w:t xml:space="preserve">la pasta </w:t>
            </w:r>
            <w:r>
              <w:rPr>
                <w:b w:val="0"/>
                <w:bCs w:val="0"/>
              </w:rPr>
              <w:t>a</w:t>
            </w:r>
            <w:r w:rsidRPr="00874BAB">
              <w:rPr>
                <w:b w:val="0"/>
                <w:bCs w:val="0"/>
              </w:rPr>
              <w:t xml:space="preserve"> un recipiente ancho y mezclar con 1 </w:t>
            </w:r>
            <w:proofErr w:type="spellStart"/>
            <w:r w:rsidRPr="00874BAB">
              <w:rPr>
                <w:b w:val="0"/>
                <w:bCs w:val="0"/>
              </w:rPr>
              <w:t>cda</w:t>
            </w:r>
            <w:proofErr w:type="spellEnd"/>
            <w:r w:rsidRPr="00874BAB">
              <w:rPr>
                <w:b w:val="0"/>
                <w:bCs w:val="0"/>
              </w:rPr>
              <w:t>. de aceite de oliva (solo si no se usará salsa inmediatamente).</w:t>
            </w:r>
          </w:p>
        </w:tc>
        <w:tc>
          <w:tcPr>
            <w:tcW w:w="1461" w:type="dxa"/>
          </w:tcPr>
          <w:p w14:paraId="33EA8322" w14:textId="152DB0EB" w:rsidR="008C6131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305" w:type="dxa"/>
          </w:tcPr>
          <w:p w14:paraId="46B584D8" w14:textId="77777777" w:rsidR="008C6131" w:rsidRPr="00F60D7C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227" w:type="dxa"/>
          </w:tcPr>
          <w:p w14:paraId="3CB635F9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</w:tr>
      <w:tr w:rsidR="00726825" w14:paraId="32FB43C8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7" w:type="dxa"/>
            <w:gridSpan w:val="3"/>
            <w:shd w:val="clear" w:color="auto" w:fill="92D050"/>
          </w:tcPr>
          <w:p w14:paraId="43C0C37F" w14:textId="4927A78B" w:rsidR="00726825" w:rsidRPr="00F60D7C" w:rsidRDefault="00726825" w:rsidP="00B54CE9">
            <w:pPr>
              <w:jc w:val="both"/>
              <w:rPr>
                <w:color w:val="00B050"/>
                <w:lang w:val="es-ES_tradnl"/>
              </w:rPr>
            </w:pPr>
            <w:r>
              <w:t xml:space="preserve">Tiempo total del </w:t>
            </w:r>
            <w:proofErr w:type="spellStart"/>
            <w:r>
              <w:t>Spike</w:t>
            </w:r>
            <w:proofErr w:type="spellEnd"/>
            <w:r>
              <w:t xml:space="preserve"> 1 (Minutos)</w:t>
            </w:r>
          </w:p>
        </w:tc>
        <w:tc>
          <w:tcPr>
            <w:tcW w:w="1227" w:type="dxa"/>
            <w:shd w:val="clear" w:color="auto" w:fill="92D050"/>
          </w:tcPr>
          <w:p w14:paraId="5518C99C" w14:textId="1B3D1540" w:rsidR="00726825" w:rsidRPr="00726825" w:rsidRDefault="00726825" w:rsidP="00B54CE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lang w:val="es-ES_tradnl"/>
              </w:rPr>
            </w:pPr>
            <w:r w:rsidRPr="00726825">
              <w:rPr>
                <w:b/>
                <w:bCs/>
                <w:lang w:val="es-ES_tradnl"/>
              </w:rPr>
              <w:t>270</w:t>
            </w:r>
          </w:p>
        </w:tc>
      </w:tr>
    </w:tbl>
    <w:p w14:paraId="7BEDED72" w14:textId="5D489C57" w:rsidR="00D12DDD" w:rsidRPr="00D12DDD" w:rsidRDefault="00916788" w:rsidP="00A168DE">
      <w:pPr>
        <w:pStyle w:val="Descripcin"/>
      </w:pPr>
      <w:bookmarkStart w:id="31" w:name="_Toc194849592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6</w:t>
      </w:r>
      <w:r>
        <w:fldChar w:fldCharType="end"/>
      </w:r>
      <w:r>
        <w:t xml:space="preserve"> </w:t>
      </w:r>
      <w:proofErr w:type="spellStart"/>
      <w:r>
        <w:t>Spike</w:t>
      </w:r>
      <w:proofErr w:type="spellEnd"/>
      <w:r>
        <w:t xml:space="preserve"> 1.</w:t>
      </w:r>
      <w:bookmarkEnd w:id="31"/>
    </w:p>
    <w:p w14:paraId="0C1A3BE7" w14:textId="6EA98257" w:rsidR="00AB352E" w:rsidRDefault="00ED5012" w:rsidP="00ED5012">
      <w:pPr>
        <w:jc w:val="both"/>
        <w:rPr>
          <w:lang w:val="es-ES_tradnl"/>
        </w:rPr>
      </w:pPr>
      <w:r>
        <w:rPr>
          <w:lang w:val="es-ES_tradnl"/>
        </w:rPr>
        <w:t xml:space="preserve">En la Tabla 7 se presenta la lista de tareas asignadas en el </w:t>
      </w:r>
      <w:proofErr w:type="spellStart"/>
      <w:r>
        <w:rPr>
          <w:lang w:val="es-ES_tradnl"/>
        </w:rPr>
        <w:t>Spike</w:t>
      </w:r>
      <w:proofErr w:type="spellEnd"/>
      <w:r>
        <w:rPr>
          <w:lang w:val="es-ES_tradnl"/>
        </w:rPr>
        <w:t xml:space="preserve"> 2</w:t>
      </w:r>
      <w:r w:rsidR="00B52C28">
        <w:rPr>
          <w:lang w:val="es-ES_tradnl"/>
        </w:rPr>
        <w:t xml:space="preserve">, el cual </w:t>
      </w:r>
      <w:r w:rsidR="009851F5">
        <w:rPr>
          <w:lang w:val="es-ES_tradnl"/>
        </w:rPr>
        <w:t>consiste en analizar y definir la receta para la preparación de la salsa boloñesa</w:t>
      </w:r>
      <w:r>
        <w:rPr>
          <w:lang w:val="es-ES_tradnl"/>
        </w:rPr>
        <w:t>.</w:t>
      </w:r>
    </w:p>
    <w:p w14:paraId="6933E29E" w14:textId="77777777" w:rsidR="00AB352E" w:rsidRPr="008C6131" w:rsidRDefault="00AB352E" w:rsidP="00B54CE9">
      <w:pPr>
        <w:jc w:val="both"/>
        <w:rPr>
          <w:lang w:val="es-ES_tradnl"/>
        </w:rPr>
      </w:pPr>
    </w:p>
    <w:tbl>
      <w:tblPr>
        <w:tblStyle w:val="Tablaconcuadrcula6concolores"/>
        <w:tblW w:w="9160" w:type="dxa"/>
        <w:tblLook w:val="04A0" w:firstRow="1" w:lastRow="0" w:firstColumn="1" w:lastColumn="0" w:noHBand="0" w:noVBand="1"/>
      </w:tblPr>
      <w:tblGrid>
        <w:gridCol w:w="4759"/>
        <w:gridCol w:w="2156"/>
        <w:gridCol w:w="1128"/>
        <w:gridCol w:w="1117"/>
      </w:tblGrid>
      <w:tr w:rsidR="008C6131" w14:paraId="1BDC0D79" w14:textId="77777777" w:rsidTr="00AB35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60" w:type="dxa"/>
            <w:gridSpan w:val="4"/>
            <w:shd w:val="clear" w:color="auto" w:fill="92CDDC" w:themeFill="accent5" w:themeFillTint="99"/>
          </w:tcPr>
          <w:p w14:paraId="4A1828A5" w14:textId="77777777" w:rsidR="008C6131" w:rsidRDefault="008C6131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SPIKE 2: DEFINIR LA RECETA DE LA SALSA</w:t>
            </w:r>
          </w:p>
        </w:tc>
      </w:tr>
      <w:tr w:rsidR="008C6131" w14:paraId="76587FD7" w14:textId="77777777" w:rsidTr="00BB2F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  <w:shd w:val="clear" w:color="auto" w:fill="DAEEF3" w:themeFill="accent5" w:themeFillTint="33"/>
          </w:tcPr>
          <w:p w14:paraId="3550E147" w14:textId="23D0FC54" w:rsidR="008C6131" w:rsidRPr="00E24260" w:rsidRDefault="00AB352E" w:rsidP="00B54CE9">
            <w:pPr>
              <w:jc w:val="both"/>
              <w:rPr>
                <w:b w:val="0"/>
                <w:bCs w:val="0"/>
                <w:lang w:val="es-ES_tradnl"/>
              </w:rPr>
            </w:pPr>
            <w:r w:rsidRPr="0071788E">
              <w:rPr>
                <w:lang w:val="es-ES_tradnl"/>
              </w:rPr>
              <w:t>Nombre de la tarea</w:t>
            </w:r>
          </w:p>
        </w:tc>
        <w:tc>
          <w:tcPr>
            <w:tcW w:w="2156" w:type="dxa"/>
            <w:shd w:val="clear" w:color="auto" w:fill="DAEEF3" w:themeFill="accent5" w:themeFillTint="33"/>
          </w:tcPr>
          <w:p w14:paraId="7ADF28A5" w14:textId="6208B9CD" w:rsidR="008C6131" w:rsidRDefault="0073118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b/>
                <w:bCs/>
                <w:lang w:val="es-ES_tradnl"/>
              </w:rPr>
              <w:t>Responsable</w:t>
            </w:r>
          </w:p>
        </w:tc>
        <w:tc>
          <w:tcPr>
            <w:tcW w:w="1128" w:type="dxa"/>
            <w:shd w:val="clear" w:color="auto" w:fill="DAEEF3" w:themeFill="accent5" w:themeFillTint="33"/>
          </w:tcPr>
          <w:p w14:paraId="5E27498F" w14:textId="2498FD92" w:rsidR="008C6131" w:rsidRDefault="00AB352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757EB">
              <w:rPr>
                <w:b/>
                <w:bCs/>
                <w:lang w:val="es-ES_tradnl"/>
              </w:rPr>
              <w:t>Estado</w:t>
            </w:r>
          </w:p>
        </w:tc>
        <w:tc>
          <w:tcPr>
            <w:tcW w:w="1117" w:type="dxa"/>
            <w:shd w:val="clear" w:color="auto" w:fill="DAEEF3" w:themeFill="accent5" w:themeFillTint="33"/>
          </w:tcPr>
          <w:p w14:paraId="243DEA76" w14:textId="101D5278" w:rsidR="008C6131" w:rsidRPr="0066525A" w:rsidRDefault="00FB749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imado Original</w:t>
            </w:r>
            <w:r>
              <w:rPr>
                <w:b/>
                <w:bCs/>
                <w:lang w:val="es-ES_tradnl"/>
              </w:rPr>
              <w:t xml:space="preserve"> (Minutos)</w:t>
            </w:r>
          </w:p>
        </w:tc>
      </w:tr>
      <w:tr w:rsidR="002E02B9" w14:paraId="4FD58E5E" w14:textId="77777777" w:rsidTr="00BB2F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1CA2BDAD" w14:textId="5881EE40" w:rsidR="002E02B9" w:rsidRPr="00BD7128" w:rsidRDefault="002E02B9" w:rsidP="002E02B9">
            <w:pPr>
              <w:jc w:val="both"/>
              <w:rPr>
                <w:b w:val="0"/>
                <w:bCs w:val="0"/>
              </w:rPr>
            </w:pPr>
            <w:r w:rsidRPr="00BD7128">
              <w:rPr>
                <w:b w:val="0"/>
                <w:bCs w:val="0"/>
              </w:rPr>
              <w:t>Seleccionar 3-5 recetas de salsa boloñesa de fuentes confiables</w:t>
            </w:r>
            <w:r>
              <w:rPr>
                <w:b w:val="0"/>
                <w:bCs w:val="0"/>
              </w:rPr>
              <w:t xml:space="preserve"> como </w:t>
            </w:r>
            <w:r w:rsidRPr="00BD7128">
              <w:rPr>
                <w:b w:val="0"/>
                <w:bCs w:val="0"/>
              </w:rPr>
              <w:t>libros, sitios web y blogs de chefs reconocidos.</w:t>
            </w:r>
          </w:p>
        </w:tc>
        <w:tc>
          <w:tcPr>
            <w:tcW w:w="2156" w:type="dxa"/>
          </w:tcPr>
          <w:p w14:paraId="2A5347E7" w14:textId="75F05306" w:rsidR="002E02B9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57FA2948" w14:textId="47016922" w:rsidR="002E02B9" w:rsidRPr="00F60D7C" w:rsidRDefault="002E02B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330E8A1F" w14:textId="1C2B2AE6" w:rsidR="002E02B9" w:rsidRDefault="002E02B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0</w:t>
            </w:r>
          </w:p>
        </w:tc>
      </w:tr>
      <w:tr w:rsidR="008C6131" w14:paraId="3097B557" w14:textId="77777777" w:rsidTr="00BB2F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3C2D462E" w14:textId="77777777" w:rsidR="008C6131" w:rsidRPr="00C5250D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 w:rsidRPr="007F0F79">
              <w:rPr>
                <w:b w:val="0"/>
                <w:bCs w:val="0"/>
              </w:rPr>
              <w:t>Analizar las recetas encontradas anteriormente</w:t>
            </w:r>
            <w:r>
              <w:rPr>
                <w:b w:val="0"/>
                <w:bCs w:val="0"/>
              </w:rPr>
              <w:t>, d</w:t>
            </w:r>
            <w:r w:rsidRPr="007F0F79">
              <w:rPr>
                <w:b w:val="0"/>
                <w:bCs w:val="0"/>
              </w:rPr>
              <w:t>esglosar cada receta, documentando ingredientes, técnicas y tiempos de cocción.</w:t>
            </w:r>
          </w:p>
        </w:tc>
        <w:tc>
          <w:tcPr>
            <w:tcW w:w="2156" w:type="dxa"/>
          </w:tcPr>
          <w:p w14:paraId="2FEA1BEB" w14:textId="6F201593" w:rsidR="008C6131" w:rsidRDefault="00D0731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433DCB9B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34B8CCDB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0</w:t>
            </w:r>
          </w:p>
        </w:tc>
      </w:tr>
      <w:tr w:rsidR="008C6131" w14:paraId="156059DB" w14:textId="77777777" w:rsidTr="00BB2F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4714A4E5" w14:textId="3024A574" w:rsidR="008C6131" w:rsidRPr="00B14E92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 w:rsidRPr="00CD4C8D">
              <w:rPr>
                <w:b w:val="0"/>
                <w:bCs w:val="0"/>
              </w:rPr>
              <w:lastRenderedPageBreak/>
              <w:t xml:space="preserve">Crear </w:t>
            </w:r>
            <w:r w:rsidR="00D00C28">
              <w:rPr>
                <w:b w:val="0"/>
                <w:bCs w:val="0"/>
              </w:rPr>
              <w:t>Tabla</w:t>
            </w:r>
            <w:r w:rsidRPr="00CD4C8D">
              <w:rPr>
                <w:b w:val="0"/>
                <w:bCs w:val="0"/>
              </w:rPr>
              <w:t xml:space="preserve"> comparativa</w:t>
            </w:r>
            <w:r>
              <w:rPr>
                <w:b w:val="0"/>
                <w:bCs w:val="0"/>
              </w:rPr>
              <w:t xml:space="preserve"> de </w:t>
            </w:r>
            <w:r w:rsidRPr="002D1FA4">
              <w:rPr>
                <w:b w:val="0"/>
                <w:bCs w:val="0"/>
              </w:rPr>
              <w:t>ingredientes y técnicas entre recetas</w:t>
            </w:r>
          </w:p>
        </w:tc>
        <w:tc>
          <w:tcPr>
            <w:tcW w:w="2156" w:type="dxa"/>
          </w:tcPr>
          <w:p w14:paraId="7E06BA4E" w14:textId="184C7DB7" w:rsidR="008C6131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63264FB9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4FCD631E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0</w:t>
            </w:r>
          </w:p>
        </w:tc>
      </w:tr>
      <w:tr w:rsidR="008C6131" w14:paraId="3F77DB59" w14:textId="77777777" w:rsidTr="00BB2F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2C63E5E0" w14:textId="77777777" w:rsidR="008C6131" w:rsidRDefault="008C6131" w:rsidP="008C6131">
            <w:pPr>
              <w:jc w:val="both"/>
              <w:rPr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Seleccionar la receta que sea más tradicional, que se ajuste a las expectativas, al presupuesto y a la disponibilidad de ingredientes.</w:t>
            </w:r>
          </w:p>
        </w:tc>
        <w:tc>
          <w:tcPr>
            <w:tcW w:w="2156" w:type="dxa"/>
          </w:tcPr>
          <w:p w14:paraId="0F768883" w14:textId="4F57DAFB" w:rsidR="008C6131" w:rsidRDefault="00D0731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515FBDAA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60FC05D0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40</w:t>
            </w:r>
          </w:p>
        </w:tc>
      </w:tr>
      <w:tr w:rsidR="008C6131" w14:paraId="1A66C014" w14:textId="77777777" w:rsidTr="00BB2F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7426B68D" w14:textId="77777777" w:rsidR="008C6131" w:rsidRDefault="008C6131" w:rsidP="008C6131">
            <w:pPr>
              <w:jc w:val="both"/>
              <w:rPr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Decidir si se necesitan ajustes en la receta elegida ya sea por preferencia de los comensa</w:t>
            </w:r>
            <w:r w:rsidRPr="00C54875">
              <w:rPr>
                <w:b w:val="0"/>
                <w:bCs w:val="0"/>
                <w:lang w:val="es-ES_tradnl"/>
              </w:rPr>
              <w:t>les</w:t>
            </w:r>
            <w:r>
              <w:rPr>
                <w:b w:val="0"/>
                <w:bCs w:val="0"/>
                <w:lang w:val="es-ES_tradnl"/>
              </w:rPr>
              <w:t>, por disponibilidad de ingredientes o presupuesto.</w:t>
            </w:r>
          </w:p>
        </w:tc>
        <w:tc>
          <w:tcPr>
            <w:tcW w:w="2156" w:type="dxa"/>
          </w:tcPr>
          <w:p w14:paraId="0C363B88" w14:textId="6D159484" w:rsidR="008C6131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17969112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06483004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0</w:t>
            </w:r>
          </w:p>
        </w:tc>
      </w:tr>
      <w:tr w:rsidR="008C6131" w14:paraId="6809094D" w14:textId="77777777" w:rsidTr="00BB2F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72E382B3" w14:textId="77777777" w:rsidR="008C6131" w:rsidRPr="00A11C78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 w:rsidRPr="00A11C78">
              <w:rPr>
                <w:b w:val="0"/>
                <w:bCs w:val="0"/>
              </w:rPr>
              <w:t>Documentar posibles modificaciones (por ejemplo, ajuste en la proporción de carne, uso de vino, incorporación de leche).</w:t>
            </w:r>
          </w:p>
        </w:tc>
        <w:tc>
          <w:tcPr>
            <w:tcW w:w="2156" w:type="dxa"/>
          </w:tcPr>
          <w:p w14:paraId="1D19F927" w14:textId="414EAE71" w:rsidR="008C6131" w:rsidRDefault="00D0731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087804D8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7F5E845E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</w:t>
            </w:r>
          </w:p>
        </w:tc>
      </w:tr>
      <w:tr w:rsidR="008C6131" w14:paraId="4589D127" w14:textId="77777777" w:rsidTr="00BB2F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3DB6B241" w14:textId="77777777" w:rsidR="008C6131" w:rsidRPr="000E0241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 w:rsidRPr="000E0241">
              <w:rPr>
                <w:b w:val="0"/>
                <w:bCs w:val="0"/>
              </w:rPr>
              <w:t>Seleccionar las marcas de ingredientes y verificar fechas de vencimiento.</w:t>
            </w:r>
          </w:p>
        </w:tc>
        <w:tc>
          <w:tcPr>
            <w:tcW w:w="2156" w:type="dxa"/>
          </w:tcPr>
          <w:p w14:paraId="24E134F1" w14:textId="3505E9B7" w:rsidR="008C6131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6EB8C668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41A08136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5</w:t>
            </w:r>
          </w:p>
        </w:tc>
      </w:tr>
      <w:tr w:rsidR="008C6131" w14:paraId="3D78D330" w14:textId="77777777" w:rsidTr="00BB2F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5329AB85" w14:textId="77777777" w:rsidR="008C6131" w:rsidRDefault="008C6131" w:rsidP="008C6131">
            <w:pPr>
              <w:jc w:val="both"/>
            </w:pPr>
            <w:r w:rsidRPr="00D06D15">
              <w:rPr>
                <w:b w:val="0"/>
                <w:bCs w:val="0"/>
              </w:rPr>
              <w:t>Calcular las proporciones ideales de cada ingrediente para la salsa</w:t>
            </w:r>
            <w:r>
              <w:rPr>
                <w:b w:val="0"/>
                <w:bCs w:val="0"/>
              </w:rPr>
              <w:t>.</w:t>
            </w:r>
          </w:p>
          <w:p w14:paraId="00A5EBCE" w14:textId="77777777" w:rsidR="008C6131" w:rsidRPr="00EB2E8C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</w:rPr>
              <w:t>-D</w:t>
            </w:r>
            <w:r w:rsidRPr="00D06D15">
              <w:rPr>
                <w:b w:val="0"/>
                <w:bCs w:val="0"/>
              </w:rPr>
              <w:t>eterminar la relación óptima entre carne, vegetales, líquidos y condimentos, utilizando balanza y medidores para precisión.</w:t>
            </w:r>
          </w:p>
        </w:tc>
        <w:tc>
          <w:tcPr>
            <w:tcW w:w="2156" w:type="dxa"/>
          </w:tcPr>
          <w:p w14:paraId="7853F32F" w14:textId="7962EDE2" w:rsidR="008C6131" w:rsidRDefault="00D0731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47A53881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28757792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</w:t>
            </w:r>
          </w:p>
        </w:tc>
      </w:tr>
      <w:tr w:rsidR="008C6131" w14:paraId="69E3D09F" w14:textId="77777777" w:rsidTr="00BB2F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5F4AA649" w14:textId="77777777" w:rsidR="008C6131" w:rsidRPr="003E604F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 w:rsidRPr="003E604F">
              <w:rPr>
                <w:b w:val="0"/>
                <w:bCs w:val="0"/>
              </w:rPr>
              <w:t>Calentar aceite de oliva en cazuela a fuego medio-alto.</w:t>
            </w:r>
            <w:r w:rsidRPr="003E604F">
              <w:rPr>
                <w:b w:val="0"/>
                <w:bCs w:val="0"/>
              </w:rPr>
              <w:br/>
              <w:t>- Verificar que la temperatura alcance el punto ideal para un buen sofrito (aproximadamente 150–160 °C).</w:t>
            </w:r>
          </w:p>
        </w:tc>
        <w:tc>
          <w:tcPr>
            <w:tcW w:w="2156" w:type="dxa"/>
          </w:tcPr>
          <w:p w14:paraId="4DDA3428" w14:textId="02C73F4E" w:rsidR="008C6131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470FC31D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42BD0E8B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5</w:t>
            </w:r>
          </w:p>
        </w:tc>
      </w:tr>
      <w:tr w:rsidR="008C6131" w14:paraId="74902DF9" w14:textId="77777777" w:rsidTr="00BB2F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63C753B4" w14:textId="77777777" w:rsidR="008C6131" w:rsidRDefault="008C6131" w:rsidP="008C6131">
            <w:pPr>
              <w:jc w:val="both"/>
            </w:pPr>
            <w:r w:rsidRPr="00F233D1">
              <w:rPr>
                <w:b w:val="0"/>
                <w:bCs w:val="0"/>
              </w:rPr>
              <w:t xml:space="preserve">Sofreír cebolla, zanahoria y apio. </w:t>
            </w:r>
          </w:p>
          <w:p w14:paraId="70E30877" w14:textId="77777777" w:rsidR="008C6131" w:rsidRPr="00F233D1" w:rsidRDefault="008C6131" w:rsidP="008C6131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-</w:t>
            </w:r>
            <w:r w:rsidRPr="00F233D1">
              <w:rPr>
                <w:b w:val="0"/>
                <w:bCs w:val="0"/>
              </w:rPr>
              <w:t>Incorporar las verduras en forma de sofrito, removiendo cada 2 minutos para evitar que se quemen y lograr una textura uniforme.</w:t>
            </w:r>
          </w:p>
        </w:tc>
        <w:tc>
          <w:tcPr>
            <w:tcW w:w="2156" w:type="dxa"/>
          </w:tcPr>
          <w:p w14:paraId="50C8A288" w14:textId="39AA3C55" w:rsidR="008C6131" w:rsidRDefault="00D0731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3C102B6D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535EBD47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20</w:t>
            </w:r>
          </w:p>
        </w:tc>
      </w:tr>
      <w:tr w:rsidR="008C6131" w14:paraId="3E760DA1" w14:textId="77777777" w:rsidTr="00BB2F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5A4099D9" w14:textId="77777777" w:rsidR="008C6131" w:rsidRPr="00FD2F9B" w:rsidRDefault="008C6131" w:rsidP="008C6131">
            <w:pPr>
              <w:jc w:val="both"/>
              <w:rPr>
                <w:b w:val="0"/>
                <w:bCs w:val="0"/>
              </w:rPr>
            </w:pPr>
            <w:r w:rsidRPr="00FD2F9B">
              <w:rPr>
                <w:b w:val="0"/>
                <w:bCs w:val="0"/>
              </w:rPr>
              <w:t>Agregar la carne y la panceta</w:t>
            </w:r>
            <w:r>
              <w:rPr>
                <w:b w:val="0"/>
                <w:bCs w:val="0"/>
              </w:rPr>
              <w:t xml:space="preserve">, </w:t>
            </w:r>
            <w:r w:rsidRPr="00FD2F9B">
              <w:rPr>
                <w:b w:val="0"/>
                <w:bCs w:val="0"/>
              </w:rPr>
              <w:t>dorar adecuadamente</w:t>
            </w:r>
            <w:r>
              <w:rPr>
                <w:b w:val="0"/>
                <w:bCs w:val="0"/>
              </w:rPr>
              <w:t>, c</w:t>
            </w:r>
            <w:r w:rsidRPr="00FD2F9B">
              <w:rPr>
                <w:b w:val="0"/>
                <w:bCs w:val="0"/>
              </w:rPr>
              <w:t>ocinar hasta obtener un color y textura que confirmen el sellado de los ingredientes.</w:t>
            </w:r>
          </w:p>
        </w:tc>
        <w:tc>
          <w:tcPr>
            <w:tcW w:w="2156" w:type="dxa"/>
          </w:tcPr>
          <w:p w14:paraId="7B5B055A" w14:textId="36985AFC" w:rsidR="008C6131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6DE940A2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28617945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</w:tr>
      <w:tr w:rsidR="008C6131" w14:paraId="7ED6BF18" w14:textId="77777777" w:rsidTr="00BB2F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51F5B0DB" w14:textId="77777777" w:rsidR="008C6131" w:rsidRPr="006564E3" w:rsidRDefault="008C6131" w:rsidP="008C6131">
            <w:pPr>
              <w:jc w:val="both"/>
              <w:rPr>
                <w:b w:val="0"/>
                <w:bCs w:val="0"/>
              </w:rPr>
            </w:pPr>
            <w:r w:rsidRPr="006564E3">
              <w:rPr>
                <w:b w:val="0"/>
                <w:bCs w:val="0"/>
              </w:rPr>
              <w:t>Incorporar vino tinto y dejar reducir</w:t>
            </w:r>
            <w:r>
              <w:rPr>
                <w:b w:val="0"/>
                <w:bCs w:val="0"/>
              </w:rPr>
              <w:t>, a</w:t>
            </w:r>
            <w:r w:rsidRPr="006564E3">
              <w:rPr>
                <w:b w:val="0"/>
                <w:bCs w:val="0"/>
              </w:rPr>
              <w:t>ñadir el vino y cocinar hasta que se evapore el alcohol, concentrando los sabores.</w:t>
            </w:r>
          </w:p>
        </w:tc>
        <w:tc>
          <w:tcPr>
            <w:tcW w:w="2156" w:type="dxa"/>
          </w:tcPr>
          <w:p w14:paraId="598E9374" w14:textId="4D892D38" w:rsidR="008C6131" w:rsidRDefault="00D0731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4DBBB76F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3579058D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</w:tr>
      <w:tr w:rsidR="008C6131" w14:paraId="6123B934" w14:textId="77777777" w:rsidTr="00BB2F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0F6E09DC" w14:textId="77777777" w:rsidR="008C6131" w:rsidRPr="00CA73CE" w:rsidRDefault="008C6131" w:rsidP="008C6131">
            <w:pPr>
              <w:jc w:val="both"/>
              <w:rPr>
                <w:b w:val="0"/>
                <w:bCs w:val="0"/>
                <w:lang w:val="es-ES_tradnl"/>
              </w:rPr>
            </w:pPr>
            <w:r w:rsidRPr="00CA73CE">
              <w:rPr>
                <w:b w:val="0"/>
                <w:bCs w:val="0"/>
              </w:rPr>
              <w:t>Integrar puré y concentrado de tomate, cocinar a fuego lento</w:t>
            </w:r>
            <w:r>
              <w:rPr>
                <w:b w:val="0"/>
                <w:bCs w:val="0"/>
              </w:rPr>
              <w:t>, m</w:t>
            </w:r>
            <w:r w:rsidRPr="00CA73CE">
              <w:rPr>
                <w:b w:val="0"/>
                <w:bCs w:val="0"/>
              </w:rPr>
              <w:t>ezclar bien los ingredientes y ajustar la consistencia de la salsa según se requiera (se puede reservar líquido adicional si es necesario).</w:t>
            </w:r>
          </w:p>
        </w:tc>
        <w:tc>
          <w:tcPr>
            <w:tcW w:w="2156" w:type="dxa"/>
          </w:tcPr>
          <w:p w14:paraId="0B7D066E" w14:textId="5125F9CC" w:rsidR="008C6131" w:rsidRDefault="00D0731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566C64B4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176036D1" w14:textId="77777777" w:rsidR="008C6131" w:rsidRDefault="008C613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</w:tr>
      <w:tr w:rsidR="008C6131" w14:paraId="7A99ED22" w14:textId="77777777" w:rsidTr="00BB2F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59" w:type="dxa"/>
          </w:tcPr>
          <w:p w14:paraId="3284F275" w14:textId="77777777" w:rsidR="008C6131" w:rsidRPr="00654473" w:rsidRDefault="008C6131" w:rsidP="008C6131">
            <w:pPr>
              <w:jc w:val="both"/>
              <w:rPr>
                <w:b w:val="0"/>
                <w:bCs w:val="0"/>
              </w:rPr>
            </w:pPr>
            <w:r w:rsidRPr="00654473">
              <w:rPr>
                <w:b w:val="0"/>
                <w:bCs w:val="0"/>
              </w:rPr>
              <w:t>Documentar de forma detallada el proceso de preparación y los criterios de selección.</w:t>
            </w:r>
            <w:r w:rsidRPr="00654473">
              <w:rPr>
                <w:b w:val="0"/>
                <w:bCs w:val="0"/>
              </w:rPr>
              <w:br/>
              <w:t>- Registrar observaciones, justificaciones y cualquier ajuste propuesto.</w:t>
            </w:r>
          </w:p>
        </w:tc>
        <w:tc>
          <w:tcPr>
            <w:tcW w:w="2156" w:type="dxa"/>
          </w:tcPr>
          <w:p w14:paraId="315641EE" w14:textId="556355A9" w:rsidR="008C6131" w:rsidRDefault="00D0731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"/>
              </w:rPr>
            </w:pPr>
            <w:proofErr w:type="spellStart"/>
            <w:r w:rsidRPr="4C9E8324">
              <w:rPr>
                <w:lang w:val="es-ES"/>
              </w:rPr>
              <w:t>Product</w:t>
            </w:r>
            <w:proofErr w:type="spellEnd"/>
            <w:r w:rsidRPr="4C9E8324">
              <w:rPr>
                <w:lang w:val="es-ES"/>
              </w:rPr>
              <w:t xml:space="preserve"> </w:t>
            </w:r>
            <w:proofErr w:type="spellStart"/>
            <w:r w:rsidRPr="4C9E8324">
              <w:rPr>
                <w:lang w:val="es-ES"/>
              </w:rPr>
              <w:t>Owner</w:t>
            </w:r>
            <w:proofErr w:type="spellEnd"/>
            <w:r w:rsidRPr="4C9E8324">
              <w:rPr>
                <w:lang w:val="es-ES"/>
              </w:rPr>
              <w:t>.</w:t>
            </w:r>
          </w:p>
        </w:tc>
        <w:tc>
          <w:tcPr>
            <w:tcW w:w="1128" w:type="dxa"/>
          </w:tcPr>
          <w:p w14:paraId="552C0F9E" w14:textId="77777777" w:rsidR="008C6131" w:rsidRPr="00F60D7C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165FF72B" w14:textId="77777777" w:rsidR="008C6131" w:rsidRDefault="008C613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20</w:t>
            </w:r>
          </w:p>
        </w:tc>
      </w:tr>
      <w:tr w:rsidR="00BB2FB3" w14:paraId="1405BCA8" w14:textId="77777777" w:rsidTr="00BB2FB3">
        <w:trPr>
          <w:trHeight w:val="4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43" w:type="dxa"/>
            <w:gridSpan w:val="3"/>
            <w:shd w:val="clear" w:color="auto" w:fill="92D050"/>
          </w:tcPr>
          <w:p w14:paraId="198E93D4" w14:textId="57C7036A" w:rsidR="00BB2FB3" w:rsidRPr="00F60D7C" w:rsidRDefault="00BB2FB3" w:rsidP="00B54CE9">
            <w:pPr>
              <w:jc w:val="both"/>
              <w:rPr>
                <w:color w:val="00B050"/>
                <w:lang w:val="es-ES_tradnl"/>
              </w:rPr>
            </w:pPr>
            <w:r>
              <w:t xml:space="preserve">Tiempo total del </w:t>
            </w:r>
            <w:proofErr w:type="spellStart"/>
            <w:r>
              <w:t>Spike</w:t>
            </w:r>
            <w:proofErr w:type="spellEnd"/>
            <w:r>
              <w:t xml:space="preserve"> 2 (Minutos)</w:t>
            </w:r>
          </w:p>
        </w:tc>
        <w:tc>
          <w:tcPr>
            <w:tcW w:w="1117" w:type="dxa"/>
            <w:shd w:val="clear" w:color="auto" w:fill="92D050"/>
          </w:tcPr>
          <w:p w14:paraId="0DC9DBE6" w14:textId="793E9470" w:rsidR="00BB2FB3" w:rsidRDefault="00BB2FB3" w:rsidP="00B54CE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b/>
                <w:lang w:val="es-ES_tradnl"/>
              </w:rPr>
              <w:t>305</w:t>
            </w:r>
          </w:p>
        </w:tc>
      </w:tr>
    </w:tbl>
    <w:p w14:paraId="498CE3EA" w14:textId="749DADBF" w:rsidR="000B7DCE" w:rsidRPr="000B7DCE" w:rsidRDefault="00175A2C" w:rsidP="007E3266">
      <w:pPr>
        <w:pStyle w:val="Descripcin"/>
        <w:rPr>
          <w:lang w:val="es-ES_tradnl"/>
        </w:rPr>
      </w:pPr>
      <w:bookmarkStart w:id="32" w:name="_Toc194849593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7</w:t>
      </w:r>
      <w:r>
        <w:fldChar w:fldCharType="end"/>
      </w:r>
      <w:r>
        <w:t xml:space="preserve"> </w:t>
      </w:r>
      <w:proofErr w:type="spellStart"/>
      <w:r>
        <w:t>Spike</w:t>
      </w:r>
      <w:proofErr w:type="spellEnd"/>
      <w:r>
        <w:t xml:space="preserve"> 2.</w:t>
      </w:r>
      <w:bookmarkEnd w:id="32"/>
    </w:p>
    <w:p w14:paraId="6B1F740E" w14:textId="0501F549" w:rsidR="005B2E3F" w:rsidRDefault="005B2E3F" w:rsidP="007B747A">
      <w:pPr>
        <w:jc w:val="both"/>
      </w:pPr>
      <w:r w:rsidRPr="007435F6">
        <w:t xml:space="preserve">A continuación, </w:t>
      </w:r>
      <w:r w:rsidR="00DB3F74">
        <w:t xml:space="preserve">como resultado de los </w:t>
      </w:r>
      <w:proofErr w:type="spellStart"/>
      <w:r w:rsidR="00DB3F74">
        <w:t>Spike</w:t>
      </w:r>
      <w:proofErr w:type="spellEnd"/>
      <w:r w:rsidR="00DB3F74">
        <w:t xml:space="preserve"> anteriormente realizados</w:t>
      </w:r>
      <w:r w:rsidRPr="007435F6">
        <w:t xml:space="preserve"> se presenta la </w:t>
      </w:r>
      <w:r w:rsidR="00563705">
        <w:t>T</w:t>
      </w:r>
      <w:r w:rsidRPr="007435F6">
        <w:t>abla</w:t>
      </w:r>
      <w:r w:rsidR="00563705">
        <w:t xml:space="preserve"> 8</w:t>
      </w:r>
      <w:r w:rsidRPr="007435F6">
        <w:t xml:space="preserve"> con la lista de ingredientes </w:t>
      </w:r>
      <w:r w:rsidR="00EE45DB">
        <w:t xml:space="preserve">necesarios a </w:t>
      </w:r>
      <w:r w:rsidRPr="007435F6">
        <w:t>adquiri</w:t>
      </w:r>
      <w:r w:rsidR="00EE45DB">
        <w:t>r</w:t>
      </w:r>
      <w:r w:rsidRPr="007435F6">
        <w:t xml:space="preserve"> en </w:t>
      </w:r>
      <w:r w:rsidRPr="007435F6">
        <w:rPr>
          <w:b/>
          <w:bCs/>
        </w:rPr>
        <w:t>Mercadona</w:t>
      </w:r>
      <w:r w:rsidRPr="007435F6">
        <w:t xml:space="preserve">, con excepción del vino, que </w:t>
      </w:r>
      <w:r w:rsidR="003F5C5D">
        <w:t>será</w:t>
      </w:r>
      <w:r w:rsidRPr="007435F6">
        <w:t xml:space="preserve"> comprado en </w:t>
      </w:r>
      <w:proofErr w:type="spellStart"/>
      <w:r w:rsidRPr="007435F6">
        <w:rPr>
          <w:b/>
          <w:bCs/>
        </w:rPr>
        <w:t>Maset</w:t>
      </w:r>
      <w:proofErr w:type="spellEnd"/>
      <w:r w:rsidRPr="007435F6">
        <w:rPr>
          <w:b/>
          <w:bCs/>
        </w:rPr>
        <w:t xml:space="preserve"> Vinos y Cavas</w:t>
      </w:r>
      <w:r>
        <w:t>:</w:t>
      </w:r>
    </w:p>
    <w:p w14:paraId="73330A48" w14:textId="77777777" w:rsidR="007B747A" w:rsidRDefault="007B747A" w:rsidP="007B747A">
      <w:pPr>
        <w:jc w:val="both"/>
      </w:pPr>
    </w:p>
    <w:tbl>
      <w:tblPr>
        <w:tblStyle w:val="Tablaconcuadrcula6concolores"/>
        <w:tblW w:w="9209" w:type="dxa"/>
        <w:jc w:val="center"/>
        <w:tblLook w:val="04A0" w:firstRow="1" w:lastRow="0" w:firstColumn="1" w:lastColumn="0" w:noHBand="0" w:noVBand="1"/>
      </w:tblPr>
      <w:tblGrid>
        <w:gridCol w:w="473"/>
        <w:gridCol w:w="1632"/>
        <w:gridCol w:w="1117"/>
        <w:gridCol w:w="1072"/>
        <w:gridCol w:w="1071"/>
        <w:gridCol w:w="1240"/>
        <w:gridCol w:w="828"/>
        <w:gridCol w:w="1776"/>
      </w:tblGrid>
      <w:tr w:rsidR="005B2E3F" w14:paraId="02E40B15" w14:textId="77777777" w:rsidTr="001F00A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  <w:shd w:val="clear" w:color="auto" w:fill="DAEEF3" w:themeFill="accent5" w:themeFillTint="33"/>
          </w:tcPr>
          <w:p w14:paraId="30B428D6" w14:textId="77777777" w:rsidR="005B2E3F" w:rsidRPr="006C015D" w:rsidRDefault="005B2E3F" w:rsidP="001F00AD">
            <w:pPr>
              <w:jc w:val="center"/>
              <w:rPr>
                <w:b w:val="0"/>
                <w:lang w:val="es-ES_tradnl"/>
              </w:rPr>
            </w:pPr>
            <w:r>
              <w:rPr>
                <w:lang w:val="es-ES_tradnl"/>
              </w:rPr>
              <w:t>#</w:t>
            </w:r>
          </w:p>
        </w:tc>
        <w:tc>
          <w:tcPr>
            <w:tcW w:w="1632" w:type="dxa"/>
            <w:shd w:val="clear" w:color="auto" w:fill="DAEEF3" w:themeFill="accent5" w:themeFillTint="33"/>
          </w:tcPr>
          <w:p w14:paraId="0A8F5504" w14:textId="77777777" w:rsidR="005B2E3F" w:rsidRPr="006C015D" w:rsidRDefault="005B2E3F" w:rsidP="001F00A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>Ingrediente</w:t>
            </w:r>
          </w:p>
        </w:tc>
        <w:tc>
          <w:tcPr>
            <w:tcW w:w="1117" w:type="dxa"/>
            <w:shd w:val="clear" w:color="auto" w:fill="DAEEF3" w:themeFill="accent5" w:themeFillTint="33"/>
          </w:tcPr>
          <w:p w14:paraId="37BD2191" w14:textId="77777777" w:rsidR="005B2E3F" w:rsidRDefault="005B2E3F" w:rsidP="001F00A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>Unidades</w:t>
            </w:r>
          </w:p>
        </w:tc>
        <w:tc>
          <w:tcPr>
            <w:tcW w:w="1072" w:type="dxa"/>
            <w:shd w:val="clear" w:color="auto" w:fill="DAEEF3" w:themeFill="accent5" w:themeFillTint="33"/>
          </w:tcPr>
          <w:p w14:paraId="6DBD8A78" w14:textId="77777777" w:rsidR="005B2E3F" w:rsidRPr="006C015D" w:rsidRDefault="005B2E3F" w:rsidP="001F00A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>Cantidad x Unidad</w:t>
            </w:r>
          </w:p>
        </w:tc>
        <w:tc>
          <w:tcPr>
            <w:tcW w:w="1071" w:type="dxa"/>
            <w:shd w:val="clear" w:color="auto" w:fill="DAEEF3" w:themeFill="accent5" w:themeFillTint="33"/>
          </w:tcPr>
          <w:p w14:paraId="1B7612C9" w14:textId="77777777" w:rsidR="005B2E3F" w:rsidRPr="006C015D" w:rsidRDefault="005B2E3F" w:rsidP="001F00A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>Unidad de medida</w:t>
            </w:r>
          </w:p>
        </w:tc>
        <w:tc>
          <w:tcPr>
            <w:tcW w:w="1240" w:type="dxa"/>
            <w:shd w:val="clear" w:color="auto" w:fill="DAEEF3" w:themeFill="accent5" w:themeFillTint="33"/>
          </w:tcPr>
          <w:p w14:paraId="1BBB5FCB" w14:textId="77777777" w:rsidR="005B2E3F" w:rsidRDefault="005B2E3F" w:rsidP="001F00A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>Marca</w:t>
            </w:r>
          </w:p>
        </w:tc>
        <w:tc>
          <w:tcPr>
            <w:tcW w:w="828" w:type="dxa"/>
            <w:shd w:val="clear" w:color="auto" w:fill="DAEEF3" w:themeFill="accent5" w:themeFillTint="33"/>
          </w:tcPr>
          <w:p w14:paraId="7E56C01D" w14:textId="77777777" w:rsidR="005B2E3F" w:rsidRDefault="005B2E3F" w:rsidP="001F00A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>Precio (</w:t>
            </w:r>
            <w:r w:rsidRPr="00E61AF9">
              <w:t>€</w:t>
            </w:r>
            <w:r>
              <w:rPr>
                <w:lang w:val="es-ES_tradnl"/>
              </w:rPr>
              <w:t>)</w:t>
            </w:r>
          </w:p>
        </w:tc>
        <w:tc>
          <w:tcPr>
            <w:tcW w:w="1776" w:type="dxa"/>
            <w:shd w:val="clear" w:color="auto" w:fill="DAEEF3" w:themeFill="accent5" w:themeFillTint="33"/>
          </w:tcPr>
          <w:p w14:paraId="611522C7" w14:textId="77777777" w:rsidR="005B2E3F" w:rsidRDefault="005B2E3F" w:rsidP="001F00A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>Imagen de referencia</w:t>
            </w:r>
          </w:p>
        </w:tc>
      </w:tr>
      <w:tr w:rsidR="005B2E3F" w14:paraId="75AD3B7A" w14:textId="77777777" w:rsidTr="001F00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0189CF7E" w14:textId="77777777" w:rsidR="005B2E3F" w:rsidRPr="007E72AD" w:rsidRDefault="005B2E3F" w:rsidP="001F00AD">
            <w:pPr>
              <w:jc w:val="center"/>
              <w:rPr>
                <w:b w:val="0"/>
                <w:lang w:val="es-ES_tradnl"/>
              </w:rPr>
            </w:pPr>
            <w:r w:rsidRPr="007E72AD">
              <w:rPr>
                <w:lang w:val="es-ES_tradnl"/>
              </w:rPr>
              <w:lastRenderedPageBreak/>
              <w:t>1</w:t>
            </w:r>
          </w:p>
        </w:tc>
        <w:tc>
          <w:tcPr>
            <w:tcW w:w="1632" w:type="dxa"/>
          </w:tcPr>
          <w:p w14:paraId="1EE9C45C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 xml:space="preserve">Pasta </w:t>
            </w:r>
            <w:proofErr w:type="spellStart"/>
            <w:r>
              <w:rPr>
                <w:lang w:val="es-ES_tradnl"/>
              </w:rPr>
              <w:t>Penne</w:t>
            </w:r>
            <w:proofErr w:type="spellEnd"/>
          </w:p>
        </w:tc>
        <w:tc>
          <w:tcPr>
            <w:tcW w:w="1117" w:type="dxa"/>
          </w:tcPr>
          <w:p w14:paraId="091EAEA6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791EC398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00</w:t>
            </w:r>
          </w:p>
        </w:tc>
        <w:tc>
          <w:tcPr>
            <w:tcW w:w="1071" w:type="dxa"/>
          </w:tcPr>
          <w:p w14:paraId="2C42AA00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  <w:tc>
          <w:tcPr>
            <w:tcW w:w="1240" w:type="dxa"/>
          </w:tcPr>
          <w:p w14:paraId="148082F7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rmando</w:t>
            </w:r>
          </w:p>
        </w:tc>
        <w:tc>
          <w:tcPr>
            <w:tcW w:w="828" w:type="dxa"/>
          </w:tcPr>
          <w:p w14:paraId="212D03B7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,40</w:t>
            </w:r>
          </w:p>
        </w:tc>
        <w:tc>
          <w:tcPr>
            <w:tcW w:w="1776" w:type="dxa"/>
          </w:tcPr>
          <w:p w14:paraId="56F44FFB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40A00">
              <w:rPr>
                <w:noProof/>
              </w:rPr>
              <w:drawing>
                <wp:inline distT="0" distB="0" distL="0" distR="0" wp14:anchorId="08AF375F" wp14:editId="44EBF148">
                  <wp:extent cx="464820" cy="664238"/>
                  <wp:effectExtent l="0" t="0" r="0" b="2540"/>
                  <wp:docPr id="1268528552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8528552" name=""/>
                          <pic:cNvPicPr/>
                        </pic:nvPicPr>
                        <pic:blipFill rotWithShape="1">
                          <a:blip r:embed="rId13"/>
                          <a:srcRect l="18816" t="20699" r="54229"/>
                          <a:stretch/>
                        </pic:blipFill>
                        <pic:spPr bwMode="auto">
                          <a:xfrm>
                            <a:off x="0" y="0"/>
                            <a:ext cx="472002" cy="67450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79C49B30" w14:textId="77777777" w:rsidTr="001F00A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11CFBBB9" w14:textId="77777777" w:rsidR="005B2E3F" w:rsidRPr="007E72AD" w:rsidRDefault="005B2E3F" w:rsidP="001F00AD">
            <w:pPr>
              <w:jc w:val="center"/>
              <w:rPr>
                <w:b w:val="0"/>
                <w:lang w:val="es-ES_tradnl"/>
              </w:rPr>
            </w:pPr>
            <w:r w:rsidRPr="007E72AD">
              <w:rPr>
                <w:lang w:val="es-ES_tradnl"/>
              </w:rPr>
              <w:t>2</w:t>
            </w:r>
          </w:p>
        </w:tc>
        <w:tc>
          <w:tcPr>
            <w:tcW w:w="1632" w:type="dxa"/>
          </w:tcPr>
          <w:p w14:paraId="69615A2F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gua</w:t>
            </w:r>
          </w:p>
        </w:tc>
        <w:tc>
          <w:tcPr>
            <w:tcW w:w="1117" w:type="dxa"/>
          </w:tcPr>
          <w:p w14:paraId="56CD9CD5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29067677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6</w:t>
            </w:r>
          </w:p>
        </w:tc>
        <w:tc>
          <w:tcPr>
            <w:tcW w:w="1071" w:type="dxa"/>
          </w:tcPr>
          <w:p w14:paraId="77FB79F6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Litros (l)</w:t>
            </w:r>
          </w:p>
        </w:tc>
        <w:tc>
          <w:tcPr>
            <w:tcW w:w="1240" w:type="dxa"/>
          </w:tcPr>
          <w:p w14:paraId="0582BE31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Font Agudes</w:t>
            </w:r>
          </w:p>
        </w:tc>
        <w:tc>
          <w:tcPr>
            <w:tcW w:w="828" w:type="dxa"/>
          </w:tcPr>
          <w:p w14:paraId="03C71FF7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0,81</w:t>
            </w:r>
          </w:p>
        </w:tc>
        <w:tc>
          <w:tcPr>
            <w:tcW w:w="1776" w:type="dxa"/>
          </w:tcPr>
          <w:p w14:paraId="0922091F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124F7">
              <w:rPr>
                <w:noProof/>
                <w:lang w:val="es-ES_tradnl"/>
              </w:rPr>
              <w:drawing>
                <wp:inline distT="0" distB="0" distL="0" distR="0" wp14:anchorId="2A9432B8" wp14:editId="126A9556">
                  <wp:extent cx="654855" cy="644170"/>
                  <wp:effectExtent l="0" t="0" r="0" b="3810"/>
                  <wp:docPr id="476305369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6305369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7176" cy="65629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477569CC" w14:textId="77777777" w:rsidTr="001F00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068271BC" w14:textId="77777777" w:rsidR="005B2E3F" w:rsidRPr="007E72AD" w:rsidRDefault="005B2E3F" w:rsidP="001F00AD">
            <w:pPr>
              <w:jc w:val="center"/>
              <w:rPr>
                <w:b w:val="0"/>
                <w:lang w:val="es-ES_tradnl"/>
              </w:rPr>
            </w:pPr>
            <w:r w:rsidRPr="007E72AD">
              <w:rPr>
                <w:lang w:val="es-ES_tradnl"/>
              </w:rPr>
              <w:t>3</w:t>
            </w:r>
          </w:p>
        </w:tc>
        <w:tc>
          <w:tcPr>
            <w:tcW w:w="1632" w:type="dxa"/>
          </w:tcPr>
          <w:p w14:paraId="5551DEFC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Carne de paleta de res molida gruesa (30% de grasa)</w:t>
            </w:r>
          </w:p>
        </w:tc>
        <w:tc>
          <w:tcPr>
            <w:tcW w:w="1117" w:type="dxa"/>
          </w:tcPr>
          <w:p w14:paraId="40E45166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12138675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400</w:t>
            </w:r>
          </w:p>
        </w:tc>
        <w:tc>
          <w:tcPr>
            <w:tcW w:w="1071" w:type="dxa"/>
          </w:tcPr>
          <w:p w14:paraId="1219E629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  <w:tc>
          <w:tcPr>
            <w:tcW w:w="1240" w:type="dxa"/>
          </w:tcPr>
          <w:p w14:paraId="069F7A74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Vacuno Bovino</w:t>
            </w:r>
          </w:p>
        </w:tc>
        <w:tc>
          <w:tcPr>
            <w:tcW w:w="828" w:type="dxa"/>
          </w:tcPr>
          <w:p w14:paraId="2F297987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4,95</w:t>
            </w:r>
          </w:p>
        </w:tc>
        <w:tc>
          <w:tcPr>
            <w:tcW w:w="1776" w:type="dxa"/>
          </w:tcPr>
          <w:p w14:paraId="6527EB29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AA5CF8">
              <w:rPr>
                <w:noProof/>
                <w:lang w:val="es-ES_tradnl"/>
              </w:rPr>
              <w:drawing>
                <wp:inline distT="0" distB="0" distL="0" distR="0" wp14:anchorId="1DEFCB94" wp14:editId="13619D3F">
                  <wp:extent cx="807085" cy="599549"/>
                  <wp:effectExtent l="0" t="0" r="0" b="0"/>
                  <wp:docPr id="1191948927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1948927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10458" cy="60205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7590B231" w14:textId="77777777" w:rsidTr="001F00A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7E689225" w14:textId="77777777" w:rsidR="005B2E3F" w:rsidRPr="007E72AD" w:rsidRDefault="005B2E3F" w:rsidP="001F00AD">
            <w:pPr>
              <w:jc w:val="center"/>
              <w:rPr>
                <w:b w:val="0"/>
                <w:lang w:val="es-ES_tradnl"/>
              </w:rPr>
            </w:pPr>
            <w:r w:rsidRPr="007E72AD">
              <w:rPr>
                <w:lang w:val="es-ES_tradnl"/>
              </w:rPr>
              <w:t>4</w:t>
            </w:r>
          </w:p>
        </w:tc>
        <w:tc>
          <w:tcPr>
            <w:tcW w:w="1632" w:type="dxa"/>
          </w:tcPr>
          <w:p w14:paraId="0CBB89E2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Panceta de cerdo</w:t>
            </w:r>
          </w:p>
        </w:tc>
        <w:tc>
          <w:tcPr>
            <w:tcW w:w="1117" w:type="dxa"/>
          </w:tcPr>
          <w:p w14:paraId="11A56112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1089AB56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00</w:t>
            </w:r>
          </w:p>
        </w:tc>
        <w:tc>
          <w:tcPr>
            <w:tcW w:w="1071" w:type="dxa"/>
          </w:tcPr>
          <w:p w14:paraId="0C7EB3C6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  <w:tc>
          <w:tcPr>
            <w:tcW w:w="1240" w:type="dxa"/>
          </w:tcPr>
          <w:p w14:paraId="73C368E0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Costa Brava</w:t>
            </w:r>
          </w:p>
        </w:tc>
        <w:tc>
          <w:tcPr>
            <w:tcW w:w="828" w:type="dxa"/>
          </w:tcPr>
          <w:p w14:paraId="2A9B5130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3,50</w:t>
            </w:r>
          </w:p>
        </w:tc>
        <w:tc>
          <w:tcPr>
            <w:tcW w:w="1776" w:type="dxa"/>
          </w:tcPr>
          <w:p w14:paraId="23866300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6E5C21">
              <w:rPr>
                <w:noProof/>
                <w:lang w:val="es-ES_tradnl"/>
              </w:rPr>
              <w:drawing>
                <wp:inline distT="0" distB="0" distL="0" distR="0" wp14:anchorId="22DA415F" wp14:editId="2A0A97EE">
                  <wp:extent cx="982980" cy="624392"/>
                  <wp:effectExtent l="0" t="0" r="7620" b="4445"/>
                  <wp:docPr id="922700754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2700754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02682" cy="63690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205126F6" w14:textId="77777777" w:rsidTr="001F00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368D0A82" w14:textId="1DD01357" w:rsidR="005B2E3F" w:rsidRPr="007E72AD" w:rsidRDefault="00EC63CD" w:rsidP="001F00AD">
            <w:pPr>
              <w:jc w:val="center"/>
              <w:rPr>
                <w:b w:val="0"/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  <w:tc>
          <w:tcPr>
            <w:tcW w:w="1632" w:type="dxa"/>
          </w:tcPr>
          <w:p w14:paraId="5BD900A8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Cebolla cabezona blanca</w:t>
            </w:r>
          </w:p>
        </w:tc>
        <w:tc>
          <w:tcPr>
            <w:tcW w:w="1117" w:type="dxa"/>
          </w:tcPr>
          <w:p w14:paraId="2EFB084C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6F7A0839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00</w:t>
            </w:r>
          </w:p>
        </w:tc>
        <w:tc>
          <w:tcPr>
            <w:tcW w:w="1071" w:type="dxa"/>
          </w:tcPr>
          <w:p w14:paraId="379A70E3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  <w:tc>
          <w:tcPr>
            <w:tcW w:w="1240" w:type="dxa"/>
          </w:tcPr>
          <w:p w14:paraId="3AE989CF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proofErr w:type="spellStart"/>
            <w:r>
              <w:rPr>
                <w:lang w:val="es-ES_tradnl"/>
              </w:rPr>
              <w:t>Nayda</w:t>
            </w:r>
            <w:proofErr w:type="spellEnd"/>
          </w:p>
        </w:tc>
        <w:tc>
          <w:tcPr>
            <w:tcW w:w="828" w:type="dxa"/>
          </w:tcPr>
          <w:p w14:paraId="2C589FC5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2,40</w:t>
            </w:r>
          </w:p>
        </w:tc>
        <w:tc>
          <w:tcPr>
            <w:tcW w:w="1776" w:type="dxa"/>
          </w:tcPr>
          <w:p w14:paraId="5EF60CAD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458FB">
              <w:rPr>
                <w:noProof/>
                <w:lang w:val="es-ES_tradnl"/>
              </w:rPr>
              <w:drawing>
                <wp:inline distT="0" distB="0" distL="0" distR="0" wp14:anchorId="58946238" wp14:editId="4F88E7FE">
                  <wp:extent cx="685800" cy="575813"/>
                  <wp:effectExtent l="0" t="0" r="0" b="0"/>
                  <wp:docPr id="1521663766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21663766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99447" cy="5872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1EDC65FD" w14:textId="77777777" w:rsidTr="001F00A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6450643C" w14:textId="79D2ED9B" w:rsidR="005B2E3F" w:rsidRPr="007E72AD" w:rsidRDefault="00EC63CD" w:rsidP="001F00AD">
            <w:pPr>
              <w:jc w:val="center"/>
              <w:rPr>
                <w:b w:val="0"/>
                <w:lang w:val="es-ES_tradnl"/>
              </w:rPr>
            </w:pPr>
            <w:r>
              <w:rPr>
                <w:lang w:val="es-ES_tradnl"/>
              </w:rPr>
              <w:t>6</w:t>
            </w:r>
          </w:p>
        </w:tc>
        <w:tc>
          <w:tcPr>
            <w:tcW w:w="1632" w:type="dxa"/>
          </w:tcPr>
          <w:p w14:paraId="7B224CD3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Zanahoria</w:t>
            </w:r>
          </w:p>
        </w:tc>
        <w:tc>
          <w:tcPr>
            <w:tcW w:w="1117" w:type="dxa"/>
          </w:tcPr>
          <w:p w14:paraId="6DEA4498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4F56647E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00</w:t>
            </w:r>
          </w:p>
        </w:tc>
        <w:tc>
          <w:tcPr>
            <w:tcW w:w="1071" w:type="dxa"/>
          </w:tcPr>
          <w:p w14:paraId="405A178E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  <w:tc>
          <w:tcPr>
            <w:tcW w:w="1240" w:type="dxa"/>
          </w:tcPr>
          <w:p w14:paraId="5B467DFF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Villena</w:t>
            </w:r>
          </w:p>
        </w:tc>
        <w:tc>
          <w:tcPr>
            <w:tcW w:w="828" w:type="dxa"/>
          </w:tcPr>
          <w:p w14:paraId="3A5C908E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0,90</w:t>
            </w:r>
          </w:p>
        </w:tc>
        <w:tc>
          <w:tcPr>
            <w:tcW w:w="1776" w:type="dxa"/>
          </w:tcPr>
          <w:p w14:paraId="0C22672A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C727B">
              <w:rPr>
                <w:noProof/>
                <w:lang w:val="es-ES_tradnl"/>
              </w:rPr>
              <w:drawing>
                <wp:inline distT="0" distB="0" distL="0" distR="0" wp14:anchorId="5238D975" wp14:editId="69FB43B4">
                  <wp:extent cx="656988" cy="655320"/>
                  <wp:effectExtent l="0" t="0" r="0" b="0"/>
                  <wp:docPr id="380473251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047325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3613" cy="6619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5B98CD46" w14:textId="77777777" w:rsidTr="001F00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08416970" w14:textId="4C125BD7" w:rsidR="005B2E3F" w:rsidRPr="007E72AD" w:rsidRDefault="00EC63CD" w:rsidP="001F00AD">
            <w:pPr>
              <w:jc w:val="center"/>
              <w:rPr>
                <w:b w:val="0"/>
                <w:lang w:val="es-ES_tradnl"/>
              </w:rPr>
            </w:pPr>
            <w:r>
              <w:rPr>
                <w:lang w:val="es-ES_tradnl"/>
              </w:rPr>
              <w:t>7</w:t>
            </w:r>
          </w:p>
        </w:tc>
        <w:tc>
          <w:tcPr>
            <w:tcW w:w="1632" w:type="dxa"/>
          </w:tcPr>
          <w:p w14:paraId="5076AEF3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Rama de apio</w:t>
            </w:r>
          </w:p>
        </w:tc>
        <w:tc>
          <w:tcPr>
            <w:tcW w:w="1117" w:type="dxa"/>
          </w:tcPr>
          <w:p w14:paraId="74228221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6AE734BB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210</w:t>
            </w:r>
          </w:p>
        </w:tc>
        <w:tc>
          <w:tcPr>
            <w:tcW w:w="1071" w:type="dxa"/>
          </w:tcPr>
          <w:p w14:paraId="42DED6CE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  <w:tc>
          <w:tcPr>
            <w:tcW w:w="1240" w:type="dxa"/>
          </w:tcPr>
          <w:p w14:paraId="79E373D3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Pascual Marketing</w:t>
            </w:r>
          </w:p>
        </w:tc>
        <w:tc>
          <w:tcPr>
            <w:tcW w:w="828" w:type="dxa"/>
          </w:tcPr>
          <w:p w14:paraId="25DF6170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,05</w:t>
            </w:r>
          </w:p>
        </w:tc>
        <w:tc>
          <w:tcPr>
            <w:tcW w:w="1776" w:type="dxa"/>
          </w:tcPr>
          <w:p w14:paraId="05A9BBDD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C727B">
              <w:rPr>
                <w:noProof/>
                <w:lang w:val="es-ES_tradnl"/>
              </w:rPr>
              <w:drawing>
                <wp:inline distT="0" distB="0" distL="0" distR="0" wp14:anchorId="6761474D" wp14:editId="19F938EE">
                  <wp:extent cx="668313" cy="735965"/>
                  <wp:effectExtent l="0" t="0" r="0" b="6985"/>
                  <wp:docPr id="181457931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45793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4469" cy="7427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4777EF7D" w14:textId="77777777" w:rsidTr="001F00A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1007D4EB" w14:textId="4442D516" w:rsidR="005B2E3F" w:rsidRPr="007E72AD" w:rsidRDefault="00EC63CD" w:rsidP="001F00AD">
            <w:pPr>
              <w:jc w:val="center"/>
              <w:rPr>
                <w:b w:val="0"/>
                <w:lang w:val="es-ES_tradnl"/>
              </w:rPr>
            </w:pPr>
            <w:r>
              <w:rPr>
                <w:lang w:val="es-ES_tradnl"/>
              </w:rPr>
              <w:t>8</w:t>
            </w:r>
          </w:p>
        </w:tc>
        <w:tc>
          <w:tcPr>
            <w:tcW w:w="1632" w:type="dxa"/>
          </w:tcPr>
          <w:p w14:paraId="177FF0B9" w14:textId="568CB06A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 xml:space="preserve">Vino tinto seco cabernet </w:t>
            </w:r>
            <w:proofErr w:type="spellStart"/>
            <w:r w:rsidR="00D928A6">
              <w:rPr>
                <w:lang w:val="es-ES_tradnl"/>
              </w:rPr>
              <w:t>s</w:t>
            </w:r>
            <w:r>
              <w:rPr>
                <w:lang w:val="es-ES_tradnl"/>
              </w:rPr>
              <w:t>auvignon</w:t>
            </w:r>
            <w:proofErr w:type="spellEnd"/>
          </w:p>
        </w:tc>
        <w:tc>
          <w:tcPr>
            <w:tcW w:w="1117" w:type="dxa"/>
          </w:tcPr>
          <w:p w14:paraId="2242A946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7264A184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750</w:t>
            </w:r>
          </w:p>
        </w:tc>
        <w:tc>
          <w:tcPr>
            <w:tcW w:w="1071" w:type="dxa"/>
          </w:tcPr>
          <w:p w14:paraId="199542E9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ililitros (ml)</w:t>
            </w:r>
          </w:p>
        </w:tc>
        <w:tc>
          <w:tcPr>
            <w:tcW w:w="1240" w:type="dxa"/>
          </w:tcPr>
          <w:p w14:paraId="0E34A529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Cabernet Sauvignon</w:t>
            </w:r>
          </w:p>
        </w:tc>
        <w:tc>
          <w:tcPr>
            <w:tcW w:w="828" w:type="dxa"/>
          </w:tcPr>
          <w:p w14:paraId="14B0D86F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2,50</w:t>
            </w:r>
          </w:p>
        </w:tc>
        <w:tc>
          <w:tcPr>
            <w:tcW w:w="1776" w:type="dxa"/>
          </w:tcPr>
          <w:p w14:paraId="5F6BD930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5A25B7">
              <w:rPr>
                <w:noProof/>
                <w:lang w:val="es-ES_tradnl"/>
              </w:rPr>
              <w:drawing>
                <wp:inline distT="0" distB="0" distL="0" distR="0" wp14:anchorId="0909C1C7" wp14:editId="565BB56D">
                  <wp:extent cx="243516" cy="684530"/>
                  <wp:effectExtent l="0" t="0" r="4445" b="1270"/>
                  <wp:docPr id="954406160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54406160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9403" cy="70107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576923DA" w14:textId="77777777" w:rsidTr="001F00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5F2B5B36" w14:textId="4CDE8ED6" w:rsidR="005B2E3F" w:rsidRPr="007E72AD" w:rsidRDefault="00EC63CD" w:rsidP="001F00AD">
            <w:pPr>
              <w:jc w:val="center"/>
              <w:rPr>
                <w:b w:val="0"/>
                <w:lang w:val="es-ES_tradnl"/>
              </w:rPr>
            </w:pPr>
            <w:r>
              <w:rPr>
                <w:lang w:val="es-ES_tradnl"/>
              </w:rPr>
              <w:t>9</w:t>
            </w:r>
          </w:p>
        </w:tc>
        <w:tc>
          <w:tcPr>
            <w:tcW w:w="1632" w:type="dxa"/>
          </w:tcPr>
          <w:p w14:paraId="1D57076D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Pure de tomate</w:t>
            </w:r>
          </w:p>
        </w:tc>
        <w:tc>
          <w:tcPr>
            <w:tcW w:w="1117" w:type="dxa"/>
          </w:tcPr>
          <w:p w14:paraId="2EC4AE26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  <w:tc>
          <w:tcPr>
            <w:tcW w:w="1072" w:type="dxa"/>
          </w:tcPr>
          <w:p w14:paraId="4A59C192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400</w:t>
            </w:r>
          </w:p>
        </w:tc>
        <w:tc>
          <w:tcPr>
            <w:tcW w:w="1071" w:type="dxa"/>
          </w:tcPr>
          <w:p w14:paraId="7063C8BD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  <w:tc>
          <w:tcPr>
            <w:tcW w:w="1240" w:type="dxa"/>
          </w:tcPr>
          <w:p w14:paraId="3F18FE89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Hacendado</w:t>
            </w:r>
          </w:p>
        </w:tc>
        <w:tc>
          <w:tcPr>
            <w:tcW w:w="828" w:type="dxa"/>
          </w:tcPr>
          <w:p w14:paraId="3CE99B9F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0,65</w:t>
            </w:r>
          </w:p>
        </w:tc>
        <w:tc>
          <w:tcPr>
            <w:tcW w:w="1776" w:type="dxa"/>
          </w:tcPr>
          <w:p w14:paraId="6903F209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4A18D4">
              <w:rPr>
                <w:noProof/>
                <w:lang w:val="es-ES_tradnl"/>
              </w:rPr>
              <w:drawing>
                <wp:inline distT="0" distB="0" distL="0" distR="0" wp14:anchorId="174BF10A" wp14:editId="576AC953">
                  <wp:extent cx="463764" cy="563481"/>
                  <wp:effectExtent l="0" t="0" r="0" b="8255"/>
                  <wp:docPr id="119954046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954046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1823" cy="57327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30951E7E" w14:textId="77777777" w:rsidTr="001F00A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77914134" w14:textId="52AD391B" w:rsidR="005B2E3F" w:rsidRPr="007E72AD" w:rsidRDefault="005B2E3F" w:rsidP="001F00AD">
            <w:pPr>
              <w:jc w:val="center"/>
              <w:rPr>
                <w:b w:val="0"/>
                <w:lang w:val="es-ES_tradnl"/>
              </w:rPr>
            </w:pPr>
            <w:r w:rsidRPr="007E72AD">
              <w:rPr>
                <w:lang w:val="es-ES_tradnl"/>
              </w:rPr>
              <w:t>1</w:t>
            </w:r>
            <w:r w:rsidR="00EC63CD">
              <w:rPr>
                <w:lang w:val="es-ES_tradnl"/>
              </w:rPr>
              <w:t>0</w:t>
            </w:r>
          </w:p>
        </w:tc>
        <w:tc>
          <w:tcPr>
            <w:tcW w:w="1632" w:type="dxa"/>
          </w:tcPr>
          <w:p w14:paraId="1A7F4E05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Concentrado de tomate</w:t>
            </w:r>
          </w:p>
        </w:tc>
        <w:tc>
          <w:tcPr>
            <w:tcW w:w="1117" w:type="dxa"/>
          </w:tcPr>
          <w:p w14:paraId="20E0DF79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6DE9EDA3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70</w:t>
            </w:r>
          </w:p>
        </w:tc>
        <w:tc>
          <w:tcPr>
            <w:tcW w:w="1071" w:type="dxa"/>
          </w:tcPr>
          <w:p w14:paraId="424E6766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ililitros (ml)</w:t>
            </w:r>
          </w:p>
        </w:tc>
        <w:tc>
          <w:tcPr>
            <w:tcW w:w="1240" w:type="dxa"/>
          </w:tcPr>
          <w:p w14:paraId="54E17E28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Hacendado</w:t>
            </w:r>
          </w:p>
        </w:tc>
        <w:tc>
          <w:tcPr>
            <w:tcW w:w="828" w:type="dxa"/>
          </w:tcPr>
          <w:p w14:paraId="69B1B705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,05</w:t>
            </w:r>
          </w:p>
        </w:tc>
        <w:tc>
          <w:tcPr>
            <w:tcW w:w="1776" w:type="dxa"/>
          </w:tcPr>
          <w:p w14:paraId="61C729A2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4A18D4">
              <w:rPr>
                <w:noProof/>
                <w:lang w:val="es-ES_tradnl"/>
              </w:rPr>
              <w:drawing>
                <wp:inline distT="0" distB="0" distL="0" distR="0" wp14:anchorId="36BA53F0" wp14:editId="2532EF69">
                  <wp:extent cx="440041" cy="570816"/>
                  <wp:effectExtent l="0" t="0" r="0" b="1270"/>
                  <wp:docPr id="1278739208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78739208" name="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52160" cy="586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3C5D947B" w14:textId="77777777" w:rsidTr="001F00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63BF9E2A" w14:textId="5D76F797" w:rsidR="005B2E3F" w:rsidRPr="007E72AD" w:rsidRDefault="005B2E3F" w:rsidP="001F00AD">
            <w:pPr>
              <w:jc w:val="center"/>
              <w:rPr>
                <w:b w:val="0"/>
                <w:lang w:val="es-ES_tradnl"/>
              </w:rPr>
            </w:pPr>
            <w:r w:rsidRPr="007E72AD">
              <w:rPr>
                <w:lang w:val="es-ES_tradnl"/>
              </w:rPr>
              <w:t>1</w:t>
            </w:r>
            <w:r w:rsidR="00EC63CD">
              <w:rPr>
                <w:lang w:val="es-ES_tradnl"/>
              </w:rPr>
              <w:t>1</w:t>
            </w:r>
          </w:p>
        </w:tc>
        <w:tc>
          <w:tcPr>
            <w:tcW w:w="1632" w:type="dxa"/>
          </w:tcPr>
          <w:p w14:paraId="49239BA8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Leche entera</w:t>
            </w:r>
          </w:p>
        </w:tc>
        <w:tc>
          <w:tcPr>
            <w:tcW w:w="1117" w:type="dxa"/>
          </w:tcPr>
          <w:p w14:paraId="7617532B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77DEA256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00</w:t>
            </w:r>
          </w:p>
        </w:tc>
        <w:tc>
          <w:tcPr>
            <w:tcW w:w="1071" w:type="dxa"/>
          </w:tcPr>
          <w:p w14:paraId="3306B80D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ililitros (ml)</w:t>
            </w:r>
          </w:p>
        </w:tc>
        <w:tc>
          <w:tcPr>
            <w:tcW w:w="1240" w:type="dxa"/>
          </w:tcPr>
          <w:p w14:paraId="23CF9979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8C1FC0">
              <w:rPr>
                <w:lang w:val="es-ES_tradnl"/>
              </w:rPr>
              <w:t>Hacendado</w:t>
            </w:r>
          </w:p>
        </w:tc>
        <w:tc>
          <w:tcPr>
            <w:tcW w:w="828" w:type="dxa"/>
          </w:tcPr>
          <w:p w14:paraId="6E3F8D1F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0,97</w:t>
            </w:r>
          </w:p>
        </w:tc>
        <w:tc>
          <w:tcPr>
            <w:tcW w:w="1776" w:type="dxa"/>
          </w:tcPr>
          <w:p w14:paraId="1715DA1F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422FEC">
              <w:rPr>
                <w:noProof/>
                <w:lang w:val="es-ES_tradnl"/>
              </w:rPr>
              <w:drawing>
                <wp:inline distT="0" distB="0" distL="0" distR="0" wp14:anchorId="2E176517" wp14:editId="528DE3F1">
                  <wp:extent cx="388382" cy="640080"/>
                  <wp:effectExtent l="0" t="0" r="0" b="7620"/>
                  <wp:docPr id="732003808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2003808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93282" cy="64815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2750CEFA" w14:textId="77777777" w:rsidTr="001F00A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6D15F584" w14:textId="264D44D8" w:rsidR="005B2E3F" w:rsidRPr="007E72AD" w:rsidRDefault="005B2E3F" w:rsidP="001F00AD">
            <w:pPr>
              <w:jc w:val="center"/>
              <w:rPr>
                <w:b w:val="0"/>
                <w:lang w:val="es-ES_tradnl"/>
              </w:rPr>
            </w:pPr>
            <w:r w:rsidRPr="007E72AD">
              <w:rPr>
                <w:lang w:val="es-ES_tradnl"/>
              </w:rPr>
              <w:t>1</w:t>
            </w:r>
            <w:r w:rsidR="00EC63CD">
              <w:rPr>
                <w:lang w:val="es-ES_tradnl"/>
              </w:rPr>
              <w:t>2</w:t>
            </w:r>
          </w:p>
        </w:tc>
        <w:tc>
          <w:tcPr>
            <w:tcW w:w="1632" w:type="dxa"/>
          </w:tcPr>
          <w:p w14:paraId="7E78CA0D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Caldo de carne</w:t>
            </w:r>
          </w:p>
        </w:tc>
        <w:tc>
          <w:tcPr>
            <w:tcW w:w="1117" w:type="dxa"/>
          </w:tcPr>
          <w:p w14:paraId="7AEC53B9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5754DBEA" w14:textId="22DE9FCE" w:rsidR="005B2E3F" w:rsidRDefault="00054DEE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  <w:r w:rsidR="005B2E3F">
              <w:rPr>
                <w:lang w:val="es-ES_tradnl"/>
              </w:rPr>
              <w:t>00</w:t>
            </w:r>
          </w:p>
        </w:tc>
        <w:tc>
          <w:tcPr>
            <w:tcW w:w="1071" w:type="dxa"/>
          </w:tcPr>
          <w:p w14:paraId="6D8575A6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ililitros (ml)</w:t>
            </w:r>
          </w:p>
        </w:tc>
        <w:tc>
          <w:tcPr>
            <w:tcW w:w="1240" w:type="dxa"/>
          </w:tcPr>
          <w:p w14:paraId="33FF52BF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33D00">
              <w:rPr>
                <w:lang w:val="es-ES_tradnl"/>
              </w:rPr>
              <w:t>Hacendado</w:t>
            </w:r>
          </w:p>
        </w:tc>
        <w:tc>
          <w:tcPr>
            <w:tcW w:w="828" w:type="dxa"/>
          </w:tcPr>
          <w:p w14:paraId="65164386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0,85</w:t>
            </w:r>
          </w:p>
        </w:tc>
        <w:tc>
          <w:tcPr>
            <w:tcW w:w="1776" w:type="dxa"/>
          </w:tcPr>
          <w:p w14:paraId="2229593A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DB6AF5">
              <w:rPr>
                <w:noProof/>
                <w:lang w:val="es-ES_tradnl"/>
              </w:rPr>
              <w:drawing>
                <wp:inline distT="0" distB="0" distL="0" distR="0" wp14:anchorId="286E846C" wp14:editId="32DADDFB">
                  <wp:extent cx="297180" cy="555355"/>
                  <wp:effectExtent l="0" t="0" r="7620" b="0"/>
                  <wp:docPr id="939521932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39521932" name="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0176" cy="56095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2C467E01" w14:textId="77777777" w:rsidTr="001F00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62211C8B" w14:textId="5ECBA2E0" w:rsidR="005B2E3F" w:rsidRPr="007E72AD" w:rsidRDefault="005B2E3F" w:rsidP="001F00AD">
            <w:pPr>
              <w:jc w:val="center"/>
              <w:rPr>
                <w:b w:val="0"/>
                <w:lang w:val="es-ES_tradnl"/>
              </w:rPr>
            </w:pPr>
            <w:r w:rsidRPr="007E72AD">
              <w:rPr>
                <w:lang w:val="es-ES_tradnl"/>
              </w:rPr>
              <w:lastRenderedPageBreak/>
              <w:t>1</w:t>
            </w:r>
            <w:r w:rsidR="00EC63CD">
              <w:rPr>
                <w:lang w:val="es-ES_tradnl"/>
              </w:rPr>
              <w:t>3</w:t>
            </w:r>
          </w:p>
        </w:tc>
        <w:tc>
          <w:tcPr>
            <w:tcW w:w="1632" w:type="dxa"/>
          </w:tcPr>
          <w:p w14:paraId="2B50E487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Aceite de oliva extra virgen</w:t>
            </w:r>
          </w:p>
        </w:tc>
        <w:tc>
          <w:tcPr>
            <w:tcW w:w="1117" w:type="dxa"/>
          </w:tcPr>
          <w:p w14:paraId="595BD553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3313B987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00</w:t>
            </w:r>
          </w:p>
        </w:tc>
        <w:tc>
          <w:tcPr>
            <w:tcW w:w="1071" w:type="dxa"/>
          </w:tcPr>
          <w:p w14:paraId="16C14ADC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ililitros (ml)</w:t>
            </w:r>
          </w:p>
        </w:tc>
        <w:tc>
          <w:tcPr>
            <w:tcW w:w="1240" w:type="dxa"/>
          </w:tcPr>
          <w:p w14:paraId="10619318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485FC0">
              <w:rPr>
                <w:lang w:val="es-ES_tradnl"/>
              </w:rPr>
              <w:t>Hacendado</w:t>
            </w:r>
          </w:p>
        </w:tc>
        <w:tc>
          <w:tcPr>
            <w:tcW w:w="828" w:type="dxa"/>
          </w:tcPr>
          <w:p w14:paraId="0A54C9E7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,55</w:t>
            </w:r>
          </w:p>
        </w:tc>
        <w:tc>
          <w:tcPr>
            <w:tcW w:w="1776" w:type="dxa"/>
          </w:tcPr>
          <w:p w14:paraId="71D24FA6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46A76">
              <w:rPr>
                <w:noProof/>
                <w:lang w:val="es-ES_tradnl"/>
              </w:rPr>
              <w:drawing>
                <wp:inline distT="0" distB="0" distL="0" distR="0" wp14:anchorId="1182A93F" wp14:editId="5CA39F2A">
                  <wp:extent cx="449029" cy="1066800"/>
                  <wp:effectExtent l="0" t="0" r="8255" b="0"/>
                  <wp:docPr id="1763612882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3612882" name="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53919" cy="10784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6AD54EB5" w14:textId="77777777" w:rsidTr="001F00A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275CB904" w14:textId="49EDC509" w:rsidR="005B2E3F" w:rsidRPr="007E72AD" w:rsidRDefault="005B2E3F" w:rsidP="001F00AD">
            <w:pPr>
              <w:jc w:val="center"/>
              <w:rPr>
                <w:b w:val="0"/>
                <w:lang w:val="es-ES_tradnl"/>
              </w:rPr>
            </w:pPr>
            <w:r w:rsidRPr="007E72AD">
              <w:rPr>
                <w:lang w:val="es-ES_tradnl"/>
              </w:rPr>
              <w:t>1</w:t>
            </w:r>
            <w:r w:rsidR="00EC63CD">
              <w:rPr>
                <w:lang w:val="es-ES_tradnl"/>
              </w:rPr>
              <w:t>4</w:t>
            </w:r>
          </w:p>
        </w:tc>
        <w:tc>
          <w:tcPr>
            <w:tcW w:w="1632" w:type="dxa"/>
          </w:tcPr>
          <w:p w14:paraId="2B32A153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Sal</w:t>
            </w:r>
          </w:p>
        </w:tc>
        <w:tc>
          <w:tcPr>
            <w:tcW w:w="1117" w:type="dxa"/>
          </w:tcPr>
          <w:p w14:paraId="5063C2F2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1E3A96EE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000</w:t>
            </w:r>
          </w:p>
        </w:tc>
        <w:tc>
          <w:tcPr>
            <w:tcW w:w="1071" w:type="dxa"/>
          </w:tcPr>
          <w:p w14:paraId="48BCFA35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  <w:tc>
          <w:tcPr>
            <w:tcW w:w="1240" w:type="dxa"/>
          </w:tcPr>
          <w:p w14:paraId="14D7A39D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B5F3A">
              <w:rPr>
                <w:lang w:val="es-ES_tradnl"/>
              </w:rPr>
              <w:t>Hacendado</w:t>
            </w:r>
          </w:p>
        </w:tc>
        <w:tc>
          <w:tcPr>
            <w:tcW w:w="828" w:type="dxa"/>
          </w:tcPr>
          <w:p w14:paraId="2FAC8824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0,40</w:t>
            </w:r>
          </w:p>
        </w:tc>
        <w:tc>
          <w:tcPr>
            <w:tcW w:w="1776" w:type="dxa"/>
          </w:tcPr>
          <w:p w14:paraId="08EF9935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22281">
              <w:rPr>
                <w:noProof/>
                <w:lang w:val="es-ES_tradnl"/>
              </w:rPr>
              <w:drawing>
                <wp:inline distT="0" distB="0" distL="0" distR="0" wp14:anchorId="0C1E00D4" wp14:editId="76126E13">
                  <wp:extent cx="509680" cy="784860"/>
                  <wp:effectExtent l="0" t="0" r="5080" b="0"/>
                  <wp:docPr id="1183339557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83339557" name=""/>
                          <pic:cNvPicPr/>
                        </pic:nvPicPr>
                        <pic:blipFill>
                          <a:blip r:embed="rId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7855" cy="7974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42BFE921" w14:textId="77777777" w:rsidTr="001F00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14396866" w14:textId="1B294880" w:rsidR="005B2E3F" w:rsidRPr="007E72AD" w:rsidRDefault="005B2E3F" w:rsidP="001F00AD">
            <w:pPr>
              <w:jc w:val="center"/>
              <w:rPr>
                <w:b w:val="0"/>
                <w:lang w:val="es-ES_tradnl"/>
              </w:rPr>
            </w:pPr>
            <w:r w:rsidRPr="007E72AD">
              <w:rPr>
                <w:lang w:val="es-ES_tradnl"/>
              </w:rPr>
              <w:t>1</w:t>
            </w:r>
            <w:r w:rsidR="00EC63CD">
              <w:rPr>
                <w:lang w:val="es-ES_tradnl"/>
              </w:rPr>
              <w:t>5</w:t>
            </w:r>
          </w:p>
        </w:tc>
        <w:tc>
          <w:tcPr>
            <w:tcW w:w="1632" w:type="dxa"/>
          </w:tcPr>
          <w:p w14:paraId="7966C13B" w14:textId="48464063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Pimienta</w:t>
            </w:r>
            <w:r w:rsidR="0046272A">
              <w:rPr>
                <w:lang w:val="es-ES_tradnl"/>
              </w:rPr>
              <w:t xml:space="preserve"> negra</w:t>
            </w:r>
            <w:r>
              <w:rPr>
                <w:lang w:val="es-ES_tradnl"/>
              </w:rPr>
              <w:t xml:space="preserve"> recién molida</w:t>
            </w:r>
          </w:p>
        </w:tc>
        <w:tc>
          <w:tcPr>
            <w:tcW w:w="1117" w:type="dxa"/>
          </w:tcPr>
          <w:p w14:paraId="760FECC4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5BFB109D" w14:textId="77777777" w:rsidR="005B2E3F" w:rsidRDefault="005B2E3F" w:rsidP="001F00A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65</w:t>
            </w:r>
          </w:p>
        </w:tc>
        <w:tc>
          <w:tcPr>
            <w:tcW w:w="1071" w:type="dxa"/>
          </w:tcPr>
          <w:p w14:paraId="49B94927" w14:textId="77777777" w:rsidR="005B2E3F" w:rsidRDefault="005B2E3F" w:rsidP="001F00AD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  <w:tc>
          <w:tcPr>
            <w:tcW w:w="1240" w:type="dxa"/>
          </w:tcPr>
          <w:p w14:paraId="64382925" w14:textId="77777777" w:rsidR="005B2E3F" w:rsidRDefault="005B2E3F" w:rsidP="001F00AD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02534">
              <w:rPr>
                <w:lang w:val="es-ES_tradnl"/>
              </w:rPr>
              <w:t>Hacendado</w:t>
            </w:r>
          </w:p>
        </w:tc>
        <w:tc>
          <w:tcPr>
            <w:tcW w:w="828" w:type="dxa"/>
          </w:tcPr>
          <w:p w14:paraId="598F5153" w14:textId="77777777" w:rsidR="005B2E3F" w:rsidRDefault="005B2E3F" w:rsidP="001F00AD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,85</w:t>
            </w:r>
          </w:p>
        </w:tc>
        <w:tc>
          <w:tcPr>
            <w:tcW w:w="1776" w:type="dxa"/>
          </w:tcPr>
          <w:p w14:paraId="6A2FB1AB" w14:textId="77777777" w:rsidR="005B2E3F" w:rsidRDefault="005B2E3F" w:rsidP="001F00AD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6C051A">
              <w:rPr>
                <w:noProof/>
                <w:lang w:val="es-ES_tradnl"/>
              </w:rPr>
              <w:drawing>
                <wp:inline distT="0" distB="0" distL="0" distR="0" wp14:anchorId="3C15BD6C" wp14:editId="2910AF14">
                  <wp:extent cx="312420" cy="679017"/>
                  <wp:effectExtent l="0" t="0" r="0" b="6985"/>
                  <wp:docPr id="1358095003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8095003" name=""/>
                          <pic:cNvPicPr/>
                        </pic:nvPicPr>
                        <pic:blipFill>
                          <a:blip r:embed="rId2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364" cy="6875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2E3F" w14:paraId="396AE60B" w14:textId="77777777" w:rsidTr="001F00A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3" w:type="dxa"/>
          </w:tcPr>
          <w:p w14:paraId="575F6211" w14:textId="6E4CD4D1" w:rsidR="005B2E3F" w:rsidRPr="007E72AD" w:rsidRDefault="005B2E3F" w:rsidP="001F00AD">
            <w:pPr>
              <w:jc w:val="center"/>
              <w:rPr>
                <w:b w:val="0"/>
                <w:lang w:val="es-ES_tradnl"/>
              </w:rPr>
            </w:pPr>
            <w:r w:rsidRPr="007E72AD">
              <w:rPr>
                <w:lang w:val="es-ES_tradnl"/>
              </w:rPr>
              <w:t>1</w:t>
            </w:r>
            <w:r w:rsidR="00EC63CD">
              <w:rPr>
                <w:lang w:val="es-ES_tradnl"/>
              </w:rPr>
              <w:t>6</w:t>
            </w:r>
          </w:p>
        </w:tc>
        <w:tc>
          <w:tcPr>
            <w:tcW w:w="1632" w:type="dxa"/>
          </w:tcPr>
          <w:p w14:paraId="0142002B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Mora fresca descongelada</w:t>
            </w:r>
          </w:p>
        </w:tc>
        <w:tc>
          <w:tcPr>
            <w:tcW w:w="1117" w:type="dxa"/>
          </w:tcPr>
          <w:p w14:paraId="5C0D2ADD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1072" w:type="dxa"/>
          </w:tcPr>
          <w:p w14:paraId="003257CD" w14:textId="77777777" w:rsidR="005B2E3F" w:rsidRDefault="005B2E3F" w:rsidP="001F00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25</w:t>
            </w:r>
          </w:p>
        </w:tc>
        <w:tc>
          <w:tcPr>
            <w:tcW w:w="1071" w:type="dxa"/>
          </w:tcPr>
          <w:p w14:paraId="265F078D" w14:textId="77777777" w:rsidR="005B2E3F" w:rsidRDefault="005B2E3F" w:rsidP="001F00AD">
            <w:pPr>
              <w:keepNext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Gramos (g)</w:t>
            </w:r>
          </w:p>
        </w:tc>
        <w:tc>
          <w:tcPr>
            <w:tcW w:w="1240" w:type="dxa"/>
          </w:tcPr>
          <w:p w14:paraId="26B168EB" w14:textId="77777777" w:rsidR="005B2E3F" w:rsidRPr="00F02534" w:rsidRDefault="005B2E3F" w:rsidP="001F00AD">
            <w:pPr>
              <w:keepNext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proofErr w:type="spellStart"/>
            <w:r>
              <w:rPr>
                <w:lang w:val="es-ES_tradnl"/>
              </w:rPr>
              <w:t>Driscoll’s</w:t>
            </w:r>
            <w:proofErr w:type="spellEnd"/>
          </w:p>
        </w:tc>
        <w:tc>
          <w:tcPr>
            <w:tcW w:w="828" w:type="dxa"/>
          </w:tcPr>
          <w:p w14:paraId="7F12C62D" w14:textId="77777777" w:rsidR="005B2E3F" w:rsidRDefault="005B2E3F" w:rsidP="001F00AD">
            <w:pPr>
              <w:keepNext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2,45</w:t>
            </w:r>
          </w:p>
        </w:tc>
        <w:tc>
          <w:tcPr>
            <w:tcW w:w="1776" w:type="dxa"/>
          </w:tcPr>
          <w:p w14:paraId="0E499F24" w14:textId="77777777" w:rsidR="005B2E3F" w:rsidRPr="006C051A" w:rsidRDefault="005B2E3F" w:rsidP="001F00AD">
            <w:pPr>
              <w:keepNext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6D088F">
              <w:rPr>
                <w:noProof/>
                <w:lang w:val="es-ES_tradnl"/>
              </w:rPr>
              <w:drawing>
                <wp:inline distT="0" distB="0" distL="0" distR="0" wp14:anchorId="001959C0" wp14:editId="6794D92A">
                  <wp:extent cx="639559" cy="508635"/>
                  <wp:effectExtent l="0" t="0" r="8255" b="5715"/>
                  <wp:docPr id="916787191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6787191" name=""/>
                          <pic:cNvPicPr/>
                        </pic:nvPicPr>
                        <pic:blipFill>
                          <a:blip r:embed="rId2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46529" cy="5141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B2FB3" w14:paraId="7D75AB91" w14:textId="77777777" w:rsidTr="001F00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05" w:type="dxa"/>
            <w:gridSpan w:val="6"/>
          </w:tcPr>
          <w:p w14:paraId="21C4EEBD" w14:textId="3F43B66B" w:rsidR="00BB2FB3" w:rsidRPr="002757EB" w:rsidRDefault="00BB2FB3" w:rsidP="001F00AD">
            <w:pPr>
              <w:keepNext/>
              <w:jc w:val="center"/>
              <w:rPr>
                <w:b w:val="0"/>
                <w:lang w:val="es-ES_tradnl"/>
              </w:rPr>
            </w:pPr>
            <w:r w:rsidRPr="002757EB">
              <w:rPr>
                <w:lang w:val="es-ES_tradnl"/>
              </w:rPr>
              <w:t>Total</w:t>
            </w:r>
          </w:p>
        </w:tc>
        <w:tc>
          <w:tcPr>
            <w:tcW w:w="2604" w:type="dxa"/>
            <w:gridSpan w:val="2"/>
          </w:tcPr>
          <w:p w14:paraId="0CAA546E" w14:textId="05A8FCC2" w:rsidR="00BB2FB3" w:rsidRPr="006D088F" w:rsidRDefault="00BB2FB3" w:rsidP="001F00AD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41,28</w:t>
            </w:r>
          </w:p>
        </w:tc>
      </w:tr>
    </w:tbl>
    <w:p w14:paraId="3108F206" w14:textId="6FA4018F" w:rsidR="008E5E5D" w:rsidRDefault="00350788" w:rsidP="007E3266">
      <w:pPr>
        <w:pStyle w:val="Descripcin"/>
      </w:pPr>
      <w:bookmarkStart w:id="33" w:name="_Toc194849594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8</w:t>
      </w:r>
      <w:r>
        <w:fldChar w:fldCharType="end"/>
      </w:r>
      <w:r>
        <w:t xml:space="preserve"> Ingredientes a cotizados.</w:t>
      </w:r>
      <w:bookmarkEnd w:id="33"/>
    </w:p>
    <w:p w14:paraId="1266B15F" w14:textId="6A148A42" w:rsidR="005B2E3F" w:rsidRDefault="005B2E3F" w:rsidP="00C61D0C">
      <w:pPr>
        <w:jc w:val="both"/>
      </w:pPr>
      <w:r w:rsidRPr="00D6419F">
        <w:t xml:space="preserve">Con la información anterior, se puede establecer que el costo total de los ingredientes es de </w:t>
      </w:r>
      <w:r w:rsidRPr="00D32217">
        <w:rPr>
          <w:b/>
          <w:bCs/>
        </w:rPr>
        <w:t>4</w:t>
      </w:r>
      <w:r w:rsidR="005249ED">
        <w:rPr>
          <w:b/>
          <w:bCs/>
        </w:rPr>
        <w:t>1</w:t>
      </w:r>
      <w:r w:rsidRPr="00D32217">
        <w:rPr>
          <w:b/>
          <w:bCs/>
        </w:rPr>
        <w:t>,</w:t>
      </w:r>
      <w:r w:rsidR="005249ED">
        <w:rPr>
          <w:b/>
          <w:bCs/>
        </w:rPr>
        <w:t>2</w:t>
      </w:r>
      <w:r w:rsidRPr="00D32217">
        <w:rPr>
          <w:b/>
          <w:bCs/>
        </w:rPr>
        <w:t>8 €</w:t>
      </w:r>
      <w:r w:rsidRPr="00D6419F">
        <w:t xml:space="preserve">, lo que equivale aproximadamente a </w:t>
      </w:r>
      <w:r w:rsidR="007864FD">
        <w:t>$</w:t>
      </w:r>
      <w:r w:rsidR="00BD25F6">
        <w:rPr>
          <w:b/>
          <w:bCs/>
        </w:rPr>
        <w:t>189</w:t>
      </w:r>
      <w:r w:rsidRPr="00D32217">
        <w:rPr>
          <w:b/>
          <w:bCs/>
        </w:rPr>
        <w:t>.</w:t>
      </w:r>
      <w:r w:rsidR="00BD25F6">
        <w:rPr>
          <w:b/>
          <w:bCs/>
        </w:rPr>
        <w:t>235</w:t>
      </w:r>
      <w:r w:rsidRPr="00D6419F">
        <w:t xml:space="preserve"> pesos colombianos según la tasa de cambio vigente al 5 de abril de 2025.</w:t>
      </w:r>
    </w:p>
    <w:p w14:paraId="6052FCA6" w14:textId="77777777" w:rsidR="00016FFD" w:rsidRDefault="00016FFD" w:rsidP="00C61D0C">
      <w:pPr>
        <w:jc w:val="both"/>
      </w:pPr>
    </w:p>
    <w:p w14:paraId="247A1174" w14:textId="2F5759F7" w:rsidR="008E1E01" w:rsidRDefault="00D061C3" w:rsidP="00B54CE9">
      <w:pPr>
        <w:jc w:val="both"/>
        <w:rPr>
          <w:lang w:val="es-ES_tradnl"/>
        </w:rPr>
      </w:pPr>
      <w:r w:rsidRPr="00D061C3">
        <w:rPr>
          <w:lang w:val="es-ES_tradnl"/>
        </w:rPr>
        <w:t>En la Tabla 9 se presenta la lista de tareas asignadas durante el Sprint 1, el cual tiene como objetivo buscar y adquirir los ingredientes especificados en la Tabla 8. Asimismo, en la Ilustración 1 se representan las principales actividades desarrolladas en este Sprint.</w:t>
      </w:r>
    </w:p>
    <w:p w14:paraId="2FBB0B82" w14:textId="77777777" w:rsidR="00D061C3" w:rsidRDefault="00D061C3" w:rsidP="00B54CE9">
      <w:pPr>
        <w:jc w:val="both"/>
        <w:rPr>
          <w:lang w:val="es-ES_tradnl"/>
        </w:rPr>
      </w:pPr>
    </w:p>
    <w:tbl>
      <w:tblPr>
        <w:tblStyle w:val="Tablaconcuadrcula6concolores"/>
        <w:tblW w:w="8784" w:type="dxa"/>
        <w:tblLook w:val="04A0" w:firstRow="1" w:lastRow="0" w:firstColumn="1" w:lastColumn="0" w:noHBand="0" w:noVBand="1"/>
      </w:tblPr>
      <w:tblGrid>
        <w:gridCol w:w="4899"/>
        <w:gridCol w:w="1461"/>
        <w:gridCol w:w="1307"/>
        <w:gridCol w:w="1117"/>
      </w:tblGrid>
      <w:tr w:rsidR="00D86DB4" w14:paraId="3EC3D296" w14:textId="77777777" w:rsidTr="00D86D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84" w:type="dxa"/>
            <w:gridSpan w:val="4"/>
            <w:shd w:val="clear" w:color="auto" w:fill="92CDDC" w:themeFill="accent5" w:themeFillTint="99"/>
          </w:tcPr>
          <w:p w14:paraId="74821DF2" w14:textId="42374DB1" w:rsidR="00D86DB4" w:rsidRDefault="00D86DB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SPRINT 1: OBTENCIÓN DE INGREDIENTES</w:t>
            </w:r>
          </w:p>
        </w:tc>
      </w:tr>
      <w:tr w:rsidR="008E1E01" w14:paraId="05EC2ED3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  <w:shd w:val="clear" w:color="auto" w:fill="DAEEF3" w:themeFill="accent5" w:themeFillTint="33"/>
          </w:tcPr>
          <w:p w14:paraId="44325A80" w14:textId="77777777" w:rsidR="008E1E01" w:rsidRPr="00D86DB4" w:rsidRDefault="008E1E01" w:rsidP="00B54CE9">
            <w:pPr>
              <w:jc w:val="both"/>
              <w:rPr>
                <w:lang w:val="es-ES_tradnl"/>
              </w:rPr>
            </w:pPr>
            <w:r w:rsidRPr="00D86DB4">
              <w:rPr>
                <w:lang w:val="es-ES_tradnl"/>
              </w:rPr>
              <w:t>Nombre de la tarea</w:t>
            </w:r>
          </w:p>
        </w:tc>
        <w:tc>
          <w:tcPr>
            <w:tcW w:w="1461" w:type="dxa"/>
            <w:shd w:val="clear" w:color="auto" w:fill="DAEEF3" w:themeFill="accent5" w:themeFillTint="33"/>
          </w:tcPr>
          <w:p w14:paraId="5AC6C308" w14:textId="69E0DF60" w:rsidR="008E1E01" w:rsidRPr="00D86DB4" w:rsidRDefault="00B3094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Responsable</w:t>
            </w:r>
          </w:p>
        </w:tc>
        <w:tc>
          <w:tcPr>
            <w:tcW w:w="1307" w:type="dxa"/>
            <w:shd w:val="clear" w:color="auto" w:fill="DAEEF3" w:themeFill="accent5" w:themeFillTint="33"/>
          </w:tcPr>
          <w:p w14:paraId="1634DE47" w14:textId="77777777" w:rsidR="008E1E01" w:rsidRPr="00D86DB4" w:rsidRDefault="008E1E0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ado</w:t>
            </w:r>
          </w:p>
        </w:tc>
        <w:tc>
          <w:tcPr>
            <w:tcW w:w="1117" w:type="dxa"/>
            <w:shd w:val="clear" w:color="auto" w:fill="DAEEF3" w:themeFill="accent5" w:themeFillTint="33"/>
          </w:tcPr>
          <w:p w14:paraId="05401181" w14:textId="0F6C2A8D" w:rsidR="008E1E01" w:rsidRPr="00D86DB4" w:rsidRDefault="00F3071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imado Original</w:t>
            </w:r>
            <w:r w:rsidR="00FB7499">
              <w:rPr>
                <w:b/>
                <w:bCs/>
                <w:lang w:val="es-ES_tradnl"/>
              </w:rPr>
              <w:t xml:space="preserve"> (Minutos)</w:t>
            </w:r>
          </w:p>
        </w:tc>
      </w:tr>
      <w:tr w:rsidR="008E1E01" w14:paraId="3D086B12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1058C6BE" w14:textId="36304517" w:rsidR="008E1E01" w:rsidRPr="001C2A3C" w:rsidRDefault="007E174A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1C2A3C">
              <w:rPr>
                <w:rFonts w:cs="Arial"/>
                <w:b w:val="0"/>
                <w:szCs w:val="20"/>
                <w:lang w:val="es-ES_tradnl"/>
              </w:rPr>
              <w:t>Verificar el listado de ingredientes</w:t>
            </w:r>
            <w:r w:rsidR="003B3F2F">
              <w:rPr>
                <w:rFonts w:cs="Arial"/>
                <w:b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38CD2477" w14:textId="7796F3ED" w:rsidR="008E1E01" w:rsidRPr="001C2A3C" w:rsidRDefault="00C13CD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30FCC0F9" w14:textId="36D8C236" w:rsidR="008E1E01" w:rsidRPr="001C2A3C" w:rsidRDefault="004C120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6B83DED4" w14:textId="1E1F35E8" w:rsidR="008E1E01" w:rsidRPr="001C2A3C" w:rsidRDefault="0073159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234601" w14:paraId="5816551B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31FA137B" w14:textId="74D750D4" w:rsidR="00234601" w:rsidRPr="00234601" w:rsidRDefault="0011112C" w:rsidP="003B3F2F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Llevar dinero suficiente (</w:t>
            </w:r>
            <w:r w:rsidR="004F710C">
              <w:rPr>
                <w:rFonts w:cs="Arial"/>
                <w:b w:val="0"/>
                <w:bCs w:val="0"/>
                <w:szCs w:val="20"/>
                <w:lang w:val="es-ES_tradnl"/>
              </w:rPr>
              <w:t>al menos</w:t>
            </w:r>
            <w:r w:rsidR="00EC4236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="00A04F5B">
              <w:rPr>
                <w:rFonts w:cs="Arial"/>
                <w:b w:val="0"/>
                <w:bCs w:val="0"/>
                <w:szCs w:val="20"/>
                <w:lang w:val="es-ES_tradnl"/>
              </w:rPr>
              <w:t>70</w:t>
            </w:r>
            <w:r w:rsidR="004251E3" w:rsidRPr="004251E3">
              <w:rPr>
                <w:b w:val="0"/>
                <w:bCs w:val="0"/>
              </w:rPr>
              <w:t>€</w:t>
            </w:r>
            <w:r w:rsidR="00EC4236">
              <w:rPr>
                <w:rFonts w:cs="Arial"/>
                <w:b w:val="0"/>
                <w:bCs w:val="0"/>
                <w:szCs w:val="20"/>
                <w:lang w:val="es-ES_tradnl"/>
              </w:rPr>
              <w:t>)</w:t>
            </w:r>
            <w:r w:rsidR="004251E3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en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efectivo</w:t>
            </w:r>
            <w:r w:rsidR="00430F5B">
              <w:rPr>
                <w:rFonts w:cs="Arial"/>
                <w:b w:val="0"/>
                <w:bCs w:val="0"/>
                <w:szCs w:val="20"/>
                <w:lang w:val="es-ES_tradnl"/>
              </w:rPr>
              <w:t>,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tarjeta</w:t>
            </w:r>
            <w:r w:rsidR="009C46F0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ébito o crédito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61CA1C44" w14:textId="6037E7DB" w:rsidR="00234601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21AB3A97" w14:textId="4108B7EE" w:rsidR="00234601" w:rsidRPr="00F60D7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40F37D2F" w14:textId="62CEA9C0" w:rsidR="00234601" w:rsidRDefault="00F8249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4E6227" w14:paraId="5FF1304B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2A2ED0D5" w14:textId="42823386" w:rsidR="004E6227" w:rsidRDefault="004E6227" w:rsidP="003B3F2F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Llevar una bolsa de compras reutilizable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610E3B84" w14:textId="2FB8B679" w:rsidR="004E6227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7A0E235F" w14:textId="5BB3F3C7" w:rsidR="004E6227" w:rsidRPr="00F60D7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0B6FED59" w14:textId="554220E2" w:rsidR="004E6227" w:rsidRDefault="00D2483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1AC8A969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0700555A" w14:textId="17FF63C3" w:rsidR="008E1E01" w:rsidRPr="001C2A3C" w:rsidRDefault="00165E4B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Dirigirse hacia el </w:t>
            </w:r>
            <w:r w:rsidRPr="00B905B1">
              <w:rPr>
                <w:rFonts w:cs="Arial"/>
                <w:szCs w:val="20"/>
                <w:lang w:val="es-ES_tradnl"/>
              </w:rPr>
              <w:t>Mercadona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="001D029E">
              <w:rPr>
                <w:rFonts w:cs="Arial"/>
                <w:b w:val="0"/>
                <w:bCs w:val="0"/>
                <w:szCs w:val="20"/>
                <w:lang w:val="es-ES_tradnl"/>
              </w:rPr>
              <w:t>más cercano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32D71FEF" w14:textId="717B73FA" w:rsidR="008E1E01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01F0DD2F" w14:textId="7FAE31AC" w:rsidR="008E1E01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106200E2" w14:textId="275410C8" w:rsidR="008E1E01" w:rsidRPr="001C2A3C" w:rsidRDefault="00D60B53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0</w:t>
            </w:r>
          </w:p>
        </w:tc>
      </w:tr>
      <w:tr w:rsidR="008E1E01" w14:paraId="5C77AD6B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1F17DA51" w14:textId="3BA2FFA4" w:rsidR="008E1E01" w:rsidRPr="001C2A3C" w:rsidRDefault="005C27AD" w:rsidP="003B3F2F">
            <w:pPr>
              <w:tabs>
                <w:tab w:val="left" w:pos="3708"/>
              </w:tabs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Tomar un carrito de compras que est</w:t>
            </w:r>
            <w:r w:rsidR="00A46C86">
              <w:rPr>
                <w:rFonts w:cs="Arial"/>
                <w:b w:val="0"/>
                <w:bCs w:val="0"/>
                <w:szCs w:val="20"/>
                <w:lang w:val="es-ES_tradnl"/>
              </w:rPr>
              <w:t>e vacío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711F1F9A" w14:textId="05B9638D" w:rsidR="008E1E01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520C5067" w14:textId="09175469" w:rsidR="008E1E01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3D756A31" w14:textId="2202BC56" w:rsidR="008E1E01" w:rsidRPr="001C2A3C" w:rsidRDefault="00651FC8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8E1E01" w14:paraId="00F6D662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7644D6FB" w14:textId="7735FB36" w:rsidR="008E1E01" w:rsidRPr="001C2A3C" w:rsidRDefault="005C27AD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Acercarse a la sección de alimentos no perecederos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49F857B7" w14:textId="60C4F09C" w:rsidR="008E1E01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5749DD1F" w14:textId="63751EC5" w:rsidR="008E1E01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47B4DFB4" w14:textId="34AB2137" w:rsidR="008E1E01" w:rsidRPr="001C2A3C" w:rsidRDefault="003A5673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4E52A1A8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188B26D9" w14:textId="6CF32F24" w:rsidR="008E1E01" w:rsidRPr="001C2A3C" w:rsidRDefault="009C139B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al carrito </w:t>
            </w:r>
            <w:r w:rsidR="00F46787">
              <w:rPr>
                <w:rFonts w:cs="Arial"/>
                <w:b w:val="0"/>
                <w:bCs w:val="0"/>
                <w:szCs w:val="20"/>
                <w:lang w:val="es-ES_tradnl"/>
              </w:rPr>
              <w:t>un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paquete de pasta </w:t>
            </w:r>
            <w:proofErr w:type="spellStart"/>
            <w:r>
              <w:rPr>
                <w:rFonts w:cs="Arial"/>
                <w:b w:val="0"/>
                <w:bCs w:val="0"/>
                <w:szCs w:val="20"/>
                <w:lang w:val="es-ES_tradnl"/>
              </w:rPr>
              <w:t>penne</w:t>
            </w:r>
            <w:proofErr w:type="spellEnd"/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="000D07B5">
              <w:rPr>
                <w:rFonts w:cs="Arial"/>
                <w:b w:val="0"/>
                <w:bCs w:val="0"/>
                <w:szCs w:val="20"/>
                <w:lang w:val="es-ES_tradnl"/>
              </w:rPr>
              <w:t>marca Armando</w:t>
            </w:r>
            <w:r w:rsidR="00755D47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 w:rsidR="00D76EDF">
              <w:rPr>
                <w:rFonts w:cs="Arial"/>
                <w:b w:val="0"/>
                <w:bCs w:val="0"/>
                <w:szCs w:val="20"/>
                <w:lang w:val="es-ES_tradnl"/>
              </w:rPr>
              <w:t>500g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2D5E23FB" w14:textId="5DDEE0A1" w:rsidR="008E1E01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0F972EAA" w14:textId="727D2F78" w:rsidR="008E1E01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35E5DCC1" w14:textId="21FD6F6B" w:rsidR="008E1E01" w:rsidRPr="001C2A3C" w:rsidRDefault="00F2208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7C3FA00E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53107B67" w14:textId="2AB87FA3" w:rsidR="008E1E01" w:rsidRPr="001C2A3C" w:rsidRDefault="00430EB6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</w:t>
            </w:r>
            <w:r w:rsidR="00F46787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una lata de </w:t>
            </w:r>
            <w:r w:rsidR="00237163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pure de tomate </w:t>
            </w:r>
            <w:r w:rsidR="00755D47">
              <w:rPr>
                <w:rFonts w:cs="Arial"/>
                <w:b w:val="0"/>
                <w:bCs w:val="0"/>
                <w:szCs w:val="20"/>
                <w:lang w:val="es-ES_tradnl"/>
              </w:rPr>
              <w:t>marca Hacendado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="00456D8B">
              <w:rPr>
                <w:rFonts w:cs="Arial"/>
                <w:b w:val="0"/>
                <w:bCs w:val="0"/>
                <w:szCs w:val="20"/>
                <w:lang w:val="es-ES_tradnl"/>
              </w:rPr>
              <w:t>de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="00886893">
              <w:rPr>
                <w:rFonts w:cs="Arial"/>
                <w:b w:val="0"/>
                <w:bCs w:val="0"/>
                <w:szCs w:val="20"/>
                <w:lang w:val="es-ES_tradnl"/>
              </w:rPr>
              <w:t>400g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3A5B024C" w14:textId="58C263F9" w:rsidR="008E1E01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5073FC51" w14:textId="5521BC30" w:rsidR="008E1E01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0CA3A00C" w14:textId="12A81771" w:rsidR="008E1E01" w:rsidRPr="001C2A3C" w:rsidRDefault="00F2208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73972F0B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2FEC4607" w14:textId="77465A88" w:rsidR="008E1E01" w:rsidRPr="001C2A3C" w:rsidRDefault="00A8176C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lata de </w:t>
            </w:r>
            <w:r w:rsidR="00751230">
              <w:rPr>
                <w:rFonts w:cs="Arial"/>
                <w:b w:val="0"/>
                <w:bCs w:val="0"/>
                <w:szCs w:val="20"/>
                <w:lang w:val="es-ES_tradnl"/>
              </w:rPr>
              <w:t>concentrado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tomate marca Hacendado de </w:t>
            </w:r>
            <w:r w:rsidR="009F119E">
              <w:rPr>
                <w:rFonts w:cs="Arial"/>
                <w:b w:val="0"/>
                <w:bCs w:val="0"/>
                <w:szCs w:val="20"/>
                <w:lang w:val="es-ES_tradnl"/>
              </w:rPr>
              <w:t>170 ml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164747A6" w14:textId="28E4D984" w:rsidR="008E1E01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47945B42" w14:textId="2E63D2C0" w:rsidR="008E1E01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217DD669" w14:textId="55980D09" w:rsidR="008E1E01" w:rsidRPr="001C2A3C" w:rsidRDefault="00F2208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29C73CA2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09F49BFB" w14:textId="610C1DDF" w:rsidR="008E1E01" w:rsidRPr="001C2A3C" w:rsidRDefault="00F4102C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</w:t>
            </w:r>
            <w:r w:rsidR="009F0CCF">
              <w:rPr>
                <w:rFonts w:cs="Arial"/>
                <w:b w:val="0"/>
                <w:bCs w:val="0"/>
                <w:szCs w:val="20"/>
                <w:lang w:val="es-ES_tradnl"/>
              </w:rPr>
              <w:t>caja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 w:rsidR="009F0CCF">
              <w:rPr>
                <w:rFonts w:cs="Arial"/>
                <w:b w:val="0"/>
                <w:bCs w:val="0"/>
                <w:szCs w:val="20"/>
                <w:lang w:val="es-ES_tradnl"/>
              </w:rPr>
              <w:t>caldo de carne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="00BD50AA">
              <w:rPr>
                <w:rFonts w:cs="Arial"/>
                <w:b w:val="0"/>
                <w:bCs w:val="0"/>
                <w:szCs w:val="20"/>
                <w:lang w:val="es-ES_tradnl"/>
              </w:rPr>
              <w:t>marca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Hacendado de </w:t>
            </w:r>
            <w:r w:rsidR="00CC67F5">
              <w:rPr>
                <w:rFonts w:cs="Arial"/>
                <w:b w:val="0"/>
                <w:bCs w:val="0"/>
                <w:szCs w:val="20"/>
                <w:lang w:val="es-ES_tradnl"/>
              </w:rPr>
              <w:t>200 ml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08109DB7" w14:textId="238B0CA1" w:rsidR="008E1E01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007F2B6F" w14:textId="0E886847" w:rsidR="008E1E01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29B1EC69" w14:textId="543256F0" w:rsidR="008E1E01" w:rsidRPr="001C2A3C" w:rsidRDefault="00FD3EA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48D55D29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5B6DD294" w14:textId="24A7569D" w:rsidR="008E1E01" w:rsidRPr="001C2A3C" w:rsidRDefault="00A66BDD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</w:t>
            </w:r>
            <w:r w:rsidR="00134F11">
              <w:rPr>
                <w:rFonts w:cs="Arial"/>
                <w:b w:val="0"/>
                <w:bCs w:val="0"/>
                <w:szCs w:val="20"/>
                <w:lang w:val="es-ES_tradnl"/>
              </w:rPr>
              <w:t>botella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="00346066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de aceite </w:t>
            </w:r>
            <w:r w:rsidR="006E02CF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de oliva </w:t>
            </w:r>
            <w:r w:rsidR="00A5517F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extra virgen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marca Hacendado de </w:t>
            </w:r>
            <w:r w:rsidR="00FA0FEB">
              <w:rPr>
                <w:rFonts w:cs="Arial"/>
                <w:b w:val="0"/>
                <w:bCs w:val="0"/>
                <w:szCs w:val="20"/>
                <w:lang w:val="es-ES_tradnl"/>
              </w:rPr>
              <w:t>1000 ml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1F34510C" w14:textId="1B4AF4D1" w:rsidR="008E1E01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3515E9EA" w14:textId="6BB4571F" w:rsidR="008E1E01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24BB8476" w14:textId="77CAA6BE" w:rsidR="008E1E01" w:rsidRPr="001C2A3C" w:rsidRDefault="00A63776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3A6F4CF6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3C63D3DF" w14:textId="42B27A9C" w:rsidR="008E1E01" w:rsidRPr="001C2A3C" w:rsidRDefault="0082361E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bolsa de sal marca Hacendado de </w:t>
            </w:r>
            <w:r w:rsidR="008831AF">
              <w:rPr>
                <w:rFonts w:cs="Arial"/>
                <w:b w:val="0"/>
                <w:bCs w:val="0"/>
                <w:szCs w:val="20"/>
                <w:lang w:val="es-ES_tradnl"/>
              </w:rPr>
              <w:t>10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00g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5CC3F404" w14:textId="72E7E942" w:rsidR="008E1E01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64752DC5" w14:textId="6C769968" w:rsidR="008E1E01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7E69C31E" w14:textId="4F90E739" w:rsidR="008E1E01" w:rsidRPr="001C2A3C" w:rsidRDefault="004B5BC8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5F3AB7DC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5AE844F8" w14:textId="541687A4" w:rsidR="008E1E01" w:rsidRPr="001C2A3C" w:rsidRDefault="004A0D50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lastRenderedPageBreak/>
              <w:t>Buscar y agregar un</w:t>
            </w:r>
            <w:r w:rsidR="00E14F49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bote de pi</w:t>
            </w:r>
            <w:r w:rsidR="00795C13">
              <w:rPr>
                <w:rFonts w:cs="Arial"/>
                <w:b w:val="0"/>
                <w:bCs w:val="0"/>
                <w:szCs w:val="20"/>
                <w:lang w:val="es-ES_tradnl"/>
              </w:rPr>
              <w:t>mienta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marca Hacendado de </w:t>
            </w:r>
            <w:r w:rsidR="002C4175">
              <w:rPr>
                <w:rFonts w:cs="Arial"/>
                <w:b w:val="0"/>
                <w:bCs w:val="0"/>
                <w:szCs w:val="20"/>
                <w:lang w:val="es-ES_tradnl"/>
              </w:rPr>
              <w:t>65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g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1BAAC280" w14:textId="08716410" w:rsidR="008E1E01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00F46B44" w14:textId="24DC6B8E" w:rsidR="008E1E01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3BC3BD1C" w14:textId="4C373E7A" w:rsidR="008E1E01" w:rsidRPr="001C2A3C" w:rsidRDefault="00AE3FE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23FF428E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6AAC4C4F" w14:textId="444F0BAA" w:rsidR="008E1E01" w:rsidRPr="001C2A3C" w:rsidRDefault="00E33F84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botella de agua marca </w:t>
            </w:r>
            <w:r w:rsidR="003A5F04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Font </w:t>
            </w:r>
            <w:r w:rsidR="003362C4">
              <w:rPr>
                <w:rFonts w:cs="Arial"/>
                <w:b w:val="0"/>
                <w:bCs w:val="0"/>
                <w:szCs w:val="20"/>
                <w:lang w:val="es-ES_tradnl"/>
              </w:rPr>
              <w:t>Agudes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 w:rsidR="00865EC3">
              <w:rPr>
                <w:rFonts w:cs="Arial"/>
                <w:b w:val="0"/>
                <w:bCs w:val="0"/>
                <w:szCs w:val="20"/>
                <w:lang w:val="es-ES_tradnl"/>
              </w:rPr>
              <w:t>6l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6EF86749" w14:textId="11050E4A" w:rsidR="008E1E01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4A9F4DA3" w14:textId="7B62A8E8" w:rsidR="008E1E01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5C723244" w14:textId="7E64BAF6" w:rsidR="008E1E01" w:rsidRPr="001C2A3C" w:rsidRDefault="00AE3FEF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7F656D0F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12A911FD" w14:textId="5DBC51F3" w:rsidR="008E1E01" w:rsidRPr="001C2A3C" w:rsidRDefault="00E140A0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Acercarse a la sección de </w:t>
            </w:r>
            <w:r w:rsidR="005C4044">
              <w:rPr>
                <w:rFonts w:cs="Arial"/>
                <w:b w:val="0"/>
                <w:bCs w:val="0"/>
                <w:szCs w:val="20"/>
                <w:lang w:val="es-ES_tradnl"/>
              </w:rPr>
              <w:t>frutas y verduras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7B23C690" w14:textId="6FA2CE9B" w:rsidR="008E1E01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2685703C" w14:textId="1BC2CC68" w:rsidR="008E1E01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682F7341" w14:textId="1AC1768E" w:rsidR="008E1E01" w:rsidRPr="001C2A3C" w:rsidRDefault="009202A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8E1E01" w14:paraId="7DE4271D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7115E097" w14:textId="1CA0CDBE" w:rsidR="008E1E01" w:rsidRPr="001C2A3C" w:rsidRDefault="005C4044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5C4044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</w:t>
            </w:r>
            <w:r w:rsidR="009508FD">
              <w:rPr>
                <w:rFonts w:cs="Arial"/>
                <w:b w:val="0"/>
                <w:bCs w:val="0"/>
                <w:szCs w:val="20"/>
                <w:lang w:val="es-ES_tradnl"/>
              </w:rPr>
              <w:t>porción de cebolla</w:t>
            </w:r>
            <w:r w:rsidR="00F23F88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blanca cabezona </w:t>
            </w:r>
            <w:r w:rsidRPr="005C4044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marca </w:t>
            </w:r>
            <w:proofErr w:type="spellStart"/>
            <w:r w:rsidR="000E31F8">
              <w:rPr>
                <w:rFonts w:cs="Arial"/>
                <w:b w:val="0"/>
                <w:bCs w:val="0"/>
                <w:szCs w:val="20"/>
                <w:lang w:val="es-ES_tradnl"/>
              </w:rPr>
              <w:t>Nayda</w:t>
            </w:r>
            <w:proofErr w:type="spellEnd"/>
            <w:r w:rsidRPr="005C4044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 w:rsidR="000E31F8">
              <w:rPr>
                <w:rFonts w:cs="Arial"/>
                <w:b w:val="0"/>
                <w:bCs w:val="0"/>
                <w:szCs w:val="20"/>
                <w:lang w:val="es-ES_tradnl"/>
              </w:rPr>
              <w:t>10</w:t>
            </w:r>
            <w:r w:rsidRPr="005C4044">
              <w:rPr>
                <w:rFonts w:cs="Arial"/>
                <w:b w:val="0"/>
                <w:bCs w:val="0"/>
                <w:szCs w:val="20"/>
                <w:lang w:val="es-ES_tradnl"/>
              </w:rPr>
              <w:t>00g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6F5602B4" w14:textId="022D9F6F" w:rsidR="008E1E01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51B2AB5A" w14:textId="0DB8CA03" w:rsidR="008E1E01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4E646E31" w14:textId="6412DE85" w:rsidR="008E1E01" w:rsidRPr="001C2A3C" w:rsidRDefault="00233FE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14A993B2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34BD7128" w14:textId="6001AC2B" w:rsidR="008E1E01" w:rsidRPr="001C2A3C" w:rsidRDefault="00D92EC1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D92EC1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</w:t>
            </w:r>
            <w:r w:rsidR="00B922B2">
              <w:rPr>
                <w:rFonts w:cs="Arial"/>
                <w:b w:val="0"/>
                <w:bCs w:val="0"/>
                <w:szCs w:val="20"/>
                <w:lang w:val="es-ES_tradnl"/>
              </w:rPr>
              <w:t>bolsa</w:t>
            </w:r>
            <w:r w:rsidRPr="00D92EC1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 w:rsidR="00B922B2">
              <w:rPr>
                <w:rFonts w:cs="Arial"/>
                <w:b w:val="0"/>
                <w:bCs w:val="0"/>
                <w:szCs w:val="20"/>
                <w:lang w:val="es-ES_tradnl"/>
              </w:rPr>
              <w:t>za</w:t>
            </w:r>
            <w:r w:rsidR="003F5F66">
              <w:rPr>
                <w:rFonts w:cs="Arial"/>
                <w:b w:val="0"/>
                <w:bCs w:val="0"/>
                <w:szCs w:val="20"/>
                <w:lang w:val="es-ES_tradnl"/>
              </w:rPr>
              <w:t>nahorias</w:t>
            </w:r>
            <w:r w:rsidRPr="00D92EC1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marca </w:t>
            </w:r>
            <w:r w:rsidR="00685307">
              <w:rPr>
                <w:rFonts w:cs="Arial"/>
                <w:b w:val="0"/>
                <w:bCs w:val="0"/>
                <w:szCs w:val="20"/>
                <w:lang w:val="es-ES_tradnl"/>
              </w:rPr>
              <w:t>Villena</w:t>
            </w:r>
            <w:r w:rsidRPr="00D92EC1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 w:rsidR="0025385C">
              <w:rPr>
                <w:rFonts w:cs="Arial"/>
                <w:b w:val="0"/>
                <w:bCs w:val="0"/>
                <w:szCs w:val="20"/>
                <w:lang w:val="es-ES_tradnl"/>
              </w:rPr>
              <w:t>5</w:t>
            </w:r>
            <w:r w:rsidRPr="00D92EC1">
              <w:rPr>
                <w:rFonts w:cs="Arial"/>
                <w:b w:val="0"/>
                <w:bCs w:val="0"/>
                <w:szCs w:val="20"/>
                <w:lang w:val="es-ES_tradnl"/>
              </w:rPr>
              <w:t>00g</w:t>
            </w:r>
            <w:r w:rsidR="003B3F2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62AADB7A" w14:textId="71618807" w:rsidR="008E1E01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4FB2D041" w14:textId="1ADE0DA7" w:rsidR="008E1E01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19EC2DE6" w14:textId="42EF8529" w:rsidR="008E1E01" w:rsidRPr="001C2A3C" w:rsidRDefault="00233FE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5C2DAFDB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4893BD8C" w14:textId="58D5BEFF" w:rsidR="008E1E01" w:rsidRPr="001C2A3C" w:rsidRDefault="00803C8D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803C8D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</w:t>
            </w:r>
            <w:r w:rsidR="0095253F">
              <w:rPr>
                <w:rFonts w:cs="Arial"/>
                <w:b w:val="0"/>
                <w:bCs w:val="0"/>
                <w:szCs w:val="20"/>
                <w:lang w:val="es-ES_tradnl"/>
              </w:rPr>
              <w:t>bolsa</w:t>
            </w:r>
            <w:r w:rsidRPr="00803C8D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 w:rsidR="0095253F">
              <w:rPr>
                <w:rFonts w:cs="Arial"/>
                <w:b w:val="0"/>
                <w:bCs w:val="0"/>
                <w:szCs w:val="20"/>
                <w:lang w:val="es-ES_tradnl"/>
              </w:rPr>
              <w:t>apio</w:t>
            </w:r>
            <w:r w:rsidRPr="00803C8D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marca </w:t>
            </w:r>
            <w:r w:rsidR="00A9542A">
              <w:rPr>
                <w:rFonts w:cs="Arial"/>
                <w:b w:val="0"/>
                <w:bCs w:val="0"/>
                <w:szCs w:val="20"/>
                <w:lang w:val="es-ES_tradnl"/>
              </w:rPr>
              <w:t>Pascual Marketing</w:t>
            </w:r>
            <w:r w:rsidRPr="00803C8D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 w:rsidR="000F2F3E">
              <w:rPr>
                <w:rFonts w:cs="Arial"/>
                <w:b w:val="0"/>
                <w:bCs w:val="0"/>
                <w:szCs w:val="20"/>
                <w:lang w:val="es-ES_tradnl"/>
              </w:rPr>
              <w:t>21</w:t>
            </w:r>
            <w:r w:rsidRPr="00803C8D">
              <w:rPr>
                <w:rFonts w:cs="Arial"/>
                <w:b w:val="0"/>
                <w:bCs w:val="0"/>
                <w:szCs w:val="20"/>
                <w:lang w:val="es-ES_tradnl"/>
              </w:rPr>
              <w:t>0g</w:t>
            </w:r>
            <w:r w:rsidR="00A92341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66DB924D" w14:textId="5CC8C75F" w:rsidR="008E1E01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10888A23" w14:textId="0B5CE2A6" w:rsidR="008E1E01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61282559" w14:textId="14D2440E" w:rsidR="008E1E01" w:rsidRPr="001C2A3C" w:rsidRDefault="00764C4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5E659A" w14:paraId="5FD5CDCB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44D4DC4C" w14:textId="3F87BF72" w:rsidR="005E659A" w:rsidRPr="005E659A" w:rsidRDefault="005E659A" w:rsidP="003B3F2F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5E659A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scar y agregar una </w:t>
            </w:r>
            <w:r w:rsidR="00372B47">
              <w:rPr>
                <w:rFonts w:cs="Arial"/>
                <w:b w:val="0"/>
                <w:bCs w:val="0"/>
                <w:szCs w:val="20"/>
                <w:lang w:val="es-ES_tradnl"/>
              </w:rPr>
              <w:t>bandeja</w:t>
            </w:r>
            <w:r w:rsidRPr="005E659A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="00AE360B">
              <w:rPr>
                <w:rFonts w:cs="Arial"/>
                <w:b w:val="0"/>
                <w:bCs w:val="0"/>
                <w:szCs w:val="20"/>
                <w:lang w:val="es-ES_tradnl"/>
              </w:rPr>
              <w:t>de moras</w:t>
            </w:r>
            <w:r w:rsidRPr="005E659A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marca </w:t>
            </w:r>
            <w:proofErr w:type="spellStart"/>
            <w:r w:rsidR="001143AD">
              <w:rPr>
                <w:rFonts w:cs="Arial"/>
                <w:b w:val="0"/>
                <w:bCs w:val="0"/>
                <w:szCs w:val="20"/>
                <w:lang w:val="es-ES_tradnl"/>
              </w:rPr>
              <w:t>Drisco</w:t>
            </w:r>
            <w:r w:rsidR="005F243A">
              <w:rPr>
                <w:rFonts w:cs="Arial"/>
                <w:b w:val="0"/>
                <w:bCs w:val="0"/>
                <w:szCs w:val="20"/>
                <w:lang w:val="es-ES_tradnl"/>
              </w:rPr>
              <w:t>ll</w:t>
            </w:r>
            <w:r w:rsidR="002160E2">
              <w:rPr>
                <w:rFonts w:cs="Arial"/>
                <w:b w:val="0"/>
                <w:bCs w:val="0"/>
                <w:szCs w:val="20"/>
                <w:lang w:val="es-ES_tradnl"/>
              </w:rPr>
              <w:t>’s</w:t>
            </w:r>
            <w:proofErr w:type="spellEnd"/>
            <w:r w:rsidRPr="005E659A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de </w:t>
            </w:r>
            <w:r w:rsidR="00813FFD">
              <w:rPr>
                <w:rFonts w:cs="Arial"/>
                <w:b w:val="0"/>
                <w:bCs w:val="0"/>
                <w:szCs w:val="20"/>
                <w:lang w:val="es-ES_tradnl"/>
              </w:rPr>
              <w:t>125</w:t>
            </w:r>
            <w:r w:rsidRPr="005E659A">
              <w:rPr>
                <w:rFonts w:cs="Arial"/>
                <w:b w:val="0"/>
                <w:bCs w:val="0"/>
                <w:szCs w:val="20"/>
                <w:lang w:val="es-ES_tradnl"/>
              </w:rPr>
              <w:t>g</w:t>
            </w:r>
            <w:r w:rsidR="00A83A1D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35142D7F" w14:textId="6191A553" w:rsidR="005E659A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62222B77" w14:textId="0F44B2D0" w:rsidR="005E659A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53EA5543" w14:textId="21A6C64E" w:rsidR="005E659A" w:rsidRPr="001C2A3C" w:rsidRDefault="006E70B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5C29B466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5FC04D4F" w14:textId="1B0D2E9B" w:rsidR="008E1E01" w:rsidRPr="000B0D23" w:rsidRDefault="000B0D23" w:rsidP="003B3F2F">
            <w:pPr>
              <w:tabs>
                <w:tab w:val="left" w:pos="3708"/>
              </w:tabs>
              <w:jc w:val="both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Acercarse a </w:t>
            </w:r>
            <w:r w:rsidR="008F3599">
              <w:rPr>
                <w:rFonts w:cs="Arial"/>
                <w:b w:val="0"/>
                <w:bCs w:val="0"/>
                <w:szCs w:val="20"/>
                <w:lang w:val="es-ES_tradnl"/>
              </w:rPr>
              <w:t>la sección de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lácteos</w:t>
            </w:r>
            <w:r w:rsidR="00A92341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6F62A6FD" w14:textId="03645E83" w:rsidR="008E1E01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36AD2934" w14:textId="7C662EFC" w:rsidR="008E1E01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2C127BF2" w14:textId="0E49DBB1" w:rsidR="008E1E01" w:rsidRPr="001C2A3C" w:rsidRDefault="006E70B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8E1E01" w14:paraId="1C8B7A01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0D31E4E6" w14:textId="55C84E2B" w:rsidR="008E1E01" w:rsidRPr="001C2A3C" w:rsidRDefault="00CE725D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CE725D">
              <w:rPr>
                <w:rFonts w:cs="Arial"/>
                <w:b w:val="0"/>
                <w:bCs w:val="0"/>
                <w:szCs w:val="20"/>
                <w:lang w:val="es-ES_tradnl"/>
              </w:rPr>
              <w:t>Buscar y agregar un</w:t>
            </w:r>
            <w:r w:rsidR="00CA0DB5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proofErr w:type="spellStart"/>
            <w:r w:rsidR="00CA0DB5">
              <w:rPr>
                <w:rFonts w:cs="Arial"/>
                <w:b w:val="0"/>
                <w:bCs w:val="0"/>
                <w:szCs w:val="20"/>
                <w:lang w:val="es-ES_tradnl"/>
              </w:rPr>
              <w:t>bri</w:t>
            </w:r>
            <w:r w:rsidR="0030282F">
              <w:rPr>
                <w:rFonts w:cs="Arial"/>
                <w:b w:val="0"/>
                <w:bCs w:val="0"/>
                <w:szCs w:val="20"/>
                <w:lang w:val="es-ES_tradnl"/>
              </w:rPr>
              <w:t>ck</w:t>
            </w:r>
            <w:proofErr w:type="spellEnd"/>
            <w:r w:rsidR="0030282F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="00D87B4E">
              <w:rPr>
                <w:rFonts w:cs="Arial"/>
                <w:b w:val="0"/>
                <w:bCs w:val="0"/>
                <w:szCs w:val="20"/>
                <w:lang w:val="es-ES_tradnl"/>
              </w:rPr>
              <w:t>de leche entera</w:t>
            </w:r>
            <w:r w:rsidRPr="00CE725D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marca Hacendado de </w:t>
            </w:r>
            <w:r w:rsidR="00457579">
              <w:rPr>
                <w:rFonts w:cs="Arial"/>
                <w:b w:val="0"/>
                <w:bCs w:val="0"/>
                <w:szCs w:val="20"/>
                <w:lang w:val="es-ES_tradnl"/>
              </w:rPr>
              <w:t>1000ml</w:t>
            </w:r>
            <w:r w:rsidR="00A83A1D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4E27003B" w14:textId="64E7365A" w:rsidR="008E1E01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4940A582" w14:textId="43971267" w:rsidR="008E1E01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501A5068" w14:textId="4C7C61D8" w:rsidR="008E1E01" w:rsidRPr="001C2A3C" w:rsidRDefault="007037A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E1E01" w14:paraId="23564539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2DD43222" w14:textId="5AF9748D" w:rsidR="008E1E01" w:rsidRPr="00D3122F" w:rsidRDefault="00D3122F" w:rsidP="003B3F2F">
            <w:pPr>
              <w:jc w:val="both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Acercarse a la sección de carnes</w:t>
            </w:r>
          </w:p>
        </w:tc>
        <w:tc>
          <w:tcPr>
            <w:tcW w:w="1461" w:type="dxa"/>
          </w:tcPr>
          <w:p w14:paraId="40941DEA" w14:textId="53656C80" w:rsidR="008E1E01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0D4C7280" w14:textId="1179C6A9" w:rsidR="008E1E01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48D15FD5" w14:textId="5AC2718F" w:rsidR="008E1E01" w:rsidRPr="001C2A3C" w:rsidRDefault="007037A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9029B1" w14:paraId="68B7C97B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2FFD657A" w14:textId="006BB060" w:rsidR="009029B1" w:rsidRPr="002F2D13" w:rsidRDefault="00EC1CCC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2F2D13">
              <w:rPr>
                <w:rFonts w:cs="Arial"/>
                <w:b w:val="0"/>
                <w:szCs w:val="20"/>
                <w:lang w:val="es-ES_tradnl"/>
              </w:rPr>
              <w:t>Buscar y agregar un</w:t>
            </w:r>
            <w:r w:rsidR="00B16912" w:rsidRPr="002F2D13">
              <w:rPr>
                <w:rFonts w:cs="Arial"/>
                <w:b w:val="0"/>
                <w:szCs w:val="20"/>
                <w:lang w:val="es-ES_tradnl"/>
              </w:rPr>
              <w:t xml:space="preserve"> paquete</w:t>
            </w:r>
            <w:r w:rsidRPr="002F2D13">
              <w:rPr>
                <w:rFonts w:cs="Arial"/>
                <w:b w:val="0"/>
                <w:szCs w:val="20"/>
                <w:lang w:val="es-ES_tradnl"/>
              </w:rPr>
              <w:t xml:space="preserve"> de </w:t>
            </w:r>
            <w:r w:rsidR="000C25CD" w:rsidRPr="002F2D13">
              <w:rPr>
                <w:rFonts w:cs="Arial"/>
                <w:b w:val="0"/>
                <w:szCs w:val="20"/>
                <w:lang w:val="es-ES_tradnl"/>
              </w:rPr>
              <w:t>ca</w:t>
            </w:r>
            <w:r w:rsidR="00ED2272" w:rsidRPr="002F2D13">
              <w:rPr>
                <w:rFonts w:cs="Arial"/>
                <w:b w:val="0"/>
                <w:szCs w:val="20"/>
                <w:lang w:val="es-ES_tradnl"/>
              </w:rPr>
              <w:t>rne de</w:t>
            </w:r>
            <w:r w:rsidRPr="002F2D13">
              <w:rPr>
                <w:rFonts w:cs="Arial"/>
                <w:b w:val="0"/>
                <w:szCs w:val="20"/>
                <w:lang w:val="es-ES_tradnl"/>
              </w:rPr>
              <w:t xml:space="preserve"> </w:t>
            </w:r>
            <w:r w:rsidR="000D3606" w:rsidRPr="002F2D13">
              <w:rPr>
                <w:rFonts w:cs="Arial"/>
                <w:b w:val="0"/>
                <w:szCs w:val="20"/>
                <w:lang w:val="es-ES_tradnl"/>
              </w:rPr>
              <w:t xml:space="preserve">paleta de res molida </w:t>
            </w:r>
            <w:r w:rsidR="00C164ED" w:rsidRPr="002F2D13">
              <w:rPr>
                <w:rFonts w:cs="Arial"/>
                <w:b w:val="0"/>
                <w:szCs w:val="20"/>
                <w:lang w:val="es-ES_tradnl"/>
              </w:rPr>
              <w:t>(30% de grasa)</w:t>
            </w:r>
            <w:r w:rsidRPr="002F2D13">
              <w:rPr>
                <w:rFonts w:cs="Arial"/>
                <w:b w:val="0"/>
                <w:szCs w:val="20"/>
                <w:lang w:val="es-ES_tradnl"/>
              </w:rPr>
              <w:t xml:space="preserve"> marca </w:t>
            </w:r>
            <w:r w:rsidR="00EC4C23" w:rsidRPr="002F2D13">
              <w:rPr>
                <w:rFonts w:cs="Arial"/>
                <w:b w:val="0"/>
                <w:szCs w:val="20"/>
                <w:lang w:val="es-ES_tradnl"/>
              </w:rPr>
              <w:t xml:space="preserve">Vacuno </w:t>
            </w:r>
            <w:r w:rsidR="00615DC1" w:rsidRPr="002F2D13">
              <w:rPr>
                <w:rFonts w:cs="Arial"/>
                <w:b w:val="0"/>
                <w:szCs w:val="20"/>
                <w:lang w:val="es-ES_tradnl"/>
              </w:rPr>
              <w:t>Bovino</w:t>
            </w:r>
            <w:r w:rsidRPr="002F2D13">
              <w:rPr>
                <w:rFonts w:cs="Arial"/>
                <w:b w:val="0"/>
                <w:szCs w:val="20"/>
                <w:lang w:val="es-ES_tradnl"/>
              </w:rPr>
              <w:t xml:space="preserve"> de 400g</w:t>
            </w:r>
            <w:r w:rsidR="00A83A1D">
              <w:rPr>
                <w:rFonts w:cs="Arial"/>
                <w:b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272AD569" w14:textId="5C69BC29" w:rsidR="009029B1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3149D9B0" w14:textId="7F8C9F6C" w:rsidR="009029B1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793105C8" w14:textId="708B6FD6" w:rsidR="009029B1" w:rsidRPr="001C2A3C" w:rsidRDefault="007037A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9029B1" w14:paraId="70E20B31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374C40DC" w14:textId="1E50C0C5" w:rsidR="009029B1" w:rsidRPr="002F2D13" w:rsidRDefault="002D1127" w:rsidP="003B3F2F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2F2D13">
              <w:rPr>
                <w:rFonts w:cs="Arial"/>
                <w:b w:val="0"/>
                <w:szCs w:val="20"/>
                <w:lang w:val="es-ES_tradnl"/>
              </w:rPr>
              <w:t xml:space="preserve">Buscar y agregar una </w:t>
            </w:r>
            <w:r w:rsidR="002B5833" w:rsidRPr="002F2D13">
              <w:rPr>
                <w:rFonts w:cs="Arial"/>
                <w:b w:val="0"/>
                <w:szCs w:val="20"/>
                <w:lang w:val="es-ES_tradnl"/>
              </w:rPr>
              <w:t>bandeja</w:t>
            </w:r>
            <w:r w:rsidRPr="002F2D13">
              <w:rPr>
                <w:rFonts w:cs="Arial"/>
                <w:b w:val="0"/>
                <w:szCs w:val="20"/>
                <w:lang w:val="es-ES_tradnl"/>
              </w:rPr>
              <w:t xml:space="preserve"> de </w:t>
            </w:r>
            <w:r w:rsidR="002B5833" w:rsidRPr="002F2D13">
              <w:rPr>
                <w:rFonts w:cs="Arial"/>
                <w:b w:val="0"/>
                <w:szCs w:val="20"/>
                <w:lang w:val="es-ES_tradnl"/>
              </w:rPr>
              <w:t>panceta</w:t>
            </w:r>
            <w:r w:rsidRPr="002F2D13">
              <w:rPr>
                <w:rFonts w:cs="Arial"/>
                <w:b w:val="0"/>
                <w:szCs w:val="20"/>
                <w:lang w:val="es-ES_tradnl"/>
              </w:rPr>
              <w:t xml:space="preserve"> de </w:t>
            </w:r>
            <w:r w:rsidR="002B5833" w:rsidRPr="002F2D13">
              <w:rPr>
                <w:rFonts w:cs="Arial"/>
                <w:b w:val="0"/>
                <w:szCs w:val="20"/>
                <w:lang w:val="es-ES_tradnl"/>
              </w:rPr>
              <w:t>cerdo</w:t>
            </w:r>
            <w:r w:rsidRPr="002F2D13">
              <w:rPr>
                <w:rFonts w:cs="Arial"/>
                <w:b w:val="0"/>
                <w:szCs w:val="20"/>
                <w:lang w:val="es-ES_tradnl"/>
              </w:rPr>
              <w:t xml:space="preserve"> marca </w:t>
            </w:r>
            <w:r w:rsidR="004B25C3" w:rsidRPr="002F2D13">
              <w:rPr>
                <w:rFonts w:cs="Arial"/>
                <w:b w:val="0"/>
                <w:szCs w:val="20"/>
                <w:lang w:val="es-ES_tradnl"/>
              </w:rPr>
              <w:t xml:space="preserve">Costa Brava </w:t>
            </w:r>
            <w:r w:rsidRPr="002F2D13">
              <w:rPr>
                <w:rFonts w:cs="Arial"/>
                <w:b w:val="0"/>
                <w:szCs w:val="20"/>
                <w:lang w:val="es-ES_tradnl"/>
              </w:rPr>
              <w:t xml:space="preserve">de </w:t>
            </w:r>
            <w:r w:rsidR="004B25C3" w:rsidRPr="002F2D13">
              <w:rPr>
                <w:rFonts w:cs="Arial"/>
                <w:b w:val="0"/>
                <w:szCs w:val="20"/>
                <w:lang w:val="es-ES_tradnl"/>
              </w:rPr>
              <w:t>5</w:t>
            </w:r>
            <w:r w:rsidRPr="002F2D13">
              <w:rPr>
                <w:rFonts w:cs="Arial"/>
                <w:b w:val="0"/>
                <w:szCs w:val="20"/>
                <w:lang w:val="es-ES_tradnl"/>
              </w:rPr>
              <w:t>00g</w:t>
            </w:r>
            <w:r w:rsidR="00A83A1D">
              <w:rPr>
                <w:rFonts w:cs="Arial"/>
                <w:b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03611151" w14:textId="30D2AFF1" w:rsidR="009029B1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3DE1F84A" w14:textId="1191A478" w:rsidR="009029B1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20FEFAA3" w14:textId="304E4C5F" w:rsidR="009029B1" w:rsidRPr="001C2A3C" w:rsidRDefault="007037A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2D1127" w14:paraId="1B1F8300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3B658ADC" w14:textId="1AFFF6B9" w:rsidR="002D1127" w:rsidRDefault="00CD71E0" w:rsidP="003B3F2F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Acercarse a la caja registradora</w:t>
            </w:r>
            <w:r w:rsidR="00A83A1D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418CFE53" w14:textId="79382080" w:rsidR="002D1127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59059F47" w14:textId="0A2ED28D" w:rsidR="002D1127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47BC3A90" w14:textId="41881B32" w:rsidR="002D1127" w:rsidRPr="001C2A3C" w:rsidRDefault="0090302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72583A" w14:paraId="756935C3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6E126B4B" w14:textId="2F5A62E7" w:rsidR="0072583A" w:rsidRDefault="009B3D46" w:rsidP="003B3F2F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Colocar sobre la caja registradora todos los ingredientes del carrito de compras</w:t>
            </w:r>
            <w:r w:rsidR="00A83A1D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53AAFCAE" w14:textId="584B6F6C" w:rsidR="0072583A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61AC705B" w14:textId="6D5B45F2" w:rsidR="0072583A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2F5F4866" w14:textId="3A31D171" w:rsidR="0072583A" w:rsidRPr="001C2A3C" w:rsidRDefault="00BD5AF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00721A" w14:paraId="0FDC6B76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352417EB" w14:textId="3990FA88" w:rsidR="0000721A" w:rsidRDefault="00DB2EEF" w:rsidP="003B3F2F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Pagar el total</w:t>
            </w:r>
            <w:r w:rsidR="00A83A1D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44B6616C" w14:textId="5CF9331C" w:rsidR="0000721A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23C437EA" w14:textId="450B49C3" w:rsidR="0000721A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39A1D104" w14:textId="243CAD80" w:rsidR="0000721A" w:rsidRPr="001C2A3C" w:rsidRDefault="00BD5AF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FB02F2" w14:paraId="315C3CCA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65DE051A" w14:textId="09E7F93E" w:rsidR="00FB02F2" w:rsidRDefault="00FB02F2" w:rsidP="003B3F2F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Salir del </w:t>
            </w:r>
            <w:r w:rsidRPr="009069A6">
              <w:rPr>
                <w:rFonts w:cs="Arial"/>
                <w:szCs w:val="20"/>
                <w:lang w:val="es-ES_tradnl"/>
              </w:rPr>
              <w:t>Mercadona</w:t>
            </w:r>
            <w:r w:rsidR="00A83A1D">
              <w:rPr>
                <w:rFonts w:cs="Arial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1176A4E5" w14:textId="1A325CA3" w:rsidR="00FB02F2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0FA08EA1" w14:textId="64BD16B4" w:rsidR="00FB02F2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1D8C7B20" w14:textId="1EEEE8E6" w:rsidR="00FB02F2" w:rsidRPr="001C2A3C" w:rsidRDefault="00A020C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1A5F43" w14:paraId="7C60918E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5AF0144F" w14:textId="085F0589" w:rsidR="001A5F43" w:rsidRPr="001A5F43" w:rsidRDefault="001A5F43" w:rsidP="003B3F2F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1A5F43">
              <w:rPr>
                <w:b w:val="0"/>
                <w:bCs w:val="0"/>
              </w:rPr>
              <w:t xml:space="preserve">Dirigirse al </w:t>
            </w:r>
            <w:proofErr w:type="spellStart"/>
            <w:r w:rsidRPr="001A5F43">
              <w:t>Maset</w:t>
            </w:r>
            <w:proofErr w:type="spellEnd"/>
            <w:r w:rsidRPr="001A5F43">
              <w:t xml:space="preserve"> Vinos y Cavas</w:t>
            </w:r>
            <w:r>
              <w:t xml:space="preserve"> </w:t>
            </w:r>
            <w:r>
              <w:rPr>
                <w:b w:val="0"/>
                <w:bCs w:val="0"/>
              </w:rPr>
              <w:t>más cercano</w:t>
            </w:r>
            <w:r w:rsidR="00A83A1D">
              <w:rPr>
                <w:b w:val="0"/>
                <w:bCs w:val="0"/>
              </w:rPr>
              <w:t>.</w:t>
            </w:r>
          </w:p>
        </w:tc>
        <w:tc>
          <w:tcPr>
            <w:tcW w:w="1461" w:type="dxa"/>
          </w:tcPr>
          <w:p w14:paraId="47480BEA" w14:textId="6C562E39" w:rsidR="001A5F43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31FDFB75" w14:textId="2FBB5613" w:rsidR="001A5F43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77A47D1C" w14:textId="01AEB1E0" w:rsidR="001A5F43" w:rsidRPr="001C2A3C" w:rsidRDefault="00BE36E3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0</w:t>
            </w:r>
          </w:p>
        </w:tc>
      </w:tr>
      <w:tr w:rsidR="009069A6" w14:paraId="21456BA7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7FE1639E" w14:textId="40640FB1" w:rsidR="009069A6" w:rsidRPr="001A5F43" w:rsidRDefault="007B49A6" w:rsidP="003B3F2F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 xml:space="preserve">Buscar una botella de </w:t>
            </w:r>
            <w:r w:rsidRPr="007B49A6">
              <w:rPr>
                <w:b w:val="0"/>
                <w:bCs w:val="0"/>
              </w:rPr>
              <w:t>v</w:t>
            </w:r>
            <w:proofErr w:type="spellStart"/>
            <w:r w:rsidRPr="007B49A6">
              <w:rPr>
                <w:b w:val="0"/>
                <w:bCs w:val="0"/>
                <w:lang w:val="es-ES_tradnl"/>
              </w:rPr>
              <w:t>ino</w:t>
            </w:r>
            <w:proofErr w:type="spellEnd"/>
            <w:r w:rsidRPr="007B49A6">
              <w:rPr>
                <w:b w:val="0"/>
                <w:bCs w:val="0"/>
                <w:lang w:val="es-ES_tradnl"/>
              </w:rPr>
              <w:t xml:space="preserve"> tinto seco cabernet </w:t>
            </w:r>
            <w:proofErr w:type="spellStart"/>
            <w:r>
              <w:rPr>
                <w:b w:val="0"/>
                <w:bCs w:val="0"/>
                <w:lang w:val="es-ES_tradnl"/>
              </w:rPr>
              <w:t>s</w:t>
            </w:r>
            <w:r w:rsidRPr="007B49A6">
              <w:rPr>
                <w:b w:val="0"/>
                <w:bCs w:val="0"/>
                <w:lang w:val="es-ES_tradnl"/>
              </w:rPr>
              <w:t>auvignon</w:t>
            </w:r>
            <w:proofErr w:type="spellEnd"/>
            <w:r w:rsidR="0055096E">
              <w:rPr>
                <w:b w:val="0"/>
                <w:bCs w:val="0"/>
                <w:lang w:val="es-ES_tradnl"/>
              </w:rPr>
              <w:t xml:space="preserve"> de </w:t>
            </w:r>
            <w:r w:rsidR="00A10772">
              <w:rPr>
                <w:b w:val="0"/>
                <w:bCs w:val="0"/>
                <w:lang w:val="es-ES_tradnl"/>
              </w:rPr>
              <w:t>750 ml</w:t>
            </w:r>
            <w:r w:rsidR="00A83A1D">
              <w:rPr>
                <w:b w:val="0"/>
                <w:bCs w:val="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04B79877" w14:textId="159927F5" w:rsidR="009069A6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1260CEA5" w14:textId="72A01944" w:rsidR="009069A6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26E4595F" w14:textId="6D0613B9" w:rsidR="009069A6" w:rsidRPr="001C2A3C" w:rsidRDefault="0097296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55120E" w14:paraId="06E09066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2661EEBC" w14:textId="59BAD89C" w:rsidR="0055120E" w:rsidRDefault="0055120E" w:rsidP="003B3F2F">
            <w:pPr>
              <w:jc w:val="both"/>
              <w:rPr>
                <w:b w:val="0"/>
                <w:bCs w:val="0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Acercarse a la caja registradora</w:t>
            </w:r>
            <w:r w:rsidR="00A83A1D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16105E9E" w14:textId="3778B9FF" w:rsidR="0055120E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0D0A8F58" w14:textId="65F809C3" w:rsidR="0055120E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6929E26E" w14:textId="0FDFE1CB" w:rsidR="0055120E" w:rsidRPr="001C2A3C" w:rsidRDefault="00AC2BE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55120E" w14:paraId="7B7AD1A9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14AC415D" w14:textId="62DFFD3A" w:rsidR="0055120E" w:rsidRDefault="0055120E" w:rsidP="003B3F2F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Pagar el total por el vino</w:t>
            </w:r>
          </w:p>
        </w:tc>
        <w:tc>
          <w:tcPr>
            <w:tcW w:w="1461" w:type="dxa"/>
          </w:tcPr>
          <w:p w14:paraId="2F543F10" w14:textId="5BC945B5" w:rsidR="0055120E" w:rsidRPr="001C2A3C" w:rsidRDefault="00F732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4E041E15" w14:textId="31C9FD97" w:rsidR="0055120E" w:rsidRPr="001C2A3C" w:rsidRDefault="00F5214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0F02DA3B" w14:textId="1AE5F361" w:rsidR="0055120E" w:rsidRPr="001C2A3C" w:rsidRDefault="00AC2BE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E33420" w14:paraId="630868F4" w14:textId="77777777" w:rsidTr="00A923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9" w:type="dxa"/>
          </w:tcPr>
          <w:p w14:paraId="7E6E374F" w14:textId="7014B44E" w:rsidR="00E33420" w:rsidRDefault="00E33420" w:rsidP="003B3F2F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Regresar a casa con todos los ingredientes c</w:t>
            </w:r>
            <w:r w:rsidR="00BF43B4">
              <w:rPr>
                <w:rFonts w:cs="Arial"/>
                <w:b w:val="0"/>
                <w:bCs w:val="0"/>
                <w:szCs w:val="20"/>
                <w:lang w:val="es-ES_tradnl"/>
              </w:rPr>
              <w:t>omprados</w:t>
            </w:r>
            <w:r w:rsidR="00A83A1D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461" w:type="dxa"/>
          </w:tcPr>
          <w:p w14:paraId="654CDF14" w14:textId="5950AE3E" w:rsidR="00E33420" w:rsidRPr="001C2A3C" w:rsidRDefault="00F7325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7" w:type="dxa"/>
          </w:tcPr>
          <w:p w14:paraId="5116E9E4" w14:textId="131B4027" w:rsidR="00E33420" w:rsidRPr="001C2A3C" w:rsidRDefault="00F521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117" w:type="dxa"/>
          </w:tcPr>
          <w:p w14:paraId="7717B1AE" w14:textId="2B2AC4CF" w:rsidR="00E33420" w:rsidRPr="001C2A3C" w:rsidRDefault="00152AC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0</w:t>
            </w:r>
          </w:p>
        </w:tc>
      </w:tr>
      <w:tr w:rsidR="00FD61E7" w14:paraId="31B7A27F" w14:textId="77777777" w:rsidTr="00A923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67" w:type="dxa"/>
            <w:gridSpan w:val="3"/>
            <w:shd w:val="clear" w:color="auto" w:fill="92D050"/>
          </w:tcPr>
          <w:p w14:paraId="75231D67" w14:textId="5729B594" w:rsidR="00FD61E7" w:rsidRPr="001C2A3C" w:rsidRDefault="00350A66" w:rsidP="00B54CE9">
            <w:pPr>
              <w:jc w:val="both"/>
              <w:rPr>
                <w:rFonts w:cs="Arial"/>
                <w:szCs w:val="20"/>
                <w:lang w:val="es-ES_tradnl"/>
              </w:rPr>
            </w:pPr>
            <w:r>
              <w:t>Tiempo total del Sprint 1 (Minutos)</w:t>
            </w:r>
          </w:p>
        </w:tc>
        <w:tc>
          <w:tcPr>
            <w:tcW w:w="1117" w:type="dxa"/>
            <w:shd w:val="clear" w:color="auto" w:fill="92D050"/>
          </w:tcPr>
          <w:p w14:paraId="5F2BE330" w14:textId="0586B183" w:rsidR="00FD61E7" w:rsidRPr="00706AC2" w:rsidRDefault="0072520F" w:rsidP="00B54CE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szCs w:val="20"/>
                <w:lang w:val="es-ES_tradnl"/>
              </w:rPr>
            </w:pPr>
            <w:r w:rsidRPr="00706AC2">
              <w:rPr>
                <w:rFonts w:cs="Arial"/>
                <w:b/>
                <w:bCs/>
                <w:szCs w:val="20"/>
                <w:lang w:val="es-ES_tradnl"/>
              </w:rPr>
              <w:t>1</w:t>
            </w:r>
            <w:r w:rsidR="00DA2287">
              <w:rPr>
                <w:rFonts w:cs="Arial"/>
                <w:b/>
                <w:bCs/>
                <w:szCs w:val="20"/>
                <w:lang w:val="es-ES_tradnl"/>
              </w:rPr>
              <w:t>87</w:t>
            </w:r>
          </w:p>
        </w:tc>
      </w:tr>
    </w:tbl>
    <w:p w14:paraId="5116DE6B" w14:textId="005861F0" w:rsidR="00D86DB4" w:rsidRDefault="001368E7" w:rsidP="007E3266">
      <w:pPr>
        <w:pStyle w:val="Descripcin"/>
      </w:pPr>
      <w:bookmarkStart w:id="34" w:name="_Toc194849595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9</w:t>
      </w:r>
      <w:r>
        <w:fldChar w:fldCharType="end"/>
      </w:r>
      <w:r>
        <w:t xml:space="preserve"> Sprint 1.</w:t>
      </w:r>
      <w:bookmarkEnd w:id="34"/>
    </w:p>
    <w:p w14:paraId="24E8DB77" w14:textId="77777777" w:rsidR="007E3266" w:rsidRPr="007E3266" w:rsidRDefault="007E3266" w:rsidP="007E3266"/>
    <w:p w14:paraId="7F6A95DC" w14:textId="77777777" w:rsidR="007E3266" w:rsidRDefault="000E67F1" w:rsidP="00725C1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479D7A9" wp14:editId="02D9525E">
            <wp:extent cx="5608320" cy="2270760"/>
            <wp:effectExtent l="0" t="0" r="0" b="0"/>
            <wp:docPr id="81620677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6206771" name="Imagen 1"/>
                    <pic:cNvPicPr>
                      <a:picLocks noChangeAspect="1" noChangeArrowheads="1"/>
                    </pic:cNvPicPr>
                  </pic:nvPicPr>
                  <pic:blipFill rotWithShape="1">
                    <a:blip r:embed="rId29"/>
                    <a:srcRect l="-272" t="20984" r="272" b="9283"/>
                    <a:stretch/>
                  </pic:blipFill>
                  <pic:spPr bwMode="auto">
                    <a:xfrm>
                      <a:off x="0" y="0"/>
                      <a:ext cx="5608320" cy="2270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9BA696" w14:textId="6D206D9C" w:rsidR="0047538D" w:rsidRPr="0047538D" w:rsidRDefault="007E3266" w:rsidP="007E3266">
      <w:pPr>
        <w:pStyle w:val="Descripcin"/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BA65BC">
        <w:rPr>
          <w:noProof/>
        </w:rPr>
        <w:t>1</w:t>
      </w:r>
      <w:r>
        <w:fldChar w:fldCharType="end"/>
      </w:r>
      <w:r>
        <w:t xml:space="preserve"> Sprint 1.</w:t>
      </w:r>
    </w:p>
    <w:p w14:paraId="6F000E76" w14:textId="01136432" w:rsidR="005500C4" w:rsidRDefault="005500C4" w:rsidP="00B54CE9">
      <w:pPr>
        <w:jc w:val="both"/>
      </w:pPr>
    </w:p>
    <w:p w14:paraId="7FE317B3" w14:textId="07A738F9" w:rsidR="00016FFD" w:rsidRDefault="002E50D2" w:rsidP="00B54CE9">
      <w:pPr>
        <w:jc w:val="both"/>
        <w:rPr>
          <w:lang w:val="es-ES_tradnl"/>
        </w:rPr>
      </w:pPr>
      <w:r w:rsidRPr="002E50D2">
        <w:rPr>
          <w:lang w:val="es-ES_tradnl"/>
        </w:rPr>
        <w:t xml:space="preserve">En la Tabla 10 se muestra la lista de tareas asignadas durante el Sprint 2, cuyo objetivo es llevar a cabo la preparación de la pasta </w:t>
      </w:r>
      <w:proofErr w:type="spellStart"/>
      <w:r w:rsidRPr="002E50D2">
        <w:rPr>
          <w:lang w:val="es-ES_tradnl"/>
        </w:rPr>
        <w:t>penne</w:t>
      </w:r>
      <w:proofErr w:type="spellEnd"/>
      <w:r w:rsidRPr="002E50D2">
        <w:rPr>
          <w:lang w:val="es-ES_tradnl"/>
        </w:rPr>
        <w:t>. De igual manera, en la Ilustración 2 se representan las principales actividades desarrolladas en este Sprint.</w:t>
      </w:r>
    </w:p>
    <w:p w14:paraId="25236C03" w14:textId="77777777" w:rsidR="002E50D2" w:rsidRDefault="002E50D2" w:rsidP="00B54CE9">
      <w:pPr>
        <w:jc w:val="both"/>
      </w:pPr>
    </w:p>
    <w:tbl>
      <w:tblPr>
        <w:tblStyle w:val="Tablaconcuadrcula6concolores"/>
        <w:tblW w:w="9351" w:type="dxa"/>
        <w:tblLook w:val="04A0" w:firstRow="1" w:lastRow="0" w:firstColumn="1" w:lastColumn="0" w:noHBand="0" w:noVBand="1"/>
      </w:tblPr>
      <w:tblGrid>
        <w:gridCol w:w="4891"/>
        <w:gridCol w:w="1511"/>
        <w:gridCol w:w="1304"/>
        <w:gridCol w:w="1645"/>
      </w:tblGrid>
      <w:tr w:rsidR="00D86DB4" w14:paraId="434E5736" w14:textId="77777777" w:rsidTr="00DF79A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1" w:type="dxa"/>
            <w:gridSpan w:val="4"/>
            <w:shd w:val="clear" w:color="auto" w:fill="92CDDC" w:themeFill="accent5" w:themeFillTint="99"/>
          </w:tcPr>
          <w:p w14:paraId="7132C221" w14:textId="704AA0B0" w:rsidR="00D86DB4" w:rsidRDefault="00D86DB4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SPRINT 2: PREPARACIÓN DE LA PASTA</w:t>
            </w:r>
          </w:p>
        </w:tc>
      </w:tr>
      <w:tr w:rsidR="00DF79AA" w14:paraId="1A85D311" w14:textId="77777777" w:rsidTr="00DF79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  <w:shd w:val="clear" w:color="auto" w:fill="DAEEF3" w:themeFill="accent5" w:themeFillTint="33"/>
          </w:tcPr>
          <w:p w14:paraId="4978FA53" w14:textId="07DB0840" w:rsidR="00DF79AA" w:rsidRDefault="00DF79AA" w:rsidP="00B54CE9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D86DB4">
              <w:rPr>
                <w:lang w:val="es-ES_tradnl"/>
              </w:rPr>
              <w:t>Nombre de la tarea</w:t>
            </w:r>
          </w:p>
        </w:tc>
        <w:tc>
          <w:tcPr>
            <w:tcW w:w="1511" w:type="dxa"/>
            <w:shd w:val="clear" w:color="auto" w:fill="DAEEF3" w:themeFill="accent5" w:themeFillTint="33"/>
          </w:tcPr>
          <w:p w14:paraId="41280E81" w14:textId="01DBAB12" w:rsidR="00DF79AA" w:rsidRDefault="00DF79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Responsable</w:t>
            </w:r>
          </w:p>
        </w:tc>
        <w:tc>
          <w:tcPr>
            <w:tcW w:w="1304" w:type="dxa"/>
            <w:shd w:val="clear" w:color="auto" w:fill="DAEEF3" w:themeFill="accent5" w:themeFillTint="33"/>
          </w:tcPr>
          <w:p w14:paraId="38C1483A" w14:textId="633E76DA" w:rsidR="00DF79AA" w:rsidRPr="00F60D7C" w:rsidRDefault="00DF79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ado</w:t>
            </w:r>
          </w:p>
        </w:tc>
        <w:tc>
          <w:tcPr>
            <w:tcW w:w="1645" w:type="dxa"/>
            <w:shd w:val="clear" w:color="auto" w:fill="DAEEF3" w:themeFill="accent5" w:themeFillTint="33"/>
          </w:tcPr>
          <w:p w14:paraId="69FC98FB" w14:textId="42F45ABC" w:rsidR="00DF79AA" w:rsidRDefault="00DF79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imado Original</w:t>
            </w:r>
            <w:r w:rsidR="00FB7499">
              <w:rPr>
                <w:b/>
                <w:bCs/>
                <w:lang w:val="es-ES_tradnl"/>
              </w:rPr>
              <w:t xml:space="preserve"> (Minutos)</w:t>
            </w:r>
          </w:p>
        </w:tc>
      </w:tr>
      <w:tr w:rsidR="00DF79AA" w14:paraId="1A628D53" w14:textId="77777777" w:rsidTr="00DF79A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00070869" w14:textId="68C5BE66" w:rsidR="00DF79AA" w:rsidRPr="00CA4144" w:rsidRDefault="00DF79AA" w:rsidP="00DF79AA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>
              <w:rPr>
                <w:rFonts w:cs="Arial"/>
                <w:b w:val="0"/>
                <w:bCs w:val="0"/>
                <w:szCs w:val="20"/>
              </w:rPr>
              <w:t>Buscar una olla de 4 litros que mida</w:t>
            </w:r>
            <w:r w:rsidRPr="00173A45">
              <w:rPr>
                <w:rFonts w:cs="Arial"/>
                <w:b w:val="0"/>
                <w:bCs w:val="0"/>
                <w:szCs w:val="20"/>
              </w:rPr>
              <w:t xml:space="preserve"> 26 cm de ancho, 16.5 cm de alto y 26 cm de diámetro</w:t>
            </w:r>
            <w:r>
              <w:rPr>
                <w:rFonts w:cs="Arial"/>
                <w:b w:val="0"/>
                <w:bCs w:val="0"/>
                <w:szCs w:val="20"/>
              </w:rPr>
              <w:t>.</w:t>
            </w:r>
          </w:p>
        </w:tc>
        <w:tc>
          <w:tcPr>
            <w:tcW w:w="1511" w:type="dxa"/>
          </w:tcPr>
          <w:p w14:paraId="28DA5BBE" w14:textId="4A59C37E" w:rsidR="00DF79AA" w:rsidRPr="001C2A3C" w:rsidRDefault="00B61F98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</w:rPr>
              <w:t xml:space="preserve">Scrum </w:t>
            </w:r>
            <w:proofErr w:type="gramStart"/>
            <w:r>
              <w:rPr>
                <w:rFonts w:cs="Arial"/>
                <w:szCs w:val="20"/>
              </w:rPr>
              <w:t>Master</w:t>
            </w:r>
            <w:proofErr w:type="gramEnd"/>
          </w:p>
        </w:tc>
        <w:tc>
          <w:tcPr>
            <w:tcW w:w="1304" w:type="dxa"/>
          </w:tcPr>
          <w:p w14:paraId="5BFE5952" w14:textId="0CEB838B" w:rsidR="00DF79AA" w:rsidRPr="00F60D7C" w:rsidRDefault="00DF79A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47B58956" w14:textId="68F70D4A" w:rsidR="00DF79AA" w:rsidRDefault="00DF79A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DF79AA" w14:paraId="4CA23675" w14:textId="77777777" w:rsidTr="00DF79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5E297225" w14:textId="36448CBC" w:rsidR="00DF79AA" w:rsidRPr="00CA4144" w:rsidRDefault="00DF79AA" w:rsidP="00DF79AA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CA4144">
              <w:rPr>
                <w:rFonts w:cs="Arial"/>
                <w:b w:val="0"/>
                <w:bCs w:val="0"/>
                <w:szCs w:val="20"/>
              </w:rPr>
              <w:t>Llenar la olla con 3.2 litros de agua</w:t>
            </w:r>
            <w:r>
              <w:rPr>
                <w:rFonts w:cs="Arial"/>
                <w:b w:val="0"/>
                <w:bCs w:val="0"/>
                <w:szCs w:val="20"/>
              </w:rPr>
              <w:t>, colocar la tapa a la olla</w:t>
            </w:r>
            <w:r w:rsidRPr="00CA4144">
              <w:rPr>
                <w:rFonts w:cs="Arial"/>
                <w:b w:val="0"/>
                <w:bCs w:val="0"/>
                <w:szCs w:val="20"/>
              </w:rPr>
              <w:t xml:space="preserve"> y llevar a fuego</w:t>
            </w:r>
            <w:r>
              <w:rPr>
                <w:rFonts w:cs="Arial"/>
                <w:b w:val="0"/>
                <w:bCs w:val="0"/>
                <w:szCs w:val="20"/>
              </w:rPr>
              <w:t xml:space="preserve"> </w:t>
            </w:r>
            <w:r w:rsidRPr="00CA4144">
              <w:rPr>
                <w:rFonts w:cs="Arial"/>
                <w:b w:val="0"/>
                <w:bCs w:val="0"/>
                <w:szCs w:val="20"/>
              </w:rPr>
              <w:t>alto hasta ebullición vigorosa (100°C).</w:t>
            </w:r>
          </w:p>
        </w:tc>
        <w:tc>
          <w:tcPr>
            <w:tcW w:w="1511" w:type="dxa"/>
          </w:tcPr>
          <w:p w14:paraId="770CCEC1" w14:textId="33A98699" w:rsidR="00DF79AA" w:rsidRPr="001C2A3C" w:rsidRDefault="00B61F98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B61F98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</w:p>
        </w:tc>
        <w:tc>
          <w:tcPr>
            <w:tcW w:w="1304" w:type="dxa"/>
          </w:tcPr>
          <w:p w14:paraId="4164AFBC" w14:textId="027873F0" w:rsidR="00DF79AA" w:rsidRPr="001C2A3C" w:rsidRDefault="00DF79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4EB68F3F" w14:textId="77FD59C6" w:rsidR="00DF79AA" w:rsidRPr="001C2A3C" w:rsidRDefault="00DF79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2</w:t>
            </w:r>
          </w:p>
        </w:tc>
      </w:tr>
      <w:tr w:rsidR="00DF79AA" w14:paraId="44C06D52" w14:textId="77777777" w:rsidTr="00DF79A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3490586D" w14:textId="3BF2AA93" w:rsidR="00DF79AA" w:rsidRPr="00CA4144" w:rsidRDefault="006746AA" w:rsidP="00DF79AA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</w:rPr>
              <w:t>Agregar</w:t>
            </w:r>
            <w:r w:rsidR="00DF79AA" w:rsidRPr="00CA4144">
              <w:rPr>
                <w:rFonts w:cs="Arial"/>
                <w:b w:val="0"/>
                <w:bCs w:val="0"/>
                <w:szCs w:val="20"/>
              </w:rPr>
              <w:t xml:space="preserve"> 32 g de sal gruesa al agua hirviendo. Remover hasta disolver.</w:t>
            </w:r>
          </w:p>
        </w:tc>
        <w:tc>
          <w:tcPr>
            <w:tcW w:w="1511" w:type="dxa"/>
          </w:tcPr>
          <w:p w14:paraId="209D203F" w14:textId="76BA5868" w:rsidR="00DF79AA" w:rsidRPr="001C2A3C" w:rsidRDefault="00B61F98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B61F98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</w:p>
        </w:tc>
        <w:tc>
          <w:tcPr>
            <w:tcW w:w="1304" w:type="dxa"/>
          </w:tcPr>
          <w:p w14:paraId="46EAD1C6" w14:textId="37176C93" w:rsidR="00DF79AA" w:rsidRPr="001C2A3C" w:rsidRDefault="00DF79A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397E7E4F" w14:textId="47E5AE9D" w:rsidR="00DF79AA" w:rsidRPr="001C2A3C" w:rsidRDefault="00DF79A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DF79AA" w14:paraId="054CE796" w14:textId="77777777" w:rsidTr="00DF79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2D40E546" w14:textId="1EC363AE" w:rsidR="00DF79AA" w:rsidRPr="00CA4144" w:rsidRDefault="006746AA" w:rsidP="00DF79AA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</w:rPr>
              <w:t>Agregar</w:t>
            </w:r>
            <w:r w:rsidR="00DF79AA" w:rsidRPr="00CA4144">
              <w:rPr>
                <w:rFonts w:cs="Arial"/>
                <w:b w:val="0"/>
                <w:bCs w:val="0"/>
                <w:szCs w:val="20"/>
              </w:rPr>
              <w:t xml:space="preserve"> los 320 g de </w:t>
            </w:r>
            <w:proofErr w:type="spellStart"/>
            <w:r w:rsidR="00DF79AA" w:rsidRPr="00CA4144">
              <w:rPr>
                <w:rFonts w:cs="Arial"/>
                <w:b w:val="0"/>
                <w:bCs w:val="0"/>
                <w:i/>
                <w:iCs/>
                <w:szCs w:val="20"/>
              </w:rPr>
              <w:t>penne</w:t>
            </w:r>
            <w:proofErr w:type="spellEnd"/>
            <w:r w:rsidR="00DF79AA" w:rsidRPr="00CA4144">
              <w:rPr>
                <w:rFonts w:cs="Arial"/>
                <w:b w:val="0"/>
                <w:bCs w:val="0"/>
                <w:szCs w:val="20"/>
              </w:rPr>
              <w:t> en forma de abanico para evitar que se peguen</w:t>
            </w:r>
            <w:r w:rsidR="00DF79AA">
              <w:rPr>
                <w:rFonts w:cs="Arial"/>
                <w:b w:val="0"/>
                <w:bCs w:val="0"/>
                <w:szCs w:val="20"/>
              </w:rPr>
              <w:t xml:space="preserve"> y quitar la tapa para que no se vacié el agua</w:t>
            </w:r>
            <w:r w:rsidR="00DF79AA" w:rsidRPr="00CA4144">
              <w:rPr>
                <w:rFonts w:cs="Arial"/>
                <w:b w:val="0"/>
                <w:bCs w:val="0"/>
                <w:szCs w:val="20"/>
              </w:rPr>
              <w:t>.</w:t>
            </w:r>
          </w:p>
        </w:tc>
        <w:tc>
          <w:tcPr>
            <w:tcW w:w="1511" w:type="dxa"/>
          </w:tcPr>
          <w:p w14:paraId="2DA868BA" w14:textId="24226381" w:rsidR="00DF79AA" w:rsidRPr="001C2A3C" w:rsidRDefault="00B61F98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B61F98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</w:p>
        </w:tc>
        <w:tc>
          <w:tcPr>
            <w:tcW w:w="1304" w:type="dxa"/>
          </w:tcPr>
          <w:p w14:paraId="30C66730" w14:textId="6F2EE428" w:rsidR="00DF79AA" w:rsidRPr="001C2A3C" w:rsidRDefault="00DF79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46715815" w14:textId="41C32220" w:rsidR="00DF79AA" w:rsidRPr="001C2A3C" w:rsidRDefault="00DF79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DF79AA" w14:paraId="03E3CFC9" w14:textId="77777777" w:rsidTr="00DF79A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708310C4" w14:textId="2E7F6B86" w:rsidR="00DF79AA" w:rsidRPr="00CA4144" w:rsidRDefault="00DF79AA" w:rsidP="00DF79AA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541379">
              <w:rPr>
                <w:rFonts w:cs="Arial"/>
                <w:b w:val="0"/>
                <w:bCs w:val="0"/>
                <w:szCs w:val="20"/>
              </w:rPr>
              <w:t>Iniciar cronómetro: Tiempo = (Instrucción del empaque – 2 min).</w:t>
            </w:r>
          </w:p>
        </w:tc>
        <w:tc>
          <w:tcPr>
            <w:tcW w:w="1511" w:type="dxa"/>
          </w:tcPr>
          <w:p w14:paraId="6F272C2E" w14:textId="2B1C3885" w:rsidR="00DF79AA" w:rsidRPr="001C2A3C" w:rsidRDefault="00B61F98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</w:p>
        </w:tc>
        <w:tc>
          <w:tcPr>
            <w:tcW w:w="1304" w:type="dxa"/>
          </w:tcPr>
          <w:p w14:paraId="4CD6E003" w14:textId="56DEBAAC" w:rsidR="00DF79AA" w:rsidRPr="001C2A3C" w:rsidRDefault="00DF79A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6A5CC44E" w14:textId="77F7A7C6" w:rsidR="00DF79AA" w:rsidRPr="001C2A3C" w:rsidRDefault="00DF79A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0</w:t>
            </w:r>
          </w:p>
        </w:tc>
      </w:tr>
      <w:tr w:rsidR="00DF79AA" w14:paraId="64B661DA" w14:textId="77777777" w:rsidTr="00DF79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4331CB18" w14:textId="77777777" w:rsidR="00DF79AA" w:rsidRDefault="00DF79AA" w:rsidP="00DF79AA">
            <w:pPr>
              <w:jc w:val="both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En el minuto 8 hacer pruebas de textura:</w:t>
            </w:r>
          </w:p>
          <w:p w14:paraId="472D7704" w14:textId="77777777" w:rsidR="00DF79AA" w:rsidRPr="007A5FB2" w:rsidRDefault="00DF79AA" w:rsidP="00B54CE9">
            <w:pPr>
              <w:pStyle w:val="Prrafodelista"/>
              <w:numPr>
                <w:ilvl w:val="0"/>
                <w:numId w:val="5"/>
              </w:num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7A5FB2">
              <w:rPr>
                <w:rFonts w:cs="Arial"/>
                <w:b w:val="0"/>
                <w:bCs w:val="0"/>
                <w:szCs w:val="20"/>
              </w:rPr>
              <w:t xml:space="preserve">Sacar un </w:t>
            </w:r>
            <w:proofErr w:type="spellStart"/>
            <w:r w:rsidRPr="007A5FB2">
              <w:rPr>
                <w:rFonts w:cs="Arial"/>
                <w:b w:val="0"/>
                <w:bCs w:val="0"/>
                <w:szCs w:val="20"/>
              </w:rPr>
              <w:t>penne</w:t>
            </w:r>
            <w:proofErr w:type="spellEnd"/>
            <w:r w:rsidRPr="007A5FB2">
              <w:rPr>
                <w:rFonts w:cs="Arial"/>
                <w:b w:val="0"/>
                <w:bCs w:val="0"/>
                <w:szCs w:val="20"/>
              </w:rPr>
              <w:t xml:space="preserve"> y morder. Debe tener núcleo firme pero no crudo.</w:t>
            </w:r>
          </w:p>
          <w:p w14:paraId="60C00DB8" w14:textId="77777777" w:rsidR="00DF79AA" w:rsidRPr="007A5FB2" w:rsidRDefault="00DF79AA" w:rsidP="00B54CE9">
            <w:pPr>
              <w:pStyle w:val="Prrafodelista"/>
              <w:numPr>
                <w:ilvl w:val="0"/>
                <w:numId w:val="5"/>
              </w:num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7A5FB2">
              <w:rPr>
                <w:rFonts w:cs="Arial"/>
                <w:b w:val="0"/>
                <w:bCs w:val="0"/>
                <w:szCs w:val="20"/>
              </w:rPr>
              <w:t>Prueba visual: Al cortar, el centro debe ser ligeramente más claro que los bordes.</w:t>
            </w:r>
          </w:p>
          <w:p w14:paraId="66220E26" w14:textId="1CA0D2B4" w:rsidR="00DF79AA" w:rsidRPr="007A5FB2" w:rsidRDefault="00DF79AA" w:rsidP="00B54CE9">
            <w:pPr>
              <w:pStyle w:val="Prrafodelista"/>
              <w:numPr>
                <w:ilvl w:val="0"/>
                <w:numId w:val="5"/>
              </w:numPr>
              <w:jc w:val="both"/>
              <w:rPr>
                <w:rFonts w:cs="Arial"/>
                <w:szCs w:val="20"/>
                <w:lang w:val="es-ES_tradnl"/>
              </w:rPr>
            </w:pPr>
            <w:r w:rsidRPr="007A5FB2">
              <w:rPr>
                <w:rFonts w:cs="Arial"/>
                <w:b w:val="0"/>
                <w:bCs w:val="0"/>
                <w:szCs w:val="20"/>
              </w:rPr>
              <w:t xml:space="preserve"> Prueba de la pared: Lanzar un </w:t>
            </w:r>
            <w:proofErr w:type="spellStart"/>
            <w:r w:rsidRPr="007A5FB2">
              <w:rPr>
                <w:rFonts w:cs="Arial"/>
                <w:b w:val="0"/>
                <w:bCs w:val="0"/>
                <w:szCs w:val="20"/>
              </w:rPr>
              <w:t>penne</w:t>
            </w:r>
            <w:proofErr w:type="spellEnd"/>
            <w:r w:rsidRPr="007A5FB2">
              <w:rPr>
                <w:rFonts w:cs="Arial"/>
                <w:b w:val="0"/>
                <w:bCs w:val="0"/>
                <w:szCs w:val="20"/>
              </w:rPr>
              <w:t xml:space="preserve"> contra la pared; si se pega, está lista.</w:t>
            </w:r>
          </w:p>
        </w:tc>
        <w:tc>
          <w:tcPr>
            <w:tcW w:w="1511" w:type="dxa"/>
          </w:tcPr>
          <w:p w14:paraId="4385A3D1" w14:textId="28E52999" w:rsidR="00DF79AA" w:rsidRPr="001C2A3C" w:rsidRDefault="000F03A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proofErr w:type="spellStart"/>
            <w:r>
              <w:rPr>
                <w:rFonts w:cs="Arial"/>
                <w:szCs w:val="20"/>
                <w:lang w:val="es-ES_tradnl"/>
              </w:rPr>
              <w:t>Product</w:t>
            </w:r>
            <w:proofErr w:type="spellEnd"/>
            <w:r>
              <w:rPr>
                <w:rFonts w:cs="Arial"/>
                <w:szCs w:val="20"/>
                <w:lang w:val="es-ES_tradnl"/>
              </w:rPr>
              <w:t xml:space="preserve"> </w:t>
            </w:r>
            <w:proofErr w:type="spellStart"/>
            <w:r>
              <w:rPr>
                <w:rFonts w:cs="Arial"/>
                <w:szCs w:val="20"/>
                <w:lang w:val="es-ES_tradnl"/>
              </w:rPr>
              <w:t>Owner</w:t>
            </w:r>
            <w:proofErr w:type="spellEnd"/>
          </w:p>
        </w:tc>
        <w:tc>
          <w:tcPr>
            <w:tcW w:w="1304" w:type="dxa"/>
          </w:tcPr>
          <w:p w14:paraId="78EA64DC" w14:textId="562FE756" w:rsidR="00DF79AA" w:rsidRPr="001C2A3C" w:rsidRDefault="00DF79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532C4741" w14:textId="387A87EF" w:rsidR="00DF79AA" w:rsidRPr="001C2A3C" w:rsidRDefault="00DF79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DF79AA" w14:paraId="735D43A8" w14:textId="77777777" w:rsidTr="00DF79A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26283325" w14:textId="3F14F426" w:rsidR="00DF79AA" w:rsidRPr="00CA4144" w:rsidRDefault="00DF79AA" w:rsidP="00DF79AA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336CAB">
              <w:rPr>
                <w:rFonts w:cs="Arial"/>
                <w:b w:val="0"/>
                <w:bCs w:val="0"/>
                <w:szCs w:val="20"/>
              </w:rPr>
              <w:t xml:space="preserve">Escurrir la pasta </w:t>
            </w:r>
            <w:r>
              <w:rPr>
                <w:rFonts w:cs="Arial"/>
                <w:b w:val="0"/>
                <w:bCs w:val="0"/>
                <w:szCs w:val="20"/>
              </w:rPr>
              <w:t>sin enjuagar en un</w:t>
            </w:r>
            <w:r w:rsidRPr="00336CAB">
              <w:rPr>
                <w:rFonts w:cs="Arial"/>
                <w:b w:val="0"/>
                <w:bCs w:val="0"/>
                <w:szCs w:val="20"/>
              </w:rPr>
              <w:t xml:space="preserve"> colador metálico</w:t>
            </w:r>
            <w:r>
              <w:rPr>
                <w:rFonts w:cs="Arial"/>
                <w:b w:val="0"/>
                <w:bCs w:val="0"/>
                <w:szCs w:val="20"/>
              </w:rPr>
              <w:t xml:space="preserve">. </w:t>
            </w:r>
          </w:p>
        </w:tc>
        <w:tc>
          <w:tcPr>
            <w:tcW w:w="1511" w:type="dxa"/>
          </w:tcPr>
          <w:p w14:paraId="6F3EE47C" w14:textId="5A89EA28" w:rsidR="00DF79AA" w:rsidRPr="001C2A3C" w:rsidRDefault="00EF5C1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EF5C10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</w:p>
        </w:tc>
        <w:tc>
          <w:tcPr>
            <w:tcW w:w="1304" w:type="dxa"/>
          </w:tcPr>
          <w:p w14:paraId="5AD06547" w14:textId="634872F1" w:rsidR="00DF79AA" w:rsidRPr="001C2A3C" w:rsidRDefault="00DF79A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07CA34EE" w14:textId="2FCB5426" w:rsidR="00DF79AA" w:rsidRPr="001C2A3C" w:rsidRDefault="00DF79A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DF79AA" w14:paraId="49C8C2C5" w14:textId="77777777" w:rsidTr="00DF79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017DBA60" w14:textId="7E2549DC" w:rsidR="00DF79AA" w:rsidRPr="007117E6" w:rsidRDefault="00DF79AA" w:rsidP="00DF79AA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>
              <w:rPr>
                <w:b w:val="0"/>
                <w:bCs w:val="0"/>
              </w:rPr>
              <w:t xml:space="preserve">Agregar </w:t>
            </w:r>
            <w:r w:rsidRPr="00874BAB">
              <w:rPr>
                <w:b w:val="0"/>
                <w:bCs w:val="0"/>
              </w:rPr>
              <w:t xml:space="preserve">la pasta </w:t>
            </w:r>
            <w:r>
              <w:rPr>
                <w:b w:val="0"/>
                <w:bCs w:val="0"/>
              </w:rPr>
              <w:t>a</w:t>
            </w:r>
            <w:r w:rsidRPr="00874BAB">
              <w:rPr>
                <w:b w:val="0"/>
                <w:bCs w:val="0"/>
              </w:rPr>
              <w:t xml:space="preserve"> un recipiente ancho</w:t>
            </w:r>
            <w:r>
              <w:rPr>
                <w:b w:val="0"/>
                <w:bCs w:val="0"/>
              </w:rPr>
              <w:t xml:space="preserve"> con capacidad de un litro</w:t>
            </w:r>
            <w:r w:rsidRPr="00874BAB">
              <w:rPr>
                <w:b w:val="0"/>
                <w:bCs w:val="0"/>
              </w:rPr>
              <w:t xml:space="preserve"> y mezclar con 1 c</w:t>
            </w:r>
            <w:r>
              <w:rPr>
                <w:b w:val="0"/>
                <w:bCs w:val="0"/>
              </w:rPr>
              <w:t>uchara sopera</w:t>
            </w:r>
            <w:r w:rsidRPr="00874BAB">
              <w:rPr>
                <w:b w:val="0"/>
                <w:bCs w:val="0"/>
              </w:rPr>
              <w:t xml:space="preserve"> de aceite de oliva</w:t>
            </w:r>
            <w:r>
              <w:rPr>
                <w:b w:val="0"/>
                <w:bCs w:val="0"/>
              </w:rPr>
              <w:t xml:space="preserve"> mientras la pasta la salsa esta lista.</w:t>
            </w:r>
          </w:p>
        </w:tc>
        <w:tc>
          <w:tcPr>
            <w:tcW w:w="1511" w:type="dxa"/>
          </w:tcPr>
          <w:p w14:paraId="4F63A2E1" w14:textId="3F107204" w:rsidR="00DF79AA" w:rsidRPr="001C2A3C" w:rsidRDefault="00EF5C1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EF5C10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</w:p>
        </w:tc>
        <w:tc>
          <w:tcPr>
            <w:tcW w:w="1304" w:type="dxa"/>
          </w:tcPr>
          <w:p w14:paraId="3C6C7FCF" w14:textId="5832D59D" w:rsidR="00DF79AA" w:rsidRPr="00F60D7C" w:rsidRDefault="00DF79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297006FC" w14:textId="32A5A7D8" w:rsidR="00DF79AA" w:rsidRDefault="000E6A7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DF79AA" w14:paraId="0D337C9D" w14:textId="77777777" w:rsidTr="00DF79A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6CBA933E" w14:textId="31B4E8A0" w:rsidR="00DF79AA" w:rsidRPr="00CA4144" w:rsidRDefault="00DF79AA" w:rsidP="00DF79AA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A315ED">
              <w:rPr>
                <w:rFonts w:cs="Arial"/>
                <w:b w:val="0"/>
                <w:bCs w:val="0"/>
                <w:szCs w:val="20"/>
              </w:rPr>
              <w:t>Reservar 160 ml de agua de cocción (50 ml por cada 100 g de pasta).</w:t>
            </w:r>
          </w:p>
        </w:tc>
        <w:tc>
          <w:tcPr>
            <w:tcW w:w="1511" w:type="dxa"/>
          </w:tcPr>
          <w:p w14:paraId="4CAF939B" w14:textId="220F6FB7" w:rsidR="00DF79AA" w:rsidRPr="001C2A3C" w:rsidRDefault="00EF5C1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EF5C10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</w:p>
        </w:tc>
        <w:tc>
          <w:tcPr>
            <w:tcW w:w="1304" w:type="dxa"/>
          </w:tcPr>
          <w:p w14:paraId="06BE724F" w14:textId="7322F215" w:rsidR="00DF79AA" w:rsidRPr="001C2A3C" w:rsidRDefault="00DF79A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533401BC" w14:textId="448083C1" w:rsidR="00DF79AA" w:rsidRPr="001C2A3C" w:rsidRDefault="00DF79A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A25779" w14:paraId="2AD3F814" w14:textId="77777777" w:rsidTr="00A257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6" w:type="dxa"/>
            <w:gridSpan w:val="3"/>
            <w:shd w:val="clear" w:color="auto" w:fill="92D050"/>
          </w:tcPr>
          <w:p w14:paraId="406475AA" w14:textId="2C190549" w:rsidR="00A25779" w:rsidRPr="00F60D7C" w:rsidRDefault="00A25779" w:rsidP="00B54CE9">
            <w:pPr>
              <w:jc w:val="both"/>
              <w:rPr>
                <w:color w:val="00B050"/>
                <w:lang w:val="es-ES_tradnl"/>
              </w:rPr>
            </w:pPr>
            <w:r>
              <w:t>Tiempo total del Sprint 2 (Minutos)</w:t>
            </w:r>
          </w:p>
        </w:tc>
        <w:tc>
          <w:tcPr>
            <w:tcW w:w="1645" w:type="dxa"/>
            <w:shd w:val="clear" w:color="auto" w:fill="92D050"/>
          </w:tcPr>
          <w:p w14:paraId="6902C888" w14:textId="33AD69D8" w:rsidR="00A25779" w:rsidRDefault="001B7365" w:rsidP="00B54CE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7</w:t>
            </w:r>
          </w:p>
        </w:tc>
      </w:tr>
    </w:tbl>
    <w:p w14:paraId="155DDEAD" w14:textId="2E455B66" w:rsidR="00442B31" w:rsidRDefault="001368E7" w:rsidP="007E3266">
      <w:pPr>
        <w:pStyle w:val="Descripcin"/>
      </w:pPr>
      <w:bookmarkStart w:id="35" w:name="_Toc194849596"/>
      <w:r>
        <w:lastRenderedPageBreak/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10</w:t>
      </w:r>
      <w:r>
        <w:fldChar w:fldCharType="end"/>
      </w:r>
      <w:r>
        <w:t xml:space="preserve"> </w:t>
      </w:r>
      <w:r w:rsidRPr="00C212C4">
        <w:t xml:space="preserve">Sprint </w:t>
      </w:r>
      <w:r>
        <w:t>2.</w:t>
      </w:r>
      <w:bookmarkEnd w:id="35"/>
    </w:p>
    <w:p w14:paraId="697EDB08" w14:textId="77777777" w:rsidR="00725C12" w:rsidRDefault="00950D09" w:rsidP="00725C12">
      <w:pPr>
        <w:keepNext/>
        <w:jc w:val="center"/>
      </w:pPr>
      <w:r>
        <w:rPr>
          <w:noProof/>
        </w:rPr>
        <w:drawing>
          <wp:inline distT="0" distB="0" distL="0" distR="0" wp14:anchorId="208862DB" wp14:editId="011FCEB1">
            <wp:extent cx="4196293" cy="2668295"/>
            <wp:effectExtent l="0" t="0" r="0" b="0"/>
            <wp:docPr id="1477382939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7382939" name="Imagen 2"/>
                    <pic:cNvPicPr>
                      <a:picLocks noChangeAspect="1" noChangeArrowheads="1"/>
                    </pic:cNvPicPr>
                  </pic:nvPicPr>
                  <pic:blipFill rotWithShape="1">
                    <a:blip r:embed="rId30"/>
                    <a:srcRect l="-545" t="21318" r="545" b="5946"/>
                    <a:stretch/>
                  </pic:blipFill>
                  <pic:spPr bwMode="auto">
                    <a:xfrm>
                      <a:off x="0" y="0"/>
                      <a:ext cx="4196293" cy="2668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B2D643" w14:textId="7CC7870E" w:rsidR="00505D10" w:rsidRPr="00505D10" w:rsidRDefault="00725C12" w:rsidP="00725C12">
      <w:pPr>
        <w:pStyle w:val="Descripcin"/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BA65BC">
        <w:rPr>
          <w:noProof/>
        </w:rPr>
        <w:t>2</w:t>
      </w:r>
      <w:r>
        <w:fldChar w:fldCharType="end"/>
      </w:r>
      <w:r>
        <w:t xml:space="preserve"> Sprint 2.</w:t>
      </w:r>
    </w:p>
    <w:p w14:paraId="6DD3C5FA" w14:textId="77777777" w:rsidR="002322A5" w:rsidRDefault="002322A5" w:rsidP="00B54CE9">
      <w:pPr>
        <w:jc w:val="both"/>
        <w:rPr>
          <w:lang w:val="es-ES_tradnl"/>
        </w:rPr>
      </w:pPr>
    </w:p>
    <w:p w14:paraId="2A4D21FC" w14:textId="241CD8F6" w:rsidR="00A86BA1" w:rsidRDefault="00A60487" w:rsidP="00B54CE9">
      <w:pPr>
        <w:jc w:val="both"/>
        <w:rPr>
          <w:lang w:val="es-ES_tradnl"/>
        </w:rPr>
      </w:pPr>
      <w:r w:rsidRPr="00A60487">
        <w:rPr>
          <w:lang w:val="es-ES_tradnl"/>
        </w:rPr>
        <w:t>En la Tabla 11 se presenta la lista de tareas asignadas durante el Sprint 3, cuyo objetivo es llevar a cabo la preparación de la salsa boloñesa. Asimismo, en la Ilustración 3 se representan las principales actividades desarrolladas en este Sprint.</w:t>
      </w:r>
    </w:p>
    <w:p w14:paraId="2AAB3E98" w14:textId="77777777" w:rsidR="00A60487" w:rsidRDefault="00A60487" w:rsidP="00B54CE9">
      <w:pPr>
        <w:jc w:val="both"/>
        <w:rPr>
          <w:lang w:val="es-ES_tradnl"/>
        </w:rPr>
      </w:pPr>
    </w:p>
    <w:tbl>
      <w:tblPr>
        <w:tblStyle w:val="Tablaconcuadrcula6concolores"/>
        <w:tblW w:w="9351" w:type="dxa"/>
        <w:tblLook w:val="04A0" w:firstRow="1" w:lastRow="0" w:firstColumn="1" w:lastColumn="0" w:noHBand="0" w:noVBand="1"/>
      </w:tblPr>
      <w:tblGrid>
        <w:gridCol w:w="4891"/>
        <w:gridCol w:w="1511"/>
        <w:gridCol w:w="1304"/>
        <w:gridCol w:w="1645"/>
      </w:tblGrid>
      <w:tr w:rsidR="002322A5" w14:paraId="4BD0EBD0" w14:textId="7777777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1" w:type="dxa"/>
            <w:gridSpan w:val="4"/>
            <w:shd w:val="clear" w:color="auto" w:fill="92CDDC" w:themeFill="accent5" w:themeFillTint="99"/>
          </w:tcPr>
          <w:p w14:paraId="463073A2" w14:textId="4B3ADF06" w:rsidR="002322A5" w:rsidRDefault="002322A5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 xml:space="preserve">SPRINT </w:t>
            </w:r>
            <w:r w:rsidR="00EF5C10">
              <w:rPr>
                <w:lang w:val="es-ES_tradnl"/>
              </w:rPr>
              <w:t>3</w:t>
            </w:r>
            <w:r>
              <w:rPr>
                <w:lang w:val="es-ES_tradnl"/>
              </w:rPr>
              <w:t xml:space="preserve">: PREPARACIÓN DE LA </w:t>
            </w:r>
            <w:r w:rsidR="00EF5C10">
              <w:rPr>
                <w:lang w:val="es-ES_tradnl"/>
              </w:rPr>
              <w:t>SALSA</w:t>
            </w:r>
          </w:p>
        </w:tc>
      </w:tr>
      <w:tr w:rsidR="002322A5" w14:paraId="712ECFDF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  <w:shd w:val="clear" w:color="auto" w:fill="DAEEF3" w:themeFill="accent5" w:themeFillTint="33"/>
          </w:tcPr>
          <w:p w14:paraId="28F35BDD" w14:textId="77777777" w:rsidR="002322A5" w:rsidRDefault="002322A5" w:rsidP="00B54CE9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D86DB4">
              <w:rPr>
                <w:lang w:val="es-ES_tradnl"/>
              </w:rPr>
              <w:t>Nombre de la tarea</w:t>
            </w:r>
          </w:p>
        </w:tc>
        <w:tc>
          <w:tcPr>
            <w:tcW w:w="1511" w:type="dxa"/>
            <w:shd w:val="clear" w:color="auto" w:fill="DAEEF3" w:themeFill="accent5" w:themeFillTint="33"/>
          </w:tcPr>
          <w:p w14:paraId="1B17E3D6" w14:textId="77777777" w:rsidR="002322A5" w:rsidRDefault="002322A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Responsable</w:t>
            </w:r>
          </w:p>
        </w:tc>
        <w:tc>
          <w:tcPr>
            <w:tcW w:w="1304" w:type="dxa"/>
            <w:shd w:val="clear" w:color="auto" w:fill="DAEEF3" w:themeFill="accent5" w:themeFillTint="33"/>
          </w:tcPr>
          <w:p w14:paraId="7E8C4535" w14:textId="77777777" w:rsidR="002322A5" w:rsidRPr="00F60D7C" w:rsidRDefault="002322A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ado</w:t>
            </w:r>
          </w:p>
        </w:tc>
        <w:tc>
          <w:tcPr>
            <w:tcW w:w="1645" w:type="dxa"/>
            <w:shd w:val="clear" w:color="auto" w:fill="DAEEF3" w:themeFill="accent5" w:themeFillTint="33"/>
          </w:tcPr>
          <w:p w14:paraId="6647F27F" w14:textId="2FFB939C" w:rsidR="002322A5" w:rsidRDefault="002322A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imado Original</w:t>
            </w:r>
            <w:r w:rsidR="00FB7499">
              <w:rPr>
                <w:b/>
                <w:bCs/>
                <w:lang w:val="es-ES_tradnl"/>
              </w:rPr>
              <w:t xml:space="preserve"> (Minutos)</w:t>
            </w:r>
          </w:p>
        </w:tc>
      </w:tr>
      <w:tr w:rsidR="00546AEE" w14:paraId="52855F79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2843A990" w14:textId="07331E2B" w:rsidR="00546AEE" w:rsidRDefault="00546AEE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>
              <w:rPr>
                <w:rFonts w:cs="Arial"/>
                <w:b w:val="0"/>
                <w:bCs w:val="0"/>
                <w:szCs w:val="20"/>
              </w:rPr>
              <w:t xml:space="preserve">Pelar y lavar </w:t>
            </w:r>
            <w:r w:rsidR="00C4237F">
              <w:rPr>
                <w:rFonts w:cs="Arial"/>
                <w:b w:val="0"/>
                <w:bCs w:val="0"/>
                <w:szCs w:val="20"/>
              </w:rPr>
              <w:t xml:space="preserve">la cebolla, la </w:t>
            </w:r>
            <w:r w:rsidR="00B02DA4">
              <w:rPr>
                <w:rFonts w:cs="Arial"/>
                <w:b w:val="0"/>
                <w:bCs w:val="0"/>
                <w:szCs w:val="20"/>
              </w:rPr>
              <w:t>zanahoria y el apio.</w:t>
            </w:r>
          </w:p>
        </w:tc>
        <w:tc>
          <w:tcPr>
            <w:tcW w:w="1511" w:type="dxa"/>
          </w:tcPr>
          <w:p w14:paraId="46CCC5E4" w14:textId="65CB407F" w:rsidR="00546AEE" w:rsidRPr="001C2A3C" w:rsidRDefault="00543CE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3CE0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38D087BB" w14:textId="0E2B34D3" w:rsidR="00546AEE" w:rsidRPr="00F60D7C" w:rsidRDefault="009E338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32F3EAD9" w14:textId="07B9EB3F" w:rsidR="00546AEE" w:rsidRDefault="0054117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2322A5" w14:paraId="5CC49AFD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2BE980C5" w14:textId="30F4F010" w:rsidR="002322A5" w:rsidRPr="00CA4144" w:rsidRDefault="000C0180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>
              <w:rPr>
                <w:rFonts w:cs="Arial"/>
                <w:b w:val="0"/>
                <w:bCs w:val="0"/>
                <w:szCs w:val="20"/>
              </w:rPr>
              <w:t>Buscar una</w:t>
            </w:r>
            <w:r w:rsidR="008968B0">
              <w:rPr>
                <w:rFonts w:cs="Arial"/>
                <w:b w:val="0"/>
                <w:bCs w:val="0"/>
                <w:szCs w:val="20"/>
              </w:rPr>
              <w:t xml:space="preserve"> </w:t>
            </w:r>
            <w:r w:rsidR="00D00C28">
              <w:rPr>
                <w:rFonts w:cs="Arial"/>
                <w:b w:val="0"/>
                <w:bCs w:val="0"/>
                <w:szCs w:val="20"/>
              </w:rPr>
              <w:t>Tabla</w:t>
            </w:r>
            <w:r w:rsidR="008968B0">
              <w:rPr>
                <w:rFonts w:cs="Arial"/>
                <w:b w:val="0"/>
                <w:bCs w:val="0"/>
                <w:szCs w:val="20"/>
              </w:rPr>
              <w:t xml:space="preserve"> </w:t>
            </w:r>
            <w:r w:rsidR="00C66AE0">
              <w:rPr>
                <w:rFonts w:cs="Arial"/>
                <w:b w:val="0"/>
                <w:bCs w:val="0"/>
                <w:szCs w:val="20"/>
              </w:rPr>
              <w:t>plástica</w:t>
            </w:r>
            <w:r w:rsidR="00B02DA4">
              <w:rPr>
                <w:rFonts w:cs="Arial"/>
                <w:b w:val="0"/>
                <w:bCs w:val="0"/>
                <w:szCs w:val="20"/>
              </w:rPr>
              <w:t xml:space="preserve"> de </w:t>
            </w:r>
            <w:r w:rsidR="00C66AE0">
              <w:rPr>
                <w:rFonts w:cs="Arial"/>
                <w:b w:val="0"/>
                <w:bCs w:val="0"/>
                <w:szCs w:val="20"/>
              </w:rPr>
              <w:t xml:space="preserve">cortar, </w:t>
            </w:r>
            <w:r w:rsidR="00CD6D36">
              <w:rPr>
                <w:rFonts w:cs="Arial"/>
                <w:b w:val="0"/>
                <w:bCs w:val="0"/>
                <w:szCs w:val="20"/>
              </w:rPr>
              <w:t>para</w:t>
            </w:r>
            <w:r w:rsidR="008968B0">
              <w:rPr>
                <w:rFonts w:cs="Arial"/>
                <w:b w:val="0"/>
                <w:bCs w:val="0"/>
                <w:szCs w:val="20"/>
              </w:rPr>
              <w:t xml:space="preserve"> </w:t>
            </w:r>
            <w:r w:rsidR="00CD6D36">
              <w:rPr>
                <w:rFonts w:cs="Arial"/>
                <w:b w:val="0"/>
                <w:bCs w:val="0"/>
                <w:szCs w:val="20"/>
              </w:rPr>
              <w:t xml:space="preserve">picar </w:t>
            </w:r>
            <w:r w:rsidR="00CD6D36" w:rsidRPr="00CD6D36">
              <w:rPr>
                <w:rFonts w:cs="Arial"/>
                <w:b w:val="0"/>
                <w:bCs w:val="0"/>
                <w:szCs w:val="20"/>
              </w:rPr>
              <w:t>cebolla, zanahoria y apio</w:t>
            </w:r>
            <w:r w:rsidR="00F86B5F">
              <w:rPr>
                <w:rFonts w:cs="Arial"/>
                <w:b w:val="0"/>
                <w:bCs w:val="0"/>
                <w:szCs w:val="20"/>
              </w:rPr>
              <w:t xml:space="preserve"> e</w:t>
            </w:r>
            <w:r w:rsidR="002940AA">
              <w:rPr>
                <w:rFonts w:cs="Arial"/>
                <w:b w:val="0"/>
                <w:bCs w:val="0"/>
                <w:szCs w:val="20"/>
              </w:rPr>
              <w:t xml:space="preserve">n corte </w:t>
            </w:r>
            <w:r w:rsidR="006D5808">
              <w:rPr>
                <w:rFonts w:cs="Arial"/>
                <w:b w:val="0"/>
                <w:bCs w:val="0"/>
                <w:szCs w:val="20"/>
              </w:rPr>
              <w:t>brunoise</w:t>
            </w:r>
            <w:r w:rsidR="002D4D66">
              <w:rPr>
                <w:rFonts w:cs="Arial"/>
                <w:b w:val="0"/>
                <w:bCs w:val="0"/>
                <w:szCs w:val="20"/>
              </w:rPr>
              <w:t>.</w:t>
            </w:r>
          </w:p>
        </w:tc>
        <w:tc>
          <w:tcPr>
            <w:tcW w:w="1511" w:type="dxa"/>
          </w:tcPr>
          <w:p w14:paraId="37FDC8A1" w14:textId="6DC8710E" w:rsidR="002322A5" w:rsidRPr="001C2A3C" w:rsidRDefault="00543CE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3CE0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1E0691C5" w14:textId="69EB68ED" w:rsidR="002322A5" w:rsidRPr="00F60D7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DB330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7D12FEC4" w14:textId="7BE0A2BB" w:rsidR="002322A5" w:rsidRDefault="004D700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7</w:t>
            </w:r>
          </w:p>
        </w:tc>
      </w:tr>
      <w:tr w:rsidR="002322A5" w14:paraId="0A97F613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7D7ACA6D" w14:textId="47A894E6" w:rsidR="002322A5" w:rsidRPr="00CA4144" w:rsidRDefault="00177A31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>Buscar un</w:t>
            </w:r>
            <w:r w:rsidR="00A26FAD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sartén</w:t>
            </w:r>
            <w:r w:rsidR="00DD0FFB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co</w:t>
            </w:r>
            <w:r w:rsidR="002D4D66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n capacidad de </w:t>
            </w:r>
            <w:r w:rsidR="00A26FAD">
              <w:rPr>
                <w:rFonts w:cs="Arial"/>
                <w:b w:val="0"/>
                <w:bCs w:val="0"/>
                <w:szCs w:val="20"/>
                <w:lang w:val="es-ES_tradnl"/>
              </w:rPr>
              <w:t>5</w:t>
            </w:r>
            <w:r w:rsidR="002D4D66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litro</w:t>
            </w:r>
            <w:r w:rsidR="00A26FAD">
              <w:rPr>
                <w:rFonts w:cs="Arial"/>
                <w:b w:val="0"/>
                <w:bCs w:val="0"/>
                <w:szCs w:val="20"/>
                <w:lang w:val="es-ES_tradnl"/>
              </w:rPr>
              <w:t>s</w:t>
            </w:r>
            <w:r w:rsidR="002D4D66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511" w:type="dxa"/>
          </w:tcPr>
          <w:p w14:paraId="6AB4B4BA" w14:textId="0EA16DA9" w:rsidR="002322A5" w:rsidRPr="001C2A3C" w:rsidRDefault="009E338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</w:rPr>
              <w:t xml:space="preserve">Scrum </w:t>
            </w:r>
            <w:proofErr w:type="gramStart"/>
            <w:r>
              <w:rPr>
                <w:rFonts w:cs="Arial"/>
                <w:szCs w:val="20"/>
              </w:rPr>
              <w:t>Master</w:t>
            </w:r>
            <w:proofErr w:type="gramEnd"/>
            <w:r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31862A99" w14:textId="07252B69" w:rsidR="002322A5" w:rsidRPr="001C2A3C" w:rsidRDefault="00B417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B330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031D000F" w14:textId="34B46A58" w:rsidR="002322A5" w:rsidRPr="001C2A3C" w:rsidRDefault="00B75AD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2322A5" w14:paraId="14D858FE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02C7FA58" w14:textId="551B9151" w:rsidR="002322A5" w:rsidRPr="00CA4144" w:rsidRDefault="007B6CF5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Colocar en la estufa </w:t>
            </w:r>
            <w:r w:rsidR="001E484D">
              <w:rPr>
                <w:rFonts w:cs="Arial"/>
                <w:b w:val="0"/>
                <w:bCs w:val="0"/>
                <w:szCs w:val="20"/>
                <w:lang w:val="es-ES_tradnl"/>
              </w:rPr>
              <w:t>la olla y agregar 2 cucharadas soperas de aceite de oliva.</w:t>
            </w:r>
          </w:p>
        </w:tc>
        <w:tc>
          <w:tcPr>
            <w:tcW w:w="1511" w:type="dxa"/>
          </w:tcPr>
          <w:p w14:paraId="4CDBB85B" w14:textId="2A2EB599" w:rsidR="002322A5" w:rsidRPr="001C2A3C" w:rsidRDefault="00543CE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3CE0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243C6710" w14:textId="37FF1BE2" w:rsidR="002322A5" w:rsidRPr="001C2A3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B330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3C4A98E5" w14:textId="086094BA" w:rsidR="002322A5" w:rsidRPr="001C2A3C" w:rsidRDefault="00B75AD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2322A5" w14:paraId="04527DF4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4ADACCE8" w14:textId="38783AF2" w:rsidR="002322A5" w:rsidRPr="00CA4144" w:rsidRDefault="00E4247F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</w:rPr>
              <w:t>C</w:t>
            </w:r>
            <w:r w:rsidRPr="00E4247F">
              <w:rPr>
                <w:rFonts w:cs="Arial"/>
                <w:b w:val="0"/>
                <w:bCs w:val="0"/>
                <w:szCs w:val="20"/>
              </w:rPr>
              <w:t>alentar el aceite a 150–160°C</w:t>
            </w:r>
            <w:r>
              <w:rPr>
                <w:rFonts w:cs="Arial"/>
                <w:b w:val="0"/>
                <w:bCs w:val="0"/>
                <w:szCs w:val="20"/>
              </w:rPr>
              <w:t>.</w:t>
            </w:r>
          </w:p>
        </w:tc>
        <w:tc>
          <w:tcPr>
            <w:tcW w:w="1511" w:type="dxa"/>
          </w:tcPr>
          <w:p w14:paraId="46F3C8CE" w14:textId="67FCB68E" w:rsidR="002322A5" w:rsidRPr="001C2A3C" w:rsidRDefault="00543CE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3CE0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116B6F97" w14:textId="50DD848B" w:rsidR="002322A5" w:rsidRPr="001C2A3C" w:rsidRDefault="00B417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B330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61A4A4C8" w14:textId="4A3CE677" w:rsidR="002322A5" w:rsidRPr="001C2A3C" w:rsidRDefault="006858C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2322A5" w14:paraId="2BD0BE14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09486C7C" w14:textId="77777777" w:rsidR="00184F23" w:rsidRPr="00184F23" w:rsidRDefault="00184F23" w:rsidP="00184F23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184F23">
              <w:rPr>
                <w:rFonts w:cs="Arial"/>
                <w:b w:val="0"/>
                <w:bCs w:val="0"/>
                <w:szCs w:val="20"/>
              </w:rPr>
              <w:t>Añadir cebolla, zanahoria y apio. Sofreír a fuego medio-bajo.</w:t>
            </w:r>
          </w:p>
          <w:p w14:paraId="6BB69F54" w14:textId="3FE25F73" w:rsidR="002322A5" w:rsidRPr="00CA4144" w:rsidRDefault="002322A5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</w:p>
        </w:tc>
        <w:tc>
          <w:tcPr>
            <w:tcW w:w="1511" w:type="dxa"/>
          </w:tcPr>
          <w:p w14:paraId="580B415D" w14:textId="0E6AAE23" w:rsidR="002322A5" w:rsidRPr="001C2A3C" w:rsidRDefault="00543CE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3CE0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42D783B2" w14:textId="5D32A15C" w:rsidR="002322A5" w:rsidRPr="001C2A3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B330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60E4279E" w14:textId="2A02FB79" w:rsidR="002322A5" w:rsidRPr="001C2A3C" w:rsidRDefault="00462DF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2322A5" w14:paraId="16102172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77CA240C" w14:textId="368B6543" w:rsidR="00A644A3" w:rsidRPr="00A644A3" w:rsidRDefault="00261C6B" w:rsidP="00B54CE9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>
              <w:rPr>
                <w:rFonts w:cs="Arial"/>
                <w:b w:val="0"/>
                <w:bCs w:val="0"/>
                <w:szCs w:val="20"/>
              </w:rPr>
              <w:t>Revolver</w:t>
            </w:r>
            <w:r w:rsidR="00A644A3" w:rsidRPr="00A644A3">
              <w:rPr>
                <w:rFonts w:cs="Arial"/>
                <w:b w:val="0"/>
                <w:bCs w:val="0"/>
                <w:szCs w:val="20"/>
              </w:rPr>
              <w:t xml:space="preserve"> cada 90 segundos para evitar caramelización.</w:t>
            </w:r>
          </w:p>
          <w:p w14:paraId="12D160CC" w14:textId="73483D0F" w:rsidR="002322A5" w:rsidRPr="00A644A3" w:rsidRDefault="002322A5" w:rsidP="00B54CE9">
            <w:pPr>
              <w:pStyle w:val="Prrafodelista"/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1511" w:type="dxa"/>
          </w:tcPr>
          <w:p w14:paraId="057B2B03" w14:textId="00F44F05" w:rsidR="002322A5" w:rsidRPr="001C2A3C" w:rsidRDefault="00543CE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3CE0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612DC7D0" w14:textId="7A653098" w:rsidR="002322A5" w:rsidRPr="001C2A3C" w:rsidRDefault="00B417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B330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34575978" w14:textId="7A7FBFDA" w:rsidR="002322A5" w:rsidRPr="001C2A3C" w:rsidRDefault="00261C6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2322A5" w14:paraId="3FFF64FE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03DFC585" w14:textId="0CC1ABED" w:rsidR="002322A5" w:rsidRPr="008F20B2" w:rsidRDefault="008F20B2" w:rsidP="00B54CE9">
            <w:pPr>
              <w:jc w:val="both"/>
              <w:rPr>
                <w:b w:val="0"/>
                <w:lang w:val="es-ES_tradnl"/>
              </w:rPr>
            </w:pPr>
            <w:r w:rsidRPr="008F20B2">
              <w:rPr>
                <w:b w:val="0"/>
                <w:bCs w:val="0"/>
                <w:lang w:val="es-ES_tradnl"/>
              </w:rPr>
              <w:t xml:space="preserve">Está listo cuando </w:t>
            </w:r>
            <w:r w:rsidR="00EE2396">
              <w:rPr>
                <w:b w:val="0"/>
                <w:bCs w:val="0"/>
              </w:rPr>
              <w:t>l</w:t>
            </w:r>
            <w:r w:rsidR="00EE2396" w:rsidRPr="00EE2396">
              <w:rPr>
                <w:b w:val="0"/>
                <w:bCs w:val="0"/>
              </w:rPr>
              <w:t>as verduras están traslúcidas, sin color dorado</w:t>
            </w:r>
          </w:p>
        </w:tc>
        <w:tc>
          <w:tcPr>
            <w:tcW w:w="1511" w:type="dxa"/>
          </w:tcPr>
          <w:p w14:paraId="3AA92E26" w14:textId="2AE9BC57" w:rsidR="002322A5" w:rsidRPr="001C2A3C" w:rsidRDefault="00543CE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proofErr w:type="spellStart"/>
            <w:r>
              <w:rPr>
                <w:rFonts w:cs="Arial"/>
                <w:szCs w:val="20"/>
                <w:lang w:val="es-ES_tradnl"/>
              </w:rPr>
              <w:t>Product</w:t>
            </w:r>
            <w:proofErr w:type="spellEnd"/>
            <w:r>
              <w:rPr>
                <w:rFonts w:cs="Arial"/>
                <w:szCs w:val="20"/>
                <w:lang w:val="es-ES_tradnl"/>
              </w:rPr>
              <w:t xml:space="preserve"> </w:t>
            </w:r>
            <w:proofErr w:type="spellStart"/>
            <w:r>
              <w:rPr>
                <w:rFonts w:cs="Arial"/>
                <w:szCs w:val="20"/>
                <w:lang w:val="es-ES_tradnl"/>
              </w:rPr>
              <w:t>Owner</w:t>
            </w:r>
            <w:proofErr w:type="spellEnd"/>
            <w:r w:rsidR="009E338A">
              <w:rPr>
                <w:rFonts w:cs="Arial"/>
                <w:szCs w:val="20"/>
                <w:lang w:val="es-ES_tradnl"/>
              </w:rPr>
              <w:t>.</w:t>
            </w:r>
          </w:p>
        </w:tc>
        <w:tc>
          <w:tcPr>
            <w:tcW w:w="1304" w:type="dxa"/>
          </w:tcPr>
          <w:p w14:paraId="075C2F71" w14:textId="17061FD2" w:rsidR="002322A5" w:rsidRPr="001C2A3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B330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7694A809" w14:textId="1F43C086" w:rsidR="002322A5" w:rsidRPr="001C2A3C" w:rsidRDefault="00FA63E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8</w:t>
            </w:r>
          </w:p>
        </w:tc>
      </w:tr>
      <w:tr w:rsidR="00CB2AB7" w14:paraId="688185BE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2258C615" w14:textId="7C9E2876" w:rsidR="00CB2AB7" w:rsidRPr="008F20B2" w:rsidRDefault="00CB2AB7" w:rsidP="00B54CE9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 xml:space="preserve">Agregar 3 gramos de sal y </w:t>
            </w:r>
            <w:r w:rsidR="0048395D">
              <w:rPr>
                <w:b w:val="0"/>
                <w:bCs w:val="0"/>
                <w:lang w:val="es-ES_tradnl"/>
              </w:rPr>
              <w:t>2 gramos de pimienta negra molida a</w:t>
            </w:r>
            <w:r w:rsidR="00CA1A5B">
              <w:rPr>
                <w:b w:val="0"/>
                <w:bCs w:val="0"/>
                <w:lang w:val="es-ES_tradnl"/>
              </w:rPr>
              <w:t xml:space="preserve"> las verduras.</w:t>
            </w:r>
          </w:p>
        </w:tc>
        <w:tc>
          <w:tcPr>
            <w:tcW w:w="1511" w:type="dxa"/>
          </w:tcPr>
          <w:p w14:paraId="42B3D26B" w14:textId="50777DC1" w:rsidR="00CB2AB7" w:rsidRDefault="003C646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C6460">
              <w:rPr>
                <w:rFonts w:cs="Arial"/>
                <w:szCs w:val="20"/>
              </w:rPr>
              <w:t>Equipo de Desarrollo</w:t>
            </w:r>
          </w:p>
        </w:tc>
        <w:tc>
          <w:tcPr>
            <w:tcW w:w="1304" w:type="dxa"/>
          </w:tcPr>
          <w:p w14:paraId="079C34F5" w14:textId="0E901441" w:rsidR="00CB2AB7" w:rsidRPr="00DB330D" w:rsidRDefault="003C646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3C6460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0EA84591" w14:textId="4C4E9538" w:rsidR="00CB2AB7" w:rsidRDefault="003C646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2322A5" w14:paraId="79A6E53B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43D24AB3" w14:textId="4BB389B2" w:rsidR="002322A5" w:rsidRPr="008F20B2" w:rsidRDefault="00EE347E" w:rsidP="00B54CE9">
            <w:pPr>
              <w:jc w:val="both"/>
              <w:rPr>
                <w:b w:val="0"/>
              </w:rPr>
            </w:pPr>
            <w:r w:rsidRPr="00EE347E">
              <w:rPr>
                <w:b w:val="0"/>
                <w:bCs w:val="0"/>
                <w:lang w:val="es-ES_tradnl"/>
              </w:rPr>
              <w:t>Subir el fuego a alto.</w:t>
            </w:r>
          </w:p>
        </w:tc>
        <w:tc>
          <w:tcPr>
            <w:tcW w:w="1511" w:type="dxa"/>
          </w:tcPr>
          <w:p w14:paraId="75889A7A" w14:textId="7CE44068" w:rsidR="002322A5" w:rsidRPr="001C2A3C" w:rsidRDefault="00544E5F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4E5F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149B3847" w14:textId="60FF84A4" w:rsidR="002322A5" w:rsidRPr="00F60D7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DB330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21CABC4F" w14:textId="3EA44B92" w:rsidR="002322A5" w:rsidRDefault="0011434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2322A5" w14:paraId="5D462110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12B51407" w14:textId="7EFADE94" w:rsidR="002322A5" w:rsidRPr="008F20B2" w:rsidRDefault="00EE347E" w:rsidP="00B54CE9">
            <w:pPr>
              <w:jc w:val="both"/>
              <w:rPr>
                <w:b w:val="0"/>
                <w:lang w:val="es-ES_tradnl"/>
              </w:rPr>
            </w:pPr>
            <w:r>
              <w:rPr>
                <w:b w:val="0"/>
                <w:bCs w:val="0"/>
              </w:rPr>
              <w:t>Ahora en el mismo sartén</w:t>
            </w:r>
            <w:r w:rsidR="00A50298">
              <w:rPr>
                <w:b w:val="0"/>
                <w:bCs w:val="0"/>
              </w:rPr>
              <w:t xml:space="preserve"> de los vegetales</w:t>
            </w:r>
            <w:r>
              <w:rPr>
                <w:b w:val="0"/>
                <w:bCs w:val="0"/>
              </w:rPr>
              <w:t xml:space="preserve"> agregar 500 gramos de panceta de cerdo.</w:t>
            </w:r>
          </w:p>
        </w:tc>
        <w:tc>
          <w:tcPr>
            <w:tcW w:w="1511" w:type="dxa"/>
          </w:tcPr>
          <w:p w14:paraId="47CE134E" w14:textId="063CE9E2" w:rsidR="002322A5" w:rsidRPr="001C2A3C" w:rsidRDefault="00544E5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4E5F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47C76B1B" w14:textId="4590811D" w:rsidR="002322A5" w:rsidRPr="001C2A3C" w:rsidRDefault="00B417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B330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4864C77F" w14:textId="0A9E42C1" w:rsidR="002322A5" w:rsidRPr="001C2A3C" w:rsidRDefault="001319B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2322A5" w14:paraId="54C3A253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666F390E" w14:textId="2C4D5535" w:rsidR="002322A5" w:rsidRPr="008F20B2" w:rsidRDefault="00EA7615" w:rsidP="00B54CE9">
            <w:pPr>
              <w:jc w:val="both"/>
              <w:rPr>
                <w:b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lastRenderedPageBreak/>
              <w:t xml:space="preserve">Dorar la panceta </w:t>
            </w:r>
            <w:r w:rsidR="001319BE">
              <w:rPr>
                <w:b w:val="0"/>
                <w:bCs w:val="0"/>
                <w:lang w:val="es-ES_tradnl"/>
              </w:rPr>
              <w:t>3 minutos por cada lado.</w:t>
            </w:r>
          </w:p>
        </w:tc>
        <w:tc>
          <w:tcPr>
            <w:tcW w:w="1511" w:type="dxa"/>
          </w:tcPr>
          <w:p w14:paraId="53ECAA8C" w14:textId="1899C6E2" w:rsidR="002322A5" w:rsidRPr="001C2A3C" w:rsidRDefault="00544E5F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4E5F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39579C3E" w14:textId="53B600D6" w:rsidR="002322A5" w:rsidRPr="001C2A3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B330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7111D920" w14:textId="2DCAA32E" w:rsidR="002322A5" w:rsidRPr="001C2A3C" w:rsidRDefault="001319B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6</w:t>
            </w:r>
          </w:p>
        </w:tc>
      </w:tr>
      <w:tr w:rsidR="00835704" w14:paraId="66C5CC41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00BBF1A7" w14:textId="268C70AD" w:rsidR="00835704" w:rsidRDefault="009368B6" w:rsidP="00B54CE9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Desmenuzar la panceta con una cuchara de mader</w:t>
            </w:r>
            <w:r w:rsidR="00D12F3C">
              <w:rPr>
                <w:b w:val="0"/>
                <w:bCs w:val="0"/>
                <w:lang w:val="es-ES_tradnl"/>
              </w:rPr>
              <w:t xml:space="preserve">a, en </w:t>
            </w:r>
            <w:r w:rsidR="00C94F0F">
              <w:rPr>
                <w:b w:val="0"/>
                <w:bCs w:val="0"/>
                <w:lang w:val="es-ES_tradnl"/>
              </w:rPr>
              <w:t>trozos tamaño bocado.</w:t>
            </w:r>
            <w:r>
              <w:rPr>
                <w:b w:val="0"/>
                <w:bCs w:val="0"/>
                <w:lang w:val="es-ES_tradnl"/>
              </w:rPr>
              <w:t xml:space="preserve"> </w:t>
            </w:r>
          </w:p>
        </w:tc>
        <w:tc>
          <w:tcPr>
            <w:tcW w:w="1511" w:type="dxa"/>
          </w:tcPr>
          <w:p w14:paraId="45324A5E" w14:textId="75840DB0" w:rsidR="00835704" w:rsidRPr="001C2A3C" w:rsidRDefault="00544E5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4E5F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355BC28E" w14:textId="08DA3FAD" w:rsidR="00835704" w:rsidRPr="001C2A3C" w:rsidRDefault="00B417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060D1A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1C438EB1" w14:textId="15E676F9" w:rsidR="00835704" w:rsidRDefault="009808E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835704" w14:paraId="4FD1B6B4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3C8F2BA2" w14:textId="6548D8E1" w:rsidR="00835704" w:rsidRDefault="00C94F0F" w:rsidP="00B54CE9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 xml:space="preserve">Agregar </w:t>
            </w:r>
            <w:r w:rsidR="003D5584">
              <w:rPr>
                <w:b w:val="0"/>
                <w:bCs w:val="0"/>
                <w:lang w:val="es-ES_tradnl"/>
              </w:rPr>
              <w:t>los 400 gra</w:t>
            </w:r>
            <w:r w:rsidR="008E68AF">
              <w:rPr>
                <w:b w:val="0"/>
                <w:bCs w:val="0"/>
                <w:lang w:val="es-ES_tradnl"/>
              </w:rPr>
              <w:t xml:space="preserve">mos de carne molida de res al mismo </w:t>
            </w:r>
            <w:r w:rsidR="009956C9">
              <w:rPr>
                <w:b w:val="0"/>
                <w:bCs w:val="0"/>
                <w:lang w:val="es-ES_tradnl"/>
              </w:rPr>
              <w:t>sartén</w:t>
            </w:r>
            <w:r w:rsidR="00CC2E17">
              <w:rPr>
                <w:b w:val="0"/>
                <w:bCs w:val="0"/>
                <w:lang w:val="es-ES_tradnl"/>
              </w:rPr>
              <w:t>.</w:t>
            </w:r>
          </w:p>
        </w:tc>
        <w:tc>
          <w:tcPr>
            <w:tcW w:w="1511" w:type="dxa"/>
          </w:tcPr>
          <w:p w14:paraId="5B89BB7E" w14:textId="42131800" w:rsidR="00835704" w:rsidRPr="001C2A3C" w:rsidRDefault="00544E5F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4E5F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4DEAC237" w14:textId="37C98EA3" w:rsidR="00835704" w:rsidRPr="001C2A3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060D1A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422991F8" w14:textId="208ED494" w:rsidR="00835704" w:rsidRDefault="005F62F5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835704" w14:paraId="52BDF5E9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78A0660F" w14:textId="154404D2" w:rsidR="00835704" w:rsidRDefault="00CC2E17" w:rsidP="00B54CE9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Desmenuzar con cuchara la carne modita</w:t>
            </w:r>
            <w:r w:rsidR="00746BFA">
              <w:rPr>
                <w:b w:val="0"/>
                <w:bCs w:val="0"/>
                <w:lang w:val="es-ES_tradnl"/>
              </w:rPr>
              <w:t>.</w:t>
            </w:r>
          </w:p>
        </w:tc>
        <w:tc>
          <w:tcPr>
            <w:tcW w:w="1511" w:type="dxa"/>
          </w:tcPr>
          <w:p w14:paraId="3C784B7B" w14:textId="38A9D7F1" w:rsidR="00835704" w:rsidRPr="001C2A3C" w:rsidRDefault="00544E5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4E5F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6DF4753D" w14:textId="5AA0A5B6" w:rsidR="00835704" w:rsidRPr="001C2A3C" w:rsidRDefault="00B417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564290E8" w14:textId="456EF3D7" w:rsidR="00835704" w:rsidRDefault="009808E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835704" w14:paraId="251E1342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13AD59FA" w14:textId="5FADE7C8" w:rsidR="00835704" w:rsidRDefault="00C01EF7" w:rsidP="00B54CE9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Dorar sin revolver en exceso</w:t>
            </w:r>
            <w:r w:rsidR="00EC123A">
              <w:rPr>
                <w:b w:val="0"/>
                <w:bCs w:val="0"/>
                <w:lang w:val="es-ES_tradnl"/>
              </w:rPr>
              <w:t xml:space="preserve"> </w:t>
            </w:r>
            <w:r w:rsidR="0048548A">
              <w:rPr>
                <w:b w:val="0"/>
                <w:bCs w:val="0"/>
                <w:lang w:val="es-ES_tradnl"/>
              </w:rPr>
              <w:t>(cad</w:t>
            </w:r>
            <w:r w:rsidR="0066567E">
              <w:rPr>
                <w:b w:val="0"/>
                <w:bCs w:val="0"/>
                <w:lang w:val="es-ES_tradnl"/>
              </w:rPr>
              <w:t xml:space="preserve">a </w:t>
            </w:r>
            <w:r w:rsidR="00B240B3">
              <w:rPr>
                <w:b w:val="0"/>
                <w:bCs w:val="0"/>
                <w:lang w:val="es-ES_tradnl"/>
              </w:rPr>
              <w:t>1.30 minuto</w:t>
            </w:r>
            <w:r w:rsidR="00B240B3">
              <w:rPr>
                <w:lang w:val="es-ES_tradnl"/>
              </w:rPr>
              <w:t>s</w:t>
            </w:r>
            <w:r w:rsidR="0031741D">
              <w:rPr>
                <w:b w:val="0"/>
                <w:bCs w:val="0"/>
                <w:lang w:val="es-ES_tradnl"/>
              </w:rPr>
              <w:t>).</w:t>
            </w:r>
          </w:p>
        </w:tc>
        <w:tc>
          <w:tcPr>
            <w:tcW w:w="1511" w:type="dxa"/>
          </w:tcPr>
          <w:p w14:paraId="7C618955" w14:textId="0A651AD9" w:rsidR="00835704" w:rsidRPr="001C2A3C" w:rsidRDefault="00544E5F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4E5F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44DE86F4" w14:textId="60021719" w:rsidR="00835704" w:rsidRPr="001C2A3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27EC08E5" w14:textId="7A4867E4" w:rsidR="00835704" w:rsidRDefault="0063028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835704" w14:paraId="7408A4E0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20D03C22" w14:textId="2E76A6B1" w:rsidR="00835704" w:rsidRDefault="00A072F2" w:rsidP="00B54CE9">
            <w:pPr>
              <w:jc w:val="both"/>
              <w:rPr>
                <w:b w:val="0"/>
                <w:bCs w:val="0"/>
                <w:lang w:val="es-ES_tradnl"/>
              </w:rPr>
            </w:pPr>
            <w:r w:rsidRPr="00A072F2">
              <w:rPr>
                <w:b w:val="0"/>
                <w:bCs w:val="0"/>
              </w:rPr>
              <w:t>Añadir</w:t>
            </w:r>
            <w:r w:rsidR="00FF0900">
              <w:rPr>
                <w:b w:val="0"/>
                <w:bCs w:val="0"/>
              </w:rPr>
              <w:t xml:space="preserve"> </w:t>
            </w:r>
            <w:r w:rsidR="003F3606">
              <w:rPr>
                <w:b w:val="0"/>
                <w:bCs w:val="0"/>
              </w:rPr>
              <w:t xml:space="preserve">150 ml de </w:t>
            </w:r>
            <w:r w:rsidRPr="00A072F2">
              <w:rPr>
                <w:b w:val="0"/>
                <w:bCs w:val="0"/>
              </w:rPr>
              <w:t>vino y raspar el fondo de la sartén</w:t>
            </w:r>
            <w:r w:rsidR="001D420C">
              <w:rPr>
                <w:b w:val="0"/>
                <w:bCs w:val="0"/>
              </w:rPr>
              <w:t xml:space="preserve"> hasta que solo quede el olor a uva y se evapore el alcohol.</w:t>
            </w:r>
          </w:p>
        </w:tc>
        <w:tc>
          <w:tcPr>
            <w:tcW w:w="1511" w:type="dxa"/>
          </w:tcPr>
          <w:p w14:paraId="6F9FA47D" w14:textId="666ED317" w:rsidR="00835704" w:rsidRPr="001C2A3C" w:rsidRDefault="00544E5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544E5F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5A763BD5" w14:textId="4B3D0E12" w:rsidR="00835704" w:rsidRPr="001C2A3C" w:rsidRDefault="00B417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04E22DEE" w14:textId="5D57FE81" w:rsidR="00835704" w:rsidRDefault="00892E6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6</w:t>
            </w:r>
          </w:p>
        </w:tc>
      </w:tr>
      <w:tr w:rsidR="00835704" w14:paraId="0C725637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51ECE4F1" w14:textId="5A912292" w:rsidR="00835704" w:rsidRDefault="00540C6B" w:rsidP="00B54CE9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Bajar el fuego a medio.</w:t>
            </w:r>
          </w:p>
        </w:tc>
        <w:tc>
          <w:tcPr>
            <w:tcW w:w="1511" w:type="dxa"/>
          </w:tcPr>
          <w:p w14:paraId="0817D7D5" w14:textId="0AD2ABA5" w:rsidR="00835704" w:rsidRPr="001C2A3C" w:rsidRDefault="00360046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60046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15BFB789" w14:textId="0051A947" w:rsidR="00835704" w:rsidRPr="001C2A3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76F0BC3D" w14:textId="0CE83224" w:rsidR="00835704" w:rsidRDefault="00540C6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835704" w14:paraId="518973C3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43E0BF7E" w14:textId="5284899B" w:rsidR="00835704" w:rsidRDefault="000F0F67" w:rsidP="00B54CE9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Agregar los 400 gramos de pure de tomate y los 170 gramos de concentrado de tomate.</w:t>
            </w:r>
          </w:p>
        </w:tc>
        <w:tc>
          <w:tcPr>
            <w:tcW w:w="1511" w:type="dxa"/>
          </w:tcPr>
          <w:p w14:paraId="201F213D" w14:textId="6731B142" w:rsidR="00835704" w:rsidRPr="001C2A3C" w:rsidRDefault="00360046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60046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654ADA2E" w14:textId="57D7A903" w:rsidR="00835704" w:rsidRPr="001C2A3C" w:rsidRDefault="00B417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03A0F952" w14:textId="606BFDAF" w:rsidR="00835704" w:rsidRDefault="00300DE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835704" w14:paraId="2DCF30A1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5FB9E829" w14:textId="52BFF3E4" w:rsidR="00835704" w:rsidRDefault="00195FEC" w:rsidP="00B54CE9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 xml:space="preserve">Mezclar hasta que el tomate pierda la acidez y tome un color </w:t>
            </w:r>
            <w:r w:rsidR="00EE5ACF">
              <w:rPr>
                <w:b w:val="0"/>
                <w:bCs w:val="0"/>
                <w:lang w:val="es-ES_tradnl"/>
              </w:rPr>
              <w:t>rojo ligeramente oscuro.</w:t>
            </w:r>
          </w:p>
        </w:tc>
        <w:tc>
          <w:tcPr>
            <w:tcW w:w="1511" w:type="dxa"/>
          </w:tcPr>
          <w:p w14:paraId="7A0C53D8" w14:textId="6124EBF8" w:rsidR="00835704" w:rsidRPr="001C2A3C" w:rsidRDefault="00360046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60046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45F97556" w14:textId="077BB5FB" w:rsidR="00835704" w:rsidRPr="001C2A3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0E17456D" w14:textId="28FC5FF9" w:rsidR="00835704" w:rsidRDefault="00EE5ACF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873EC2" w14:paraId="70E2D58A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00045DFA" w14:textId="51D44004" w:rsidR="00873EC2" w:rsidRDefault="006E359D" w:rsidP="00B54CE9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 xml:space="preserve">Agregar </w:t>
            </w:r>
            <w:r w:rsidR="006E50A3">
              <w:rPr>
                <w:b w:val="0"/>
                <w:bCs w:val="0"/>
                <w:lang w:val="es-ES_tradnl"/>
              </w:rPr>
              <w:t xml:space="preserve">los </w:t>
            </w:r>
            <w:r w:rsidR="00054DEE">
              <w:rPr>
                <w:b w:val="0"/>
                <w:bCs w:val="0"/>
                <w:lang w:val="es-ES_tradnl"/>
              </w:rPr>
              <w:t>1</w:t>
            </w:r>
            <w:r w:rsidR="006E50A3">
              <w:rPr>
                <w:b w:val="0"/>
                <w:bCs w:val="0"/>
                <w:lang w:val="es-ES_tradnl"/>
              </w:rPr>
              <w:t>00ml d</w:t>
            </w:r>
            <w:r>
              <w:rPr>
                <w:b w:val="0"/>
                <w:bCs w:val="0"/>
                <w:lang w:val="es-ES_tradnl"/>
              </w:rPr>
              <w:t>el caldo de carne y</w:t>
            </w:r>
            <w:r w:rsidR="00054DEE">
              <w:rPr>
                <w:b w:val="0"/>
                <w:bCs w:val="0"/>
                <w:lang w:val="es-ES_tradnl"/>
              </w:rPr>
              <w:t xml:space="preserve"> 100ml de</w:t>
            </w:r>
            <w:r>
              <w:rPr>
                <w:b w:val="0"/>
                <w:bCs w:val="0"/>
                <w:lang w:val="es-ES_tradnl"/>
              </w:rPr>
              <w:t xml:space="preserve"> la leche</w:t>
            </w:r>
            <w:r w:rsidR="00054DEE">
              <w:rPr>
                <w:b w:val="0"/>
                <w:bCs w:val="0"/>
                <w:lang w:val="es-ES_tradnl"/>
              </w:rPr>
              <w:t>.</w:t>
            </w:r>
          </w:p>
        </w:tc>
        <w:tc>
          <w:tcPr>
            <w:tcW w:w="1511" w:type="dxa"/>
          </w:tcPr>
          <w:p w14:paraId="4295E7FB" w14:textId="4703E894" w:rsidR="00873EC2" w:rsidRPr="001C2A3C" w:rsidRDefault="00360046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60046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0BF16FD0" w14:textId="30011089" w:rsidR="00873EC2" w:rsidRPr="001C2A3C" w:rsidRDefault="00B417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485B47EB" w14:textId="605DE932" w:rsidR="00873EC2" w:rsidRDefault="00A5481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873EC2" w14:paraId="781B81A7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338C8887" w14:textId="09C877B3" w:rsidR="00873EC2" w:rsidRDefault="00A54810" w:rsidP="00B54CE9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 xml:space="preserve">Esperar hasta llegar a su punto de </w:t>
            </w:r>
            <w:r w:rsidR="00BE2CD3">
              <w:rPr>
                <w:b w:val="0"/>
                <w:bCs w:val="0"/>
                <w:lang w:val="es-ES_tradnl"/>
              </w:rPr>
              <w:t>ebullición</w:t>
            </w:r>
            <w:r w:rsidR="00B0067C">
              <w:rPr>
                <w:b w:val="0"/>
                <w:bCs w:val="0"/>
                <w:lang w:val="es-ES_tradnl"/>
              </w:rPr>
              <w:t>.</w:t>
            </w:r>
          </w:p>
        </w:tc>
        <w:tc>
          <w:tcPr>
            <w:tcW w:w="1511" w:type="dxa"/>
          </w:tcPr>
          <w:p w14:paraId="315E7324" w14:textId="68D0217E" w:rsidR="00873EC2" w:rsidRPr="001C2A3C" w:rsidRDefault="00360046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60046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0F740C97" w14:textId="33E43402" w:rsidR="00873EC2" w:rsidRPr="001C2A3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7213AE88" w14:textId="798FB848" w:rsidR="00873EC2" w:rsidRDefault="00F0340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873EC2" w14:paraId="2C54F2E3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2DCF0B86" w14:textId="18656D49" w:rsidR="00873EC2" w:rsidRDefault="00BE2CD3" w:rsidP="00B54CE9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>Bajar el fuego al mínimo.</w:t>
            </w:r>
          </w:p>
        </w:tc>
        <w:tc>
          <w:tcPr>
            <w:tcW w:w="1511" w:type="dxa"/>
          </w:tcPr>
          <w:p w14:paraId="7AF9DA2F" w14:textId="41140F9A" w:rsidR="00873EC2" w:rsidRPr="001C2A3C" w:rsidRDefault="002B4A38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2B4A38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5E343A5A" w14:textId="54ABFB34" w:rsidR="00873EC2" w:rsidRPr="001C2A3C" w:rsidRDefault="00B417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14AF8383" w14:textId="26316457" w:rsidR="00873EC2" w:rsidRDefault="00300DE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300DE2" w14:paraId="260868E9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30E51877" w14:textId="74C25185" w:rsidR="00300DE2" w:rsidRDefault="00300DE2" w:rsidP="00B54CE9">
            <w:pPr>
              <w:jc w:val="both"/>
              <w:rPr>
                <w:b w:val="0"/>
                <w:bCs w:val="0"/>
                <w:lang w:val="es-ES_tradnl"/>
              </w:rPr>
            </w:pPr>
            <w:r>
              <w:rPr>
                <w:b w:val="0"/>
                <w:bCs w:val="0"/>
                <w:lang w:val="es-ES_tradnl"/>
              </w:rPr>
              <w:t xml:space="preserve">Colocar el cronometro por </w:t>
            </w:r>
            <w:r w:rsidR="00354054">
              <w:rPr>
                <w:b w:val="0"/>
                <w:bCs w:val="0"/>
                <w:lang w:val="es-ES_tradnl"/>
              </w:rPr>
              <w:t>2.5 horas.</w:t>
            </w:r>
          </w:p>
        </w:tc>
        <w:tc>
          <w:tcPr>
            <w:tcW w:w="1511" w:type="dxa"/>
          </w:tcPr>
          <w:p w14:paraId="5FE858FB" w14:textId="19499CAB" w:rsidR="00300DE2" w:rsidRPr="001C2A3C" w:rsidRDefault="002B4A38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Scrum </w:t>
            </w:r>
            <w:proofErr w:type="gramStart"/>
            <w:r>
              <w:rPr>
                <w:rFonts w:cs="Arial"/>
                <w:szCs w:val="20"/>
                <w:lang w:val="es-ES_tradnl"/>
              </w:rPr>
              <w:t>Master</w:t>
            </w:r>
            <w:proofErr w:type="gramEnd"/>
            <w:r w:rsidR="009E338A">
              <w:rPr>
                <w:rFonts w:cs="Arial"/>
                <w:szCs w:val="20"/>
                <w:lang w:val="es-ES_tradnl"/>
              </w:rPr>
              <w:t>.</w:t>
            </w:r>
          </w:p>
        </w:tc>
        <w:tc>
          <w:tcPr>
            <w:tcW w:w="1304" w:type="dxa"/>
          </w:tcPr>
          <w:p w14:paraId="6FAA8786" w14:textId="64D0E8DC" w:rsidR="00300DE2" w:rsidRPr="001C2A3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7C1E008F" w14:textId="5DBE56CC" w:rsidR="00300DE2" w:rsidRDefault="0035405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873EC2" w14:paraId="485B438D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76A523FC" w14:textId="3BC3BE81" w:rsidR="00E81F52" w:rsidRPr="00E81F52" w:rsidRDefault="00E81F52" w:rsidP="00B54CE9">
            <w:pPr>
              <w:jc w:val="both"/>
              <w:rPr>
                <w:b w:val="0"/>
                <w:bCs w:val="0"/>
              </w:rPr>
            </w:pPr>
            <w:r w:rsidRPr="00E81F52">
              <w:rPr>
                <w:b w:val="0"/>
                <w:bCs w:val="0"/>
              </w:rPr>
              <w:t>Cocinar</w:t>
            </w:r>
            <w:r w:rsidR="00354054" w:rsidRPr="00E81F52">
              <w:rPr>
                <w:b w:val="0"/>
                <w:bCs w:val="0"/>
              </w:rPr>
              <w:t xml:space="preserve"> </w:t>
            </w:r>
            <w:r w:rsidRPr="00E81F52">
              <w:rPr>
                <w:b w:val="0"/>
                <w:bCs w:val="0"/>
              </w:rPr>
              <w:t>con tapa semiabierta.</w:t>
            </w:r>
          </w:p>
          <w:p w14:paraId="4641A51A" w14:textId="77777777" w:rsidR="00873EC2" w:rsidRDefault="00873EC2" w:rsidP="00B54CE9">
            <w:pPr>
              <w:jc w:val="both"/>
              <w:rPr>
                <w:b w:val="0"/>
                <w:bCs w:val="0"/>
                <w:lang w:val="es-ES_tradnl"/>
              </w:rPr>
            </w:pPr>
          </w:p>
        </w:tc>
        <w:tc>
          <w:tcPr>
            <w:tcW w:w="1511" w:type="dxa"/>
          </w:tcPr>
          <w:p w14:paraId="5F679E00" w14:textId="6247B293" w:rsidR="00873EC2" w:rsidRPr="001C2A3C" w:rsidRDefault="002B4A38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2B4A38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252551C0" w14:textId="3D821A23" w:rsidR="00873EC2" w:rsidRPr="001C2A3C" w:rsidRDefault="00B417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23BDEDDF" w14:textId="53A22779" w:rsidR="00873EC2" w:rsidRDefault="004A5E5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50</w:t>
            </w:r>
          </w:p>
        </w:tc>
      </w:tr>
      <w:tr w:rsidR="005E2042" w14:paraId="29981525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047948F4" w14:textId="7AED8F54" w:rsidR="005E2042" w:rsidRPr="00E81F52" w:rsidRDefault="005E2042" w:rsidP="00B54CE9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Revolver la salsa cada 20 minutos para evitar que se pegue.</w:t>
            </w:r>
          </w:p>
        </w:tc>
        <w:tc>
          <w:tcPr>
            <w:tcW w:w="1511" w:type="dxa"/>
          </w:tcPr>
          <w:p w14:paraId="3BF06AFE" w14:textId="232BAF4E" w:rsidR="005E2042" w:rsidRPr="001C2A3C" w:rsidRDefault="002B4A38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2B4A38">
              <w:rPr>
                <w:rFonts w:cs="Arial"/>
                <w:szCs w:val="20"/>
              </w:rPr>
              <w:t xml:space="preserve">Equipo de </w:t>
            </w:r>
            <w:r w:rsidR="00455680">
              <w:rPr>
                <w:rFonts w:cs="Arial"/>
                <w:szCs w:val="20"/>
              </w:rPr>
              <w:t>desarrollo</w:t>
            </w:r>
            <w:r w:rsidR="009E338A"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11456E83" w14:textId="43317EDD" w:rsidR="005E2042" w:rsidRPr="001C2A3C" w:rsidRDefault="00B417B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2FAD6212" w14:textId="688F50FC" w:rsidR="005E2042" w:rsidRDefault="00300DE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5E2042" w14:paraId="7F4ED67A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263463C1" w14:textId="485C41E2" w:rsidR="005E2042" w:rsidRDefault="00846940" w:rsidP="00B54CE9">
            <w:pPr>
              <w:jc w:val="both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 xml:space="preserve">Cuando ya este la salsa, va a estar espesa sin trozos de carne masticable y con un color rojo brillante </w:t>
            </w:r>
            <w:r w:rsidR="00373F1A">
              <w:rPr>
                <w:b w:val="0"/>
                <w:bCs w:val="0"/>
              </w:rPr>
              <w:t>ligeramente oscuro.</w:t>
            </w:r>
          </w:p>
        </w:tc>
        <w:tc>
          <w:tcPr>
            <w:tcW w:w="1511" w:type="dxa"/>
          </w:tcPr>
          <w:p w14:paraId="42E397F0" w14:textId="0BB2A09B" w:rsidR="005E2042" w:rsidRPr="001C2A3C" w:rsidRDefault="009E338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proofErr w:type="spellStart"/>
            <w:r>
              <w:rPr>
                <w:rFonts w:cs="Arial"/>
                <w:szCs w:val="20"/>
              </w:rPr>
              <w:t>Product</w:t>
            </w:r>
            <w:proofErr w:type="spellEnd"/>
            <w:r>
              <w:rPr>
                <w:rFonts w:cs="Arial"/>
                <w:szCs w:val="20"/>
              </w:rPr>
              <w:t xml:space="preserve"> </w:t>
            </w:r>
            <w:proofErr w:type="spellStart"/>
            <w:r>
              <w:rPr>
                <w:rFonts w:cs="Arial"/>
                <w:szCs w:val="20"/>
              </w:rPr>
              <w:t>Owner</w:t>
            </w:r>
            <w:proofErr w:type="spellEnd"/>
            <w:r>
              <w:rPr>
                <w:rFonts w:cs="Arial"/>
                <w:szCs w:val="20"/>
              </w:rPr>
              <w:t>.</w:t>
            </w:r>
          </w:p>
        </w:tc>
        <w:tc>
          <w:tcPr>
            <w:tcW w:w="1304" w:type="dxa"/>
          </w:tcPr>
          <w:p w14:paraId="3048B9B4" w14:textId="5CDCCF6E" w:rsidR="005E2042" w:rsidRPr="001C2A3C" w:rsidRDefault="00B417B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1134D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7108F293" w14:textId="199D9804" w:rsidR="005E2042" w:rsidRDefault="009E764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9D1F28" w14:paraId="0B196C3D" w14:textId="77777777" w:rsidTr="000A7C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6" w:type="dxa"/>
            <w:gridSpan w:val="3"/>
            <w:shd w:val="clear" w:color="auto" w:fill="92D050"/>
          </w:tcPr>
          <w:p w14:paraId="66DBDF90" w14:textId="11A603E2" w:rsidR="009D1F28" w:rsidRPr="001C2A3C" w:rsidRDefault="009D1F28" w:rsidP="00B54CE9">
            <w:pPr>
              <w:jc w:val="both"/>
              <w:rPr>
                <w:rFonts w:cs="Arial"/>
                <w:szCs w:val="20"/>
                <w:lang w:val="es-ES_tradnl"/>
              </w:rPr>
            </w:pPr>
            <w:r>
              <w:t>Tiempo total del Sprint 3 (Minutos)</w:t>
            </w:r>
            <w:r w:rsidR="00EC7A31">
              <w:t>:</w:t>
            </w:r>
            <w:r w:rsidR="00C370AF">
              <w:t>2</w:t>
            </w:r>
            <w:r w:rsidR="003C6460">
              <w:t>20</w:t>
            </w:r>
            <w:r w:rsidR="00C370AF">
              <w:t xml:space="preserve"> minutos</w:t>
            </w:r>
          </w:p>
        </w:tc>
        <w:tc>
          <w:tcPr>
            <w:tcW w:w="1645" w:type="dxa"/>
            <w:shd w:val="clear" w:color="auto" w:fill="92D050"/>
          </w:tcPr>
          <w:p w14:paraId="1C1C774C" w14:textId="6CA9FB7C" w:rsidR="009D1F28" w:rsidRDefault="00C672E3" w:rsidP="00B54CE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20</w:t>
            </w:r>
          </w:p>
        </w:tc>
      </w:tr>
    </w:tbl>
    <w:p w14:paraId="67C38686" w14:textId="008F78F5" w:rsidR="009A49CE" w:rsidRDefault="00AB489B" w:rsidP="007E3266">
      <w:pPr>
        <w:pStyle w:val="Descripcin"/>
        <w:rPr>
          <w:lang w:val="es-ES_tradnl"/>
        </w:rPr>
      </w:pPr>
      <w:bookmarkStart w:id="36" w:name="_Toc194849597"/>
      <w:r>
        <w:lastRenderedPageBreak/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11</w:t>
      </w:r>
      <w:r>
        <w:fldChar w:fldCharType="end"/>
      </w:r>
      <w:r>
        <w:t xml:space="preserve"> </w:t>
      </w:r>
      <w:r w:rsidRPr="00EF1A9D">
        <w:t xml:space="preserve">Sprint </w:t>
      </w:r>
      <w:r>
        <w:t>3.</w:t>
      </w:r>
      <w:bookmarkEnd w:id="36"/>
    </w:p>
    <w:p w14:paraId="1350FC9D" w14:textId="77777777" w:rsidR="000F1947" w:rsidRDefault="003604CA" w:rsidP="000F1947">
      <w:pPr>
        <w:keepNext/>
        <w:jc w:val="center"/>
      </w:pPr>
      <w:r>
        <w:rPr>
          <w:noProof/>
          <w:lang w:val="es-ES_tradnl"/>
        </w:rPr>
        <w:drawing>
          <wp:inline distT="0" distB="0" distL="0" distR="0" wp14:anchorId="6B877963" wp14:editId="78BF19C3">
            <wp:extent cx="5379720" cy="2621280"/>
            <wp:effectExtent l="0" t="0" r="0" b="0"/>
            <wp:docPr id="997974952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47" t="13283" r="5435" b="6266"/>
                    <a:stretch/>
                  </pic:blipFill>
                  <pic:spPr bwMode="auto">
                    <a:xfrm>
                      <a:off x="0" y="0"/>
                      <a:ext cx="5383646" cy="26231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312FC78" w14:textId="2BBA7C29" w:rsidR="009E7B46" w:rsidRDefault="000F1947" w:rsidP="000F1947">
      <w:pPr>
        <w:pStyle w:val="Descripcin"/>
        <w:rPr>
          <w:lang w:val="es-ES_tradnl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BA65BC">
        <w:rPr>
          <w:noProof/>
        </w:rPr>
        <w:t>3</w:t>
      </w:r>
      <w:r>
        <w:fldChar w:fldCharType="end"/>
      </w:r>
      <w:r>
        <w:t xml:space="preserve"> Sprint 3.</w:t>
      </w:r>
    </w:p>
    <w:p w14:paraId="66A04EEA" w14:textId="18D70888" w:rsidR="002F7779" w:rsidRDefault="00E134AE" w:rsidP="00B54CE9">
      <w:pPr>
        <w:jc w:val="both"/>
        <w:rPr>
          <w:lang w:val="es-ES_tradnl"/>
        </w:rPr>
      </w:pPr>
      <w:r w:rsidRPr="00E134AE">
        <w:rPr>
          <w:lang w:val="es-ES_tradnl"/>
        </w:rPr>
        <w:t>La Tabla 12 expone las tareas asignadas durante el Sprint 4, centrado en la elaboración del jugo de mora. Por su parte, la Ilustración 4 ilustra las actividades clave llevadas a cabo en este Sprint.</w:t>
      </w:r>
    </w:p>
    <w:p w14:paraId="1C94317D" w14:textId="77777777" w:rsidR="00E134AE" w:rsidRDefault="00E134AE" w:rsidP="00B54CE9">
      <w:pPr>
        <w:jc w:val="both"/>
        <w:rPr>
          <w:lang w:val="es-ES_tradnl"/>
        </w:rPr>
      </w:pPr>
    </w:p>
    <w:tbl>
      <w:tblPr>
        <w:tblStyle w:val="Tablaconcuadrcula6concolores"/>
        <w:tblW w:w="9351" w:type="dxa"/>
        <w:tblLook w:val="04A0" w:firstRow="1" w:lastRow="0" w:firstColumn="1" w:lastColumn="0" w:noHBand="0" w:noVBand="1"/>
      </w:tblPr>
      <w:tblGrid>
        <w:gridCol w:w="4891"/>
        <w:gridCol w:w="1511"/>
        <w:gridCol w:w="1304"/>
        <w:gridCol w:w="1645"/>
      </w:tblGrid>
      <w:tr w:rsidR="00081CFC" w14:paraId="651B3618" w14:textId="77777777" w:rsidTr="00081CF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1" w:type="dxa"/>
            <w:gridSpan w:val="4"/>
            <w:shd w:val="clear" w:color="auto" w:fill="92CDDC" w:themeFill="accent5" w:themeFillTint="99"/>
          </w:tcPr>
          <w:p w14:paraId="0F0C4762" w14:textId="56F61412" w:rsidR="00081CFC" w:rsidRDefault="00081CFC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SPRINT 4: ELABORACION D</w:t>
            </w:r>
            <w:r w:rsidR="00333D49">
              <w:rPr>
                <w:lang w:val="es-ES_tradnl"/>
              </w:rPr>
              <w:t>EL JUGO</w:t>
            </w:r>
          </w:p>
        </w:tc>
      </w:tr>
      <w:tr w:rsidR="00081CFC" w14:paraId="15B24483" w14:textId="77777777" w:rsidTr="00081C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  <w:shd w:val="clear" w:color="auto" w:fill="DAEEF3" w:themeFill="accent5" w:themeFillTint="33"/>
          </w:tcPr>
          <w:p w14:paraId="5FF71919" w14:textId="77777777" w:rsidR="00081CFC" w:rsidRDefault="00081CFC" w:rsidP="00B54CE9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D86DB4">
              <w:rPr>
                <w:lang w:val="es-ES_tradnl"/>
              </w:rPr>
              <w:t>Nombre de la tarea</w:t>
            </w:r>
          </w:p>
        </w:tc>
        <w:tc>
          <w:tcPr>
            <w:tcW w:w="1511" w:type="dxa"/>
            <w:shd w:val="clear" w:color="auto" w:fill="DAEEF3" w:themeFill="accent5" w:themeFillTint="33"/>
          </w:tcPr>
          <w:p w14:paraId="258AC0E1" w14:textId="77777777" w:rsidR="00081CFC" w:rsidRDefault="00081CF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Responsable</w:t>
            </w:r>
          </w:p>
        </w:tc>
        <w:tc>
          <w:tcPr>
            <w:tcW w:w="1304" w:type="dxa"/>
            <w:shd w:val="clear" w:color="auto" w:fill="DAEEF3" w:themeFill="accent5" w:themeFillTint="33"/>
          </w:tcPr>
          <w:p w14:paraId="571647B0" w14:textId="77777777" w:rsidR="00081CFC" w:rsidRPr="00F60D7C" w:rsidRDefault="00081CF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ado</w:t>
            </w:r>
          </w:p>
        </w:tc>
        <w:tc>
          <w:tcPr>
            <w:tcW w:w="1645" w:type="dxa"/>
            <w:shd w:val="clear" w:color="auto" w:fill="DAEEF3" w:themeFill="accent5" w:themeFillTint="33"/>
          </w:tcPr>
          <w:p w14:paraId="0CC8FD83" w14:textId="568FC065" w:rsidR="00081CFC" w:rsidRDefault="00081CF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imado Original</w:t>
            </w:r>
            <w:r w:rsidR="00FB7499">
              <w:rPr>
                <w:b/>
                <w:bCs/>
                <w:lang w:val="es-ES_tradnl"/>
              </w:rPr>
              <w:t xml:space="preserve"> (Minutos)</w:t>
            </w:r>
          </w:p>
        </w:tc>
      </w:tr>
      <w:tr w:rsidR="00081CFC" w14:paraId="1A22CA97" w14:textId="77777777" w:rsidTr="00081CF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72FB18B9" w14:textId="64BAF0EC" w:rsidR="00081CFC" w:rsidRPr="00CA4144" w:rsidRDefault="00CB3B45" w:rsidP="00081CFC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CB3B45">
              <w:rPr>
                <w:rFonts w:cs="Arial"/>
                <w:b w:val="0"/>
                <w:bCs w:val="0"/>
                <w:szCs w:val="20"/>
              </w:rPr>
              <w:t xml:space="preserve">Buscar y seleccionar un recipiente </w:t>
            </w:r>
            <w:r w:rsidR="00C34EFE">
              <w:rPr>
                <w:rFonts w:cs="Arial"/>
                <w:b w:val="0"/>
                <w:bCs w:val="0"/>
                <w:szCs w:val="20"/>
              </w:rPr>
              <w:t xml:space="preserve">para jugo </w:t>
            </w:r>
            <w:r w:rsidRPr="00CB3B45">
              <w:rPr>
                <w:rFonts w:cs="Arial"/>
                <w:b w:val="0"/>
                <w:bCs w:val="0"/>
                <w:szCs w:val="20"/>
              </w:rPr>
              <w:t>resistente, de material apto para bebidas frías, que facilite el mezclado</w:t>
            </w:r>
            <w:r w:rsidR="00F71501">
              <w:rPr>
                <w:rFonts w:cs="Arial"/>
                <w:b w:val="0"/>
                <w:bCs w:val="0"/>
                <w:szCs w:val="20"/>
              </w:rPr>
              <w:t xml:space="preserve"> </w:t>
            </w:r>
            <w:r w:rsidR="00480BCF">
              <w:rPr>
                <w:rFonts w:cs="Arial"/>
                <w:b w:val="0"/>
                <w:bCs w:val="0"/>
                <w:szCs w:val="20"/>
              </w:rPr>
              <w:t>y</w:t>
            </w:r>
            <w:r w:rsidR="00F71501">
              <w:rPr>
                <w:rFonts w:cs="Arial"/>
                <w:b w:val="0"/>
                <w:bCs w:val="0"/>
                <w:szCs w:val="20"/>
              </w:rPr>
              <w:t xml:space="preserve"> q</w:t>
            </w:r>
            <w:r w:rsidR="00480BCF">
              <w:rPr>
                <w:rFonts w:cs="Arial"/>
                <w:b w:val="0"/>
                <w:bCs w:val="0"/>
                <w:szCs w:val="20"/>
              </w:rPr>
              <w:t>ue</w:t>
            </w:r>
            <w:r w:rsidR="004A3A34">
              <w:rPr>
                <w:rFonts w:cs="Arial"/>
                <w:b w:val="0"/>
                <w:bCs w:val="0"/>
                <w:szCs w:val="20"/>
              </w:rPr>
              <w:t xml:space="preserve"> pueda </w:t>
            </w:r>
            <w:r w:rsidR="00396147">
              <w:rPr>
                <w:rFonts w:cs="Arial"/>
                <w:b w:val="0"/>
                <w:bCs w:val="0"/>
                <w:szCs w:val="20"/>
              </w:rPr>
              <w:t xml:space="preserve">almacenar </w:t>
            </w:r>
            <w:r w:rsidR="00BC554A">
              <w:rPr>
                <w:rFonts w:cs="Arial"/>
                <w:b w:val="0"/>
                <w:bCs w:val="0"/>
                <w:szCs w:val="20"/>
              </w:rPr>
              <w:t>1 litro</w:t>
            </w:r>
            <w:r w:rsidR="00396147">
              <w:rPr>
                <w:rFonts w:cs="Arial"/>
                <w:b w:val="0"/>
                <w:bCs w:val="0"/>
                <w:szCs w:val="20"/>
              </w:rPr>
              <w:t xml:space="preserve"> de agua</w:t>
            </w:r>
            <w:r w:rsidR="00BC554A">
              <w:rPr>
                <w:rFonts w:cs="Arial"/>
                <w:b w:val="0"/>
                <w:bCs w:val="0"/>
                <w:szCs w:val="20"/>
              </w:rPr>
              <w:t>.</w:t>
            </w:r>
          </w:p>
        </w:tc>
        <w:tc>
          <w:tcPr>
            <w:tcW w:w="1511" w:type="dxa"/>
          </w:tcPr>
          <w:p w14:paraId="25F067D2" w14:textId="615F7157" w:rsidR="00081CFC" w:rsidRPr="001C2A3C" w:rsidRDefault="0086350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86350A"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12CBAB73" w14:textId="66567C6B" w:rsidR="00081CFC" w:rsidRPr="00F60D7C" w:rsidRDefault="009F66A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2A7D0B2F" w14:textId="1468D5BD" w:rsidR="00081CFC" w:rsidRDefault="009F66A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9F66AC"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081CFC" w14:paraId="7C0119D4" w14:textId="77777777" w:rsidTr="00081C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7195B5E3" w14:textId="7B66B35F" w:rsidR="00081CFC" w:rsidRPr="00CA4144" w:rsidRDefault="004D2CCB" w:rsidP="00081CFC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4D2CCB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Verificar y medir </w:t>
            </w:r>
            <w:r w:rsidR="00B955E9" w:rsidRPr="004D2CCB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800 ml </w:t>
            </w:r>
            <w:r w:rsidRPr="004D2CCB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de agua mineral recomendado para 4 </w:t>
            </w:r>
            <w:r w:rsidR="009F4E17">
              <w:rPr>
                <w:rFonts w:cs="Arial"/>
                <w:b w:val="0"/>
                <w:bCs w:val="0"/>
                <w:szCs w:val="20"/>
                <w:lang w:val="es-ES_tradnl"/>
              </w:rPr>
              <w:t>personas</w:t>
            </w:r>
            <w:r w:rsidR="00B955E9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511" w:type="dxa"/>
          </w:tcPr>
          <w:p w14:paraId="176FC5AC" w14:textId="0596CB73" w:rsidR="00081CFC" w:rsidRPr="001C2A3C" w:rsidRDefault="00ED454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ED454B"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35FF02DE" w14:textId="2376B011" w:rsidR="00081CFC" w:rsidRPr="001C2A3C" w:rsidRDefault="00E4019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131DDF02" w14:textId="3EDC11C6" w:rsidR="00081CFC" w:rsidRPr="001C2A3C" w:rsidRDefault="00E34C9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E34C97"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081CFC" w14:paraId="32A6C9A2" w14:textId="77777777" w:rsidTr="00081CF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5148CC81" w14:textId="7CB16353" w:rsidR="00081CFC" w:rsidRPr="00CA4144" w:rsidRDefault="00577E85" w:rsidP="00081CFC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Sacar </w:t>
            </w:r>
            <w:r w:rsidR="00937FDE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suficientes cubos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de</w:t>
            </w:r>
            <w:r w:rsidR="00AF4326" w:rsidRPr="00AF4326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hielo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de la nevera </w:t>
            </w:r>
            <w:r w:rsidR="00AF4326" w:rsidRPr="00AF4326">
              <w:rPr>
                <w:rFonts w:cs="Arial"/>
                <w:b w:val="0"/>
                <w:bCs w:val="0"/>
                <w:szCs w:val="20"/>
                <w:lang w:val="es-ES_tradnl"/>
              </w:rPr>
              <w:t>(aprox. 300</w:t>
            </w:r>
            <w:r w:rsidR="00AF4326">
              <w:rPr>
                <w:rFonts w:cs="Arial"/>
                <w:b w:val="0"/>
                <w:bCs w:val="0"/>
                <w:szCs w:val="20"/>
                <w:lang w:val="es-ES_tradnl"/>
              </w:rPr>
              <w:t>-4</w:t>
            </w:r>
            <w:r w:rsidR="00AF4326" w:rsidRPr="00AF4326">
              <w:rPr>
                <w:rFonts w:cs="Arial"/>
                <w:b w:val="0"/>
                <w:bCs w:val="0"/>
                <w:szCs w:val="20"/>
                <w:lang w:val="es-ES_tradnl"/>
              </w:rPr>
              <w:t>00 g) y verificar que su temperatura sea ≤0 °C para contrarrestar el ambiente de 45 °C.</w:t>
            </w:r>
          </w:p>
        </w:tc>
        <w:tc>
          <w:tcPr>
            <w:tcW w:w="1511" w:type="dxa"/>
          </w:tcPr>
          <w:p w14:paraId="70DA5FAE" w14:textId="148C3014" w:rsidR="00081CFC" w:rsidRPr="001C2A3C" w:rsidRDefault="00B721E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B721EE"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049588DB" w14:textId="37A0AA97" w:rsidR="00081CFC" w:rsidRPr="001C2A3C" w:rsidRDefault="00E4019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77AFE9BC" w14:textId="7ABA30B9" w:rsidR="00081CFC" w:rsidRPr="001C2A3C" w:rsidRDefault="00E4019C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081CFC" w14:paraId="03F62612" w14:textId="77777777" w:rsidTr="00081C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43921AE7" w14:textId="646FF971" w:rsidR="00081CFC" w:rsidRPr="00CA4144" w:rsidRDefault="003724A6" w:rsidP="00081CFC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3724A6">
              <w:rPr>
                <w:rFonts w:cs="Arial"/>
                <w:b w:val="0"/>
                <w:bCs w:val="0"/>
                <w:szCs w:val="20"/>
                <w:lang w:val="es-ES_tradnl"/>
              </w:rPr>
              <w:t>Seleccionar vasos diferenciados para adultos (300 ml) y para niños (200 ml), considerando la presentación y ergonomía.</w:t>
            </w:r>
          </w:p>
        </w:tc>
        <w:tc>
          <w:tcPr>
            <w:tcW w:w="1511" w:type="dxa"/>
          </w:tcPr>
          <w:p w14:paraId="571EDB98" w14:textId="37ECCC20" w:rsidR="00081CFC" w:rsidRPr="001C2A3C" w:rsidRDefault="00390B3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90B3B"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55DB4197" w14:textId="109CD605" w:rsidR="00081CFC" w:rsidRPr="001C2A3C" w:rsidRDefault="00DB0C43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577022DC" w14:textId="36C14622" w:rsidR="00081CFC" w:rsidRPr="001C2A3C" w:rsidRDefault="0053176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081CFC" w14:paraId="1393CFB8" w14:textId="77777777" w:rsidTr="00081CF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151F3358" w14:textId="7A9D300F" w:rsidR="00081CFC" w:rsidRPr="00977D0B" w:rsidRDefault="001E676F" w:rsidP="00BE69CA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1E676F">
              <w:rPr>
                <w:rFonts w:cs="Arial"/>
                <w:b w:val="0"/>
                <w:bCs w:val="0"/>
                <w:szCs w:val="20"/>
                <w:lang w:val="es-ES_tradnl"/>
              </w:rPr>
              <w:t>Verificar y pesar la cantidad exacta de moras</w:t>
            </w:r>
            <w:r w:rsidR="00BB4716">
              <w:rPr>
                <w:rFonts w:cs="Arial"/>
                <w:b w:val="0"/>
                <w:bCs w:val="0"/>
                <w:szCs w:val="20"/>
                <w:lang w:val="es-ES_tradnl"/>
              </w:rPr>
              <w:t>. A</w:t>
            </w:r>
            <w:r w:rsidR="005136D7" w:rsidRPr="001E676F">
              <w:rPr>
                <w:rFonts w:cs="Arial"/>
                <w:b w:val="0"/>
                <w:bCs w:val="0"/>
                <w:szCs w:val="20"/>
                <w:lang w:val="es-ES_tradnl"/>
              </w:rPr>
              <w:t>prox</w:t>
            </w:r>
            <w:r w:rsidR="005136D7">
              <w:rPr>
                <w:rFonts w:cs="Arial"/>
                <w:b w:val="0"/>
                <w:bCs w:val="0"/>
                <w:szCs w:val="20"/>
                <w:lang w:val="es-ES_tradnl"/>
              </w:rPr>
              <w:t>imadamente</w:t>
            </w:r>
            <w:r w:rsidRPr="001E676F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>1</w:t>
            </w:r>
            <w:r w:rsidRPr="001E676F">
              <w:rPr>
                <w:rFonts w:cs="Arial"/>
                <w:b w:val="0"/>
                <w:bCs w:val="0"/>
                <w:szCs w:val="20"/>
                <w:lang w:val="es-ES_tradnl"/>
              </w:rPr>
              <w:t>00 g</w:t>
            </w:r>
            <w:r w:rsidR="005136D7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recomendado para 4 personas</w:t>
            </w:r>
            <w:r w:rsidRPr="001E676F">
              <w:rPr>
                <w:rFonts w:cs="Arial"/>
                <w:b w:val="0"/>
                <w:bCs w:val="0"/>
                <w:szCs w:val="20"/>
                <w:lang w:val="es-ES_tradnl"/>
              </w:rPr>
              <w:t>.</w:t>
            </w:r>
          </w:p>
        </w:tc>
        <w:tc>
          <w:tcPr>
            <w:tcW w:w="1511" w:type="dxa"/>
          </w:tcPr>
          <w:p w14:paraId="69017049" w14:textId="7C20DFD5" w:rsidR="00081CFC" w:rsidRPr="001C2A3C" w:rsidRDefault="00C814B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C814B2"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773D9EFF" w14:textId="276A5E6F" w:rsidR="00081CFC" w:rsidRPr="001C2A3C" w:rsidRDefault="002E029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12098DDB" w14:textId="5D317844" w:rsidR="00081CFC" w:rsidRPr="001C2A3C" w:rsidRDefault="0004013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081CFC" w14:paraId="2E152D42" w14:textId="77777777" w:rsidTr="00081C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2894926C" w14:textId="71312907" w:rsidR="00081CFC" w:rsidRPr="00CA4144" w:rsidRDefault="004B7DFB" w:rsidP="00081CFC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977D0B">
              <w:rPr>
                <w:rFonts w:cs="Arial"/>
                <w:b w:val="0"/>
                <w:bCs w:val="0"/>
                <w:szCs w:val="20"/>
                <w:lang w:val="es-ES_tradnl"/>
              </w:rPr>
              <w:t>Limpiar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="005136D7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las </w:t>
            </w:r>
            <w:r w:rsidRPr="00977D0B">
              <w:rPr>
                <w:rFonts w:cs="Arial"/>
                <w:b w:val="0"/>
                <w:bCs w:val="0"/>
                <w:szCs w:val="20"/>
                <w:lang w:val="es-ES_tradnl"/>
              </w:rPr>
              <w:t>moras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Pr="00977D0B">
              <w:rPr>
                <w:rFonts w:cs="Arial"/>
                <w:b w:val="0"/>
                <w:bCs w:val="0"/>
                <w:szCs w:val="20"/>
                <w:lang w:val="es-ES_tradnl"/>
              </w:rPr>
              <w:t>con agua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Pr="00977D0B">
              <w:rPr>
                <w:rFonts w:cs="Arial"/>
                <w:b w:val="0"/>
                <w:bCs w:val="0"/>
                <w:szCs w:val="20"/>
                <w:lang w:val="es-ES_tradnl"/>
              </w:rPr>
              <w:t>potable, eliminando suciedad y residuos para asegurar una bebida saludable.</w:t>
            </w:r>
            <w:r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</w:p>
        </w:tc>
        <w:tc>
          <w:tcPr>
            <w:tcW w:w="1511" w:type="dxa"/>
          </w:tcPr>
          <w:p w14:paraId="66C20522" w14:textId="41E24F34" w:rsidR="00081CFC" w:rsidRPr="001C2A3C" w:rsidRDefault="003D51A8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3C4BE9A1" w14:textId="6BCB3CAE" w:rsidR="00081CFC" w:rsidRPr="001C2A3C" w:rsidRDefault="00DB0C43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474E9E21" w14:textId="6B1EDE7C" w:rsidR="00081CFC" w:rsidRPr="001C2A3C" w:rsidRDefault="00F84F60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7</w:t>
            </w:r>
          </w:p>
        </w:tc>
      </w:tr>
      <w:tr w:rsidR="00081CFC" w14:paraId="094CD4FB" w14:textId="77777777" w:rsidTr="00081CF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7D760B93" w14:textId="5D667A38" w:rsidR="00081CFC" w:rsidRPr="007117E6" w:rsidRDefault="004B7DFB" w:rsidP="00081CFC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065C1F">
              <w:rPr>
                <w:rFonts w:cs="Arial"/>
                <w:b w:val="0"/>
                <w:bCs w:val="0"/>
                <w:szCs w:val="20"/>
                <w:lang w:val="es-ES_tradnl"/>
              </w:rPr>
              <w:t>Retirar cuidadosamente hojas y tallos para evitar sabores amargos y asegurar la pureza del jugo.</w:t>
            </w:r>
          </w:p>
        </w:tc>
        <w:tc>
          <w:tcPr>
            <w:tcW w:w="1511" w:type="dxa"/>
          </w:tcPr>
          <w:p w14:paraId="34A6F4FF" w14:textId="3FF56A46" w:rsidR="00081CFC" w:rsidRPr="001C2A3C" w:rsidRDefault="00E34A8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E34A87"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0411B860" w14:textId="6EE3C842" w:rsidR="00081CFC" w:rsidRPr="00F60D7C" w:rsidRDefault="00DB0C43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36DAF745" w14:textId="4C49A73B" w:rsidR="00081CFC" w:rsidRDefault="00456E3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081CFC" w14:paraId="2C44C17E" w14:textId="77777777" w:rsidTr="00081C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63935C86" w14:textId="4B3BC384" w:rsidR="00081CFC" w:rsidRPr="00CA4144" w:rsidRDefault="00AE13A7" w:rsidP="00081CFC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AE13A7">
              <w:rPr>
                <w:rFonts w:cs="Arial"/>
                <w:b w:val="0"/>
                <w:bCs w:val="0"/>
                <w:szCs w:val="20"/>
                <w:lang w:val="es-ES_tradnl"/>
              </w:rPr>
              <w:t>Configurar la licuadora</w:t>
            </w:r>
            <w:r w:rsidR="00891CE7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e</w:t>
            </w:r>
            <w:r w:rsidRPr="00AE13A7">
              <w:rPr>
                <w:rFonts w:cs="Arial"/>
                <w:b w:val="0"/>
                <w:bCs w:val="0"/>
                <w:szCs w:val="20"/>
                <w:lang w:val="es-ES_tradnl"/>
              </w:rPr>
              <w:t>stablec</w:t>
            </w:r>
            <w:r w:rsidR="00891CE7">
              <w:rPr>
                <w:rFonts w:cs="Arial"/>
                <w:b w:val="0"/>
                <w:bCs w:val="0"/>
                <w:szCs w:val="20"/>
                <w:lang w:val="es-ES_tradnl"/>
              </w:rPr>
              <w:t>iendo</w:t>
            </w:r>
            <w:r w:rsidRPr="00AE13A7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revoluciones altas (idealmente velocidad máxima o alrededor de 20,000 rpm) y programar un tiempo de licuado entre 45 </w:t>
            </w:r>
            <w:proofErr w:type="spellStart"/>
            <w:r w:rsidRPr="00AE13A7">
              <w:rPr>
                <w:rFonts w:cs="Arial"/>
                <w:b w:val="0"/>
                <w:bCs w:val="0"/>
                <w:szCs w:val="20"/>
                <w:lang w:val="es-ES_tradnl"/>
              </w:rPr>
              <w:t>seg</w:t>
            </w:r>
            <w:proofErr w:type="spellEnd"/>
            <w:r w:rsidRPr="00AE13A7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y 1 min.</w:t>
            </w:r>
          </w:p>
        </w:tc>
        <w:tc>
          <w:tcPr>
            <w:tcW w:w="1511" w:type="dxa"/>
          </w:tcPr>
          <w:p w14:paraId="27517B7D" w14:textId="6465B525" w:rsidR="00081CFC" w:rsidRPr="001C2A3C" w:rsidRDefault="00AC797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AC7971"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7BFB3915" w14:textId="6672F6BB" w:rsidR="00081CFC" w:rsidRPr="001C2A3C" w:rsidRDefault="00DB0C43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6FC9D030" w14:textId="0C3B2CAB" w:rsidR="00081CFC" w:rsidRPr="001C2A3C" w:rsidRDefault="00011C2F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081CFC" w14:paraId="0E83FB64" w14:textId="77777777" w:rsidTr="00081CF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64BFC295" w14:textId="144CD87E" w:rsidR="00081CFC" w:rsidRPr="00CA4144" w:rsidRDefault="000E63E2" w:rsidP="00081CFC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0E63E2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Licuar moras con </w:t>
            </w:r>
            <w:r w:rsidR="00931816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el </w:t>
            </w:r>
            <w:r w:rsidRPr="000E63E2">
              <w:rPr>
                <w:rFonts w:cs="Arial"/>
                <w:b w:val="0"/>
                <w:bCs w:val="0"/>
                <w:szCs w:val="20"/>
                <w:lang w:val="es-ES_tradnl"/>
              </w:rPr>
              <w:t>agua mineral</w:t>
            </w:r>
            <w:r w:rsidR="006C0B35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</w:t>
            </w:r>
            <w:r w:rsidRPr="000E63E2">
              <w:rPr>
                <w:rFonts w:cs="Arial"/>
                <w:b w:val="0"/>
                <w:bCs w:val="0"/>
                <w:szCs w:val="20"/>
                <w:lang w:val="es-ES_tradnl"/>
              </w:rPr>
              <w:t>sin agregar azúcar para obtener un jugo homogéneo.</w:t>
            </w:r>
          </w:p>
        </w:tc>
        <w:tc>
          <w:tcPr>
            <w:tcW w:w="1511" w:type="dxa"/>
          </w:tcPr>
          <w:p w14:paraId="2B98B6BB" w14:textId="23BBAD40" w:rsidR="00081CFC" w:rsidRPr="001C2A3C" w:rsidRDefault="006C7777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C814B2"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1CA6ED4A" w14:textId="717A6B70" w:rsidR="00081CFC" w:rsidRPr="001C2A3C" w:rsidRDefault="00DB0C43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4AEA030E" w14:textId="0D4521FC" w:rsidR="00081CFC" w:rsidRPr="001C2A3C" w:rsidRDefault="00011C2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0E63E2" w14:paraId="3AB878F8" w14:textId="77777777" w:rsidTr="000E63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0F2F5D92" w14:textId="735F6303" w:rsidR="000E63E2" w:rsidRPr="00FA46D1" w:rsidRDefault="00FA46D1" w:rsidP="004B7DFB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FA46D1">
              <w:rPr>
                <w:rFonts w:cs="Arial"/>
                <w:b w:val="0"/>
                <w:bCs w:val="0"/>
                <w:szCs w:val="20"/>
                <w:lang w:val="es-ES_tradnl"/>
              </w:rPr>
              <w:lastRenderedPageBreak/>
              <w:t xml:space="preserve">Pasar </w:t>
            </w:r>
            <w:r w:rsidR="00EE4048">
              <w:rPr>
                <w:rFonts w:cs="Arial"/>
                <w:b w:val="0"/>
                <w:bCs w:val="0"/>
                <w:szCs w:val="20"/>
                <w:lang w:val="es-ES_tradnl"/>
              </w:rPr>
              <w:t>el jugo</w:t>
            </w:r>
            <w:r w:rsidRPr="00FA46D1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por un colador fino para eliminar restos de pulpa y semillas, logrando un jugo suave y limpio.</w:t>
            </w:r>
          </w:p>
        </w:tc>
        <w:tc>
          <w:tcPr>
            <w:tcW w:w="1511" w:type="dxa"/>
          </w:tcPr>
          <w:p w14:paraId="272572DF" w14:textId="72BE77D1" w:rsidR="000E63E2" w:rsidRPr="001C2A3C" w:rsidRDefault="006C777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62B49DC4" w14:textId="4A2C63AC" w:rsidR="000E63E2" w:rsidRPr="00F60D7C" w:rsidRDefault="00A2183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399C4B9B" w14:textId="77777777" w:rsidR="000E63E2" w:rsidRDefault="00EE4048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  <w:p w14:paraId="4615505A" w14:textId="2D665BD5" w:rsidR="000E63E2" w:rsidRPr="001C2A3C" w:rsidRDefault="000E63E2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</w:p>
        </w:tc>
      </w:tr>
      <w:tr w:rsidR="000E63E2" w14:paraId="1BE8FA44" w14:textId="77777777" w:rsidTr="00EE4048">
        <w:trPr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31C1C8D3" w14:textId="27B4ED00" w:rsidR="000E63E2" w:rsidRPr="00F75798" w:rsidRDefault="00F75798" w:rsidP="004B7DFB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proofErr w:type="gramStart"/>
            <w:r w:rsidRPr="00F75798">
              <w:rPr>
                <w:rFonts w:cs="Arial"/>
                <w:b w:val="0"/>
                <w:bCs w:val="0"/>
                <w:szCs w:val="20"/>
                <w:lang w:val="es-ES_tradnl"/>
              </w:rPr>
              <w:t>Confirmar</w:t>
            </w:r>
            <w:proofErr w:type="gramEnd"/>
            <w:r w:rsidRPr="00F75798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 que el jugo tenga </w:t>
            </w:r>
            <w:r w:rsidR="00AC4A3B">
              <w:rPr>
                <w:rFonts w:cs="Arial"/>
                <w:b w:val="0"/>
                <w:bCs w:val="0"/>
                <w:szCs w:val="20"/>
                <w:lang w:val="es-ES_tradnl"/>
              </w:rPr>
              <w:t xml:space="preserve">buen sabor, </w:t>
            </w:r>
            <w:r w:rsidRPr="00F75798">
              <w:rPr>
                <w:rFonts w:cs="Arial"/>
                <w:b w:val="0"/>
                <w:bCs w:val="0"/>
                <w:szCs w:val="20"/>
                <w:lang w:val="es-ES_tradnl"/>
              </w:rPr>
              <w:t>consistencia adecuada.</w:t>
            </w:r>
          </w:p>
        </w:tc>
        <w:tc>
          <w:tcPr>
            <w:tcW w:w="1511" w:type="dxa"/>
          </w:tcPr>
          <w:p w14:paraId="7242019E" w14:textId="1C5F9C8B" w:rsidR="000E63E2" w:rsidRPr="001C2A3C" w:rsidRDefault="00F97C6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proofErr w:type="spellStart"/>
            <w:r w:rsidRPr="00F97C69">
              <w:rPr>
                <w:rFonts w:cs="Arial"/>
                <w:szCs w:val="20"/>
              </w:rPr>
              <w:t>Product</w:t>
            </w:r>
            <w:proofErr w:type="spellEnd"/>
            <w:r w:rsidRPr="00F97C69">
              <w:rPr>
                <w:rFonts w:cs="Arial"/>
                <w:szCs w:val="20"/>
              </w:rPr>
              <w:t xml:space="preserve"> </w:t>
            </w:r>
            <w:proofErr w:type="spellStart"/>
            <w:r w:rsidRPr="00F97C69">
              <w:rPr>
                <w:rFonts w:cs="Arial"/>
                <w:szCs w:val="20"/>
              </w:rPr>
              <w:t>Owner</w:t>
            </w:r>
            <w:proofErr w:type="spellEnd"/>
          </w:p>
        </w:tc>
        <w:tc>
          <w:tcPr>
            <w:tcW w:w="1304" w:type="dxa"/>
          </w:tcPr>
          <w:p w14:paraId="694508BA" w14:textId="23F8A2DD" w:rsidR="000E63E2" w:rsidRPr="00F60D7C" w:rsidRDefault="00A2183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186CAB01" w14:textId="2092E442" w:rsidR="000E63E2" w:rsidRPr="001C2A3C" w:rsidRDefault="001D694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0E63E2" w14:paraId="7D6F8AA2" w14:textId="77777777" w:rsidTr="000E63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63812F45" w14:textId="49562168" w:rsidR="000E63E2" w:rsidRPr="000E63E2" w:rsidRDefault="00146F20" w:rsidP="004B7DFB">
            <w:pPr>
              <w:jc w:val="both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</w:rPr>
              <w:t xml:space="preserve">Distribuir uniformemente el hielo </w:t>
            </w:r>
            <w:r w:rsidR="00FD3421">
              <w:rPr>
                <w:rFonts w:cs="Arial"/>
                <w:b w:val="0"/>
                <w:bCs w:val="0"/>
                <w:szCs w:val="20"/>
              </w:rPr>
              <w:t>(100 g por cada vaso)</w:t>
            </w:r>
            <w:r>
              <w:rPr>
                <w:rFonts w:cs="Arial"/>
                <w:b w:val="0"/>
                <w:bCs w:val="0"/>
                <w:szCs w:val="20"/>
              </w:rPr>
              <w:t xml:space="preserve"> para las 4 personas</w:t>
            </w:r>
            <w:r w:rsidR="00C53249">
              <w:rPr>
                <w:rFonts w:cs="Arial"/>
                <w:b w:val="0"/>
                <w:szCs w:val="20"/>
              </w:rPr>
              <w:t xml:space="preserve"> </w:t>
            </w:r>
            <w:r w:rsidR="00760A81">
              <w:rPr>
                <w:rFonts w:cs="Arial"/>
                <w:b w:val="0"/>
                <w:bCs w:val="0"/>
                <w:szCs w:val="20"/>
              </w:rPr>
              <w:t xml:space="preserve">para </w:t>
            </w:r>
            <w:r w:rsidR="0095748A">
              <w:rPr>
                <w:rFonts w:cs="Arial"/>
                <w:b w:val="0"/>
                <w:bCs w:val="0"/>
                <w:szCs w:val="20"/>
              </w:rPr>
              <w:t>que</w:t>
            </w:r>
            <w:r w:rsidR="00C53249">
              <w:rPr>
                <w:rFonts w:cs="Arial"/>
                <w:b w:val="0"/>
                <w:szCs w:val="20"/>
              </w:rPr>
              <w:t xml:space="preserve"> </w:t>
            </w:r>
            <w:r w:rsidR="00C53249" w:rsidRPr="00F75798">
              <w:rPr>
                <w:rFonts w:cs="Arial"/>
                <w:b w:val="0"/>
                <w:bCs w:val="0"/>
                <w:szCs w:val="20"/>
                <w:lang w:val="es-ES_tradnl"/>
              </w:rPr>
              <w:t>se mantenga fresco (idealmente &lt;10 °C) pese a la temperatura ambiente.</w:t>
            </w:r>
          </w:p>
        </w:tc>
        <w:tc>
          <w:tcPr>
            <w:tcW w:w="1511" w:type="dxa"/>
          </w:tcPr>
          <w:p w14:paraId="6DFF482D" w14:textId="08FDE7EF" w:rsidR="000E63E2" w:rsidRPr="001C2A3C" w:rsidRDefault="006C7777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7580C594" w14:textId="148CC8E9" w:rsidR="000E63E2" w:rsidRPr="00F60D7C" w:rsidRDefault="00A2183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6828B9DF" w14:textId="5D95E558" w:rsidR="000E63E2" w:rsidRPr="001C2A3C" w:rsidRDefault="009408A6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4</w:t>
            </w:r>
          </w:p>
        </w:tc>
      </w:tr>
      <w:tr w:rsidR="009408A6" w14:paraId="2BCE0BA2" w14:textId="777777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5FDC5B91" w14:textId="73F1EAC8" w:rsidR="009408A6" w:rsidRDefault="00204196" w:rsidP="004B7DFB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204196">
              <w:rPr>
                <w:rFonts w:cs="Arial"/>
                <w:b w:val="0"/>
                <w:bCs w:val="0"/>
                <w:szCs w:val="20"/>
              </w:rPr>
              <w:t>Servir el jugo en los vasos correspondientes, asegurando que cada porción tenga la apariencia y frescura deseadas.</w:t>
            </w:r>
          </w:p>
        </w:tc>
        <w:tc>
          <w:tcPr>
            <w:tcW w:w="1511" w:type="dxa"/>
          </w:tcPr>
          <w:p w14:paraId="23B1A2EB" w14:textId="0B7D8B6A" w:rsidR="009408A6" w:rsidRPr="001C2A3C" w:rsidRDefault="00C46E2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70C3D1A8" w14:textId="7F2984E8" w:rsidR="009408A6" w:rsidRPr="00F60D7C" w:rsidRDefault="00A2183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234F1464" w14:textId="57D6DE61" w:rsidR="009408A6" w:rsidRDefault="00A761ED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FE365A" w:rsidRPr="001C2A3C" w14:paraId="5DD749DB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6" w:type="dxa"/>
            <w:gridSpan w:val="3"/>
            <w:shd w:val="clear" w:color="auto" w:fill="92D050"/>
          </w:tcPr>
          <w:p w14:paraId="6C2AC04F" w14:textId="77777777" w:rsidR="00FE365A" w:rsidRPr="001C2A3C" w:rsidRDefault="00FE365A" w:rsidP="00B54CE9">
            <w:pPr>
              <w:jc w:val="both"/>
              <w:rPr>
                <w:rFonts w:cs="Arial"/>
                <w:szCs w:val="20"/>
                <w:lang w:val="es-ES_tradnl"/>
              </w:rPr>
            </w:pPr>
            <w:r>
              <w:t>Tiempo total del Sprint 5 (Minutos)</w:t>
            </w:r>
          </w:p>
        </w:tc>
        <w:tc>
          <w:tcPr>
            <w:tcW w:w="1645" w:type="dxa"/>
            <w:shd w:val="clear" w:color="auto" w:fill="92D050"/>
          </w:tcPr>
          <w:p w14:paraId="3F208691" w14:textId="7448507C" w:rsidR="00FE365A" w:rsidRPr="00291BA5" w:rsidRDefault="00EE441D" w:rsidP="00B54CE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szCs w:val="20"/>
                <w:lang w:val="es-ES_tradnl"/>
              </w:rPr>
            </w:pPr>
            <w:r w:rsidRPr="00291BA5">
              <w:rPr>
                <w:rFonts w:cs="Arial"/>
                <w:b/>
                <w:szCs w:val="20"/>
                <w:lang w:val="es-ES_tradnl"/>
              </w:rPr>
              <w:t>45</w:t>
            </w:r>
          </w:p>
        </w:tc>
      </w:tr>
    </w:tbl>
    <w:p w14:paraId="784FF3DB" w14:textId="515DFC28" w:rsidR="00081CFC" w:rsidRDefault="00AB489B" w:rsidP="007E3266">
      <w:pPr>
        <w:pStyle w:val="Descripcin"/>
      </w:pPr>
      <w:bookmarkStart w:id="37" w:name="_Toc194849598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12</w:t>
      </w:r>
      <w:r>
        <w:fldChar w:fldCharType="end"/>
      </w:r>
      <w:r>
        <w:t xml:space="preserve"> </w:t>
      </w:r>
      <w:r w:rsidRPr="00B00882">
        <w:t xml:space="preserve">Sprint </w:t>
      </w:r>
      <w:r>
        <w:t>4.</w:t>
      </w:r>
      <w:bookmarkEnd w:id="37"/>
    </w:p>
    <w:p w14:paraId="0CE1CA4E" w14:textId="77777777" w:rsidR="000D1AC4" w:rsidRDefault="000B7611" w:rsidP="000D1AC4">
      <w:pPr>
        <w:keepNext/>
        <w:jc w:val="center"/>
      </w:pPr>
      <w:r>
        <w:rPr>
          <w:noProof/>
        </w:rPr>
        <w:drawing>
          <wp:inline distT="0" distB="0" distL="0" distR="0" wp14:anchorId="461C6AE7" wp14:editId="5165A8E4">
            <wp:extent cx="5196840" cy="2323044"/>
            <wp:effectExtent l="0" t="0" r="0" b="0"/>
            <wp:docPr id="1662336939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2336939" name="Imagen 4"/>
                    <pic:cNvPicPr>
                      <a:picLocks noChangeAspect="1" noChangeArrowheads="1"/>
                    </pic:cNvPicPr>
                  </pic:nvPicPr>
                  <pic:blipFill rotWithShape="1">
                    <a:blip r:embed="rId32"/>
                    <a:srcRect l="-1223" t="14929" r="1223" b="6845"/>
                    <a:stretch/>
                  </pic:blipFill>
                  <pic:spPr bwMode="auto">
                    <a:xfrm>
                      <a:off x="0" y="0"/>
                      <a:ext cx="5203899" cy="2326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B451AF" w14:textId="49106A65" w:rsidR="001215D4" w:rsidRPr="001215D4" w:rsidRDefault="000D1AC4" w:rsidP="000D1AC4">
      <w:pPr>
        <w:pStyle w:val="Descripcin"/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BA65BC">
        <w:rPr>
          <w:noProof/>
        </w:rPr>
        <w:t>4</w:t>
      </w:r>
      <w:r>
        <w:fldChar w:fldCharType="end"/>
      </w:r>
      <w:r>
        <w:t xml:space="preserve"> Sprint 4.</w:t>
      </w:r>
    </w:p>
    <w:p w14:paraId="1942D9FB" w14:textId="11A7E9CA" w:rsidR="00081CFC" w:rsidRDefault="00D20F25" w:rsidP="00B54CE9">
      <w:pPr>
        <w:jc w:val="both"/>
        <w:rPr>
          <w:lang w:val="es-ES_tradnl"/>
        </w:rPr>
      </w:pPr>
      <w:r w:rsidRPr="00D20F25">
        <w:rPr>
          <w:lang w:val="es-ES_tradnl"/>
        </w:rPr>
        <w:t>La Tabla 13 presenta las tareas asignadas durante el Sprint 5, orientado al emplatado de los alimentos previamente preparados. Asimismo, la Ilustración 5 muestra las actividades más relevantes desarrolladas en este Sprint.</w:t>
      </w:r>
    </w:p>
    <w:p w14:paraId="0962E555" w14:textId="77777777" w:rsidR="00D20F25" w:rsidRDefault="00D20F25" w:rsidP="00B54CE9">
      <w:pPr>
        <w:jc w:val="both"/>
        <w:rPr>
          <w:lang w:val="es-ES_tradnl"/>
        </w:rPr>
      </w:pPr>
    </w:p>
    <w:tbl>
      <w:tblPr>
        <w:tblStyle w:val="Tablaconcuadrcula6concolores"/>
        <w:tblW w:w="9351" w:type="dxa"/>
        <w:tblLook w:val="04A0" w:firstRow="1" w:lastRow="0" w:firstColumn="1" w:lastColumn="0" w:noHBand="0" w:noVBand="1"/>
      </w:tblPr>
      <w:tblGrid>
        <w:gridCol w:w="4891"/>
        <w:gridCol w:w="1511"/>
        <w:gridCol w:w="1304"/>
        <w:gridCol w:w="1645"/>
      </w:tblGrid>
      <w:tr w:rsidR="00AC32AA" w14:paraId="0CB0317B" w14:textId="77777777" w:rsidTr="00B8048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1" w:type="dxa"/>
            <w:gridSpan w:val="4"/>
            <w:shd w:val="clear" w:color="auto" w:fill="92CDDC" w:themeFill="accent5" w:themeFillTint="99"/>
          </w:tcPr>
          <w:p w14:paraId="0E166869" w14:textId="77777777" w:rsidR="00AC32AA" w:rsidRDefault="00AC32AA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SPRINT 5: EMPLATADO</w:t>
            </w:r>
          </w:p>
        </w:tc>
      </w:tr>
      <w:tr w:rsidR="00AC32AA" w14:paraId="01A8C8F4" w14:textId="77777777" w:rsidTr="00B804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  <w:shd w:val="clear" w:color="auto" w:fill="DAEEF3" w:themeFill="accent5" w:themeFillTint="33"/>
          </w:tcPr>
          <w:p w14:paraId="5E66EB09" w14:textId="77777777" w:rsidR="00AC32AA" w:rsidRDefault="00AC32AA" w:rsidP="00B54CE9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D86DB4">
              <w:rPr>
                <w:lang w:val="es-ES_tradnl"/>
              </w:rPr>
              <w:t>Nombre de la tarea</w:t>
            </w:r>
          </w:p>
        </w:tc>
        <w:tc>
          <w:tcPr>
            <w:tcW w:w="1511" w:type="dxa"/>
            <w:shd w:val="clear" w:color="auto" w:fill="DAEEF3" w:themeFill="accent5" w:themeFillTint="33"/>
          </w:tcPr>
          <w:p w14:paraId="2D53B0AE" w14:textId="77777777" w:rsidR="00AC32AA" w:rsidRDefault="00AC32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Responsable</w:t>
            </w:r>
          </w:p>
        </w:tc>
        <w:tc>
          <w:tcPr>
            <w:tcW w:w="1304" w:type="dxa"/>
            <w:shd w:val="clear" w:color="auto" w:fill="DAEEF3" w:themeFill="accent5" w:themeFillTint="33"/>
          </w:tcPr>
          <w:p w14:paraId="7EADD913" w14:textId="77777777" w:rsidR="00AC32AA" w:rsidRPr="00F60D7C" w:rsidRDefault="00AC32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ado</w:t>
            </w:r>
          </w:p>
        </w:tc>
        <w:tc>
          <w:tcPr>
            <w:tcW w:w="1645" w:type="dxa"/>
            <w:shd w:val="clear" w:color="auto" w:fill="DAEEF3" w:themeFill="accent5" w:themeFillTint="33"/>
          </w:tcPr>
          <w:p w14:paraId="6E6DB43F" w14:textId="77777777" w:rsidR="00AC32AA" w:rsidRDefault="00AC32A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imado Original</w:t>
            </w:r>
          </w:p>
        </w:tc>
      </w:tr>
      <w:tr w:rsidR="00AC32AA" w14:paraId="2DC7E919" w14:textId="77777777" w:rsidTr="00B804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4331FA0E" w14:textId="77777777" w:rsidR="00AC32AA" w:rsidRPr="00CA4144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596009">
              <w:rPr>
                <w:rFonts w:cs="Arial"/>
                <w:b w:val="0"/>
                <w:bCs w:val="0"/>
                <w:szCs w:val="20"/>
              </w:rPr>
              <w:t>Limpiar y desinfectar la superficie donde se colocarán los platos</w:t>
            </w:r>
            <w:r>
              <w:rPr>
                <w:rFonts w:cs="Arial"/>
                <w:b w:val="0"/>
                <w:bCs w:val="0"/>
                <w:szCs w:val="20"/>
              </w:rPr>
              <w:t>.</w:t>
            </w:r>
          </w:p>
        </w:tc>
        <w:tc>
          <w:tcPr>
            <w:tcW w:w="1511" w:type="dxa"/>
          </w:tcPr>
          <w:p w14:paraId="6F52B484" w14:textId="1E67E7FE" w:rsidR="00AC32AA" w:rsidRPr="001C2A3C" w:rsidRDefault="00E34E89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52E4118E" w14:textId="77777777" w:rsidR="00AC32AA" w:rsidRPr="00F60D7C" w:rsidRDefault="00AC32AA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12825A1E" w14:textId="25745F0D" w:rsidR="00AC32AA" w:rsidRDefault="00F906FF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3</w:t>
            </w:r>
          </w:p>
        </w:tc>
      </w:tr>
      <w:tr w:rsidR="00AC32AA" w14:paraId="758B5922" w14:textId="77777777" w:rsidTr="00B804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69462066" w14:textId="77777777" w:rsidR="00AC32AA" w:rsidRPr="00CA4144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8A1911">
              <w:rPr>
                <w:rFonts w:cs="Arial"/>
                <w:b w:val="0"/>
                <w:bCs w:val="0"/>
                <w:szCs w:val="20"/>
              </w:rPr>
              <w:t>Verificar que todos los platos, cubiertos y vasos estén limpios y sin residuos de jabón.</w:t>
            </w:r>
          </w:p>
        </w:tc>
        <w:tc>
          <w:tcPr>
            <w:tcW w:w="1511" w:type="dxa"/>
          </w:tcPr>
          <w:p w14:paraId="4255CB5C" w14:textId="5678310D" w:rsidR="00AC32AA" w:rsidRPr="001C2A3C" w:rsidRDefault="00E34E89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70676E3F" w14:textId="77777777" w:rsidR="00AC32AA" w:rsidRPr="001C2A3C" w:rsidRDefault="00AC32AA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4AFD6152" w14:textId="2A445C84" w:rsidR="00AC32AA" w:rsidRPr="001C2A3C" w:rsidRDefault="00B6291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AC32AA" w14:paraId="45B58DDB" w14:textId="77777777" w:rsidTr="00B804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7DE75F17" w14:textId="77777777" w:rsidR="00AC32AA" w:rsidRPr="00CA4144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8A1911">
              <w:rPr>
                <w:rFonts w:cs="Arial"/>
                <w:b w:val="0"/>
                <w:bCs w:val="0"/>
                <w:szCs w:val="20"/>
              </w:rPr>
              <w:t>Precalentar los platos adultos en el horno a 60°C durante 5 minutos (para mantener la pasta caliente al servir).</w:t>
            </w:r>
          </w:p>
        </w:tc>
        <w:tc>
          <w:tcPr>
            <w:tcW w:w="1511" w:type="dxa"/>
          </w:tcPr>
          <w:p w14:paraId="3037EB5E" w14:textId="4C3B1190" w:rsidR="00AC32AA" w:rsidRPr="001C2A3C" w:rsidRDefault="00E34E89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6C4D5248" w14:textId="77777777" w:rsidR="00AC32AA" w:rsidRPr="001C2A3C" w:rsidRDefault="00AC32AA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6D5A8BE4" w14:textId="3511B1ED" w:rsidR="00AC32AA" w:rsidRPr="001C2A3C" w:rsidRDefault="00260190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AC32AA" w14:paraId="1946D0F6" w14:textId="77777777" w:rsidTr="00B804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610FF747" w14:textId="77777777" w:rsidR="00AC32AA" w:rsidRPr="00CA4144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8A1911">
              <w:rPr>
                <w:rFonts w:cs="Arial"/>
                <w:b w:val="0"/>
                <w:bCs w:val="0"/>
                <w:szCs w:val="20"/>
              </w:rPr>
              <w:t>Elegir platos pequeños con diseño amigable y colorido para los niños (no se precalientan por seguridad).</w:t>
            </w:r>
          </w:p>
        </w:tc>
        <w:tc>
          <w:tcPr>
            <w:tcW w:w="1511" w:type="dxa"/>
          </w:tcPr>
          <w:p w14:paraId="3C8E4E23" w14:textId="4C325673" w:rsidR="00AC32AA" w:rsidRPr="001C2A3C" w:rsidRDefault="00E34E89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3A586B68" w14:textId="77777777" w:rsidR="00AC32AA" w:rsidRPr="001C2A3C" w:rsidRDefault="00AC32AA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6D1D54B0" w14:textId="07AD6778" w:rsidR="00AC32AA" w:rsidRPr="001C2A3C" w:rsidRDefault="009A1DE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AC32AA" w14:paraId="285D89A8" w14:textId="77777777" w:rsidTr="00B804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4CCB2BEF" w14:textId="39843A7A" w:rsidR="00AC32AA" w:rsidRPr="00CA4144" w:rsidRDefault="003667E3" w:rsidP="00B80489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</w:rPr>
              <w:t>Verificar que l</w:t>
            </w:r>
            <w:r w:rsidR="00AC32AA" w:rsidRPr="008A1911">
              <w:rPr>
                <w:rFonts w:cs="Arial"/>
                <w:b w:val="0"/>
                <w:bCs w:val="0"/>
                <w:szCs w:val="20"/>
              </w:rPr>
              <w:t xml:space="preserve">a pasta y la salsa </w:t>
            </w:r>
            <w:r w:rsidR="004747E0">
              <w:rPr>
                <w:rFonts w:cs="Arial"/>
                <w:b w:val="0"/>
                <w:bCs w:val="0"/>
                <w:szCs w:val="20"/>
              </w:rPr>
              <w:t>estén</w:t>
            </w:r>
            <w:r w:rsidR="00AC32AA" w:rsidRPr="008A1911">
              <w:rPr>
                <w:rFonts w:cs="Arial"/>
                <w:b w:val="0"/>
                <w:bCs w:val="0"/>
                <w:szCs w:val="20"/>
              </w:rPr>
              <w:t xml:space="preserve"> entre 65°C y 70°C para el emplatado.</w:t>
            </w:r>
          </w:p>
        </w:tc>
        <w:tc>
          <w:tcPr>
            <w:tcW w:w="1511" w:type="dxa"/>
          </w:tcPr>
          <w:p w14:paraId="29613D01" w14:textId="498BC538" w:rsidR="00AC32AA" w:rsidRPr="001C2A3C" w:rsidRDefault="00E34E89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126E064A" w14:textId="77777777" w:rsidR="00AC32AA" w:rsidRPr="001C2A3C" w:rsidRDefault="00AC32AA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21F3FDD5" w14:textId="1BA6E54B" w:rsidR="00AC32AA" w:rsidRPr="001C2A3C" w:rsidRDefault="00F9431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AC32AA" w14:paraId="2727D482" w14:textId="77777777" w:rsidTr="00B804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2776AB21" w14:textId="77777777" w:rsidR="00AC32AA" w:rsidRPr="008A1911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8A1911">
              <w:rPr>
                <w:rFonts w:cs="Arial"/>
                <w:b w:val="0"/>
                <w:bCs w:val="0"/>
                <w:szCs w:val="20"/>
              </w:rPr>
              <w:t>Mezclar nuevamente pasta con salsa antes de servir para una distribución homogénea.</w:t>
            </w:r>
          </w:p>
        </w:tc>
        <w:tc>
          <w:tcPr>
            <w:tcW w:w="1511" w:type="dxa"/>
          </w:tcPr>
          <w:p w14:paraId="0E8FD434" w14:textId="2F31EABE" w:rsidR="00AC32AA" w:rsidRPr="001C2A3C" w:rsidRDefault="00FB5FAD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3ECC7FBF" w14:textId="77777777" w:rsidR="00AC32AA" w:rsidRPr="001C2A3C" w:rsidRDefault="00AC32AA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464D8659" w14:textId="3A5B6D27" w:rsidR="00AC32AA" w:rsidRPr="001C2A3C" w:rsidRDefault="00526B5E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AC32AA" w14:paraId="445AA703" w14:textId="77777777" w:rsidTr="00B804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5AA2A69E" w14:textId="77777777" w:rsidR="00AC32AA" w:rsidRPr="008A1911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t>Usar tenazas o pinzas para servir la pasta</w:t>
            </w:r>
            <w:r>
              <w:rPr>
                <w:rFonts w:cs="Arial"/>
                <w:b w:val="0"/>
                <w:bCs w:val="0"/>
                <w:szCs w:val="20"/>
                <w:lang w:val="es-MX"/>
              </w:rPr>
              <w:t xml:space="preserve"> de la siguiente forma:</w:t>
            </w:r>
          </w:p>
          <w:p w14:paraId="2CDED7F0" w14:textId="77777777" w:rsidR="00AC32AA" w:rsidRPr="008A1911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lastRenderedPageBreak/>
              <w:t>Adultos: Servir 200 g de pasta boloñesa en platos grandes precalentados.</w:t>
            </w:r>
          </w:p>
          <w:p w14:paraId="7C0ED22C" w14:textId="77777777" w:rsidR="00AC32AA" w:rsidRPr="008A1911" w:rsidRDefault="00AC32AA" w:rsidP="00AC32AA">
            <w:pPr>
              <w:pStyle w:val="Prrafodelista"/>
              <w:numPr>
                <w:ilvl w:val="0"/>
                <w:numId w:val="7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t>Niño de 9 años: Servir aprox</w:t>
            </w:r>
            <w:r>
              <w:rPr>
                <w:rFonts w:cs="Arial"/>
                <w:b w:val="0"/>
                <w:bCs w:val="0"/>
                <w:szCs w:val="20"/>
                <w:lang w:val="es-MX"/>
              </w:rPr>
              <w:t>imadamente</w:t>
            </w: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t xml:space="preserve"> 1</w:t>
            </w:r>
            <w:r>
              <w:rPr>
                <w:rFonts w:cs="Arial"/>
                <w:b w:val="0"/>
                <w:bCs w:val="0"/>
                <w:szCs w:val="20"/>
                <w:lang w:val="es-MX"/>
              </w:rPr>
              <w:t>5</w:t>
            </w: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t>0 g en plato infantil.</w:t>
            </w:r>
          </w:p>
          <w:p w14:paraId="5FA1E6D5" w14:textId="77777777" w:rsidR="00AC32AA" w:rsidRPr="008A1911" w:rsidRDefault="00AC32AA" w:rsidP="00AC32AA">
            <w:pPr>
              <w:pStyle w:val="Prrafodelista"/>
              <w:numPr>
                <w:ilvl w:val="0"/>
                <w:numId w:val="7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t>Niña de 3 años: Servir aprox</w:t>
            </w:r>
            <w:r>
              <w:rPr>
                <w:rFonts w:cs="Arial"/>
                <w:b w:val="0"/>
                <w:bCs w:val="0"/>
                <w:szCs w:val="20"/>
                <w:lang w:val="es-MX"/>
              </w:rPr>
              <w:t>imadamente 10</w:t>
            </w:r>
            <w:r w:rsidRPr="008A1911">
              <w:rPr>
                <w:rFonts w:cs="Arial"/>
                <w:b w:val="0"/>
                <w:bCs w:val="0"/>
                <w:szCs w:val="20"/>
                <w:lang w:val="es-MX"/>
              </w:rPr>
              <w:t>0 g en plato infantil</w:t>
            </w:r>
            <w:r>
              <w:rPr>
                <w:rFonts w:cs="Arial"/>
                <w:b w:val="0"/>
                <w:bCs w:val="0"/>
                <w:szCs w:val="20"/>
                <w:lang w:val="es-MX"/>
              </w:rPr>
              <w:t>.</w:t>
            </w:r>
          </w:p>
          <w:p w14:paraId="6121552A" w14:textId="77777777" w:rsidR="00AC32AA" w:rsidRPr="00CA4144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</w:p>
        </w:tc>
        <w:tc>
          <w:tcPr>
            <w:tcW w:w="1511" w:type="dxa"/>
          </w:tcPr>
          <w:p w14:paraId="56CD19A7" w14:textId="74EC48F9" w:rsidR="00AC32AA" w:rsidRPr="001C2A3C" w:rsidRDefault="00FB5FAD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lastRenderedPageBreak/>
              <w:t xml:space="preserve">Equipo de </w:t>
            </w:r>
            <w:r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155DFD01" w14:textId="77777777" w:rsidR="00AC32AA" w:rsidRPr="001C2A3C" w:rsidRDefault="00AC32AA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51BFC0F7" w14:textId="692AAE60" w:rsidR="00AC32AA" w:rsidRPr="001C2A3C" w:rsidRDefault="004E35D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5</w:t>
            </w:r>
          </w:p>
        </w:tc>
      </w:tr>
      <w:tr w:rsidR="00AC32AA" w14:paraId="7E87FB60" w14:textId="77777777" w:rsidTr="00B804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64C5EB6A" w14:textId="77777777" w:rsidR="00AC32AA" w:rsidRPr="007117E6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562600">
              <w:rPr>
                <w:rFonts w:cs="Arial"/>
                <w:b w:val="0"/>
                <w:bCs w:val="0"/>
                <w:szCs w:val="20"/>
              </w:rPr>
              <w:t>Agregar queso parmesano rallado al gusto en platos adultos y del niño de 9 años. Omitir en el de la niña por edad.</w:t>
            </w:r>
          </w:p>
        </w:tc>
        <w:tc>
          <w:tcPr>
            <w:tcW w:w="1511" w:type="dxa"/>
          </w:tcPr>
          <w:p w14:paraId="17E52CBC" w14:textId="2BA6FB7B" w:rsidR="00AC32AA" w:rsidRPr="001C2A3C" w:rsidRDefault="00FB5FAD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4DF1D900" w14:textId="77777777" w:rsidR="00AC32AA" w:rsidRPr="00F60D7C" w:rsidRDefault="00AC32AA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521EB163" w14:textId="62724B31" w:rsidR="00AC32AA" w:rsidRDefault="0010419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AC32AA" w14:paraId="2BB89527" w14:textId="77777777" w:rsidTr="00B804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41C39EF7" w14:textId="77777777" w:rsidR="00AC32AA" w:rsidRPr="00562600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Servir vino tinto para adultos:</w:t>
            </w:r>
          </w:p>
          <w:p w14:paraId="08B644C6" w14:textId="77777777" w:rsidR="00AC32AA" w:rsidRPr="00562600" w:rsidRDefault="00AC32AA" w:rsidP="00AC32AA">
            <w:pPr>
              <w:numPr>
                <w:ilvl w:val="0"/>
                <w:numId w:val="8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Verificar temperatura ideal (15-18°C).</w:t>
            </w:r>
          </w:p>
          <w:p w14:paraId="537907A4" w14:textId="77777777" w:rsidR="00AC32AA" w:rsidRPr="00562600" w:rsidRDefault="00AC32AA" w:rsidP="00AC32AA">
            <w:pPr>
              <w:numPr>
                <w:ilvl w:val="0"/>
                <w:numId w:val="8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Servir en copas de vino tinto (150 ml por persona).</w:t>
            </w:r>
          </w:p>
          <w:p w14:paraId="652702C1" w14:textId="77777777" w:rsidR="00AC32AA" w:rsidRPr="00562600" w:rsidRDefault="00AC32AA" w:rsidP="00AC32AA">
            <w:pPr>
              <w:numPr>
                <w:ilvl w:val="0"/>
                <w:numId w:val="8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Copas limpias, sin huellas ni polvo, colocadas al lado derecho, arriba del cuchillo.</w:t>
            </w:r>
          </w:p>
          <w:p w14:paraId="24A1A0B3" w14:textId="77777777" w:rsidR="00AC32AA" w:rsidRPr="00CA4144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</w:p>
        </w:tc>
        <w:tc>
          <w:tcPr>
            <w:tcW w:w="1511" w:type="dxa"/>
          </w:tcPr>
          <w:p w14:paraId="679EACCC" w14:textId="6FBB3994" w:rsidR="00AC32AA" w:rsidRPr="001C2A3C" w:rsidRDefault="00FB5FAD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4D57E9AC" w14:textId="77777777" w:rsidR="00AC32AA" w:rsidRPr="001C2A3C" w:rsidRDefault="00AC32AA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40AC43FA" w14:textId="2BB07AB5" w:rsidR="00AC32AA" w:rsidRPr="001C2A3C" w:rsidRDefault="00B8048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4</w:t>
            </w:r>
          </w:p>
        </w:tc>
      </w:tr>
      <w:tr w:rsidR="00AC32AA" w14:paraId="0065CCF7" w14:textId="77777777" w:rsidTr="00B804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633ED002" w14:textId="77777777" w:rsidR="00AC32AA" w:rsidRPr="00562600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Servir jugo de mora para niños:</w:t>
            </w:r>
          </w:p>
          <w:p w14:paraId="7BBECA91" w14:textId="20C474F9" w:rsidR="00AC32AA" w:rsidRPr="00F039BB" w:rsidRDefault="00AC32AA" w:rsidP="00AC32AA">
            <w:pPr>
              <w:numPr>
                <w:ilvl w:val="0"/>
                <w:numId w:val="9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Servir frío (6-10°C), en vasos pequeños</w:t>
            </w:r>
            <w:r w:rsidR="007E4ED2">
              <w:rPr>
                <w:rFonts w:cs="Arial"/>
                <w:b w:val="0"/>
                <w:bCs w:val="0"/>
                <w:szCs w:val="20"/>
                <w:lang w:val="es-MX"/>
              </w:rPr>
              <w:t xml:space="preserve"> con</w:t>
            </w: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 xml:space="preserve"> </w:t>
            </w:r>
            <w:r w:rsidR="00B8008C">
              <w:rPr>
                <w:rFonts w:cs="Arial"/>
                <w:b w:val="0"/>
                <w:bCs w:val="0"/>
                <w:szCs w:val="20"/>
                <w:lang w:val="es-MX"/>
              </w:rPr>
              <w:t>pitillo ecológico</w:t>
            </w: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.</w:t>
            </w:r>
          </w:p>
          <w:p w14:paraId="28A91A26" w14:textId="1DDDAA76" w:rsidR="00F039BB" w:rsidRPr="00562600" w:rsidRDefault="00752441" w:rsidP="00AC32AA">
            <w:pPr>
              <w:numPr>
                <w:ilvl w:val="0"/>
                <w:numId w:val="9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>
              <w:rPr>
                <w:rFonts w:cs="Arial"/>
                <w:b w:val="0"/>
                <w:bCs w:val="0"/>
                <w:szCs w:val="20"/>
                <w:lang w:val="es-MX"/>
              </w:rPr>
              <w:t xml:space="preserve">Servir 120 ml para la niña y 250 ml para el niño. </w:t>
            </w:r>
          </w:p>
          <w:p w14:paraId="616E27D1" w14:textId="77777777" w:rsidR="00AC32AA" w:rsidRPr="00562600" w:rsidRDefault="00AC32AA" w:rsidP="00AC32AA">
            <w:pPr>
              <w:numPr>
                <w:ilvl w:val="0"/>
                <w:numId w:val="9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562600">
              <w:rPr>
                <w:rFonts w:cs="Arial"/>
                <w:b w:val="0"/>
                <w:bCs w:val="0"/>
                <w:szCs w:val="20"/>
                <w:lang w:val="es-MX"/>
              </w:rPr>
              <w:t>Decorar borde del vaso con una mora si se desea.</w:t>
            </w:r>
          </w:p>
          <w:p w14:paraId="59FA629A" w14:textId="77777777" w:rsidR="00AC32AA" w:rsidRPr="00CA4144" w:rsidRDefault="00AC32AA" w:rsidP="00B80489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</w:p>
        </w:tc>
        <w:tc>
          <w:tcPr>
            <w:tcW w:w="1511" w:type="dxa"/>
          </w:tcPr>
          <w:p w14:paraId="75A59A70" w14:textId="59702869" w:rsidR="00AC32AA" w:rsidRPr="001C2A3C" w:rsidRDefault="00FB5FAD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3D51A8">
              <w:rPr>
                <w:rFonts w:cs="Arial"/>
                <w:szCs w:val="20"/>
                <w:lang w:val="es-ES_tradnl"/>
              </w:rPr>
              <w:t xml:space="preserve">Equipo de </w:t>
            </w:r>
            <w:r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6D22BB7D" w14:textId="77777777" w:rsidR="00AC32AA" w:rsidRPr="001C2A3C" w:rsidRDefault="00AC32AA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B12F6B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687F8D8A" w14:textId="2C6044C7" w:rsidR="00AC32AA" w:rsidRPr="001C2A3C" w:rsidRDefault="00B8048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4</w:t>
            </w:r>
          </w:p>
        </w:tc>
      </w:tr>
      <w:tr w:rsidR="00AC32AA" w14:paraId="1FD9B74B" w14:textId="77777777" w:rsidTr="00AC32A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6" w:type="dxa"/>
            <w:gridSpan w:val="3"/>
            <w:shd w:val="clear" w:color="auto" w:fill="92D050"/>
          </w:tcPr>
          <w:p w14:paraId="5C74CD6F" w14:textId="77777777" w:rsidR="00AC32AA" w:rsidRPr="001C2A3C" w:rsidRDefault="00AC32AA" w:rsidP="00B54CE9">
            <w:pPr>
              <w:jc w:val="both"/>
              <w:rPr>
                <w:rFonts w:cs="Arial"/>
                <w:szCs w:val="20"/>
                <w:lang w:val="es-ES_tradnl"/>
              </w:rPr>
            </w:pPr>
            <w:r>
              <w:t>Tiempo total del Sprint 5 (Minutos)</w:t>
            </w:r>
          </w:p>
        </w:tc>
        <w:tc>
          <w:tcPr>
            <w:tcW w:w="1645" w:type="dxa"/>
            <w:shd w:val="clear" w:color="auto" w:fill="92D050"/>
          </w:tcPr>
          <w:p w14:paraId="07FA13E4" w14:textId="0DF7B0C7" w:rsidR="00AC32AA" w:rsidRPr="00291BA5" w:rsidRDefault="00E323D5" w:rsidP="00B54CE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szCs w:val="20"/>
                <w:lang w:val="es-ES_tradnl"/>
              </w:rPr>
            </w:pPr>
            <w:r w:rsidRPr="00291BA5">
              <w:rPr>
                <w:rFonts w:cs="Arial"/>
                <w:b/>
                <w:bCs/>
                <w:szCs w:val="20"/>
                <w:lang w:val="es-ES_tradnl"/>
              </w:rPr>
              <w:t>30</w:t>
            </w:r>
          </w:p>
        </w:tc>
      </w:tr>
    </w:tbl>
    <w:p w14:paraId="616BB084" w14:textId="0A27D0CB" w:rsidR="00E14250" w:rsidRDefault="00AB489B" w:rsidP="007E3266">
      <w:pPr>
        <w:pStyle w:val="Descripcin"/>
      </w:pPr>
      <w:bookmarkStart w:id="38" w:name="_Toc194849599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13</w:t>
      </w:r>
      <w:r>
        <w:fldChar w:fldCharType="end"/>
      </w:r>
      <w:r>
        <w:t xml:space="preserve"> </w:t>
      </w:r>
      <w:r w:rsidRPr="00234EAF">
        <w:t xml:space="preserve">Sprint </w:t>
      </w:r>
      <w:r>
        <w:t>5.</w:t>
      </w:r>
      <w:bookmarkEnd w:id="38"/>
    </w:p>
    <w:p w14:paraId="55AA6445" w14:textId="77777777" w:rsidR="005C5175" w:rsidRDefault="005C5175" w:rsidP="005C5175">
      <w:pPr>
        <w:keepNext/>
        <w:jc w:val="center"/>
      </w:pPr>
      <w:r>
        <w:rPr>
          <w:noProof/>
          <w:lang w:val="es-ES_tradnl"/>
        </w:rPr>
        <w:drawing>
          <wp:inline distT="0" distB="0" distL="0" distR="0" wp14:anchorId="04F854D6" wp14:editId="0F76A62C">
            <wp:extent cx="5433060" cy="2042160"/>
            <wp:effectExtent l="0" t="0" r="0" b="0"/>
            <wp:docPr id="216375558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94" t="20736" r="1630" b="8923"/>
                    <a:stretch/>
                  </pic:blipFill>
                  <pic:spPr bwMode="auto">
                    <a:xfrm>
                      <a:off x="0" y="0"/>
                      <a:ext cx="5433060" cy="2042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15508E" w14:textId="1310C893" w:rsidR="005E76C5" w:rsidRDefault="005C5175" w:rsidP="005C5175">
      <w:pPr>
        <w:pStyle w:val="Descripcin"/>
        <w:rPr>
          <w:lang w:val="es-ES_tradnl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BA65BC">
        <w:rPr>
          <w:noProof/>
        </w:rPr>
        <w:t>5</w:t>
      </w:r>
      <w:r>
        <w:fldChar w:fldCharType="end"/>
      </w:r>
      <w:r>
        <w:t xml:space="preserve"> Sprint 5.</w:t>
      </w:r>
    </w:p>
    <w:p w14:paraId="1F947E0B" w14:textId="77777777" w:rsidR="005E76C5" w:rsidRDefault="005E76C5" w:rsidP="0015415C">
      <w:pPr>
        <w:jc w:val="both"/>
        <w:rPr>
          <w:lang w:val="es-ES_tradnl"/>
        </w:rPr>
      </w:pPr>
    </w:p>
    <w:p w14:paraId="0949B702" w14:textId="40A69370" w:rsidR="0015415C" w:rsidRPr="0015415C" w:rsidRDefault="001A0800" w:rsidP="0015415C">
      <w:r w:rsidRPr="001A0800">
        <w:rPr>
          <w:lang w:val="es-ES_tradnl"/>
        </w:rPr>
        <w:t>La Tabla 14 recoge las tareas asignadas durante el Sprint 6, enfocado en preparar la mesa, disponer los cubiertos y servir la comida. De igual manera, la Ilustración 6 muestra las principales actividades realizadas en este Sprint.</w:t>
      </w:r>
    </w:p>
    <w:tbl>
      <w:tblPr>
        <w:tblStyle w:val="Tablaconcuadrcula6concolores"/>
        <w:tblW w:w="9351" w:type="dxa"/>
        <w:tblLook w:val="04A0" w:firstRow="1" w:lastRow="0" w:firstColumn="1" w:lastColumn="0" w:noHBand="0" w:noVBand="1"/>
      </w:tblPr>
      <w:tblGrid>
        <w:gridCol w:w="4891"/>
        <w:gridCol w:w="1511"/>
        <w:gridCol w:w="1304"/>
        <w:gridCol w:w="1645"/>
      </w:tblGrid>
      <w:tr w:rsidR="00E506E1" w14:paraId="6DB9F022" w14:textId="77777777" w:rsidTr="00B8048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1" w:type="dxa"/>
            <w:gridSpan w:val="4"/>
            <w:shd w:val="clear" w:color="auto" w:fill="92CDDC" w:themeFill="accent5" w:themeFillTint="99"/>
          </w:tcPr>
          <w:p w14:paraId="68F72E59" w14:textId="77777777" w:rsidR="00E506E1" w:rsidRDefault="00E506E1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 xml:space="preserve">SPRINT 6: FINALIZACIÓN Y PRESENTACIÓN </w:t>
            </w:r>
          </w:p>
        </w:tc>
      </w:tr>
      <w:tr w:rsidR="00E506E1" w14:paraId="35D36E80" w14:textId="77777777" w:rsidTr="00B804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  <w:shd w:val="clear" w:color="auto" w:fill="DAEEF3" w:themeFill="accent5" w:themeFillTint="33"/>
          </w:tcPr>
          <w:p w14:paraId="113E4676" w14:textId="77777777" w:rsidR="00E506E1" w:rsidRDefault="00E506E1" w:rsidP="00B54CE9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D86DB4">
              <w:rPr>
                <w:lang w:val="es-ES_tradnl"/>
              </w:rPr>
              <w:t>Nombre de la tarea</w:t>
            </w:r>
          </w:p>
        </w:tc>
        <w:tc>
          <w:tcPr>
            <w:tcW w:w="1511" w:type="dxa"/>
            <w:shd w:val="clear" w:color="auto" w:fill="DAEEF3" w:themeFill="accent5" w:themeFillTint="33"/>
          </w:tcPr>
          <w:p w14:paraId="1D21C4F5" w14:textId="77777777" w:rsidR="00E506E1" w:rsidRDefault="00E506E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Responsable</w:t>
            </w:r>
          </w:p>
        </w:tc>
        <w:tc>
          <w:tcPr>
            <w:tcW w:w="1304" w:type="dxa"/>
            <w:shd w:val="clear" w:color="auto" w:fill="DAEEF3" w:themeFill="accent5" w:themeFillTint="33"/>
          </w:tcPr>
          <w:p w14:paraId="338DA54D" w14:textId="77777777" w:rsidR="00E506E1" w:rsidRPr="00F60D7C" w:rsidRDefault="00E506E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ado</w:t>
            </w:r>
          </w:p>
        </w:tc>
        <w:tc>
          <w:tcPr>
            <w:tcW w:w="1645" w:type="dxa"/>
            <w:shd w:val="clear" w:color="auto" w:fill="DAEEF3" w:themeFill="accent5" w:themeFillTint="33"/>
          </w:tcPr>
          <w:p w14:paraId="5C0B3A96" w14:textId="77777777" w:rsidR="00E506E1" w:rsidRDefault="00E506E1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D86DB4">
              <w:rPr>
                <w:b/>
                <w:bCs/>
                <w:lang w:val="es-ES_tradnl"/>
              </w:rPr>
              <w:t>Estimado Original</w:t>
            </w:r>
          </w:p>
        </w:tc>
      </w:tr>
      <w:tr w:rsidR="00E506E1" w14:paraId="67889A7F" w14:textId="77777777" w:rsidTr="00B804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0B42EE75" w14:textId="77777777" w:rsidR="00E506E1" w:rsidRPr="00CA4144" w:rsidRDefault="00E506E1" w:rsidP="00B80489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>
              <w:rPr>
                <w:rFonts w:cs="Arial"/>
                <w:b w:val="0"/>
                <w:bCs w:val="0"/>
                <w:szCs w:val="20"/>
              </w:rPr>
              <w:t>Montar la mesa con un m</w:t>
            </w:r>
            <w:r w:rsidRPr="001D2A0C">
              <w:rPr>
                <w:rFonts w:cs="Arial"/>
                <w:b w:val="0"/>
                <w:bCs w:val="0"/>
                <w:szCs w:val="20"/>
              </w:rPr>
              <w:t>antel limpio, preferiblemente blanco o neutro.</w:t>
            </w:r>
          </w:p>
        </w:tc>
        <w:tc>
          <w:tcPr>
            <w:tcW w:w="1511" w:type="dxa"/>
          </w:tcPr>
          <w:p w14:paraId="21C2BCB2" w14:textId="1EA1652D" w:rsidR="00E506E1" w:rsidRPr="001C2A3C" w:rsidRDefault="00E506E1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46CDC95D" w14:textId="77777777" w:rsidR="00E506E1" w:rsidRPr="00F60D7C" w:rsidRDefault="00E506E1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B05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5FB2C050" w14:textId="715ED2C5" w:rsidR="00E506E1" w:rsidRDefault="001943C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E506E1" w14:paraId="3F164243" w14:textId="77777777" w:rsidTr="00B804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7E9BE761" w14:textId="77777777" w:rsidR="00E506E1" w:rsidRPr="00CA4144" w:rsidRDefault="00E506E1" w:rsidP="00B80489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>
              <w:rPr>
                <w:rFonts w:cs="Arial"/>
                <w:b w:val="0"/>
                <w:bCs w:val="0"/>
                <w:szCs w:val="20"/>
              </w:rPr>
              <w:lastRenderedPageBreak/>
              <w:t>Colocar s</w:t>
            </w:r>
            <w:r w:rsidRPr="008C3110">
              <w:rPr>
                <w:rFonts w:cs="Arial"/>
                <w:b w:val="0"/>
                <w:bCs w:val="0"/>
                <w:szCs w:val="20"/>
              </w:rPr>
              <w:t>ervilletas individuales dobladas (en forma de triángulo o cilindro).</w:t>
            </w:r>
          </w:p>
        </w:tc>
        <w:tc>
          <w:tcPr>
            <w:tcW w:w="1511" w:type="dxa"/>
          </w:tcPr>
          <w:p w14:paraId="3E086DFF" w14:textId="653D13F3" w:rsidR="00E506E1" w:rsidRPr="001C2A3C" w:rsidRDefault="00E506E1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6470AFEB" w14:textId="77777777" w:rsidR="00E506E1" w:rsidRPr="001C2A3C" w:rsidRDefault="00E506E1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5219B3DF" w14:textId="5DC8B491" w:rsidR="00E506E1" w:rsidRPr="001C2A3C" w:rsidRDefault="001943C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E506E1" w14:paraId="37563622" w14:textId="77777777" w:rsidTr="00B804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53F8CC6C" w14:textId="77777777" w:rsidR="00E506E1" w:rsidRPr="00E849E9" w:rsidRDefault="00E506E1" w:rsidP="00B80489">
            <w:p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E849E9">
              <w:rPr>
                <w:rFonts w:cs="Arial"/>
                <w:b w:val="0"/>
                <w:bCs w:val="0"/>
                <w:szCs w:val="20"/>
                <w:lang w:val="es-MX"/>
              </w:rPr>
              <w:t>Organizar disposición del cubierto:</w:t>
            </w:r>
          </w:p>
          <w:p w14:paraId="0AC71B09" w14:textId="77777777" w:rsidR="00E506E1" w:rsidRPr="00E849E9" w:rsidRDefault="00E506E1" w:rsidP="00E506E1">
            <w:pPr>
              <w:numPr>
                <w:ilvl w:val="0"/>
                <w:numId w:val="10"/>
              </w:numPr>
              <w:jc w:val="both"/>
              <w:rPr>
                <w:rFonts w:cs="Arial"/>
                <w:b w:val="0"/>
                <w:bCs w:val="0"/>
                <w:szCs w:val="20"/>
                <w:lang w:val="es-MX"/>
              </w:rPr>
            </w:pPr>
            <w:r w:rsidRPr="00E849E9">
              <w:rPr>
                <w:rFonts w:cs="Arial"/>
                <w:b w:val="0"/>
                <w:bCs w:val="0"/>
                <w:szCs w:val="20"/>
                <w:lang w:val="es-MX"/>
              </w:rPr>
              <w:t>Tenedor a la izquierda del plato.</w:t>
            </w:r>
          </w:p>
          <w:p w14:paraId="1364ECE8" w14:textId="77777777" w:rsidR="00E506E1" w:rsidRPr="00E849E9" w:rsidRDefault="00E506E1" w:rsidP="00E506E1">
            <w:pPr>
              <w:numPr>
                <w:ilvl w:val="0"/>
                <w:numId w:val="10"/>
              </w:numPr>
              <w:jc w:val="both"/>
              <w:rPr>
                <w:rFonts w:cs="Arial"/>
                <w:szCs w:val="20"/>
                <w:lang w:val="es-MX"/>
              </w:rPr>
            </w:pPr>
            <w:r w:rsidRPr="00E849E9">
              <w:rPr>
                <w:rFonts w:cs="Arial"/>
                <w:b w:val="0"/>
                <w:bCs w:val="0"/>
                <w:szCs w:val="20"/>
                <w:lang w:val="es-MX"/>
              </w:rPr>
              <w:t>Cuchillo a la derecha con el filo hacia adentro.</w:t>
            </w:r>
          </w:p>
        </w:tc>
        <w:tc>
          <w:tcPr>
            <w:tcW w:w="1511" w:type="dxa"/>
          </w:tcPr>
          <w:p w14:paraId="21E14272" w14:textId="0F5CF4CE" w:rsidR="00E506E1" w:rsidRPr="001C2A3C" w:rsidRDefault="00E506E1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59BED1CD" w14:textId="77777777" w:rsidR="00E506E1" w:rsidRPr="001C2A3C" w:rsidRDefault="00E506E1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08837CC5" w14:textId="77C4192E" w:rsidR="00E506E1" w:rsidRPr="001C2A3C" w:rsidRDefault="001943CA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E506E1" w14:paraId="65A77DC2" w14:textId="77777777" w:rsidTr="00B804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01678268" w14:textId="77777777" w:rsidR="00E506E1" w:rsidRPr="00CA4144" w:rsidRDefault="00E506E1" w:rsidP="00B80489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216414">
              <w:rPr>
                <w:rFonts w:cs="Arial"/>
                <w:b w:val="0"/>
                <w:bCs w:val="0"/>
                <w:szCs w:val="20"/>
              </w:rPr>
              <w:t>Colocar vasos/copas alineadas al frente derecho del plato</w:t>
            </w:r>
            <w:r>
              <w:rPr>
                <w:rFonts w:cs="Arial"/>
                <w:b w:val="0"/>
                <w:bCs w:val="0"/>
                <w:szCs w:val="20"/>
              </w:rPr>
              <w:t>, p</w:t>
            </w:r>
            <w:r w:rsidRPr="00216414">
              <w:rPr>
                <w:rFonts w:cs="Arial"/>
                <w:b w:val="0"/>
                <w:bCs w:val="0"/>
                <w:szCs w:val="20"/>
              </w:rPr>
              <w:t>ara niños pequeños: incluir babero o servilleta extra si es necesario.</w:t>
            </w:r>
          </w:p>
        </w:tc>
        <w:tc>
          <w:tcPr>
            <w:tcW w:w="1511" w:type="dxa"/>
          </w:tcPr>
          <w:p w14:paraId="7B029144" w14:textId="2C4E3D08" w:rsidR="00E506E1" w:rsidRPr="001C2A3C" w:rsidRDefault="00E506E1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2C8BD478" w14:textId="77777777" w:rsidR="00E506E1" w:rsidRPr="001C2A3C" w:rsidRDefault="00E506E1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0B62BADE" w14:textId="0D7DA6B8" w:rsidR="00E506E1" w:rsidRPr="001C2A3C" w:rsidRDefault="005B29C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2</w:t>
            </w:r>
          </w:p>
        </w:tc>
      </w:tr>
      <w:tr w:rsidR="00E506E1" w14:paraId="5AC01503" w14:textId="77777777" w:rsidTr="00B804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659074A2" w14:textId="77777777" w:rsidR="00E506E1" w:rsidRPr="00CA4144" w:rsidRDefault="00E506E1" w:rsidP="00B80489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657434">
              <w:rPr>
                <w:rFonts w:cs="Arial"/>
                <w:b w:val="0"/>
                <w:bCs w:val="0"/>
                <w:szCs w:val="20"/>
              </w:rPr>
              <w:t>Limpiar pequeñas manchas de salsa en los bordes del plato con servilleta limpia.</w:t>
            </w:r>
          </w:p>
        </w:tc>
        <w:tc>
          <w:tcPr>
            <w:tcW w:w="1511" w:type="dxa"/>
          </w:tcPr>
          <w:p w14:paraId="71D76009" w14:textId="77777777" w:rsidR="00E506E1" w:rsidRPr="001C2A3C" w:rsidRDefault="00E506E1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proofErr w:type="spellStart"/>
            <w:r>
              <w:rPr>
                <w:rFonts w:cs="Arial"/>
                <w:szCs w:val="20"/>
                <w:lang w:val="es-ES_tradnl"/>
              </w:rPr>
              <w:t>Product</w:t>
            </w:r>
            <w:proofErr w:type="spellEnd"/>
            <w:r>
              <w:rPr>
                <w:rFonts w:cs="Arial"/>
                <w:szCs w:val="20"/>
                <w:lang w:val="es-ES_tradnl"/>
              </w:rPr>
              <w:t xml:space="preserve"> </w:t>
            </w:r>
            <w:proofErr w:type="spellStart"/>
            <w:r>
              <w:rPr>
                <w:rFonts w:cs="Arial"/>
                <w:szCs w:val="20"/>
                <w:lang w:val="es-ES_tradnl"/>
              </w:rPr>
              <w:t>Owner</w:t>
            </w:r>
            <w:proofErr w:type="spellEnd"/>
          </w:p>
        </w:tc>
        <w:tc>
          <w:tcPr>
            <w:tcW w:w="1304" w:type="dxa"/>
          </w:tcPr>
          <w:p w14:paraId="6E8C3CC4" w14:textId="77777777" w:rsidR="00E506E1" w:rsidRPr="001C2A3C" w:rsidRDefault="00E506E1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15042304" w14:textId="28719BBD" w:rsidR="00E506E1" w:rsidRPr="001C2A3C" w:rsidRDefault="005B29C4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E506E1" w14:paraId="78D9F715" w14:textId="77777777" w:rsidTr="00B804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15F2F5A6" w14:textId="77777777" w:rsidR="00E506E1" w:rsidRPr="008A1911" w:rsidRDefault="00E506E1" w:rsidP="00B80489">
            <w:pPr>
              <w:jc w:val="both"/>
              <w:rPr>
                <w:rFonts w:cs="Arial"/>
                <w:b w:val="0"/>
                <w:bCs w:val="0"/>
                <w:szCs w:val="20"/>
                <w:lang w:val="es-ES_tradnl"/>
              </w:rPr>
            </w:pPr>
            <w:r w:rsidRPr="00657434">
              <w:rPr>
                <w:rFonts w:cs="Arial"/>
                <w:b w:val="0"/>
                <w:bCs w:val="0"/>
                <w:szCs w:val="20"/>
              </w:rPr>
              <w:t>Llevar cada plato con cuidado, primero los de los niños para evitar que se impacienten.</w:t>
            </w:r>
          </w:p>
        </w:tc>
        <w:tc>
          <w:tcPr>
            <w:tcW w:w="1511" w:type="dxa"/>
          </w:tcPr>
          <w:p w14:paraId="24C6A7D0" w14:textId="11C5519E" w:rsidR="00E506E1" w:rsidRPr="001C2A3C" w:rsidRDefault="00E506E1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7420AD7A" w14:textId="77777777" w:rsidR="00E506E1" w:rsidRPr="001C2A3C" w:rsidRDefault="00E506E1" w:rsidP="00B8048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24AC1623" w14:textId="297072A9" w:rsidR="00E506E1" w:rsidRPr="001C2A3C" w:rsidRDefault="005B29C4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E506E1" w14:paraId="0929FA2B" w14:textId="77777777" w:rsidTr="00B804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91" w:type="dxa"/>
          </w:tcPr>
          <w:p w14:paraId="5CE8CD93" w14:textId="77777777" w:rsidR="00E506E1" w:rsidRPr="00657434" w:rsidRDefault="00E506E1" w:rsidP="00B80489">
            <w:pPr>
              <w:jc w:val="both"/>
              <w:rPr>
                <w:rFonts w:cs="Arial"/>
                <w:b w:val="0"/>
                <w:bCs w:val="0"/>
                <w:szCs w:val="20"/>
              </w:rPr>
            </w:pPr>
            <w:r w:rsidRPr="00657434">
              <w:rPr>
                <w:rFonts w:cs="Arial"/>
                <w:b w:val="0"/>
                <w:bCs w:val="0"/>
                <w:szCs w:val="20"/>
              </w:rPr>
              <w:t>Servir a los adultos al final, entregando también sus copas de vino.</w:t>
            </w:r>
          </w:p>
        </w:tc>
        <w:tc>
          <w:tcPr>
            <w:tcW w:w="1511" w:type="dxa"/>
          </w:tcPr>
          <w:p w14:paraId="6A235E6F" w14:textId="6E840EDA" w:rsidR="00E506E1" w:rsidRPr="001C2A3C" w:rsidRDefault="00E506E1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Equipo de </w:t>
            </w:r>
            <w:r w:rsidR="00455680">
              <w:rPr>
                <w:rFonts w:cs="Arial"/>
                <w:szCs w:val="20"/>
                <w:lang w:val="es-ES_tradnl"/>
              </w:rPr>
              <w:t>desarrollo</w:t>
            </w:r>
          </w:p>
        </w:tc>
        <w:tc>
          <w:tcPr>
            <w:tcW w:w="1304" w:type="dxa"/>
          </w:tcPr>
          <w:p w14:paraId="69EAC6F3" w14:textId="77777777" w:rsidR="00E506E1" w:rsidRPr="001C2A3C" w:rsidRDefault="00E506E1" w:rsidP="00B8048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 w:rsidRPr="00F60D7C">
              <w:rPr>
                <w:color w:val="00B050"/>
                <w:lang w:val="es-ES_tradnl"/>
              </w:rPr>
              <w:t>Finalizado</w:t>
            </w:r>
          </w:p>
        </w:tc>
        <w:tc>
          <w:tcPr>
            <w:tcW w:w="1645" w:type="dxa"/>
          </w:tcPr>
          <w:p w14:paraId="6EDF576E" w14:textId="010663F9" w:rsidR="00E506E1" w:rsidRPr="001C2A3C" w:rsidRDefault="00D50492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1</w:t>
            </w:r>
          </w:p>
        </w:tc>
      </w:tr>
      <w:tr w:rsidR="00E506E1" w14:paraId="795940F2" w14:textId="77777777" w:rsidTr="00E50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6" w:type="dxa"/>
            <w:gridSpan w:val="3"/>
            <w:shd w:val="clear" w:color="auto" w:fill="92D050"/>
          </w:tcPr>
          <w:p w14:paraId="2A6F09FB" w14:textId="77777777" w:rsidR="00E506E1" w:rsidRPr="001C2A3C" w:rsidRDefault="00E506E1" w:rsidP="00B54CE9">
            <w:pPr>
              <w:jc w:val="both"/>
              <w:rPr>
                <w:rFonts w:cs="Arial"/>
                <w:szCs w:val="20"/>
                <w:lang w:val="es-ES_tradnl"/>
              </w:rPr>
            </w:pPr>
            <w:r>
              <w:t>Tiempo total del Sprint 6 (Minutos)</w:t>
            </w:r>
          </w:p>
        </w:tc>
        <w:tc>
          <w:tcPr>
            <w:tcW w:w="1645" w:type="dxa"/>
            <w:shd w:val="clear" w:color="auto" w:fill="92D050"/>
          </w:tcPr>
          <w:p w14:paraId="00DEAB2B" w14:textId="4E49615B" w:rsidR="00E506E1" w:rsidRPr="00291BA5" w:rsidRDefault="00CC1B32" w:rsidP="00B54CE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szCs w:val="20"/>
                <w:lang w:val="es-ES_tradnl"/>
              </w:rPr>
            </w:pPr>
            <w:r w:rsidRPr="00291BA5">
              <w:rPr>
                <w:rFonts w:cs="Arial"/>
                <w:b/>
                <w:bCs/>
                <w:szCs w:val="20"/>
                <w:lang w:val="es-ES_tradnl"/>
              </w:rPr>
              <w:t>11</w:t>
            </w:r>
          </w:p>
        </w:tc>
      </w:tr>
    </w:tbl>
    <w:p w14:paraId="508C425B" w14:textId="3D0166A2" w:rsidR="00EC4E43" w:rsidRPr="00EC4E43" w:rsidRDefault="00AB489B" w:rsidP="00056A83">
      <w:pPr>
        <w:pStyle w:val="Descripcin"/>
      </w:pPr>
      <w:bookmarkStart w:id="39" w:name="_Toc194849600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14</w:t>
      </w:r>
      <w:r>
        <w:fldChar w:fldCharType="end"/>
      </w:r>
      <w:r>
        <w:t xml:space="preserve"> </w:t>
      </w:r>
      <w:r w:rsidRPr="00900B20">
        <w:t xml:space="preserve">Sprint </w:t>
      </w:r>
      <w:r>
        <w:t>6.</w:t>
      </w:r>
      <w:bookmarkEnd w:id="39"/>
    </w:p>
    <w:p w14:paraId="1123AA31" w14:textId="77777777" w:rsidR="002822FE" w:rsidRDefault="002822FE" w:rsidP="002822FE">
      <w:pPr>
        <w:keepNext/>
        <w:jc w:val="center"/>
      </w:pPr>
      <w:r>
        <w:rPr>
          <w:noProof/>
        </w:rPr>
        <w:drawing>
          <wp:inline distT="0" distB="0" distL="0" distR="0" wp14:anchorId="27161D25" wp14:editId="566E1CC7">
            <wp:extent cx="4040484" cy="3124200"/>
            <wp:effectExtent l="0" t="0" r="0" b="0"/>
            <wp:docPr id="157423262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697" b="5555"/>
                    <a:stretch/>
                  </pic:blipFill>
                  <pic:spPr bwMode="auto">
                    <a:xfrm>
                      <a:off x="0" y="0"/>
                      <a:ext cx="4050677" cy="31320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3C39A9" w14:textId="0EB8CCBA" w:rsidR="007579EB" w:rsidRDefault="002822FE" w:rsidP="002822FE">
      <w:pPr>
        <w:pStyle w:val="Descripcin"/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BA65BC">
        <w:rPr>
          <w:noProof/>
        </w:rPr>
        <w:t>6</w:t>
      </w:r>
      <w:r>
        <w:fldChar w:fldCharType="end"/>
      </w:r>
      <w:r>
        <w:t xml:space="preserve"> Sprint 6.</w:t>
      </w:r>
    </w:p>
    <w:p w14:paraId="37F55861" w14:textId="77777777" w:rsidR="00AE4F2D" w:rsidRDefault="00AE4F2D" w:rsidP="00AE4F2D"/>
    <w:p w14:paraId="3C54F6B3" w14:textId="77777777" w:rsidR="00AE4F2D" w:rsidRDefault="00AE4F2D" w:rsidP="00AE4F2D"/>
    <w:p w14:paraId="7DD77F4D" w14:textId="77777777" w:rsidR="00AE4F2D" w:rsidRDefault="00AE4F2D" w:rsidP="00AE4F2D"/>
    <w:p w14:paraId="3E38F710" w14:textId="77777777" w:rsidR="00AE4F2D" w:rsidRDefault="00AE4F2D" w:rsidP="00AE4F2D"/>
    <w:p w14:paraId="63CE5978" w14:textId="77777777" w:rsidR="00AE4F2D" w:rsidRDefault="00AE4F2D" w:rsidP="00AE4F2D"/>
    <w:p w14:paraId="27DAF124" w14:textId="77777777" w:rsidR="00AE4F2D" w:rsidRDefault="00AE4F2D" w:rsidP="00AE4F2D"/>
    <w:p w14:paraId="6040F16D" w14:textId="77777777" w:rsidR="00AE4F2D" w:rsidRDefault="00AE4F2D" w:rsidP="00AE4F2D"/>
    <w:p w14:paraId="1FB28E4F" w14:textId="77777777" w:rsidR="00AE4F2D" w:rsidRDefault="00AE4F2D" w:rsidP="00AE4F2D"/>
    <w:p w14:paraId="3F8CAF81" w14:textId="77777777" w:rsidR="00AE4F2D" w:rsidRDefault="00AE4F2D" w:rsidP="00AE4F2D"/>
    <w:p w14:paraId="0DCB454B" w14:textId="77777777" w:rsidR="00AE4F2D" w:rsidRDefault="00AE4F2D" w:rsidP="00AE4F2D"/>
    <w:p w14:paraId="638BD64A" w14:textId="77777777" w:rsidR="00AE4F2D" w:rsidRDefault="00AE4F2D" w:rsidP="00AE4F2D"/>
    <w:p w14:paraId="127167CB" w14:textId="77777777" w:rsidR="00AE4F2D" w:rsidRDefault="00AE4F2D" w:rsidP="00AE4F2D"/>
    <w:p w14:paraId="6E48F48C" w14:textId="77777777" w:rsidR="00AE4F2D" w:rsidRDefault="00AE4F2D" w:rsidP="00AE4F2D"/>
    <w:p w14:paraId="00124634" w14:textId="77777777" w:rsidR="00AE4F2D" w:rsidRPr="00AE4F2D" w:rsidRDefault="00AE4F2D" w:rsidP="00AE4F2D"/>
    <w:p w14:paraId="1FB22174" w14:textId="79A50072" w:rsidR="007579EB" w:rsidRDefault="008112E9" w:rsidP="008112E9">
      <w:pPr>
        <w:jc w:val="both"/>
      </w:pPr>
      <w:r>
        <w:lastRenderedPageBreak/>
        <w:t xml:space="preserve">Una vez finalizado el proyecto, el resultado final </w:t>
      </w:r>
      <w:r w:rsidR="00CD083C">
        <w:t xml:space="preserve">de la preparación </w:t>
      </w:r>
      <w:r>
        <w:t xml:space="preserve">se </w:t>
      </w:r>
      <w:r w:rsidR="0082375D">
        <w:t>muestra en la Ilustración 7</w:t>
      </w:r>
      <w:r w:rsidR="00CD083C">
        <w:t>:</w:t>
      </w:r>
    </w:p>
    <w:p w14:paraId="415BEE6D" w14:textId="77777777" w:rsidR="00AE4F2D" w:rsidRDefault="00AE4F2D" w:rsidP="008112E9">
      <w:pPr>
        <w:jc w:val="both"/>
      </w:pPr>
    </w:p>
    <w:p w14:paraId="7975BC83" w14:textId="77777777" w:rsidR="00BA65BC" w:rsidRDefault="00F375C9" w:rsidP="00BA65BC">
      <w:pPr>
        <w:keepNext/>
        <w:jc w:val="center"/>
      </w:pPr>
      <w:r>
        <w:rPr>
          <w:noProof/>
        </w:rPr>
        <w:drawing>
          <wp:inline distT="0" distB="0" distL="0" distR="0" wp14:anchorId="0503C6DA" wp14:editId="46DA8DF3">
            <wp:extent cx="4095750" cy="2724150"/>
            <wp:effectExtent l="0" t="0" r="0" b="0"/>
            <wp:docPr id="1063414425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6236" cy="27244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2D920C" w14:textId="53AB28DC" w:rsidR="00CD083C" w:rsidRDefault="00BA65BC" w:rsidP="00BA65BC">
      <w:pPr>
        <w:pStyle w:val="Descripcin"/>
        <w:rPr>
          <w:lang w:val="en-U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7</w:t>
      </w:r>
      <w:r>
        <w:fldChar w:fldCharType="end"/>
      </w:r>
      <w:r>
        <w:t xml:space="preserve"> </w:t>
      </w:r>
      <w:proofErr w:type="spellStart"/>
      <w:r w:rsidRPr="00DF58F9">
        <w:t>Penne</w:t>
      </w:r>
      <w:proofErr w:type="spellEnd"/>
      <w:r w:rsidRPr="00DF58F9">
        <w:t xml:space="preserve"> </w:t>
      </w:r>
      <w:proofErr w:type="spellStart"/>
      <w:r w:rsidRPr="00DF58F9">
        <w:t>alla</w:t>
      </w:r>
      <w:proofErr w:type="spellEnd"/>
      <w:r w:rsidRPr="00DF58F9">
        <w:t xml:space="preserve"> </w:t>
      </w:r>
      <w:proofErr w:type="spellStart"/>
      <w:r w:rsidRPr="00DF58F9">
        <w:t>Bolognese</w:t>
      </w:r>
      <w:proofErr w:type="spellEnd"/>
      <w:r w:rsidRPr="00DF58F9">
        <w:t>. Imagen generada con inteligencia artificial (</w:t>
      </w:r>
      <w:proofErr w:type="spellStart"/>
      <w:r w:rsidRPr="00DF58F9">
        <w:t>ChatGPT</w:t>
      </w:r>
      <w:proofErr w:type="spellEnd"/>
      <w:r w:rsidRPr="00DF58F9">
        <w:t xml:space="preserve"> + DALL·E).</w:t>
      </w:r>
    </w:p>
    <w:p w14:paraId="5E1F8A5D" w14:textId="77777777" w:rsidR="00F375C9" w:rsidRPr="0082375D" w:rsidRDefault="00F375C9" w:rsidP="00F375C9">
      <w:pPr>
        <w:jc w:val="center"/>
        <w:rPr>
          <w:lang w:val="en-US"/>
        </w:rPr>
      </w:pPr>
    </w:p>
    <w:p w14:paraId="3536F467" w14:textId="3E6BE159" w:rsidR="00A478BE" w:rsidRDefault="00174763" w:rsidP="00B54CE9">
      <w:pPr>
        <w:pStyle w:val="Prrafodelista"/>
        <w:numPr>
          <w:ilvl w:val="2"/>
          <w:numId w:val="2"/>
        </w:numPr>
        <w:jc w:val="both"/>
        <w:rPr>
          <w:b/>
          <w:bCs/>
          <w:lang w:val="es-ES_tradnl"/>
        </w:rPr>
      </w:pPr>
      <w:r w:rsidRPr="00906D57">
        <w:rPr>
          <w:b/>
          <w:bCs/>
          <w:lang w:val="es-ES_tradnl"/>
        </w:rPr>
        <w:t>Gr</w:t>
      </w:r>
      <w:r w:rsidR="00873016" w:rsidRPr="00906D57">
        <w:rPr>
          <w:b/>
          <w:bCs/>
          <w:lang w:val="es-ES_tradnl"/>
        </w:rPr>
        <w:t xml:space="preserve">aficas de avance de </w:t>
      </w:r>
      <w:r w:rsidR="00F8586B" w:rsidRPr="00906D57">
        <w:rPr>
          <w:b/>
          <w:bCs/>
          <w:lang w:val="es-ES_tradnl"/>
        </w:rPr>
        <w:t>cada Sprint</w:t>
      </w:r>
    </w:p>
    <w:p w14:paraId="7890AB9E" w14:textId="5E24F68E" w:rsidR="00BF520B" w:rsidRPr="00B90B26" w:rsidRDefault="00FD5428" w:rsidP="00FD5428">
      <w:pPr>
        <w:jc w:val="both"/>
        <w:rPr>
          <w:lang w:val="es-ES"/>
        </w:rPr>
      </w:pPr>
      <w:r>
        <w:rPr>
          <w:lang w:val="es-ES_tradnl"/>
        </w:rPr>
        <w:t>En la Figura 2</w:t>
      </w:r>
      <w:r w:rsidR="0003704E">
        <w:rPr>
          <w:lang w:val="es-ES_tradnl"/>
        </w:rPr>
        <w:t xml:space="preserve"> se </w:t>
      </w:r>
      <w:r w:rsidR="00653E07">
        <w:rPr>
          <w:lang w:val="es-ES_tradnl"/>
        </w:rPr>
        <w:t xml:space="preserve">presenta el avance del </w:t>
      </w:r>
      <w:proofErr w:type="spellStart"/>
      <w:r w:rsidR="00653E07">
        <w:rPr>
          <w:lang w:val="es-ES_tradnl"/>
        </w:rPr>
        <w:t>Spike</w:t>
      </w:r>
      <w:proofErr w:type="spellEnd"/>
      <w:r w:rsidR="00FC2FA8">
        <w:rPr>
          <w:lang w:val="es-ES_tradnl"/>
        </w:rPr>
        <w:t xml:space="preserve"> 1, evidenciando </w:t>
      </w:r>
      <w:r w:rsidR="00FC2FA8">
        <w:rPr>
          <w:lang w:val="es-ES"/>
        </w:rPr>
        <w:t>el tiempo total previsto, optimista y pesimista</w:t>
      </w:r>
      <w:r w:rsidR="00095023">
        <w:rPr>
          <w:lang w:val="es-ES"/>
        </w:rPr>
        <w:t>, l</w:t>
      </w:r>
      <w:r w:rsidR="00095023" w:rsidRPr="00F12D55">
        <w:rPr>
          <w:lang w:val="es-ES"/>
        </w:rPr>
        <w:t xml:space="preserve">a </w:t>
      </w:r>
      <w:r w:rsidR="00095023">
        <w:rPr>
          <w:lang w:val="es-ES"/>
        </w:rPr>
        <w:t>figura</w:t>
      </w:r>
      <w:r w:rsidR="00095023" w:rsidRPr="00F12D55">
        <w:rPr>
          <w:lang w:val="es-ES"/>
        </w:rPr>
        <w:t xml:space="preserve"> muestra que a medida que avanzan las tareas del </w:t>
      </w:r>
      <w:proofErr w:type="spellStart"/>
      <w:r w:rsidR="00095023" w:rsidRPr="00F12D55">
        <w:rPr>
          <w:lang w:val="es-ES"/>
        </w:rPr>
        <w:t>Spike</w:t>
      </w:r>
      <w:proofErr w:type="spellEnd"/>
      <w:r w:rsidR="00095023" w:rsidRPr="00F12D55">
        <w:rPr>
          <w:lang w:val="es-ES"/>
        </w:rPr>
        <w:t xml:space="preserve"> 1, el trabajo pendiente disminuye de forma sostenida en los tres escenarios</w:t>
      </w:r>
      <w:r w:rsidR="00095023">
        <w:rPr>
          <w:lang w:val="es-ES"/>
        </w:rPr>
        <w:t>.</w:t>
      </w:r>
    </w:p>
    <w:p w14:paraId="7BEDA6D8" w14:textId="77777777" w:rsidR="00F867B3" w:rsidRDefault="00E21C71" w:rsidP="00B54CE9">
      <w:pPr>
        <w:pStyle w:val="Prrafodelista"/>
        <w:keepNext/>
        <w:ind w:left="1080"/>
        <w:jc w:val="both"/>
      </w:pPr>
      <w:r>
        <w:rPr>
          <w:noProof/>
        </w:rPr>
        <w:drawing>
          <wp:inline distT="0" distB="0" distL="0" distR="0" wp14:anchorId="1CA4DFFA" wp14:editId="7C312AE5">
            <wp:extent cx="4572000" cy="2743200"/>
            <wp:effectExtent l="0" t="0" r="0" b="0"/>
            <wp:docPr id="251933802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61DD7D04-8062-E724-E911-724D0D616324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6"/>
              </a:graphicData>
            </a:graphic>
          </wp:inline>
        </w:drawing>
      </w:r>
    </w:p>
    <w:p w14:paraId="3350D0ED" w14:textId="210AE69D" w:rsidR="00906D57" w:rsidRDefault="00F867B3" w:rsidP="007E3266">
      <w:pPr>
        <w:pStyle w:val="Descripcin"/>
        <w:rPr>
          <w:lang w:val="es-ES_tradnl"/>
        </w:rPr>
      </w:pPr>
      <w:bookmarkStart w:id="40" w:name="_Toc194849752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82375D">
        <w:rPr>
          <w:noProof/>
        </w:rPr>
        <w:t>2</w:t>
      </w:r>
      <w:r>
        <w:fldChar w:fldCharType="end"/>
      </w:r>
      <w:r>
        <w:t xml:space="preserve"> Avance </w:t>
      </w:r>
      <w:proofErr w:type="spellStart"/>
      <w:r w:rsidR="00FC2FA8">
        <w:t>Spike</w:t>
      </w:r>
      <w:proofErr w:type="spellEnd"/>
      <w:r>
        <w:t xml:space="preserve"> 1.</w:t>
      </w:r>
      <w:bookmarkEnd w:id="40"/>
    </w:p>
    <w:p w14:paraId="46C740FF" w14:textId="77777777" w:rsidR="00B90B26" w:rsidRDefault="00B90B26" w:rsidP="00B90B26">
      <w:pPr>
        <w:jc w:val="both"/>
        <w:rPr>
          <w:b/>
          <w:bCs/>
          <w:lang w:val="es-ES_tradnl"/>
        </w:rPr>
      </w:pPr>
    </w:p>
    <w:p w14:paraId="52052E26" w14:textId="755EC7DC" w:rsidR="00B90B26" w:rsidRPr="00B90B26" w:rsidRDefault="00B90B26" w:rsidP="00B90B26">
      <w:pPr>
        <w:jc w:val="both"/>
        <w:rPr>
          <w:lang w:val="es-ES"/>
        </w:rPr>
      </w:pPr>
      <w:r>
        <w:rPr>
          <w:lang w:val="es-ES_tradnl"/>
        </w:rPr>
        <w:t xml:space="preserve">En la Figura 3 se presenta el avance del </w:t>
      </w:r>
      <w:proofErr w:type="spellStart"/>
      <w:r>
        <w:rPr>
          <w:lang w:val="es-ES_tradnl"/>
        </w:rPr>
        <w:t>Spike</w:t>
      </w:r>
      <w:proofErr w:type="spellEnd"/>
      <w:r>
        <w:rPr>
          <w:lang w:val="es-ES_tradnl"/>
        </w:rPr>
        <w:t xml:space="preserve"> 2, evidenciando </w:t>
      </w:r>
      <w:r>
        <w:rPr>
          <w:lang w:val="es-ES"/>
        </w:rPr>
        <w:t>el tiempo total previsto, optimista y pesimista</w:t>
      </w:r>
      <w:r w:rsidR="00F12D55">
        <w:rPr>
          <w:lang w:val="es-ES"/>
        </w:rPr>
        <w:t xml:space="preserve">, </w:t>
      </w:r>
      <w:r w:rsidR="00952B56" w:rsidRPr="00952B56">
        <w:rPr>
          <w:lang w:val="es-ES"/>
        </w:rPr>
        <w:t>se observa una reducción progresiva del trabajo pendiente a lo largo de las tareas, con una diferencia clara entre escenarios en las primeras actividades, pero que se va cerrando a medida que avanzan</w:t>
      </w:r>
      <w:r w:rsidR="00952B56">
        <w:rPr>
          <w:lang w:val="es-ES"/>
        </w:rPr>
        <w:t>.</w:t>
      </w:r>
    </w:p>
    <w:p w14:paraId="4D6416C3" w14:textId="77777777" w:rsidR="00F867B3" w:rsidRDefault="0071409B" w:rsidP="00B54CE9">
      <w:pPr>
        <w:pStyle w:val="Prrafodelista"/>
        <w:keepNext/>
        <w:ind w:left="1080"/>
        <w:jc w:val="both"/>
      </w:pPr>
      <w:r>
        <w:rPr>
          <w:noProof/>
        </w:rPr>
        <w:lastRenderedPageBreak/>
        <w:drawing>
          <wp:inline distT="0" distB="0" distL="0" distR="0" wp14:anchorId="4B7887DF" wp14:editId="6A0144C2">
            <wp:extent cx="4572000" cy="2743200"/>
            <wp:effectExtent l="0" t="0" r="0" b="0"/>
            <wp:docPr id="1404292328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EEF7610C-7E7B-95AE-1E88-F054DB642C8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7"/>
              </a:graphicData>
            </a:graphic>
          </wp:inline>
        </w:drawing>
      </w:r>
    </w:p>
    <w:p w14:paraId="7219A11C" w14:textId="1526DF35" w:rsidR="00E21C71" w:rsidRDefault="00F867B3" w:rsidP="007E3266">
      <w:pPr>
        <w:pStyle w:val="Descripcin"/>
        <w:rPr>
          <w:lang w:val="es-ES_tradnl"/>
        </w:rPr>
      </w:pPr>
      <w:bookmarkStart w:id="41" w:name="_Toc194849753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82375D">
        <w:rPr>
          <w:noProof/>
        </w:rPr>
        <w:t>3</w:t>
      </w:r>
      <w:r>
        <w:fldChar w:fldCharType="end"/>
      </w:r>
      <w:r>
        <w:t xml:space="preserve"> </w:t>
      </w:r>
      <w:r w:rsidRPr="00D1742D">
        <w:t xml:space="preserve"> Avance </w:t>
      </w:r>
      <w:proofErr w:type="spellStart"/>
      <w:r w:rsidR="00FC2FA8">
        <w:t>Spike</w:t>
      </w:r>
      <w:proofErr w:type="spellEnd"/>
      <w:r w:rsidRPr="00D1742D">
        <w:t xml:space="preserve"> </w:t>
      </w:r>
      <w:r>
        <w:t>2</w:t>
      </w:r>
      <w:r w:rsidRPr="00D1742D">
        <w:t>.</w:t>
      </w:r>
      <w:bookmarkEnd w:id="41"/>
    </w:p>
    <w:p w14:paraId="1B7882DF" w14:textId="417B78D1" w:rsidR="001943F1" w:rsidRDefault="001943F1" w:rsidP="001943F1">
      <w:pPr>
        <w:jc w:val="both"/>
        <w:rPr>
          <w:lang w:val="es-ES"/>
        </w:rPr>
      </w:pPr>
      <w:r>
        <w:rPr>
          <w:lang w:val="es-ES_tradnl"/>
        </w:rPr>
        <w:t xml:space="preserve">En la Figura 4 se presenta el avance del Sprint 1, </w:t>
      </w:r>
      <w:r w:rsidR="00366373" w:rsidRPr="00366373">
        <w:rPr>
          <w:lang w:val="es-ES_tradnl"/>
        </w:rPr>
        <w:t>centrado en la compra de ingredientes, muestra un avance lineal y eficiente.</w:t>
      </w:r>
    </w:p>
    <w:p w14:paraId="35932C54" w14:textId="77777777" w:rsidR="0071409B" w:rsidRPr="001943F1" w:rsidRDefault="0071409B" w:rsidP="001943F1">
      <w:pPr>
        <w:jc w:val="both"/>
        <w:rPr>
          <w:b/>
          <w:bCs/>
          <w:lang w:val="es-ES_tradnl"/>
        </w:rPr>
      </w:pPr>
    </w:p>
    <w:p w14:paraId="70FB8E9D" w14:textId="77777777" w:rsidR="00F867B3" w:rsidRDefault="00B57573" w:rsidP="00B54CE9">
      <w:pPr>
        <w:pStyle w:val="Prrafodelista"/>
        <w:keepNext/>
        <w:ind w:left="1080"/>
        <w:jc w:val="both"/>
      </w:pPr>
      <w:r>
        <w:rPr>
          <w:noProof/>
        </w:rPr>
        <w:drawing>
          <wp:inline distT="0" distB="0" distL="0" distR="0" wp14:anchorId="3496187F" wp14:editId="5E938F4A">
            <wp:extent cx="4689230" cy="2192215"/>
            <wp:effectExtent l="0" t="0" r="16510" b="17780"/>
            <wp:docPr id="374305297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C49FB66A-CE7E-0EF5-48DC-D18A7AC6CDF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8"/>
              </a:graphicData>
            </a:graphic>
          </wp:inline>
        </w:drawing>
      </w:r>
    </w:p>
    <w:p w14:paraId="6C794DE4" w14:textId="0072E24C" w:rsidR="0071409B" w:rsidRDefault="00F867B3" w:rsidP="007E3266">
      <w:pPr>
        <w:pStyle w:val="Descripcin"/>
        <w:rPr>
          <w:lang w:val="es-ES_tradnl"/>
        </w:rPr>
      </w:pPr>
      <w:bookmarkStart w:id="42" w:name="_Toc194849754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82375D">
        <w:rPr>
          <w:noProof/>
        </w:rPr>
        <w:t>4</w:t>
      </w:r>
      <w:r>
        <w:fldChar w:fldCharType="end"/>
      </w:r>
      <w:r>
        <w:t xml:space="preserve"> </w:t>
      </w:r>
      <w:r w:rsidRPr="00F52EF7">
        <w:t xml:space="preserve">Avance </w:t>
      </w:r>
      <w:r w:rsidR="00FC2FA8">
        <w:t>Sprint</w:t>
      </w:r>
      <w:r w:rsidRPr="00F52EF7">
        <w:t xml:space="preserve"> </w:t>
      </w:r>
      <w:r>
        <w:t>1.</w:t>
      </w:r>
      <w:bookmarkEnd w:id="42"/>
    </w:p>
    <w:p w14:paraId="5765B12B" w14:textId="4F7BB8BC" w:rsidR="008D41E6" w:rsidRPr="00281EFA" w:rsidRDefault="00281EFA" w:rsidP="00281EFA">
      <w:pPr>
        <w:jc w:val="both"/>
        <w:rPr>
          <w:lang w:val="es-ES"/>
        </w:rPr>
      </w:pPr>
      <w:r>
        <w:rPr>
          <w:lang w:val="es-ES_tradnl"/>
        </w:rPr>
        <w:t xml:space="preserve">En la Figura 5 se presenta el avance del Sprint </w:t>
      </w:r>
      <w:r w:rsidR="00BF3DC9">
        <w:rPr>
          <w:lang w:val="es-ES_tradnl"/>
        </w:rPr>
        <w:t>2</w:t>
      </w:r>
      <w:r>
        <w:rPr>
          <w:lang w:val="es-ES_tradnl"/>
        </w:rPr>
        <w:t xml:space="preserve">, evidenciando </w:t>
      </w:r>
      <w:r>
        <w:rPr>
          <w:lang w:val="es-ES"/>
        </w:rPr>
        <w:t>el tiempo total previsto, optimista y pesimista</w:t>
      </w:r>
      <w:r w:rsidR="00C70772">
        <w:rPr>
          <w:lang w:val="es-ES"/>
        </w:rPr>
        <w:t xml:space="preserve">, </w:t>
      </w:r>
      <w:r w:rsidR="00C70772" w:rsidRPr="00C70772">
        <w:t>destaca por su corta duración y cumplimiento</w:t>
      </w:r>
      <w:r>
        <w:rPr>
          <w:lang w:val="es-ES"/>
        </w:rPr>
        <w:t>.</w:t>
      </w:r>
    </w:p>
    <w:p w14:paraId="49C7970B" w14:textId="77777777" w:rsidR="00F867B3" w:rsidRDefault="00416B40" w:rsidP="00B54CE9">
      <w:pPr>
        <w:pStyle w:val="Prrafodelista"/>
        <w:keepNext/>
        <w:ind w:left="1080"/>
        <w:jc w:val="both"/>
      </w:pPr>
      <w:r>
        <w:rPr>
          <w:noProof/>
        </w:rPr>
        <w:lastRenderedPageBreak/>
        <w:drawing>
          <wp:inline distT="0" distB="0" distL="0" distR="0" wp14:anchorId="2FBB7985" wp14:editId="4631A687">
            <wp:extent cx="4572000" cy="2743200"/>
            <wp:effectExtent l="0" t="0" r="0" b="0"/>
            <wp:docPr id="1486370791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BAB47A88-96F9-5E47-699E-ADEA7765C9F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9"/>
              </a:graphicData>
            </a:graphic>
          </wp:inline>
        </w:drawing>
      </w:r>
    </w:p>
    <w:p w14:paraId="7FC3F6AF" w14:textId="63C7424F" w:rsidR="00E63CC8" w:rsidRDefault="00F867B3" w:rsidP="00AA65CA">
      <w:pPr>
        <w:pStyle w:val="Descripcin"/>
      </w:pPr>
      <w:bookmarkStart w:id="43" w:name="_Toc194849755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82375D">
        <w:rPr>
          <w:noProof/>
        </w:rPr>
        <w:t>5</w:t>
      </w:r>
      <w:r>
        <w:fldChar w:fldCharType="end"/>
      </w:r>
      <w:r>
        <w:t xml:space="preserve"> </w:t>
      </w:r>
      <w:r w:rsidRPr="00BA459B">
        <w:t xml:space="preserve">Avance </w:t>
      </w:r>
      <w:r w:rsidR="00FC2FA8">
        <w:t>Sprint</w:t>
      </w:r>
      <w:r w:rsidRPr="00BA459B">
        <w:t xml:space="preserve"> </w:t>
      </w:r>
      <w:r>
        <w:t>2.</w:t>
      </w:r>
      <w:bookmarkEnd w:id="43"/>
    </w:p>
    <w:p w14:paraId="54B06424" w14:textId="77777777" w:rsidR="00E63CC8" w:rsidRPr="00E63CC8" w:rsidRDefault="00E63CC8" w:rsidP="00E63CC8"/>
    <w:p w14:paraId="5DA016E5" w14:textId="234F128E" w:rsidR="00030781" w:rsidRPr="00030781" w:rsidRDefault="00030781" w:rsidP="006A7B02">
      <w:pPr>
        <w:jc w:val="both"/>
        <w:rPr>
          <w:lang w:val="es-ES_tradnl"/>
        </w:rPr>
      </w:pPr>
      <w:r w:rsidRPr="00030781">
        <w:rPr>
          <w:lang w:val="es-ES_tradnl"/>
        </w:rPr>
        <w:t>En la Figura 6 se muestra el avance del Sprint 3, destacando las proyecciones de tiempo total, optimista y pesimista. Hacia el final del Sprint se observa una caída repentina en los puntos restantes, la cual se debe a la tarea 25, que consiste en dejar la salsa en fuego bajo durante aproximadamente 150 minutos</w:t>
      </w:r>
      <w:r w:rsidR="0031417A">
        <w:rPr>
          <w:lang w:val="es-ES_tradnl"/>
        </w:rPr>
        <w:t>, e</w:t>
      </w:r>
      <w:r w:rsidRPr="00030781">
        <w:rPr>
          <w:lang w:val="es-ES_tradnl"/>
        </w:rPr>
        <w:t>ste periodo prolongado genera dicha disminución abrupta en el gráfico.</w:t>
      </w:r>
    </w:p>
    <w:p w14:paraId="7504054F" w14:textId="77777777" w:rsidR="00F867B3" w:rsidRDefault="00404C6D" w:rsidP="00B54CE9">
      <w:pPr>
        <w:pStyle w:val="Prrafodelista"/>
        <w:keepNext/>
        <w:ind w:left="1080"/>
        <w:jc w:val="both"/>
      </w:pPr>
      <w:r>
        <w:rPr>
          <w:noProof/>
        </w:rPr>
        <w:drawing>
          <wp:inline distT="0" distB="0" distL="0" distR="0" wp14:anchorId="205B8D16" wp14:editId="734057A3">
            <wp:extent cx="4572000" cy="2743200"/>
            <wp:effectExtent l="0" t="0" r="0" b="0"/>
            <wp:docPr id="988267075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5A869E04-0282-1CC6-2F02-3B3759244D0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0"/>
              </a:graphicData>
            </a:graphic>
          </wp:inline>
        </w:drawing>
      </w:r>
    </w:p>
    <w:p w14:paraId="2B42D52C" w14:textId="290AF26F" w:rsidR="003F61F2" w:rsidRDefault="00F867B3" w:rsidP="007E3266">
      <w:pPr>
        <w:pStyle w:val="Descripcin"/>
        <w:rPr>
          <w:lang w:val="es-ES_tradnl"/>
        </w:rPr>
      </w:pPr>
      <w:bookmarkStart w:id="44" w:name="_Toc194849756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82375D">
        <w:rPr>
          <w:noProof/>
        </w:rPr>
        <w:t>6</w:t>
      </w:r>
      <w:r>
        <w:fldChar w:fldCharType="end"/>
      </w:r>
      <w:r>
        <w:t xml:space="preserve"> </w:t>
      </w:r>
      <w:r w:rsidRPr="00AA1B8B">
        <w:t xml:space="preserve">Avance </w:t>
      </w:r>
      <w:r w:rsidR="00FC2FA8">
        <w:t>Sprint</w:t>
      </w:r>
      <w:r w:rsidRPr="00AA1B8B">
        <w:t xml:space="preserve"> </w:t>
      </w:r>
      <w:r>
        <w:t>3.</w:t>
      </w:r>
      <w:bookmarkEnd w:id="44"/>
    </w:p>
    <w:p w14:paraId="4A8500B4" w14:textId="7609A8C8" w:rsidR="00404C6D" w:rsidRPr="00E63CC8" w:rsidRDefault="00E63CC8" w:rsidP="00E63CC8">
      <w:pPr>
        <w:jc w:val="both"/>
        <w:rPr>
          <w:lang w:val="es-ES"/>
        </w:rPr>
      </w:pPr>
      <w:r>
        <w:rPr>
          <w:lang w:val="es-ES_tradnl"/>
        </w:rPr>
        <w:t xml:space="preserve">En la Figura </w:t>
      </w:r>
      <w:r w:rsidR="00F36BC1">
        <w:rPr>
          <w:lang w:val="es-ES_tradnl"/>
        </w:rPr>
        <w:t>7</w:t>
      </w:r>
      <w:r>
        <w:rPr>
          <w:lang w:val="es-ES_tradnl"/>
        </w:rPr>
        <w:t xml:space="preserve"> se presenta el avance del Sprint </w:t>
      </w:r>
      <w:r w:rsidR="00F36BC1">
        <w:rPr>
          <w:lang w:val="es-ES_tradnl"/>
        </w:rPr>
        <w:t>4</w:t>
      </w:r>
      <w:r>
        <w:rPr>
          <w:lang w:val="es-ES_tradnl"/>
        </w:rPr>
        <w:t xml:space="preserve">, evidenciando </w:t>
      </w:r>
      <w:r>
        <w:rPr>
          <w:lang w:val="es-ES"/>
        </w:rPr>
        <w:t>el tiempo total previsto, optimista y pesimista</w:t>
      </w:r>
      <w:r w:rsidR="00F76D74">
        <w:rPr>
          <w:lang w:val="es-ES"/>
        </w:rPr>
        <w:t xml:space="preserve">, la </w:t>
      </w:r>
      <w:r w:rsidR="00F76D74" w:rsidRPr="00F76D74">
        <w:rPr>
          <w:lang w:val="es-ES"/>
        </w:rPr>
        <w:t>preparación de</w:t>
      </w:r>
      <w:r w:rsidR="00F76D74">
        <w:rPr>
          <w:lang w:val="es-ES"/>
        </w:rPr>
        <w:t>l jugo</w:t>
      </w:r>
      <w:r w:rsidR="00F76D74" w:rsidRPr="00F76D74">
        <w:rPr>
          <w:lang w:val="es-ES"/>
        </w:rPr>
        <w:t xml:space="preserve"> resultó menos compleja en comparación con otras tareas del proyecto.</w:t>
      </w:r>
    </w:p>
    <w:p w14:paraId="5AE55B67" w14:textId="77777777" w:rsidR="00F867B3" w:rsidRDefault="00844216" w:rsidP="00B54CE9">
      <w:pPr>
        <w:pStyle w:val="Prrafodelista"/>
        <w:keepNext/>
        <w:ind w:left="1080"/>
        <w:jc w:val="both"/>
      </w:pPr>
      <w:r>
        <w:rPr>
          <w:noProof/>
        </w:rPr>
        <w:lastRenderedPageBreak/>
        <w:drawing>
          <wp:inline distT="0" distB="0" distL="0" distR="0" wp14:anchorId="56914686" wp14:editId="1E4B6B48">
            <wp:extent cx="4572000" cy="2743200"/>
            <wp:effectExtent l="0" t="0" r="0" b="0"/>
            <wp:docPr id="1443707252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E0FAAA09-C4D9-B129-49D5-8813F22685E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1"/>
              </a:graphicData>
            </a:graphic>
          </wp:inline>
        </w:drawing>
      </w:r>
    </w:p>
    <w:p w14:paraId="5A60AC9F" w14:textId="3DCA808B" w:rsidR="00DB3D6A" w:rsidRDefault="00F867B3" w:rsidP="000F7B74">
      <w:pPr>
        <w:pStyle w:val="Descripcin"/>
        <w:rPr>
          <w:lang w:val="es-ES_tradnl"/>
        </w:rPr>
      </w:pPr>
      <w:bookmarkStart w:id="45" w:name="_Toc194849757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82375D">
        <w:rPr>
          <w:noProof/>
        </w:rPr>
        <w:t>7</w:t>
      </w:r>
      <w:r>
        <w:fldChar w:fldCharType="end"/>
      </w:r>
      <w:r>
        <w:t xml:space="preserve"> </w:t>
      </w:r>
      <w:r w:rsidRPr="000805D7">
        <w:t xml:space="preserve">Avance </w:t>
      </w:r>
      <w:r w:rsidR="00FC2FA8">
        <w:t>Sprint</w:t>
      </w:r>
      <w:r w:rsidRPr="000805D7">
        <w:t xml:space="preserve"> </w:t>
      </w:r>
      <w:r>
        <w:t>4.</w:t>
      </w:r>
      <w:bookmarkEnd w:id="45"/>
    </w:p>
    <w:p w14:paraId="16B0B4F3" w14:textId="77777777" w:rsidR="00DB3D6A" w:rsidRDefault="00DB3D6A" w:rsidP="00DB3D6A">
      <w:pPr>
        <w:jc w:val="both"/>
        <w:rPr>
          <w:lang w:val="es-ES_tradnl"/>
        </w:rPr>
      </w:pPr>
    </w:p>
    <w:p w14:paraId="7404BEB8" w14:textId="6B11CB01" w:rsidR="00DB3D6A" w:rsidRDefault="00DB3D6A" w:rsidP="00DB3D6A">
      <w:pPr>
        <w:jc w:val="both"/>
        <w:rPr>
          <w:lang w:val="es-ES"/>
        </w:rPr>
      </w:pPr>
      <w:r>
        <w:rPr>
          <w:lang w:val="es-ES_tradnl"/>
        </w:rPr>
        <w:t xml:space="preserve">En la Figura </w:t>
      </w:r>
      <w:r w:rsidR="004F4B44">
        <w:rPr>
          <w:lang w:val="es-ES_tradnl"/>
        </w:rPr>
        <w:t>8</w:t>
      </w:r>
      <w:r>
        <w:rPr>
          <w:lang w:val="es-ES_tradnl"/>
        </w:rPr>
        <w:t xml:space="preserve"> se presenta el avance del Sprint </w:t>
      </w:r>
      <w:r w:rsidR="00A80E60">
        <w:rPr>
          <w:lang w:val="es-ES_tradnl"/>
        </w:rPr>
        <w:t>5</w:t>
      </w:r>
      <w:r>
        <w:rPr>
          <w:lang w:val="es-ES_tradnl"/>
        </w:rPr>
        <w:t xml:space="preserve">, evidenciando </w:t>
      </w:r>
      <w:r>
        <w:rPr>
          <w:lang w:val="es-ES"/>
        </w:rPr>
        <w:t>el tiempo total previsto, optimista y pesimista</w:t>
      </w:r>
      <w:r w:rsidR="000F7B74">
        <w:rPr>
          <w:lang w:val="es-ES"/>
        </w:rPr>
        <w:t xml:space="preserve">, </w:t>
      </w:r>
      <w:r w:rsidR="000F7B74" w:rsidRPr="000F7B74">
        <w:rPr>
          <w:lang w:val="es-ES"/>
        </w:rPr>
        <w:t xml:space="preserve">se completó eficientemente, reflejando una coordinación adecuada para servir la pasta y las </w:t>
      </w:r>
      <w:proofErr w:type="gramStart"/>
      <w:r w:rsidR="000F7B74" w:rsidRPr="000F7B74">
        <w:rPr>
          <w:lang w:val="es-ES"/>
        </w:rPr>
        <w:t>bebidas.</w:t>
      </w:r>
      <w:r>
        <w:rPr>
          <w:lang w:val="es-ES"/>
        </w:rPr>
        <w:t>.</w:t>
      </w:r>
      <w:proofErr w:type="gramEnd"/>
    </w:p>
    <w:p w14:paraId="08E0D7B1" w14:textId="77777777" w:rsidR="009F28AD" w:rsidRPr="00DB3D6A" w:rsidRDefault="009F28AD" w:rsidP="00DB3D6A">
      <w:pPr>
        <w:jc w:val="both"/>
        <w:rPr>
          <w:b/>
          <w:bCs/>
          <w:lang w:val="es-ES_tradnl"/>
        </w:rPr>
      </w:pPr>
    </w:p>
    <w:p w14:paraId="08136C8C" w14:textId="77777777" w:rsidR="00F867B3" w:rsidRDefault="002F5BA1" w:rsidP="00B54CE9">
      <w:pPr>
        <w:pStyle w:val="Prrafodelista"/>
        <w:keepNext/>
        <w:ind w:left="1080"/>
        <w:jc w:val="both"/>
      </w:pPr>
      <w:r>
        <w:rPr>
          <w:noProof/>
        </w:rPr>
        <w:drawing>
          <wp:inline distT="0" distB="0" distL="0" distR="0" wp14:anchorId="79DE11A2" wp14:editId="57577BB2">
            <wp:extent cx="4572000" cy="2743200"/>
            <wp:effectExtent l="0" t="0" r="0" b="0"/>
            <wp:docPr id="864327179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46C519FE-C72D-C0F4-5025-A7DD52E203C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2"/>
              </a:graphicData>
            </a:graphic>
          </wp:inline>
        </w:drawing>
      </w:r>
    </w:p>
    <w:p w14:paraId="71BE2949" w14:textId="2CAAFA0D" w:rsidR="009F28AD" w:rsidRDefault="00F867B3" w:rsidP="007E3266">
      <w:pPr>
        <w:pStyle w:val="Descripcin"/>
        <w:rPr>
          <w:lang w:val="es-ES_tradnl"/>
        </w:rPr>
      </w:pPr>
      <w:bookmarkStart w:id="46" w:name="_Toc194849758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82375D">
        <w:rPr>
          <w:noProof/>
        </w:rPr>
        <w:t>8</w:t>
      </w:r>
      <w:r>
        <w:fldChar w:fldCharType="end"/>
      </w:r>
      <w:r>
        <w:t xml:space="preserve"> </w:t>
      </w:r>
      <w:r w:rsidRPr="00417380">
        <w:t xml:space="preserve">Avance </w:t>
      </w:r>
      <w:r w:rsidR="00FC2FA8">
        <w:t>Sprint</w:t>
      </w:r>
      <w:r w:rsidRPr="00417380">
        <w:t xml:space="preserve"> </w:t>
      </w:r>
      <w:r>
        <w:t>5.</w:t>
      </w:r>
      <w:bookmarkEnd w:id="46"/>
    </w:p>
    <w:p w14:paraId="19C8482C" w14:textId="11D7EE99" w:rsidR="00A7114F" w:rsidRPr="00A7114F" w:rsidRDefault="00A7114F" w:rsidP="00A7114F">
      <w:pPr>
        <w:jc w:val="both"/>
        <w:rPr>
          <w:lang w:val="es-ES"/>
        </w:rPr>
      </w:pPr>
      <w:r>
        <w:rPr>
          <w:lang w:val="es-ES_tradnl"/>
        </w:rPr>
        <w:t xml:space="preserve">En la Figura 9 se presenta el avance del Sprint 6, evidenciando </w:t>
      </w:r>
      <w:r>
        <w:rPr>
          <w:lang w:val="es-ES"/>
        </w:rPr>
        <w:t>el tiempo total previsto, optimista y pesimista</w:t>
      </w:r>
      <w:r w:rsidR="00FA2CAB">
        <w:rPr>
          <w:lang w:val="es-ES"/>
        </w:rPr>
        <w:t xml:space="preserve">, </w:t>
      </w:r>
      <w:r w:rsidR="00FA2CAB" w:rsidRPr="00FA2CAB">
        <w:rPr>
          <w:lang w:val="es-ES"/>
        </w:rPr>
        <w:t xml:space="preserve">enfocado en la presentación final, tuvo la duración más </w:t>
      </w:r>
      <w:proofErr w:type="gramStart"/>
      <w:r w:rsidR="00FA2CAB" w:rsidRPr="00FA2CAB">
        <w:rPr>
          <w:lang w:val="es-ES"/>
        </w:rPr>
        <w:t>corta.</w:t>
      </w:r>
      <w:r>
        <w:rPr>
          <w:lang w:val="es-ES"/>
        </w:rPr>
        <w:t>.</w:t>
      </w:r>
      <w:proofErr w:type="gramEnd"/>
    </w:p>
    <w:p w14:paraId="3DAF8CEE" w14:textId="77777777" w:rsidR="00F867B3" w:rsidRDefault="00AE4BD1" w:rsidP="00B54CE9">
      <w:pPr>
        <w:pStyle w:val="Prrafodelista"/>
        <w:keepNext/>
        <w:ind w:left="1080"/>
        <w:jc w:val="both"/>
      </w:pPr>
      <w:r>
        <w:rPr>
          <w:noProof/>
        </w:rPr>
        <w:lastRenderedPageBreak/>
        <w:drawing>
          <wp:inline distT="0" distB="0" distL="0" distR="0" wp14:anchorId="63CF4E9C" wp14:editId="2307A93D">
            <wp:extent cx="4572000" cy="2743200"/>
            <wp:effectExtent l="0" t="0" r="0" b="0"/>
            <wp:docPr id="389606384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70E241AE-BD5F-AA3D-64A7-4A5AF8B91A7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3"/>
              </a:graphicData>
            </a:graphic>
          </wp:inline>
        </w:drawing>
      </w:r>
    </w:p>
    <w:p w14:paraId="5DF42C7B" w14:textId="5D5A8833" w:rsidR="00C61AF1" w:rsidRPr="00906D57" w:rsidRDefault="00F867B3" w:rsidP="007E3266">
      <w:pPr>
        <w:pStyle w:val="Descripcin"/>
        <w:rPr>
          <w:lang w:val="es-ES_tradnl"/>
        </w:rPr>
      </w:pPr>
      <w:bookmarkStart w:id="47" w:name="_Toc194849759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82375D">
        <w:rPr>
          <w:noProof/>
        </w:rPr>
        <w:t>9</w:t>
      </w:r>
      <w:r>
        <w:fldChar w:fldCharType="end"/>
      </w:r>
      <w:r>
        <w:t xml:space="preserve"> </w:t>
      </w:r>
      <w:r w:rsidRPr="00AF6808">
        <w:t xml:space="preserve">Avance </w:t>
      </w:r>
      <w:r w:rsidR="00FC2FA8">
        <w:t>Sprint</w:t>
      </w:r>
      <w:r w:rsidRPr="00AF6808">
        <w:t xml:space="preserve"> </w:t>
      </w:r>
      <w:r>
        <w:t>6.</w:t>
      </w:r>
      <w:bookmarkEnd w:id="47"/>
    </w:p>
    <w:p w14:paraId="39FC13AA" w14:textId="6155D8C1" w:rsidR="00E14250" w:rsidRDefault="00E14250" w:rsidP="00B54CE9">
      <w:pPr>
        <w:pStyle w:val="Ttulo2"/>
        <w:numPr>
          <w:ilvl w:val="1"/>
          <w:numId w:val="2"/>
        </w:numPr>
        <w:jc w:val="both"/>
        <w:rPr>
          <w:lang w:val="es-ES_tradnl"/>
        </w:rPr>
      </w:pPr>
      <w:bookmarkStart w:id="48" w:name="_Toc195212231"/>
      <w:bookmarkStart w:id="49" w:name="_Toc195270562"/>
      <w:r>
        <w:rPr>
          <w:lang w:val="es-ES_tradnl"/>
        </w:rPr>
        <w:t>Impedimentos</w:t>
      </w:r>
      <w:bookmarkEnd w:id="48"/>
      <w:bookmarkEnd w:id="49"/>
    </w:p>
    <w:p w14:paraId="5356D15A" w14:textId="77777777" w:rsidR="004428E0" w:rsidRPr="004428E0" w:rsidRDefault="004428E0" w:rsidP="00B54CE9">
      <w:pPr>
        <w:jc w:val="both"/>
        <w:rPr>
          <w:lang w:val="es-ES_tradnl"/>
        </w:rPr>
      </w:pPr>
    </w:p>
    <w:p w14:paraId="12303D62" w14:textId="7E5296F8" w:rsidR="00AB5837" w:rsidRDefault="004428E0" w:rsidP="00A8769C">
      <w:pPr>
        <w:jc w:val="both"/>
        <w:rPr>
          <w:lang w:val="es-ES_tradnl"/>
        </w:rPr>
      </w:pPr>
      <w:r w:rsidRPr="004428E0">
        <w:rPr>
          <w:lang w:val="es-ES_tradnl"/>
        </w:rPr>
        <w:t>En la realización de este proyecto se pueden presentar diferentes impedimentos que pueden</w:t>
      </w:r>
      <w:r>
        <w:rPr>
          <w:lang w:val="es-ES_tradnl"/>
        </w:rPr>
        <w:t xml:space="preserve"> </w:t>
      </w:r>
      <w:r w:rsidRPr="004428E0">
        <w:rPr>
          <w:lang w:val="es-ES_tradnl"/>
        </w:rPr>
        <w:t xml:space="preserve">afectar en la realización de la receta, para la documentación de estos se planteó la </w:t>
      </w:r>
      <w:r w:rsidR="00A8769C">
        <w:rPr>
          <w:lang w:val="es-ES_tradnl"/>
        </w:rPr>
        <w:t>Tabla 15</w:t>
      </w:r>
      <w:r w:rsidRPr="004428E0">
        <w:rPr>
          <w:lang w:val="es-ES_tradnl"/>
        </w:rPr>
        <w:t>:</w:t>
      </w:r>
    </w:p>
    <w:p w14:paraId="7DF0BDEF" w14:textId="77777777" w:rsidR="009B66E5" w:rsidRDefault="009B66E5" w:rsidP="00B54CE9">
      <w:pPr>
        <w:jc w:val="both"/>
        <w:rPr>
          <w:lang w:val="es-ES_tradnl"/>
        </w:rPr>
      </w:pPr>
    </w:p>
    <w:tbl>
      <w:tblPr>
        <w:tblStyle w:val="Tablaconcuadrcula6concolores"/>
        <w:tblW w:w="0" w:type="auto"/>
        <w:tblLayout w:type="fixed"/>
        <w:tblLook w:val="04A0" w:firstRow="1" w:lastRow="0" w:firstColumn="1" w:lastColumn="0" w:noHBand="0" w:noVBand="1"/>
      </w:tblPr>
      <w:tblGrid>
        <w:gridCol w:w="1555"/>
        <w:gridCol w:w="850"/>
        <w:gridCol w:w="851"/>
        <w:gridCol w:w="567"/>
        <w:gridCol w:w="708"/>
        <w:gridCol w:w="851"/>
        <w:gridCol w:w="709"/>
        <w:gridCol w:w="850"/>
        <w:gridCol w:w="1887"/>
      </w:tblGrid>
      <w:tr w:rsidR="00E22CC6" w14:paraId="5A08E64A" w14:textId="77777777" w:rsidTr="007B42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shd w:val="clear" w:color="auto" w:fill="DAEEF3" w:themeFill="accent5" w:themeFillTint="33"/>
          </w:tcPr>
          <w:p w14:paraId="649EAB5F" w14:textId="77777777" w:rsidR="00EF4787" w:rsidRPr="000F53D1" w:rsidRDefault="00EF4787" w:rsidP="00B54CE9">
            <w:pPr>
              <w:jc w:val="both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Descripción del</w:t>
            </w:r>
          </w:p>
          <w:p w14:paraId="49CF2524" w14:textId="36213799" w:rsidR="009B66E5" w:rsidRPr="000F53D1" w:rsidRDefault="00EF4787" w:rsidP="00B54CE9">
            <w:pPr>
              <w:jc w:val="both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impedimento</w:t>
            </w:r>
          </w:p>
        </w:tc>
        <w:tc>
          <w:tcPr>
            <w:tcW w:w="850" w:type="dxa"/>
            <w:shd w:val="clear" w:color="auto" w:fill="DAEEF3" w:themeFill="accent5" w:themeFillTint="33"/>
          </w:tcPr>
          <w:p w14:paraId="321A7746" w14:textId="77777777" w:rsidR="006D1BBF" w:rsidRPr="000F53D1" w:rsidRDefault="006D1BBF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Fecha de</w:t>
            </w:r>
          </w:p>
          <w:p w14:paraId="2AD0BAC9" w14:textId="37787854" w:rsidR="009B66E5" w:rsidRPr="000F53D1" w:rsidRDefault="006D1BBF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identificación</w:t>
            </w:r>
          </w:p>
        </w:tc>
        <w:tc>
          <w:tcPr>
            <w:tcW w:w="851" w:type="dxa"/>
            <w:shd w:val="clear" w:color="auto" w:fill="DAEEF3" w:themeFill="accent5" w:themeFillTint="33"/>
          </w:tcPr>
          <w:p w14:paraId="4A255000" w14:textId="77777777" w:rsidR="00F337C4" w:rsidRPr="000F53D1" w:rsidRDefault="00F337C4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Sprint</w:t>
            </w:r>
          </w:p>
          <w:p w14:paraId="249A694B" w14:textId="2435E941" w:rsidR="009B66E5" w:rsidRPr="000F53D1" w:rsidRDefault="00F337C4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afectado</w:t>
            </w:r>
          </w:p>
        </w:tc>
        <w:tc>
          <w:tcPr>
            <w:tcW w:w="567" w:type="dxa"/>
            <w:shd w:val="clear" w:color="auto" w:fill="DAEEF3" w:themeFill="accent5" w:themeFillTint="33"/>
          </w:tcPr>
          <w:p w14:paraId="52C62588" w14:textId="0EAEFA94" w:rsidR="009B66E5" w:rsidRPr="000F53D1" w:rsidRDefault="00CF4E33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Impacto</w:t>
            </w:r>
          </w:p>
        </w:tc>
        <w:tc>
          <w:tcPr>
            <w:tcW w:w="708" w:type="dxa"/>
            <w:shd w:val="clear" w:color="auto" w:fill="DAEEF3" w:themeFill="accent5" w:themeFillTint="33"/>
          </w:tcPr>
          <w:p w14:paraId="2AEF9BDF" w14:textId="4738D982" w:rsidR="00430F43" w:rsidRPr="000F53D1" w:rsidRDefault="00430F43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Atención</w:t>
            </w:r>
          </w:p>
          <w:p w14:paraId="169AB098" w14:textId="0065E47D" w:rsidR="009B66E5" w:rsidRPr="000F53D1" w:rsidRDefault="00430F43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requerida</w:t>
            </w:r>
          </w:p>
        </w:tc>
        <w:tc>
          <w:tcPr>
            <w:tcW w:w="851" w:type="dxa"/>
            <w:shd w:val="clear" w:color="auto" w:fill="DAEEF3" w:themeFill="accent5" w:themeFillTint="33"/>
          </w:tcPr>
          <w:p w14:paraId="10D0B649" w14:textId="08373867" w:rsidR="00627287" w:rsidRPr="000F53D1" w:rsidRDefault="00627287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proofErr w:type="spellStart"/>
            <w:r w:rsidRPr="000F53D1">
              <w:rPr>
                <w:lang w:val="es-ES_tradnl"/>
              </w:rPr>
              <w:t>Responsabl</w:t>
            </w:r>
            <w:proofErr w:type="spellEnd"/>
          </w:p>
          <w:p w14:paraId="4775770F" w14:textId="31EDC00C" w:rsidR="009B66E5" w:rsidRPr="000F53D1" w:rsidRDefault="00627287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e</w:t>
            </w:r>
          </w:p>
        </w:tc>
        <w:tc>
          <w:tcPr>
            <w:tcW w:w="709" w:type="dxa"/>
            <w:shd w:val="clear" w:color="auto" w:fill="DAEEF3" w:themeFill="accent5" w:themeFillTint="33"/>
          </w:tcPr>
          <w:p w14:paraId="00654B00" w14:textId="7F3F21E2" w:rsidR="009B66E5" w:rsidRPr="000F53D1" w:rsidRDefault="00A4105B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Estado</w:t>
            </w:r>
          </w:p>
        </w:tc>
        <w:tc>
          <w:tcPr>
            <w:tcW w:w="850" w:type="dxa"/>
            <w:shd w:val="clear" w:color="auto" w:fill="DAEEF3" w:themeFill="accent5" w:themeFillTint="33"/>
          </w:tcPr>
          <w:p w14:paraId="04AE8D03" w14:textId="77777777" w:rsidR="00710993" w:rsidRPr="000F53D1" w:rsidRDefault="00710993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Fecha de</w:t>
            </w:r>
          </w:p>
          <w:p w14:paraId="48FAFC97" w14:textId="376463EA" w:rsidR="009B66E5" w:rsidRPr="000F53D1" w:rsidRDefault="00710993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resolución</w:t>
            </w:r>
          </w:p>
        </w:tc>
        <w:tc>
          <w:tcPr>
            <w:tcW w:w="1887" w:type="dxa"/>
            <w:shd w:val="clear" w:color="auto" w:fill="DAEEF3" w:themeFill="accent5" w:themeFillTint="33"/>
          </w:tcPr>
          <w:p w14:paraId="18040508" w14:textId="77777777" w:rsidR="00E22CC6" w:rsidRPr="000F53D1" w:rsidRDefault="00E22CC6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Acciones</w:t>
            </w:r>
          </w:p>
          <w:p w14:paraId="5FB91288" w14:textId="6D41D01B" w:rsidR="009B66E5" w:rsidRPr="000F53D1" w:rsidRDefault="00E22CC6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 w:rsidRPr="000F53D1">
              <w:rPr>
                <w:lang w:val="es-ES_tradnl"/>
              </w:rPr>
              <w:t>tomadas</w:t>
            </w:r>
          </w:p>
        </w:tc>
      </w:tr>
      <w:tr w:rsidR="00E22CC6" w14:paraId="51F1B288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22777A87" w14:textId="3BC967F2" w:rsidR="009B66E5" w:rsidRDefault="00AD3B0B" w:rsidP="00B54CE9">
            <w:pPr>
              <w:jc w:val="both"/>
              <w:rPr>
                <w:lang w:val="es-ES_tradnl"/>
              </w:rPr>
            </w:pPr>
            <w:r w:rsidRPr="00BE3450">
              <w:t>Falta de concentrado de tomate marca Hacendado en el Mercadona.</w:t>
            </w:r>
          </w:p>
        </w:tc>
        <w:tc>
          <w:tcPr>
            <w:tcW w:w="850" w:type="dxa"/>
          </w:tcPr>
          <w:p w14:paraId="5CA4581F" w14:textId="38A57BB7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5/04/2025</w:t>
            </w:r>
          </w:p>
        </w:tc>
        <w:tc>
          <w:tcPr>
            <w:tcW w:w="851" w:type="dxa"/>
          </w:tcPr>
          <w:p w14:paraId="27D57741" w14:textId="3F87FC4A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print 1</w:t>
            </w:r>
          </w:p>
        </w:tc>
        <w:tc>
          <w:tcPr>
            <w:tcW w:w="567" w:type="dxa"/>
          </w:tcPr>
          <w:p w14:paraId="434CB1DC" w14:textId="5EE6706F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Alto</w:t>
            </w:r>
          </w:p>
        </w:tc>
        <w:tc>
          <w:tcPr>
            <w:tcW w:w="708" w:type="dxa"/>
          </w:tcPr>
          <w:p w14:paraId="70501611" w14:textId="49742C17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Alta</w:t>
            </w:r>
          </w:p>
        </w:tc>
        <w:tc>
          <w:tcPr>
            <w:tcW w:w="851" w:type="dxa"/>
          </w:tcPr>
          <w:p w14:paraId="4B6B7F83" w14:textId="08CC3910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 xml:space="preserve">Scrum </w:t>
            </w:r>
            <w:proofErr w:type="gramStart"/>
            <w:r w:rsidRPr="00BE3450">
              <w:t>Master</w:t>
            </w:r>
            <w:proofErr w:type="gramEnd"/>
          </w:p>
        </w:tc>
        <w:tc>
          <w:tcPr>
            <w:tcW w:w="709" w:type="dxa"/>
          </w:tcPr>
          <w:p w14:paraId="7607AFCF" w14:textId="1DB5D1F6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Corregido</w:t>
            </w:r>
          </w:p>
        </w:tc>
        <w:tc>
          <w:tcPr>
            <w:tcW w:w="850" w:type="dxa"/>
          </w:tcPr>
          <w:p w14:paraId="1FF095A2" w14:textId="63449837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5/04/2025</w:t>
            </w:r>
          </w:p>
        </w:tc>
        <w:tc>
          <w:tcPr>
            <w:tcW w:w="1887" w:type="dxa"/>
          </w:tcPr>
          <w:p w14:paraId="6BA91E06" w14:textId="59906B9E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e compró concentrado de tomate de otra marca disponible (La Costeña) tras validar equivalencia.</w:t>
            </w:r>
          </w:p>
        </w:tc>
      </w:tr>
      <w:tr w:rsidR="00E22CC6" w14:paraId="549A8B04" w14:textId="77777777" w:rsidTr="007B42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405AEA0A" w14:textId="147D6CFC" w:rsidR="009B66E5" w:rsidRDefault="00AD3B0B" w:rsidP="00B54CE9">
            <w:pPr>
              <w:jc w:val="both"/>
              <w:rPr>
                <w:lang w:val="es-ES_tradnl"/>
              </w:rPr>
            </w:pPr>
            <w:r w:rsidRPr="00BE3450">
              <w:t>El sofrito de verduras se quemó por temperatura excesiva en la sartén.</w:t>
            </w:r>
          </w:p>
        </w:tc>
        <w:tc>
          <w:tcPr>
            <w:tcW w:w="850" w:type="dxa"/>
          </w:tcPr>
          <w:p w14:paraId="7AD16B47" w14:textId="2ACAB832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6/04/2025</w:t>
            </w:r>
          </w:p>
        </w:tc>
        <w:tc>
          <w:tcPr>
            <w:tcW w:w="851" w:type="dxa"/>
          </w:tcPr>
          <w:p w14:paraId="4F0D8757" w14:textId="3E0915EE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print 3</w:t>
            </w:r>
          </w:p>
        </w:tc>
        <w:tc>
          <w:tcPr>
            <w:tcW w:w="567" w:type="dxa"/>
          </w:tcPr>
          <w:p w14:paraId="550DFAE2" w14:textId="7D9B1509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Medio</w:t>
            </w:r>
          </w:p>
        </w:tc>
        <w:tc>
          <w:tcPr>
            <w:tcW w:w="708" w:type="dxa"/>
          </w:tcPr>
          <w:p w14:paraId="145E879F" w14:textId="418308B5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Media</w:t>
            </w:r>
          </w:p>
        </w:tc>
        <w:tc>
          <w:tcPr>
            <w:tcW w:w="851" w:type="dxa"/>
          </w:tcPr>
          <w:p w14:paraId="0985983C" w14:textId="5AF1ED21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Equipo de desarrollo</w:t>
            </w:r>
          </w:p>
        </w:tc>
        <w:tc>
          <w:tcPr>
            <w:tcW w:w="709" w:type="dxa"/>
          </w:tcPr>
          <w:p w14:paraId="652DF57C" w14:textId="0E2301FA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Corregido</w:t>
            </w:r>
          </w:p>
        </w:tc>
        <w:tc>
          <w:tcPr>
            <w:tcW w:w="850" w:type="dxa"/>
          </w:tcPr>
          <w:p w14:paraId="2F2F7F06" w14:textId="700F9861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6/04/2025</w:t>
            </w:r>
          </w:p>
        </w:tc>
        <w:tc>
          <w:tcPr>
            <w:tcW w:w="1887" w:type="dxa"/>
          </w:tcPr>
          <w:p w14:paraId="4C28CF03" w14:textId="2155A2CC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e redujo el fuego y se repitió el sofrito con nuevas verduras, vigilando la temperatura.</w:t>
            </w:r>
          </w:p>
        </w:tc>
      </w:tr>
      <w:tr w:rsidR="00E22CC6" w14:paraId="05B4B0FA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47D40BFE" w14:textId="6D5332C4" w:rsidR="009B66E5" w:rsidRDefault="00AD3B0B" w:rsidP="00B54CE9">
            <w:pPr>
              <w:jc w:val="both"/>
              <w:rPr>
                <w:lang w:val="es-ES_tradnl"/>
              </w:rPr>
            </w:pPr>
            <w:r w:rsidRPr="00BE3450">
              <w:t>El vino tinto no se redujo correctamente, dejando un sabor amargo.</w:t>
            </w:r>
          </w:p>
        </w:tc>
        <w:tc>
          <w:tcPr>
            <w:tcW w:w="850" w:type="dxa"/>
          </w:tcPr>
          <w:p w14:paraId="2CDCEC90" w14:textId="2BCF6E0F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6/04/2025</w:t>
            </w:r>
          </w:p>
        </w:tc>
        <w:tc>
          <w:tcPr>
            <w:tcW w:w="851" w:type="dxa"/>
          </w:tcPr>
          <w:p w14:paraId="326C0942" w14:textId="4FBDFBCE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print 3</w:t>
            </w:r>
          </w:p>
        </w:tc>
        <w:tc>
          <w:tcPr>
            <w:tcW w:w="567" w:type="dxa"/>
          </w:tcPr>
          <w:p w14:paraId="75AC049C" w14:textId="4671FD2E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Alto</w:t>
            </w:r>
          </w:p>
        </w:tc>
        <w:tc>
          <w:tcPr>
            <w:tcW w:w="708" w:type="dxa"/>
          </w:tcPr>
          <w:p w14:paraId="6339DA7E" w14:textId="1E0AA468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Alta</w:t>
            </w:r>
          </w:p>
        </w:tc>
        <w:tc>
          <w:tcPr>
            <w:tcW w:w="851" w:type="dxa"/>
          </w:tcPr>
          <w:p w14:paraId="3D7FFD7F" w14:textId="1951E354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Equipo de desarrollo</w:t>
            </w:r>
          </w:p>
        </w:tc>
        <w:tc>
          <w:tcPr>
            <w:tcW w:w="709" w:type="dxa"/>
          </w:tcPr>
          <w:p w14:paraId="722CD64A" w14:textId="758AD42C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Corregido</w:t>
            </w:r>
          </w:p>
        </w:tc>
        <w:tc>
          <w:tcPr>
            <w:tcW w:w="850" w:type="dxa"/>
          </w:tcPr>
          <w:p w14:paraId="3D25B6F7" w14:textId="69FA80D6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6/04/2025</w:t>
            </w:r>
          </w:p>
        </w:tc>
        <w:tc>
          <w:tcPr>
            <w:tcW w:w="1887" w:type="dxa"/>
          </w:tcPr>
          <w:p w14:paraId="6AE8F2BA" w14:textId="4A2D7E76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e añadió caldo de carne adicional para equilibrar el sabor y se extendió el tiempo de cocción.</w:t>
            </w:r>
          </w:p>
        </w:tc>
      </w:tr>
      <w:tr w:rsidR="00E22CC6" w14:paraId="007E8A26" w14:textId="77777777" w:rsidTr="007B42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7FF60D68" w14:textId="4E596436" w:rsidR="009B66E5" w:rsidRDefault="00AD3B0B" w:rsidP="00B54CE9">
            <w:pPr>
              <w:jc w:val="both"/>
              <w:rPr>
                <w:lang w:val="es-ES_tradnl"/>
              </w:rPr>
            </w:pPr>
            <w:r w:rsidRPr="00BE3450">
              <w:t xml:space="preserve">La salsa quedó demasiado líquida tras agregar el </w:t>
            </w:r>
            <w:r w:rsidRPr="00BE3450">
              <w:lastRenderedPageBreak/>
              <w:t>caldo y la leche.</w:t>
            </w:r>
          </w:p>
        </w:tc>
        <w:tc>
          <w:tcPr>
            <w:tcW w:w="850" w:type="dxa"/>
          </w:tcPr>
          <w:p w14:paraId="1D6D3D87" w14:textId="5666424F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lastRenderedPageBreak/>
              <w:t>06/04/2025</w:t>
            </w:r>
          </w:p>
        </w:tc>
        <w:tc>
          <w:tcPr>
            <w:tcW w:w="851" w:type="dxa"/>
          </w:tcPr>
          <w:p w14:paraId="02DE2981" w14:textId="2C0AB09C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print 3</w:t>
            </w:r>
          </w:p>
        </w:tc>
        <w:tc>
          <w:tcPr>
            <w:tcW w:w="567" w:type="dxa"/>
          </w:tcPr>
          <w:p w14:paraId="1FEAFBF4" w14:textId="31261755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Medio</w:t>
            </w:r>
          </w:p>
        </w:tc>
        <w:tc>
          <w:tcPr>
            <w:tcW w:w="708" w:type="dxa"/>
          </w:tcPr>
          <w:p w14:paraId="14D07B10" w14:textId="1D59D65F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Media</w:t>
            </w:r>
          </w:p>
        </w:tc>
        <w:tc>
          <w:tcPr>
            <w:tcW w:w="851" w:type="dxa"/>
          </w:tcPr>
          <w:p w14:paraId="1D0DE0DE" w14:textId="1A81C0B9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Equipo de desarrollo</w:t>
            </w:r>
          </w:p>
        </w:tc>
        <w:tc>
          <w:tcPr>
            <w:tcW w:w="709" w:type="dxa"/>
          </w:tcPr>
          <w:p w14:paraId="38786623" w14:textId="7ECB343F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Corregido</w:t>
            </w:r>
          </w:p>
        </w:tc>
        <w:tc>
          <w:tcPr>
            <w:tcW w:w="850" w:type="dxa"/>
          </w:tcPr>
          <w:p w14:paraId="7DF31D1C" w14:textId="54A05A2F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6/04/2025</w:t>
            </w:r>
          </w:p>
        </w:tc>
        <w:tc>
          <w:tcPr>
            <w:tcW w:w="1887" w:type="dxa"/>
          </w:tcPr>
          <w:p w14:paraId="72B0B78D" w14:textId="26B09C4F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e cocinó a fuego lento sin tapa para reducir el líquido y espesar la salsa.</w:t>
            </w:r>
          </w:p>
        </w:tc>
      </w:tr>
      <w:tr w:rsidR="00E22CC6" w14:paraId="4F8181A7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118672E7" w14:textId="6069575E" w:rsidR="009B66E5" w:rsidRDefault="00AD3B0B" w:rsidP="00B54CE9">
            <w:pPr>
              <w:jc w:val="both"/>
              <w:rPr>
                <w:lang w:val="es-ES_tradnl"/>
              </w:rPr>
            </w:pPr>
            <w:r w:rsidRPr="00BE3450">
              <w:t>La panceta de cerdo no estaba disponible en la sección de carnes del Mercadona.</w:t>
            </w:r>
          </w:p>
        </w:tc>
        <w:tc>
          <w:tcPr>
            <w:tcW w:w="850" w:type="dxa"/>
          </w:tcPr>
          <w:p w14:paraId="6DF2CA01" w14:textId="444994BA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5/04/2025</w:t>
            </w:r>
          </w:p>
        </w:tc>
        <w:tc>
          <w:tcPr>
            <w:tcW w:w="851" w:type="dxa"/>
          </w:tcPr>
          <w:p w14:paraId="163C75A6" w14:textId="55DB8CC5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print 1</w:t>
            </w:r>
          </w:p>
        </w:tc>
        <w:tc>
          <w:tcPr>
            <w:tcW w:w="567" w:type="dxa"/>
          </w:tcPr>
          <w:p w14:paraId="287A251E" w14:textId="62B43C4E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Alto</w:t>
            </w:r>
          </w:p>
        </w:tc>
        <w:tc>
          <w:tcPr>
            <w:tcW w:w="708" w:type="dxa"/>
          </w:tcPr>
          <w:p w14:paraId="70EEB222" w14:textId="377A54E7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Alta</w:t>
            </w:r>
          </w:p>
        </w:tc>
        <w:tc>
          <w:tcPr>
            <w:tcW w:w="851" w:type="dxa"/>
          </w:tcPr>
          <w:p w14:paraId="1034B213" w14:textId="6B17F037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 xml:space="preserve">Scrum </w:t>
            </w:r>
            <w:proofErr w:type="gramStart"/>
            <w:r w:rsidRPr="00BE3450">
              <w:t>Master</w:t>
            </w:r>
            <w:proofErr w:type="gramEnd"/>
          </w:p>
        </w:tc>
        <w:tc>
          <w:tcPr>
            <w:tcW w:w="709" w:type="dxa"/>
          </w:tcPr>
          <w:p w14:paraId="50A02FC9" w14:textId="10676711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Corregido</w:t>
            </w:r>
          </w:p>
        </w:tc>
        <w:tc>
          <w:tcPr>
            <w:tcW w:w="850" w:type="dxa"/>
          </w:tcPr>
          <w:p w14:paraId="2C56044B" w14:textId="69E9BF08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5/04/2025</w:t>
            </w:r>
          </w:p>
        </w:tc>
        <w:tc>
          <w:tcPr>
            <w:tcW w:w="1887" w:type="dxa"/>
          </w:tcPr>
          <w:p w14:paraId="7AEF75A7" w14:textId="4752772A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e sustituyó por tocino ahumado de la misma marca, ajustando el tiempo de cocción.</w:t>
            </w:r>
          </w:p>
        </w:tc>
      </w:tr>
      <w:tr w:rsidR="00E22CC6" w14:paraId="4C7ED6CB" w14:textId="77777777" w:rsidTr="007B42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3657B26B" w14:textId="41B25741" w:rsidR="009B66E5" w:rsidRDefault="00AD3B0B" w:rsidP="00B54CE9">
            <w:pPr>
              <w:jc w:val="both"/>
              <w:rPr>
                <w:lang w:val="es-ES_tradnl"/>
              </w:rPr>
            </w:pPr>
            <w:r w:rsidRPr="00BE3450">
              <w:t>La licuadora se averió durante la preparación del jugo de mora.</w:t>
            </w:r>
          </w:p>
        </w:tc>
        <w:tc>
          <w:tcPr>
            <w:tcW w:w="850" w:type="dxa"/>
          </w:tcPr>
          <w:p w14:paraId="5D64890A" w14:textId="71CA4003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7/04/2025</w:t>
            </w:r>
          </w:p>
        </w:tc>
        <w:tc>
          <w:tcPr>
            <w:tcW w:w="851" w:type="dxa"/>
          </w:tcPr>
          <w:p w14:paraId="74EA1A20" w14:textId="7706A667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print 4</w:t>
            </w:r>
          </w:p>
        </w:tc>
        <w:tc>
          <w:tcPr>
            <w:tcW w:w="567" w:type="dxa"/>
          </w:tcPr>
          <w:p w14:paraId="53F92121" w14:textId="552AAC3C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Bajo</w:t>
            </w:r>
          </w:p>
        </w:tc>
        <w:tc>
          <w:tcPr>
            <w:tcW w:w="708" w:type="dxa"/>
          </w:tcPr>
          <w:p w14:paraId="1778D139" w14:textId="611E6C83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Baja</w:t>
            </w:r>
          </w:p>
        </w:tc>
        <w:tc>
          <w:tcPr>
            <w:tcW w:w="851" w:type="dxa"/>
          </w:tcPr>
          <w:p w14:paraId="10FF3035" w14:textId="6735BAF3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Equipo de desarrollo</w:t>
            </w:r>
          </w:p>
        </w:tc>
        <w:tc>
          <w:tcPr>
            <w:tcW w:w="709" w:type="dxa"/>
          </w:tcPr>
          <w:p w14:paraId="28E91315" w14:textId="1351E28F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Corregido</w:t>
            </w:r>
          </w:p>
        </w:tc>
        <w:tc>
          <w:tcPr>
            <w:tcW w:w="850" w:type="dxa"/>
          </w:tcPr>
          <w:p w14:paraId="108DDE74" w14:textId="476D391A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7/04/2025</w:t>
            </w:r>
          </w:p>
        </w:tc>
        <w:tc>
          <w:tcPr>
            <w:tcW w:w="1887" w:type="dxa"/>
          </w:tcPr>
          <w:p w14:paraId="2D9BC91B" w14:textId="2BF08383" w:rsidR="009B66E5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</w:t>
            </w:r>
            <w:r w:rsidR="00246C46">
              <w:t>e alquiló una licuadora</w:t>
            </w:r>
            <w:r w:rsidR="00FE5E39">
              <w:t xml:space="preserve"> para poder sustituir temporalmente la licuadora averiada mientras se mandaba a reparación.</w:t>
            </w:r>
          </w:p>
        </w:tc>
      </w:tr>
      <w:tr w:rsidR="00AD3B0B" w14:paraId="3359A993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5F5B20A5" w14:textId="2C43DBD9" w:rsidR="00AD3B0B" w:rsidRDefault="00AD3B0B" w:rsidP="00B54CE9">
            <w:pPr>
              <w:jc w:val="both"/>
              <w:rPr>
                <w:lang w:val="es-ES_tradnl"/>
              </w:rPr>
            </w:pPr>
            <w:r w:rsidRPr="00BE3450">
              <w:t>Confusión en las medidas de sal, resultando en una salsa demasiado salada.</w:t>
            </w:r>
          </w:p>
        </w:tc>
        <w:tc>
          <w:tcPr>
            <w:tcW w:w="850" w:type="dxa"/>
          </w:tcPr>
          <w:p w14:paraId="4600380D" w14:textId="4255D672" w:rsidR="00AD3B0B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6/04/2025</w:t>
            </w:r>
          </w:p>
        </w:tc>
        <w:tc>
          <w:tcPr>
            <w:tcW w:w="851" w:type="dxa"/>
          </w:tcPr>
          <w:p w14:paraId="117329F6" w14:textId="7210993F" w:rsidR="00AD3B0B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print 3</w:t>
            </w:r>
          </w:p>
        </w:tc>
        <w:tc>
          <w:tcPr>
            <w:tcW w:w="567" w:type="dxa"/>
          </w:tcPr>
          <w:p w14:paraId="0A1D70AD" w14:textId="01D3EAD2" w:rsidR="00AD3B0B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Medio</w:t>
            </w:r>
          </w:p>
        </w:tc>
        <w:tc>
          <w:tcPr>
            <w:tcW w:w="708" w:type="dxa"/>
          </w:tcPr>
          <w:p w14:paraId="26785A11" w14:textId="39E4212D" w:rsidR="00AD3B0B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Media</w:t>
            </w:r>
          </w:p>
        </w:tc>
        <w:tc>
          <w:tcPr>
            <w:tcW w:w="851" w:type="dxa"/>
          </w:tcPr>
          <w:p w14:paraId="72240102" w14:textId="7FD99F9A" w:rsidR="00AD3B0B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Equipo de desarrollo</w:t>
            </w:r>
          </w:p>
        </w:tc>
        <w:tc>
          <w:tcPr>
            <w:tcW w:w="709" w:type="dxa"/>
          </w:tcPr>
          <w:p w14:paraId="6A47AAD3" w14:textId="5ACCC922" w:rsidR="00AD3B0B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Corregido</w:t>
            </w:r>
          </w:p>
        </w:tc>
        <w:tc>
          <w:tcPr>
            <w:tcW w:w="850" w:type="dxa"/>
          </w:tcPr>
          <w:p w14:paraId="5A715FA8" w14:textId="7D4D16A8" w:rsidR="00AD3B0B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6/04/2025</w:t>
            </w:r>
          </w:p>
        </w:tc>
        <w:tc>
          <w:tcPr>
            <w:tcW w:w="1887" w:type="dxa"/>
          </w:tcPr>
          <w:p w14:paraId="4A6F854D" w14:textId="116B2E29" w:rsidR="00AD3B0B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e diluyó la salsa con agua de cocción reservada y se ajustó la proporción de ingredientes.</w:t>
            </w:r>
          </w:p>
        </w:tc>
      </w:tr>
      <w:tr w:rsidR="00AD3B0B" w14:paraId="62AE24D6" w14:textId="77777777" w:rsidTr="007B42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267C9D1A" w14:textId="57D68993" w:rsidR="00AD3B0B" w:rsidRDefault="00AD3B0B" w:rsidP="00B54CE9">
            <w:pPr>
              <w:jc w:val="both"/>
              <w:rPr>
                <w:lang w:val="es-ES_tradnl"/>
              </w:rPr>
            </w:pPr>
            <w:r w:rsidRPr="00BE3450">
              <w:t>El tiempo de cocción de la salsa (2.5 horas) no se cumplió por falta de supervisión.</w:t>
            </w:r>
          </w:p>
        </w:tc>
        <w:tc>
          <w:tcPr>
            <w:tcW w:w="850" w:type="dxa"/>
          </w:tcPr>
          <w:p w14:paraId="15A3A9B7" w14:textId="5C68AC76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6/04/2025</w:t>
            </w:r>
          </w:p>
        </w:tc>
        <w:tc>
          <w:tcPr>
            <w:tcW w:w="851" w:type="dxa"/>
          </w:tcPr>
          <w:p w14:paraId="42B29EF5" w14:textId="36ACFF76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print 3</w:t>
            </w:r>
          </w:p>
        </w:tc>
        <w:tc>
          <w:tcPr>
            <w:tcW w:w="567" w:type="dxa"/>
          </w:tcPr>
          <w:p w14:paraId="5988EFCC" w14:textId="25D12E7B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Alto</w:t>
            </w:r>
          </w:p>
        </w:tc>
        <w:tc>
          <w:tcPr>
            <w:tcW w:w="708" w:type="dxa"/>
          </w:tcPr>
          <w:p w14:paraId="75645A4B" w14:textId="64F0EBA4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Alta</w:t>
            </w:r>
          </w:p>
        </w:tc>
        <w:tc>
          <w:tcPr>
            <w:tcW w:w="851" w:type="dxa"/>
          </w:tcPr>
          <w:p w14:paraId="25E8F2BF" w14:textId="098CCCF2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Equipo de desarrollo</w:t>
            </w:r>
          </w:p>
        </w:tc>
        <w:tc>
          <w:tcPr>
            <w:tcW w:w="709" w:type="dxa"/>
          </w:tcPr>
          <w:p w14:paraId="74B55AD5" w14:textId="799F15A2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No corregido</w:t>
            </w:r>
          </w:p>
        </w:tc>
        <w:tc>
          <w:tcPr>
            <w:tcW w:w="850" w:type="dxa"/>
          </w:tcPr>
          <w:p w14:paraId="6C6A8839" w14:textId="670DF11E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N/A</w:t>
            </w:r>
          </w:p>
        </w:tc>
        <w:tc>
          <w:tcPr>
            <w:tcW w:w="1887" w:type="dxa"/>
          </w:tcPr>
          <w:p w14:paraId="4DF8F3CF" w14:textId="1CE8031D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e continuó la cocción, pero la textura final fue ligeramente menos cremosa de lo esperado.</w:t>
            </w:r>
          </w:p>
        </w:tc>
      </w:tr>
      <w:tr w:rsidR="00E22CC6" w14:paraId="2476DB2A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3902F640" w14:textId="0BCC22A4" w:rsidR="009B66E5" w:rsidRDefault="00AD3B0B" w:rsidP="00B54CE9">
            <w:pPr>
              <w:jc w:val="both"/>
              <w:rPr>
                <w:lang w:val="es-ES_tradnl"/>
              </w:rPr>
            </w:pPr>
            <w:r w:rsidRPr="00BE3450">
              <w:t>El aceite de oliva se derramó durante el calentamiento, retrasando el sofrito.</w:t>
            </w:r>
          </w:p>
        </w:tc>
        <w:tc>
          <w:tcPr>
            <w:tcW w:w="850" w:type="dxa"/>
          </w:tcPr>
          <w:p w14:paraId="41ADBA2F" w14:textId="31599C69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6/04/2025</w:t>
            </w:r>
          </w:p>
        </w:tc>
        <w:tc>
          <w:tcPr>
            <w:tcW w:w="851" w:type="dxa"/>
          </w:tcPr>
          <w:p w14:paraId="40CC7B1C" w14:textId="55D22FC6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print 3</w:t>
            </w:r>
          </w:p>
        </w:tc>
        <w:tc>
          <w:tcPr>
            <w:tcW w:w="567" w:type="dxa"/>
          </w:tcPr>
          <w:p w14:paraId="7F9BB96F" w14:textId="7B7FB1A4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Bajo</w:t>
            </w:r>
          </w:p>
        </w:tc>
        <w:tc>
          <w:tcPr>
            <w:tcW w:w="708" w:type="dxa"/>
          </w:tcPr>
          <w:p w14:paraId="1425D67B" w14:textId="6CCEE44D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Baja</w:t>
            </w:r>
          </w:p>
        </w:tc>
        <w:tc>
          <w:tcPr>
            <w:tcW w:w="851" w:type="dxa"/>
          </w:tcPr>
          <w:p w14:paraId="0AA1E99B" w14:textId="58194466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Equipo de desarrollo</w:t>
            </w:r>
          </w:p>
        </w:tc>
        <w:tc>
          <w:tcPr>
            <w:tcW w:w="709" w:type="dxa"/>
          </w:tcPr>
          <w:p w14:paraId="008B8647" w14:textId="5C61E295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Corregido</w:t>
            </w:r>
          </w:p>
        </w:tc>
        <w:tc>
          <w:tcPr>
            <w:tcW w:w="850" w:type="dxa"/>
          </w:tcPr>
          <w:p w14:paraId="03AAF04B" w14:textId="323E4CB1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6/04/2025</w:t>
            </w:r>
          </w:p>
        </w:tc>
        <w:tc>
          <w:tcPr>
            <w:tcW w:w="1887" w:type="dxa"/>
          </w:tcPr>
          <w:p w14:paraId="4FD11DF3" w14:textId="1B10DE9F" w:rsidR="009B66E5" w:rsidRDefault="00AD3B0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e limpió el área y se reinició el proceso con precaución en la medición del aceite.</w:t>
            </w:r>
          </w:p>
        </w:tc>
      </w:tr>
      <w:tr w:rsidR="00AD3B0B" w14:paraId="2D145394" w14:textId="77777777" w:rsidTr="007B42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4683C71F" w14:textId="713935B4" w:rsidR="00AD3B0B" w:rsidRDefault="00AD3B0B" w:rsidP="00B54CE9">
            <w:pPr>
              <w:jc w:val="both"/>
              <w:rPr>
                <w:lang w:val="es-ES_tradnl"/>
              </w:rPr>
            </w:pPr>
            <w:r w:rsidRPr="00BE3450">
              <w:t>No se reservó suficiente agua de cocción de la pasta para ajustar la salsa.</w:t>
            </w:r>
          </w:p>
        </w:tc>
        <w:tc>
          <w:tcPr>
            <w:tcW w:w="850" w:type="dxa"/>
          </w:tcPr>
          <w:p w14:paraId="487AC322" w14:textId="3ACE2038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6/04/2025</w:t>
            </w:r>
          </w:p>
        </w:tc>
        <w:tc>
          <w:tcPr>
            <w:tcW w:w="851" w:type="dxa"/>
          </w:tcPr>
          <w:p w14:paraId="289CC525" w14:textId="10B6D87E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print 2</w:t>
            </w:r>
          </w:p>
        </w:tc>
        <w:tc>
          <w:tcPr>
            <w:tcW w:w="567" w:type="dxa"/>
          </w:tcPr>
          <w:p w14:paraId="2143F575" w14:textId="519C0C93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Medio</w:t>
            </w:r>
          </w:p>
        </w:tc>
        <w:tc>
          <w:tcPr>
            <w:tcW w:w="708" w:type="dxa"/>
          </w:tcPr>
          <w:p w14:paraId="472C5B40" w14:textId="6A9B4315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Media</w:t>
            </w:r>
          </w:p>
        </w:tc>
        <w:tc>
          <w:tcPr>
            <w:tcW w:w="851" w:type="dxa"/>
          </w:tcPr>
          <w:p w14:paraId="0BB5869C" w14:textId="61697B1B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Equipo de desarrollo</w:t>
            </w:r>
          </w:p>
        </w:tc>
        <w:tc>
          <w:tcPr>
            <w:tcW w:w="709" w:type="dxa"/>
          </w:tcPr>
          <w:p w14:paraId="4DF9D8C7" w14:textId="26A4AC07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Corregido</w:t>
            </w:r>
          </w:p>
        </w:tc>
        <w:tc>
          <w:tcPr>
            <w:tcW w:w="850" w:type="dxa"/>
          </w:tcPr>
          <w:p w14:paraId="04FE166D" w14:textId="16684DA1" w:rsidR="00AD3B0B" w:rsidRDefault="00AD3B0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06/04/2025</w:t>
            </w:r>
          </w:p>
        </w:tc>
        <w:tc>
          <w:tcPr>
            <w:tcW w:w="1887" w:type="dxa"/>
          </w:tcPr>
          <w:p w14:paraId="22AEF5B1" w14:textId="3A76DF19" w:rsidR="00AD3B0B" w:rsidRDefault="00AD3B0B" w:rsidP="00B54CE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3450">
              <w:t>Se utilizó agua caliente con un poco de sal como sustituto temporal.</w:t>
            </w:r>
          </w:p>
        </w:tc>
      </w:tr>
    </w:tbl>
    <w:p w14:paraId="25BEDA2C" w14:textId="1CA163C5" w:rsidR="00E14250" w:rsidRDefault="00070ED9" w:rsidP="007E3266">
      <w:pPr>
        <w:pStyle w:val="Descripcin"/>
        <w:rPr>
          <w:lang w:val="es-ES_tradnl"/>
        </w:rPr>
      </w:pPr>
      <w:bookmarkStart w:id="50" w:name="_Toc194849601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15</w:t>
      </w:r>
      <w:r>
        <w:fldChar w:fldCharType="end"/>
      </w:r>
      <w:r>
        <w:t xml:space="preserve"> Impedimentos.</w:t>
      </w:r>
      <w:bookmarkEnd w:id="50"/>
    </w:p>
    <w:p w14:paraId="711609AB" w14:textId="4B474F99" w:rsidR="00F159D2" w:rsidRDefault="0043243C" w:rsidP="00B54CE9">
      <w:pPr>
        <w:pStyle w:val="Ttulo2"/>
        <w:numPr>
          <w:ilvl w:val="1"/>
          <w:numId w:val="2"/>
        </w:numPr>
        <w:jc w:val="both"/>
        <w:rPr>
          <w:lang w:val="es-ES_tradnl"/>
        </w:rPr>
      </w:pPr>
      <w:bookmarkStart w:id="51" w:name="_Toc195212232"/>
      <w:bookmarkStart w:id="52" w:name="_Toc195270563"/>
      <w:r w:rsidRPr="0043243C">
        <w:rPr>
          <w:lang w:val="es-ES_tradnl"/>
        </w:rPr>
        <w:t>Gráfica de impedimentos atendidos</w:t>
      </w:r>
      <w:bookmarkEnd w:id="51"/>
      <w:bookmarkEnd w:id="52"/>
    </w:p>
    <w:p w14:paraId="471B3A02" w14:textId="77777777" w:rsidR="00741A0A" w:rsidRDefault="00741A0A" w:rsidP="00B54CE9">
      <w:pPr>
        <w:jc w:val="both"/>
        <w:rPr>
          <w:lang w:val="es-ES_tradnl"/>
        </w:rPr>
      </w:pPr>
    </w:p>
    <w:p w14:paraId="79B2D562" w14:textId="2E9D0840" w:rsidR="00EF36AE" w:rsidRDefault="00741A0A" w:rsidP="00741A0A">
      <w:pPr>
        <w:jc w:val="both"/>
        <w:rPr>
          <w:lang w:val="es-ES_tradnl"/>
        </w:rPr>
      </w:pPr>
      <w:r w:rsidRPr="00741A0A">
        <w:rPr>
          <w:lang w:val="es-ES_tradnl"/>
        </w:rPr>
        <w:t xml:space="preserve">La </w:t>
      </w:r>
      <w:r w:rsidR="00424ED2">
        <w:rPr>
          <w:lang w:val="es-ES_tradnl"/>
        </w:rPr>
        <w:t>Figura 10</w:t>
      </w:r>
      <w:r w:rsidR="00417DD4">
        <w:rPr>
          <w:lang w:val="es-ES_tradnl"/>
        </w:rPr>
        <w:t xml:space="preserve"> representa</w:t>
      </w:r>
      <w:r w:rsidRPr="00741A0A">
        <w:rPr>
          <w:lang w:val="es-ES_tradnl"/>
        </w:rPr>
        <w:t xml:space="preserve"> </w:t>
      </w:r>
      <w:r w:rsidR="00417DD4">
        <w:rPr>
          <w:lang w:val="es-ES_tradnl"/>
        </w:rPr>
        <w:t>los</w:t>
      </w:r>
      <w:r w:rsidRPr="00741A0A">
        <w:rPr>
          <w:lang w:val="es-ES_tradnl"/>
        </w:rPr>
        <w:t xml:space="preserve"> impedimentos atendidos</w:t>
      </w:r>
      <w:r w:rsidR="008700D5">
        <w:rPr>
          <w:lang w:val="es-ES_tradnl"/>
        </w:rPr>
        <w:t>,</w:t>
      </w:r>
      <w:r w:rsidRPr="00741A0A">
        <w:rPr>
          <w:lang w:val="es-ES_tradnl"/>
        </w:rPr>
        <w:t xml:space="preserve"> </w:t>
      </w:r>
      <w:r w:rsidR="00D51492">
        <w:rPr>
          <w:lang w:val="es-ES_tradnl"/>
        </w:rPr>
        <w:t xml:space="preserve">en la </w:t>
      </w:r>
      <w:r w:rsidR="00E762BE">
        <w:rPr>
          <w:lang w:val="es-ES_tradnl"/>
        </w:rPr>
        <w:t>T</w:t>
      </w:r>
      <w:r w:rsidR="00D51492">
        <w:rPr>
          <w:lang w:val="es-ES_tradnl"/>
        </w:rPr>
        <w:t xml:space="preserve">abla </w:t>
      </w:r>
      <w:r w:rsidR="00E762BE">
        <w:rPr>
          <w:lang w:val="es-ES_tradnl"/>
        </w:rPr>
        <w:t>16</w:t>
      </w:r>
      <w:r w:rsidRPr="00741A0A">
        <w:rPr>
          <w:lang w:val="es-ES_tradnl"/>
        </w:rPr>
        <w:t xml:space="preserve"> </w:t>
      </w:r>
      <w:r w:rsidR="00E762BE">
        <w:rPr>
          <w:lang w:val="es-ES_tradnl"/>
        </w:rPr>
        <w:t xml:space="preserve">evidencia la relación entre la </w:t>
      </w:r>
      <w:r w:rsidRPr="00741A0A">
        <w:rPr>
          <w:lang w:val="es-ES_tradnl"/>
        </w:rPr>
        <w:t>cantidad de bloqueos o</w:t>
      </w:r>
      <w:r>
        <w:rPr>
          <w:lang w:val="es-ES_tradnl"/>
        </w:rPr>
        <w:t xml:space="preserve"> </w:t>
      </w:r>
      <w:r w:rsidRPr="00741A0A">
        <w:rPr>
          <w:lang w:val="es-ES_tradnl"/>
        </w:rPr>
        <w:t xml:space="preserve">problemas que fueron identificados y resueltos a lo largo de </w:t>
      </w:r>
      <w:r w:rsidR="00E762BE">
        <w:rPr>
          <w:lang w:val="es-ES_tradnl"/>
        </w:rPr>
        <w:t>cada Sprint</w:t>
      </w:r>
      <w:r w:rsidR="0017094E">
        <w:rPr>
          <w:lang w:val="es-ES_tradnl"/>
        </w:rPr>
        <w:t>,</w:t>
      </w:r>
      <w:r w:rsidRPr="00741A0A">
        <w:rPr>
          <w:lang w:val="es-ES_tradnl"/>
        </w:rPr>
        <w:t xml:space="preserve"> es </w:t>
      </w:r>
      <w:r>
        <w:rPr>
          <w:lang w:val="es-ES_tradnl"/>
        </w:rPr>
        <w:t xml:space="preserve">importante </w:t>
      </w:r>
      <w:r w:rsidRPr="00741A0A">
        <w:rPr>
          <w:lang w:val="es-ES_tradnl"/>
        </w:rPr>
        <w:t>para evaluar la eficiencia del equipo al gestionar obstáculos que podrían retrasar el progreso de</w:t>
      </w:r>
      <w:r>
        <w:rPr>
          <w:lang w:val="es-ES_tradnl"/>
        </w:rPr>
        <w:t xml:space="preserve"> </w:t>
      </w:r>
      <w:r w:rsidRPr="00741A0A">
        <w:rPr>
          <w:lang w:val="es-ES_tradnl"/>
        </w:rPr>
        <w:t>las tareas.</w:t>
      </w:r>
    </w:p>
    <w:p w14:paraId="565CBFD3" w14:textId="77777777" w:rsidR="00D70B8C" w:rsidRDefault="00D70B8C" w:rsidP="00741A0A">
      <w:pPr>
        <w:jc w:val="both"/>
        <w:rPr>
          <w:lang w:val="es-ES_tradnl"/>
        </w:rPr>
      </w:pPr>
    </w:p>
    <w:p w14:paraId="6DDEAD07" w14:textId="77777777" w:rsidR="00741A0A" w:rsidRDefault="00741A0A" w:rsidP="00741A0A">
      <w:pPr>
        <w:jc w:val="both"/>
        <w:rPr>
          <w:lang w:val="es-ES_tradnl"/>
        </w:rPr>
      </w:pPr>
    </w:p>
    <w:tbl>
      <w:tblPr>
        <w:tblStyle w:val="Tablaconcuadrcula6concolores"/>
        <w:tblW w:w="0" w:type="auto"/>
        <w:jc w:val="center"/>
        <w:tblLook w:val="04A0" w:firstRow="1" w:lastRow="0" w:firstColumn="1" w:lastColumn="0" w:noHBand="0" w:noVBand="1"/>
      </w:tblPr>
      <w:tblGrid>
        <w:gridCol w:w="2434"/>
        <w:gridCol w:w="2385"/>
      </w:tblGrid>
      <w:tr w:rsidR="00741A0A" w14:paraId="4990CE10" w14:textId="77777777" w:rsidTr="001740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4" w:type="dxa"/>
            <w:shd w:val="clear" w:color="auto" w:fill="DAEEF3" w:themeFill="accent5" w:themeFillTint="33"/>
          </w:tcPr>
          <w:p w14:paraId="25D576E4" w14:textId="11D8155E" w:rsidR="00741A0A" w:rsidRPr="00741A0A" w:rsidRDefault="00741A0A" w:rsidP="00B54CE9">
            <w:pPr>
              <w:jc w:val="both"/>
              <w:rPr>
                <w:b w:val="0"/>
                <w:lang w:val="es-ES_tradnl"/>
              </w:rPr>
            </w:pPr>
            <w:r w:rsidRPr="00741A0A">
              <w:rPr>
                <w:lang w:val="es-ES_tradnl"/>
              </w:rPr>
              <w:lastRenderedPageBreak/>
              <w:t>Sprint</w:t>
            </w:r>
          </w:p>
        </w:tc>
        <w:tc>
          <w:tcPr>
            <w:tcW w:w="2385" w:type="dxa"/>
            <w:shd w:val="clear" w:color="auto" w:fill="DAEEF3" w:themeFill="accent5" w:themeFillTint="33"/>
          </w:tcPr>
          <w:p w14:paraId="093ECED1" w14:textId="5E8A3AE4" w:rsidR="00741A0A" w:rsidRPr="00741A0A" w:rsidRDefault="00FC3F84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  <w:r>
              <w:rPr>
                <w:lang w:val="es-ES_tradnl"/>
              </w:rPr>
              <w:t xml:space="preserve">Impedimentos </w:t>
            </w:r>
            <w:r w:rsidR="00741A0A" w:rsidRPr="00741A0A">
              <w:rPr>
                <w:lang w:val="es-ES_tradnl"/>
              </w:rPr>
              <w:t>Atendidos</w:t>
            </w:r>
          </w:p>
        </w:tc>
      </w:tr>
      <w:tr w:rsidR="00741A0A" w14:paraId="503F3885" w14:textId="77777777" w:rsidTr="001740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4" w:type="dxa"/>
          </w:tcPr>
          <w:p w14:paraId="533E271C" w14:textId="08126521" w:rsidR="00741A0A" w:rsidRDefault="00F3188D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  <w:tc>
          <w:tcPr>
            <w:tcW w:w="2385" w:type="dxa"/>
          </w:tcPr>
          <w:p w14:paraId="126F3B36" w14:textId="5A9D0633" w:rsidR="00741A0A" w:rsidRDefault="00B06389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2</w:t>
            </w:r>
          </w:p>
        </w:tc>
      </w:tr>
      <w:tr w:rsidR="00741A0A" w14:paraId="095189D1" w14:textId="77777777" w:rsidTr="0017409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4" w:type="dxa"/>
          </w:tcPr>
          <w:p w14:paraId="24681F1C" w14:textId="44BE63CD" w:rsidR="00741A0A" w:rsidRDefault="00F3188D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2</w:t>
            </w:r>
          </w:p>
        </w:tc>
        <w:tc>
          <w:tcPr>
            <w:tcW w:w="2385" w:type="dxa"/>
          </w:tcPr>
          <w:p w14:paraId="497E3203" w14:textId="5503BCA0" w:rsidR="00741A0A" w:rsidRDefault="00B06389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</w:tr>
      <w:tr w:rsidR="00741A0A" w14:paraId="16F77159" w14:textId="77777777" w:rsidTr="001740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4" w:type="dxa"/>
          </w:tcPr>
          <w:p w14:paraId="1820B98C" w14:textId="57078DE2" w:rsidR="00741A0A" w:rsidRDefault="00F3188D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3</w:t>
            </w:r>
          </w:p>
        </w:tc>
        <w:tc>
          <w:tcPr>
            <w:tcW w:w="2385" w:type="dxa"/>
          </w:tcPr>
          <w:p w14:paraId="3A7AE030" w14:textId="5936E4A7" w:rsidR="00741A0A" w:rsidRDefault="0035611A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5</w:t>
            </w:r>
          </w:p>
        </w:tc>
      </w:tr>
      <w:tr w:rsidR="00741A0A" w14:paraId="5F7C2C69" w14:textId="77777777" w:rsidTr="0017409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4" w:type="dxa"/>
          </w:tcPr>
          <w:p w14:paraId="2DC429FE" w14:textId="57DAEBD8" w:rsidR="00741A0A" w:rsidRDefault="00F3188D" w:rsidP="00B54CE9">
            <w:pPr>
              <w:jc w:val="both"/>
              <w:rPr>
                <w:lang w:val="es-ES_tradnl"/>
              </w:rPr>
            </w:pPr>
            <w:r>
              <w:rPr>
                <w:lang w:val="es-ES_tradnl"/>
              </w:rPr>
              <w:t>4</w:t>
            </w:r>
          </w:p>
        </w:tc>
        <w:tc>
          <w:tcPr>
            <w:tcW w:w="2385" w:type="dxa"/>
          </w:tcPr>
          <w:p w14:paraId="598BB3C3" w14:textId="35CA0AF4" w:rsidR="00741A0A" w:rsidRDefault="00B06389" w:rsidP="00B54CE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>
              <w:rPr>
                <w:lang w:val="es-ES_tradnl"/>
              </w:rPr>
              <w:t>1</w:t>
            </w:r>
          </w:p>
        </w:tc>
      </w:tr>
    </w:tbl>
    <w:p w14:paraId="40A36D41" w14:textId="1E32C472" w:rsidR="00741A0A" w:rsidRDefault="00E91496" w:rsidP="007E3266">
      <w:pPr>
        <w:pStyle w:val="Descripcin"/>
      </w:pPr>
      <w:bookmarkStart w:id="53" w:name="_Toc194849602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16</w:t>
      </w:r>
      <w:r>
        <w:fldChar w:fldCharType="end"/>
      </w:r>
      <w:r>
        <w:t xml:space="preserve"> Impedimentos atendidos.</w:t>
      </w:r>
      <w:bookmarkEnd w:id="53"/>
    </w:p>
    <w:p w14:paraId="104B82F6" w14:textId="77777777" w:rsidR="00496BA2" w:rsidRDefault="00496BA2" w:rsidP="00496BA2">
      <w:pPr>
        <w:keepNext/>
        <w:jc w:val="center"/>
      </w:pPr>
      <w:r>
        <w:rPr>
          <w:noProof/>
        </w:rPr>
        <w:drawing>
          <wp:inline distT="0" distB="0" distL="0" distR="0" wp14:anchorId="6496ABD3" wp14:editId="3568C1DB">
            <wp:extent cx="4572000" cy="2743200"/>
            <wp:effectExtent l="0" t="0" r="0" b="0"/>
            <wp:docPr id="1972673436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A1D5E863-0A78-F236-962A-FAF523D3012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4"/>
              </a:graphicData>
            </a:graphic>
          </wp:inline>
        </w:drawing>
      </w:r>
    </w:p>
    <w:p w14:paraId="5C3942F4" w14:textId="63B5C829" w:rsidR="00496BA2" w:rsidRDefault="00496BA2" w:rsidP="007E3266">
      <w:pPr>
        <w:pStyle w:val="Descripcin"/>
      </w:pPr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82375D">
        <w:rPr>
          <w:noProof/>
        </w:rPr>
        <w:t>10</w:t>
      </w:r>
      <w:r>
        <w:fldChar w:fldCharType="end"/>
      </w:r>
      <w:r>
        <w:t xml:space="preserve"> Impedimentos atendidos.</w:t>
      </w:r>
    </w:p>
    <w:p w14:paraId="3D4E2CDB" w14:textId="1BAE2FBD" w:rsidR="00496BA2" w:rsidRPr="00496BA2" w:rsidRDefault="005F3B56" w:rsidP="005F3B56">
      <w:pPr>
        <w:jc w:val="both"/>
      </w:pPr>
      <w:r>
        <w:t>La Figura 10</w:t>
      </w:r>
      <w:r w:rsidRPr="005F3B56">
        <w:t xml:space="preserve"> revela que el Sprint 3 (preparación de la salsa) concentró la mayoría de </w:t>
      </w:r>
      <w:r w:rsidR="006C3574" w:rsidRPr="005F3B56">
        <w:t xml:space="preserve">los </w:t>
      </w:r>
      <w:r w:rsidRPr="005F3B56">
        <w:t>impedimentos, relacionados principalmente con ajustes de cocción</w:t>
      </w:r>
      <w:r w:rsidR="007B42B3">
        <w:t>, l</w:t>
      </w:r>
      <w:r w:rsidRPr="005F3B56">
        <w:t>a rápida resolución de estos problemas demuestra la adaptabilidad del equipo.</w:t>
      </w:r>
    </w:p>
    <w:p w14:paraId="28261854" w14:textId="03E67CA6" w:rsidR="004B5B1D" w:rsidRDefault="004B5B1D" w:rsidP="00B54CE9">
      <w:pPr>
        <w:pStyle w:val="Ttulo2"/>
        <w:numPr>
          <w:ilvl w:val="1"/>
          <w:numId w:val="2"/>
        </w:numPr>
        <w:jc w:val="both"/>
        <w:rPr>
          <w:lang w:val="es-ES_tradnl"/>
        </w:rPr>
      </w:pPr>
      <w:bookmarkStart w:id="54" w:name="_Toc195212233"/>
      <w:bookmarkStart w:id="55" w:name="_Toc195270564"/>
      <w:r w:rsidRPr="004B5B1D">
        <w:rPr>
          <w:lang w:val="es-ES_tradnl"/>
        </w:rPr>
        <w:t>Criterios de listo y hecho</w:t>
      </w:r>
      <w:bookmarkEnd w:id="54"/>
      <w:bookmarkEnd w:id="55"/>
    </w:p>
    <w:p w14:paraId="7860AA33" w14:textId="69C293F5" w:rsidR="005E479F" w:rsidRPr="005E479F" w:rsidRDefault="006E3A41" w:rsidP="006E3A41">
      <w:pPr>
        <w:jc w:val="both"/>
        <w:rPr>
          <w:lang w:val="es-ES_tradnl"/>
        </w:rPr>
      </w:pPr>
      <w:r>
        <w:rPr>
          <w:lang w:val="es-ES_tradnl"/>
        </w:rPr>
        <w:t>En la Tabla</w:t>
      </w:r>
      <w:r w:rsidR="004F51E0">
        <w:rPr>
          <w:lang w:val="es-ES_tradnl"/>
        </w:rPr>
        <w:t xml:space="preserve"> 17 se presenta la lista de </w:t>
      </w:r>
      <w:r w:rsidR="008D51A1">
        <w:rPr>
          <w:lang w:val="es-ES_tradnl"/>
        </w:rPr>
        <w:t>criterios de listo y hecho de cada Sprint.</w:t>
      </w:r>
    </w:p>
    <w:p w14:paraId="690CB91A" w14:textId="77777777" w:rsidR="004B5B1D" w:rsidRPr="004B5B1D" w:rsidRDefault="004B5B1D" w:rsidP="00B54CE9">
      <w:pPr>
        <w:jc w:val="both"/>
        <w:rPr>
          <w:lang w:val="es-ES_tradnl"/>
        </w:rPr>
      </w:pPr>
    </w:p>
    <w:tbl>
      <w:tblPr>
        <w:tblStyle w:val="Tablaconcuadrcula6concolores"/>
        <w:tblW w:w="0" w:type="auto"/>
        <w:tblLook w:val="04A0" w:firstRow="1" w:lastRow="0" w:firstColumn="1" w:lastColumn="0" w:noHBand="0" w:noVBand="1"/>
      </w:tblPr>
      <w:tblGrid>
        <w:gridCol w:w="2942"/>
        <w:gridCol w:w="2943"/>
        <w:gridCol w:w="2943"/>
      </w:tblGrid>
      <w:tr w:rsidR="009D5F7A" w14:paraId="0AC94941" w14:textId="77777777" w:rsidTr="00A42A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shd w:val="clear" w:color="auto" w:fill="92CDDC" w:themeFill="accent5" w:themeFillTint="99"/>
          </w:tcPr>
          <w:p w14:paraId="170C2BCC" w14:textId="15EAD825" w:rsidR="009D5F7A" w:rsidRPr="00321449" w:rsidRDefault="009D5F7A" w:rsidP="00B54CE9">
            <w:pPr>
              <w:jc w:val="both"/>
              <w:rPr>
                <w:b w:val="0"/>
                <w:lang w:val="es-ES_tradnl"/>
              </w:rPr>
            </w:pPr>
            <w:r w:rsidRPr="00321449">
              <w:rPr>
                <w:lang w:val="es-ES_tradnl"/>
              </w:rPr>
              <w:t>Nombre de la tarea</w:t>
            </w:r>
          </w:p>
        </w:tc>
        <w:tc>
          <w:tcPr>
            <w:tcW w:w="5886" w:type="dxa"/>
            <w:gridSpan w:val="2"/>
            <w:shd w:val="clear" w:color="auto" w:fill="92CDDC" w:themeFill="accent5" w:themeFillTint="99"/>
          </w:tcPr>
          <w:p w14:paraId="11CD447E" w14:textId="14C2A907" w:rsidR="009D5F7A" w:rsidRPr="00321449" w:rsidRDefault="009D5F7A" w:rsidP="00B54C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s-ES_tradnl"/>
              </w:rPr>
            </w:pPr>
          </w:p>
        </w:tc>
      </w:tr>
      <w:tr w:rsidR="001F027C" w14:paraId="6EFAC4D8" w14:textId="77777777" w:rsidTr="007C11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shd w:val="clear" w:color="auto" w:fill="DAEEF3" w:themeFill="accent5" w:themeFillTint="33"/>
          </w:tcPr>
          <w:p w14:paraId="1DD3AE10" w14:textId="32657453" w:rsidR="001F027C" w:rsidRPr="00870D17" w:rsidRDefault="00870D17" w:rsidP="006A565D">
            <w:pPr>
              <w:jc w:val="both"/>
              <w:rPr>
                <w:b w:val="0"/>
              </w:rPr>
            </w:pPr>
            <w:r w:rsidRPr="00870D17">
              <w:rPr>
                <w:lang w:val="es-ES_tradnl"/>
              </w:rPr>
              <w:t>SPRINT 1: OBTENCIÓN DE INGREDIENTES</w:t>
            </w:r>
          </w:p>
        </w:tc>
        <w:tc>
          <w:tcPr>
            <w:tcW w:w="2943" w:type="dxa"/>
            <w:shd w:val="clear" w:color="auto" w:fill="DAEEF3" w:themeFill="accent5" w:themeFillTint="33"/>
          </w:tcPr>
          <w:p w14:paraId="5CC965FD" w14:textId="7D5ABE72" w:rsidR="001F027C" w:rsidRPr="00FE2ADA" w:rsidRDefault="001F027C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21449">
              <w:rPr>
                <w:b/>
                <w:bCs/>
                <w:lang w:val="es-ES_tradnl"/>
              </w:rPr>
              <w:t>Criterios de listo</w:t>
            </w:r>
          </w:p>
        </w:tc>
        <w:tc>
          <w:tcPr>
            <w:tcW w:w="2943" w:type="dxa"/>
            <w:shd w:val="clear" w:color="auto" w:fill="DAEEF3" w:themeFill="accent5" w:themeFillTint="33"/>
          </w:tcPr>
          <w:p w14:paraId="355A945F" w14:textId="1D49146D" w:rsidR="001F027C" w:rsidRPr="00D7403B" w:rsidRDefault="001F027C" w:rsidP="00B54CE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321449">
              <w:rPr>
                <w:b/>
                <w:bCs/>
                <w:lang w:val="es-ES_tradnl"/>
              </w:rPr>
              <w:t>Criterios de hecho</w:t>
            </w:r>
          </w:p>
        </w:tc>
      </w:tr>
      <w:tr w:rsidR="00905099" w14:paraId="04FFACA9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112FBF2B" w14:textId="2338C7AB" w:rsidR="00905099" w:rsidRPr="00654473" w:rsidRDefault="00905099" w:rsidP="006A565D">
            <w:pPr>
              <w:jc w:val="both"/>
              <w:rPr>
                <w:b w:val="0"/>
              </w:rPr>
            </w:pPr>
            <w:r w:rsidRPr="001C2A3C">
              <w:rPr>
                <w:rFonts w:cs="Arial"/>
                <w:szCs w:val="20"/>
                <w:lang w:val="es-ES_tradnl"/>
              </w:rPr>
              <w:t>Verificar el listado de ingredientes</w:t>
            </w:r>
            <w:r>
              <w:rPr>
                <w:rFonts w:cs="Arial"/>
                <w:szCs w:val="20"/>
                <w:lang w:val="es-ES_tradnl"/>
              </w:rPr>
              <w:t>.</w:t>
            </w:r>
          </w:p>
        </w:tc>
        <w:tc>
          <w:tcPr>
            <w:tcW w:w="2943" w:type="dxa"/>
          </w:tcPr>
          <w:p w14:paraId="6FC58074" w14:textId="1BA70FEE" w:rsidR="00905099" w:rsidRPr="00FE2ADA" w:rsidRDefault="00905099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702F6">
              <w:t>Tener la lista completa de ingredientes (Tabla 2 y 3 del proyecto).</w:t>
            </w:r>
          </w:p>
        </w:tc>
        <w:tc>
          <w:tcPr>
            <w:tcW w:w="2943" w:type="dxa"/>
          </w:tcPr>
          <w:p w14:paraId="06DDC5F3" w14:textId="04E244D6" w:rsidR="00905099" w:rsidRPr="00D7403B" w:rsidRDefault="00905099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702F6">
              <w:t>Lista revisada y validada por el equipo.</w:t>
            </w:r>
          </w:p>
        </w:tc>
      </w:tr>
      <w:tr w:rsidR="00905099" w14:paraId="2E7A1880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04F5844E" w14:textId="77777777" w:rsidR="00905099" w:rsidRPr="001C2A3C" w:rsidRDefault="00905099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59E156E9" w14:textId="4F1B9091" w:rsidR="00905099" w:rsidRPr="00FE2ADA" w:rsidRDefault="00905099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gramStart"/>
            <w:r w:rsidRPr="000702F6">
              <w:t>Confirmar</w:t>
            </w:r>
            <w:proofErr w:type="gramEnd"/>
            <w:r w:rsidRPr="000702F6">
              <w:t xml:space="preserve"> que la lista incluye cantidades, marcas y ubicaciones en el supermercado.</w:t>
            </w:r>
          </w:p>
        </w:tc>
        <w:tc>
          <w:tcPr>
            <w:tcW w:w="2943" w:type="dxa"/>
          </w:tcPr>
          <w:p w14:paraId="34D019CA" w14:textId="18736BB5" w:rsidR="00905099" w:rsidRPr="00D7403B" w:rsidRDefault="00905099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0702F6">
              <w:t>Todos los ingredientes están marcados como "necesarios".</w:t>
            </w:r>
          </w:p>
        </w:tc>
      </w:tr>
      <w:tr w:rsidR="00905099" w14:paraId="0A7829FA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3002DB3" w14:textId="3EEF107F" w:rsidR="00905099" w:rsidRPr="001C2A3C" w:rsidRDefault="00905099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Llevar dinero suficiente (al menos 70</w:t>
            </w:r>
            <w:r w:rsidRPr="004251E3">
              <w:t>€</w:t>
            </w:r>
            <w:r>
              <w:rPr>
                <w:rFonts w:cs="Arial"/>
                <w:szCs w:val="20"/>
                <w:lang w:val="es-ES_tradnl"/>
              </w:rPr>
              <w:t>) en efectivo, tarjeta débito o crédito.</w:t>
            </w:r>
          </w:p>
        </w:tc>
        <w:tc>
          <w:tcPr>
            <w:tcW w:w="2943" w:type="dxa"/>
          </w:tcPr>
          <w:p w14:paraId="38E5DC35" w14:textId="4F900471" w:rsidR="00905099" w:rsidRPr="00FE2ADA" w:rsidRDefault="00905099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03AEC">
              <w:t> Confirmar el presupuesto total</w:t>
            </w:r>
            <w:r>
              <w:t>.</w:t>
            </w:r>
          </w:p>
        </w:tc>
        <w:tc>
          <w:tcPr>
            <w:tcW w:w="2943" w:type="dxa"/>
          </w:tcPr>
          <w:p w14:paraId="653DAF3A" w14:textId="55039C11" w:rsidR="00905099" w:rsidRPr="00D7403B" w:rsidRDefault="00905099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D03AEC">
              <w:t>Dinero en efectivo o tarjetas disponibles físicamente.</w:t>
            </w:r>
          </w:p>
        </w:tc>
      </w:tr>
      <w:tr w:rsidR="00905099" w14:paraId="33064175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DED54F9" w14:textId="77777777" w:rsidR="00905099" w:rsidRDefault="00905099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74E1C512" w14:textId="1BD67752" w:rsidR="00905099" w:rsidRPr="00D03AEC" w:rsidRDefault="00905099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gramStart"/>
            <w:r w:rsidRPr="00D03AEC">
              <w:t>Asegurar</w:t>
            </w:r>
            <w:proofErr w:type="gramEnd"/>
            <w:r w:rsidRPr="00D03AEC">
              <w:t xml:space="preserve"> que se dispone de 70€ como margen de seguridad.</w:t>
            </w:r>
          </w:p>
        </w:tc>
        <w:tc>
          <w:tcPr>
            <w:tcW w:w="2943" w:type="dxa"/>
          </w:tcPr>
          <w:p w14:paraId="145243F8" w14:textId="3C80A660" w:rsidR="00905099" w:rsidRPr="00D03AEC" w:rsidRDefault="00905099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A0CD4">
              <w:t>Confirmación verbal del equipo antes de salir.</w:t>
            </w:r>
          </w:p>
        </w:tc>
      </w:tr>
      <w:tr w:rsidR="00905099" w14:paraId="52E088C7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4A37B585" w14:textId="0AEC22E5" w:rsidR="00905099" w:rsidRDefault="00905099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Llevar una bolsa de compras reutilizable.</w:t>
            </w:r>
          </w:p>
        </w:tc>
        <w:tc>
          <w:tcPr>
            <w:tcW w:w="2943" w:type="dxa"/>
          </w:tcPr>
          <w:p w14:paraId="563B86C2" w14:textId="6C353D53" w:rsidR="00905099" w:rsidRPr="00FE2ADA" w:rsidRDefault="00905099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A0CD4">
              <w:t>Verificar que la bolsa esté limpia y en buen estado.</w:t>
            </w:r>
          </w:p>
        </w:tc>
        <w:tc>
          <w:tcPr>
            <w:tcW w:w="2943" w:type="dxa"/>
            <w:vMerge w:val="restart"/>
          </w:tcPr>
          <w:p w14:paraId="44AD9957" w14:textId="3905C7EF" w:rsidR="00905099" w:rsidRPr="00D7403B" w:rsidRDefault="00905099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3A0CD4">
              <w:t>Bolsa guardada y lista para usar.</w:t>
            </w:r>
          </w:p>
        </w:tc>
      </w:tr>
      <w:tr w:rsidR="00905099" w14:paraId="6591CEB4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706D876" w14:textId="77777777" w:rsidR="00905099" w:rsidRDefault="00905099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6CAB0F64" w14:textId="7F9FBA2D" w:rsidR="00905099" w:rsidRPr="00FE2ADA" w:rsidRDefault="00905099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A0CD4">
              <w:t>Asegurar capacidad suficiente para todos los ingredientes.</w:t>
            </w:r>
          </w:p>
        </w:tc>
        <w:tc>
          <w:tcPr>
            <w:tcW w:w="2943" w:type="dxa"/>
            <w:vMerge/>
          </w:tcPr>
          <w:p w14:paraId="797A5813" w14:textId="77777777" w:rsidR="00905099" w:rsidRPr="00D7403B" w:rsidRDefault="00905099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905099" w14:paraId="5F94640B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6302825" w14:textId="5ACEF3FA" w:rsidR="00905099" w:rsidRDefault="00905099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lastRenderedPageBreak/>
              <w:t xml:space="preserve">Dirigirse hacia el </w:t>
            </w:r>
            <w:r w:rsidRPr="00B905B1">
              <w:rPr>
                <w:rFonts w:cs="Arial"/>
                <w:szCs w:val="20"/>
                <w:lang w:val="es-ES_tradnl"/>
              </w:rPr>
              <w:t>Mercadona</w:t>
            </w:r>
            <w:r>
              <w:rPr>
                <w:rFonts w:cs="Arial"/>
                <w:szCs w:val="20"/>
                <w:lang w:val="es-ES_tradnl"/>
              </w:rPr>
              <w:t xml:space="preserve"> más cercano.</w:t>
            </w:r>
          </w:p>
        </w:tc>
        <w:tc>
          <w:tcPr>
            <w:tcW w:w="2943" w:type="dxa"/>
          </w:tcPr>
          <w:p w14:paraId="60810D0C" w14:textId="4D3CFA14" w:rsidR="00905099" w:rsidRPr="00FE2ADA" w:rsidRDefault="00905099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5099">
              <w:t>Conocer la ubicación del Mercadona.</w:t>
            </w:r>
          </w:p>
        </w:tc>
        <w:tc>
          <w:tcPr>
            <w:tcW w:w="2943" w:type="dxa"/>
            <w:vMerge w:val="restart"/>
          </w:tcPr>
          <w:p w14:paraId="51DE7DFE" w14:textId="624620D7" w:rsidR="00905099" w:rsidRPr="00D7403B" w:rsidRDefault="00905099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905099">
              <w:t>Llegar al Mercadona sin contratiempos.</w:t>
            </w:r>
          </w:p>
        </w:tc>
      </w:tr>
      <w:tr w:rsidR="00905099" w14:paraId="1B6E784B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0C11F0A" w14:textId="77777777" w:rsidR="00905099" w:rsidRDefault="00905099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4BD08851" w14:textId="4DD6F6D7" w:rsidR="00905099" w:rsidRPr="00FE2ADA" w:rsidRDefault="00905099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5099">
              <w:t>Planificar ruta de transporte (caminando, en auto, etc.).</w:t>
            </w:r>
          </w:p>
        </w:tc>
        <w:tc>
          <w:tcPr>
            <w:tcW w:w="2943" w:type="dxa"/>
            <w:vMerge/>
          </w:tcPr>
          <w:p w14:paraId="1A0A626C" w14:textId="77777777" w:rsidR="00905099" w:rsidRPr="00D7403B" w:rsidRDefault="00905099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8C504F" w14:paraId="1A8B6020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</w:tcPr>
          <w:p w14:paraId="0BB343B6" w14:textId="6FF36518" w:rsidR="008C504F" w:rsidRDefault="008C504F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Tomar un carrito de compras que este vacío.</w:t>
            </w:r>
          </w:p>
        </w:tc>
        <w:tc>
          <w:tcPr>
            <w:tcW w:w="2943" w:type="dxa"/>
          </w:tcPr>
          <w:p w14:paraId="773958FB" w14:textId="1AE0870D" w:rsidR="008C504F" w:rsidRPr="00FE2ADA" w:rsidRDefault="00FF614D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614D">
              <w:t>Verificar que el carrito esté limpio y funcione correctamente (ruedas, agarre).</w:t>
            </w:r>
          </w:p>
        </w:tc>
        <w:tc>
          <w:tcPr>
            <w:tcW w:w="2943" w:type="dxa"/>
          </w:tcPr>
          <w:p w14:paraId="01F51AAB" w14:textId="515E0D1A" w:rsidR="008C504F" w:rsidRDefault="00114CF1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14CF1">
              <w:t>Carrito asignado y listo para usar.</w:t>
            </w:r>
          </w:p>
          <w:p w14:paraId="6E179A67" w14:textId="77777777" w:rsidR="00114CF1" w:rsidRPr="00114CF1" w:rsidRDefault="00114CF1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8C504F" w14:paraId="5FF29033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</w:tcPr>
          <w:p w14:paraId="40588A3A" w14:textId="7792D40F" w:rsidR="008C504F" w:rsidRDefault="008C504F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Acercarse a la sección de alimentos no perecederos.</w:t>
            </w:r>
          </w:p>
        </w:tc>
        <w:tc>
          <w:tcPr>
            <w:tcW w:w="2943" w:type="dxa"/>
          </w:tcPr>
          <w:p w14:paraId="1FBBA0FF" w14:textId="7D0B966F" w:rsidR="008C504F" w:rsidRPr="00FE2ADA" w:rsidRDefault="00114CF1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14CF1">
              <w:t>Saber la ubicación de la sección dentro del Mercadona (generalmente al inicio).</w:t>
            </w:r>
          </w:p>
        </w:tc>
        <w:tc>
          <w:tcPr>
            <w:tcW w:w="2943" w:type="dxa"/>
          </w:tcPr>
          <w:p w14:paraId="7C1C2CE0" w14:textId="417514D1" w:rsidR="008C504F" w:rsidRPr="00D7403B" w:rsidRDefault="00114CF1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114CF1">
              <w:t>Estar físicamente en la sección de alimentos no perecederos.</w:t>
            </w:r>
          </w:p>
        </w:tc>
      </w:tr>
      <w:tr w:rsidR="00114CF1" w14:paraId="0D1DF917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F435F43" w14:textId="51E9967C" w:rsidR="00114CF1" w:rsidRDefault="00114CF1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 xml:space="preserve">Buscar y agregar al carrito un paquete de pasta </w:t>
            </w:r>
            <w:proofErr w:type="spellStart"/>
            <w:r>
              <w:rPr>
                <w:rFonts w:cs="Arial"/>
                <w:szCs w:val="20"/>
                <w:lang w:val="es-ES_tradnl"/>
              </w:rPr>
              <w:t>penne</w:t>
            </w:r>
            <w:proofErr w:type="spellEnd"/>
            <w:r>
              <w:rPr>
                <w:rFonts w:cs="Arial"/>
                <w:szCs w:val="20"/>
                <w:lang w:val="es-ES_tradnl"/>
              </w:rPr>
              <w:t xml:space="preserve"> marca Armando de 500g.</w:t>
            </w:r>
          </w:p>
        </w:tc>
        <w:tc>
          <w:tcPr>
            <w:tcW w:w="2943" w:type="dxa"/>
          </w:tcPr>
          <w:p w14:paraId="06AA8754" w14:textId="0AACC36D" w:rsidR="00114CF1" w:rsidRPr="00FE2ADA" w:rsidRDefault="00114CF1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14CF1">
              <w:t>Identificar el pasillo de pastas.</w:t>
            </w:r>
          </w:p>
        </w:tc>
        <w:tc>
          <w:tcPr>
            <w:tcW w:w="2943" w:type="dxa"/>
          </w:tcPr>
          <w:p w14:paraId="571649E7" w14:textId="4029A575" w:rsidR="00114CF1" w:rsidRPr="00D7403B" w:rsidRDefault="00F70B1F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70B1F">
              <w:t xml:space="preserve">Paquete de 500g de pasta </w:t>
            </w:r>
            <w:proofErr w:type="spellStart"/>
            <w:r w:rsidRPr="00F70B1F">
              <w:t>Penne</w:t>
            </w:r>
            <w:proofErr w:type="spellEnd"/>
            <w:r w:rsidRPr="00F70B1F">
              <w:t xml:space="preserve"> en el carrito.</w:t>
            </w:r>
          </w:p>
        </w:tc>
      </w:tr>
      <w:tr w:rsidR="00114CF1" w14:paraId="41316E4F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9ACE184" w14:textId="77777777" w:rsidR="00114CF1" w:rsidRDefault="00114CF1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68543FEB" w14:textId="420EA40D" w:rsidR="00114CF1" w:rsidRPr="00FE2ADA" w:rsidRDefault="00F70B1F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70B1F">
              <w:t>Verificar que la marca "Armando" esté disponible.</w:t>
            </w:r>
          </w:p>
        </w:tc>
        <w:tc>
          <w:tcPr>
            <w:tcW w:w="2943" w:type="dxa"/>
          </w:tcPr>
          <w:p w14:paraId="032518B4" w14:textId="30372A97" w:rsidR="00114CF1" w:rsidRPr="00D7403B" w:rsidRDefault="00BA5CFF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70B1F">
              <w:t>Hay que confirmar</w:t>
            </w:r>
            <w:r w:rsidR="00F70B1F" w:rsidRPr="00F70B1F">
              <w:t xml:space="preserve"> que la fecha de vencimiento es posterior a la fecha de uso.</w:t>
            </w:r>
          </w:p>
        </w:tc>
      </w:tr>
      <w:tr w:rsidR="004416DD" w14:paraId="2ED46E57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3A069E31" w14:textId="2699CC1C" w:rsidR="004416DD" w:rsidRDefault="004416DD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Buscar y agregar una lata de pure de tomate marca Hacendado de 400g.</w:t>
            </w:r>
          </w:p>
        </w:tc>
        <w:tc>
          <w:tcPr>
            <w:tcW w:w="2943" w:type="dxa"/>
          </w:tcPr>
          <w:p w14:paraId="2AEF8FA0" w14:textId="7CCEA0C1" w:rsidR="004416DD" w:rsidRPr="00FE2ADA" w:rsidRDefault="004416DD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70B1F">
              <w:t>Ubicar la sección de conservas o salsas.</w:t>
            </w:r>
          </w:p>
        </w:tc>
        <w:tc>
          <w:tcPr>
            <w:tcW w:w="2943" w:type="dxa"/>
            <w:vMerge w:val="restart"/>
          </w:tcPr>
          <w:p w14:paraId="4365AE17" w14:textId="569DBC20" w:rsidR="004416DD" w:rsidRPr="00D7403B" w:rsidRDefault="004416DD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4416DD">
              <w:t>Lata de 400g de puré de tomate Hacendado en el carrito.</w:t>
            </w:r>
          </w:p>
        </w:tc>
      </w:tr>
      <w:tr w:rsidR="004416DD" w14:paraId="39291239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6B85F6C" w14:textId="77777777" w:rsidR="004416DD" w:rsidRDefault="004416DD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4A319E48" w14:textId="4D99EB4D" w:rsidR="004416DD" w:rsidRPr="00FE2ADA" w:rsidRDefault="004416DD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416DD">
              <w:t>Confirmar disponibilidad de la marca Hacendado.</w:t>
            </w:r>
          </w:p>
        </w:tc>
        <w:tc>
          <w:tcPr>
            <w:tcW w:w="2943" w:type="dxa"/>
            <w:vMerge/>
          </w:tcPr>
          <w:p w14:paraId="6C920725" w14:textId="77777777" w:rsidR="004416DD" w:rsidRPr="00D7403B" w:rsidRDefault="004416DD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0A6979" w14:paraId="0DD4C940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5D8D2F7" w14:textId="37395E43" w:rsidR="000A6979" w:rsidRDefault="000A6979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Buscar y agregar una lata de concentrado de tomate marca Hacendado de 170 ml.</w:t>
            </w:r>
          </w:p>
        </w:tc>
        <w:tc>
          <w:tcPr>
            <w:tcW w:w="2943" w:type="dxa"/>
          </w:tcPr>
          <w:p w14:paraId="6A21F717" w14:textId="14A82022" w:rsidR="000A6979" w:rsidRPr="00FE2ADA" w:rsidRDefault="000A6979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416DD">
              <w:t>Misma sección que el puré de tomate.</w:t>
            </w:r>
          </w:p>
        </w:tc>
        <w:tc>
          <w:tcPr>
            <w:tcW w:w="2943" w:type="dxa"/>
            <w:vMerge w:val="restart"/>
          </w:tcPr>
          <w:p w14:paraId="34111163" w14:textId="70ACFFCF" w:rsidR="000A6979" w:rsidRPr="00D7403B" w:rsidRDefault="000A6979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A6979">
              <w:t>Lata de 170 ml de concentrado de tomate Hacendado en el carrito.</w:t>
            </w:r>
          </w:p>
        </w:tc>
      </w:tr>
      <w:tr w:rsidR="000A6979" w14:paraId="6B142511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972026E" w14:textId="77777777" w:rsidR="000A6979" w:rsidRDefault="000A6979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05D419EB" w14:textId="669C04AD" w:rsidR="000A6979" w:rsidRPr="00FE2ADA" w:rsidRDefault="000A6979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416DD">
              <w:t>Verificar que el concentrado sea en formato líquido.</w:t>
            </w:r>
          </w:p>
        </w:tc>
        <w:tc>
          <w:tcPr>
            <w:tcW w:w="2943" w:type="dxa"/>
            <w:vMerge/>
          </w:tcPr>
          <w:p w14:paraId="34F30BB0" w14:textId="77777777" w:rsidR="000A6979" w:rsidRPr="00D7403B" w:rsidRDefault="000A6979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0A6979" w14:paraId="1A1F28C0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F557123" w14:textId="386AFD2E" w:rsidR="000A6979" w:rsidRDefault="000A6979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Buscar y agregar una caja de caldo de carne marca Hacendado de 200 ml.</w:t>
            </w:r>
          </w:p>
        </w:tc>
        <w:tc>
          <w:tcPr>
            <w:tcW w:w="2943" w:type="dxa"/>
          </w:tcPr>
          <w:p w14:paraId="5BE2100C" w14:textId="500DD485" w:rsidR="000A6979" w:rsidRPr="00FE2ADA" w:rsidRDefault="00CB549C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B549C">
              <w:t>Ubicar la sección de caldos o sopas.</w:t>
            </w:r>
          </w:p>
        </w:tc>
        <w:tc>
          <w:tcPr>
            <w:tcW w:w="2943" w:type="dxa"/>
            <w:vMerge w:val="restart"/>
          </w:tcPr>
          <w:p w14:paraId="0A8E8F61" w14:textId="4ED9FB84" w:rsidR="000A6979" w:rsidRPr="00D7403B" w:rsidRDefault="00CB549C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CB549C">
              <w:t>Caja de 200 ml de caldo de carne Hacendado en el carrito.</w:t>
            </w:r>
          </w:p>
        </w:tc>
      </w:tr>
      <w:tr w:rsidR="000A6979" w14:paraId="38363724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7D8656E4" w14:textId="77777777" w:rsidR="000A6979" w:rsidRDefault="000A6979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25C05673" w14:textId="7C22111A" w:rsidR="000A6979" w:rsidRPr="00FE2ADA" w:rsidRDefault="00CB549C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gramStart"/>
            <w:r w:rsidRPr="00CB549C">
              <w:t>Confirmar</w:t>
            </w:r>
            <w:proofErr w:type="gramEnd"/>
            <w:r w:rsidRPr="00CB549C">
              <w:t xml:space="preserve"> que sea caldo de carne (no vegetal).</w:t>
            </w:r>
          </w:p>
        </w:tc>
        <w:tc>
          <w:tcPr>
            <w:tcW w:w="2943" w:type="dxa"/>
            <w:vMerge/>
          </w:tcPr>
          <w:p w14:paraId="5EC149B9" w14:textId="77777777" w:rsidR="000A6979" w:rsidRPr="00D7403B" w:rsidRDefault="000A6979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CB549C" w14:paraId="1BB6DAE4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B841713" w14:textId="50F81B18" w:rsidR="00CB549C" w:rsidRDefault="00CB549C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Buscar y agregar una botella de aceite de oliva extra virgen marca Hacendado de 1000 ml.</w:t>
            </w:r>
          </w:p>
        </w:tc>
        <w:tc>
          <w:tcPr>
            <w:tcW w:w="2943" w:type="dxa"/>
          </w:tcPr>
          <w:p w14:paraId="6575DC83" w14:textId="0EB0A502" w:rsidR="00CB549C" w:rsidRPr="00FE2ADA" w:rsidRDefault="00CB549C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B549C">
              <w:t>Ubicar la sección de aceites.</w:t>
            </w:r>
          </w:p>
        </w:tc>
        <w:tc>
          <w:tcPr>
            <w:tcW w:w="2943" w:type="dxa"/>
            <w:vMerge w:val="restart"/>
          </w:tcPr>
          <w:p w14:paraId="759978A9" w14:textId="12B2C6B1" w:rsidR="00CB549C" w:rsidRPr="00D7403B" w:rsidRDefault="000807FC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807FC">
              <w:t>Botella de 1000 ml de aceite de oliva Hacendado en el carrito.</w:t>
            </w:r>
          </w:p>
        </w:tc>
      </w:tr>
      <w:tr w:rsidR="00CB549C" w14:paraId="6B9D2C83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EBA1B40" w14:textId="77777777" w:rsidR="00CB549C" w:rsidRDefault="00CB549C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54B44AA7" w14:textId="3A21A737" w:rsidR="00CB549C" w:rsidRPr="00FE2ADA" w:rsidRDefault="000807FC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807FC">
              <w:t>Verificar que sea "extra virgen" y marca Hacendado.</w:t>
            </w:r>
          </w:p>
        </w:tc>
        <w:tc>
          <w:tcPr>
            <w:tcW w:w="2943" w:type="dxa"/>
            <w:vMerge/>
          </w:tcPr>
          <w:p w14:paraId="23A0D1CB" w14:textId="77777777" w:rsidR="00CB549C" w:rsidRPr="00D7403B" w:rsidRDefault="00CB549C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0807FC" w14:paraId="6922DABB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44A22583" w14:textId="792E185D" w:rsidR="000807FC" w:rsidRDefault="000807FC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Buscar y agregar una bolsa de sal marca Hacendado de 1000g.</w:t>
            </w:r>
          </w:p>
        </w:tc>
        <w:tc>
          <w:tcPr>
            <w:tcW w:w="2943" w:type="dxa"/>
          </w:tcPr>
          <w:p w14:paraId="1B85F7BF" w14:textId="527FB7DB" w:rsidR="000807FC" w:rsidRPr="00FE2ADA" w:rsidRDefault="000807FC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807FC">
              <w:t>Identificar la sección de especias o sal.</w:t>
            </w:r>
          </w:p>
        </w:tc>
        <w:tc>
          <w:tcPr>
            <w:tcW w:w="2943" w:type="dxa"/>
            <w:vMerge w:val="restart"/>
          </w:tcPr>
          <w:p w14:paraId="7D7E161A" w14:textId="00A4CFCB" w:rsidR="000807FC" w:rsidRPr="00D7403B" w:rsidRDefault="000807FC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807FC">
              <w:t>Bolsa de 1000g de sal Hacendado en el carrito.</w:t>
            </w:r>
          </w:p>
        </w:tc>
      </w:tr>
      <w:tr w:rsidR="000807FC" w14:paraId="63D1090D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5CDEA12" w14:textId="77777777" w:rsidR="000807FC" w:rsidRDefault="000807FC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379977C0" w14:textId="25D5B400" w:rsidR="000807FC" w:rsidRPr="00FE2ADA" w:rsidRDefault="000807FC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gramStart"/>
            <w:r w:rsidRPr="000807FC">
              <w:t>Confirmar</w:t>
            </w:r>
            <w:proofErr w:type="gramEnd"/>
            <w:r w:rsidRPr="000807FC">
              <w:t xml:space="preserve"> que la sal sea gruesa y no yodada.</w:t>
            </w:r>
          </w:p>
        </w:tc>
        <w:tc>
          <w:tcPr>
            <w:tcW w:w="2943" w:type="dxa"/>
            <w:vMerge/>
          </w:tcPr>
          <w:p w14:paraId="1593D7F8" w14:textId="77777777" w:rsidR="000807FC" w:rsidRPr="00D7403B" w:rsidRDefault="000807FC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076895" w14:paraId="00048B11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7B13778" w14:textId="4957C35F" w:rsidR="00076895" w:rsidRDefault="00076895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Buscar y agregar un bote de pimienta marca Hacendado de 65g.</w:t>
            </w:r>
          </w:p>
        </w:tc>
        <w:tc>
          <w:tcPr>
            <w:tcW w:w="2943" w:type="dxa"/>
          </w:tcPr>
          <w:p w14:paraId="14A9DB60" w14:textId="1C5B9F1F" w:rsidR="00076895" w:rsidRPr="00FE2ADA" w:rsidRDefault="00076895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76895">
              <w:t>Misma sección que la sal.</w:t>
            </w:r>
          </w:p>
        </w:tc>
        <w:tc>
          <w:tcPr>
            <w:tcW w:w="2943" w:type="dxa"/>
            <w:vMerge w:val="restart"/>
          </w:tcPr>
          <w:p w14:paraId="5351B11D" w14:textId="580A81EF" w:rsidR="00076895" w:rsidRPr="00D7403B" w:rsidRDefault="00076895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76895">
              <w:t>Bote de 65g de pimienta Hacendado en el carrito.</w:t>
            </w:r>
          </w:p>
        </w:tc>
      </w:tr>
      <w:tr w:rsidR="00076895" w14:paraId="54CFCCD2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E520BD9" w14:textId="77777777" w:rsidR="00076895" w:rsidRDefault="00076895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1C9D5009" w14:textId="39204E64" w:rsidR="00076895" w:rsidRPr="00FE2ADA" w:rsidRDefault="00076895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76895">
              <w:t>Verificar que sea pimienta negra molida.</w:t>
            </w:r>
          </w:p>
        </w:tc>
        <w:tc>
          <w:tcPr>
            <w:tcW w:w="2943" w:type="dxa"/>
            <w:vMerge/>
          </w:tcPr>
          <w:p w14:paraId="5A1438B1" w14:textId="77777777" w:rsidR="00076895" w:rsidRPr="00D7403B" w:rsidRDefault="00076895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D05C86" w14:paraId="4F4001B1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7183AC0E" w14:textId="658DD112" w:rsidR="00D05C86" w:rsidRDefault="00D05C86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Buscar y agregar una botella de agua marca Font Agudes de 6l.</w:t>
            </w:r>
          </w:p>
        </w:tc>
        <w:tc>
          <w:tcPr>
            <w:tcW w:w="2943" w:type="dxa"/>
          </w:tcPr>
          <w:p w14:paraId="636C863A" w14:textId="29330E0C" w:rsidR="00D05C86" w:rsidRPr="00FE2ADA" w:rsidRDefault="00D05C86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05C86">
              <w:t>Ubicar la sección de bebidas no alcohólicas.</w:t>
            </w:r>
          </w:p>
        </w:tc>
        <w:tc>
          <w:tcPr>
            <w:tcW w:w="2943" w:type="dxa"/>
            <w:vMerge w:val="restart"/>
          </w:tcPr>
          <w:p w14:paraId="556643B3" w14:textId="4C6DBFF8" w:rsidR="00D05C86" w:rsidRPr="00D7403B" w:rsidRDefault="00D05C86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D05C86">
              <w:t>Botella de 6 litros de agua Font Agudes en el carrito.</w:t>
            </w:r>
          </w:p>
        </w:tc>
      </w:tr>
      <w:tr w:rsidR="00D05C86" w14:paraId="1FF777D1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149DC8F" w14:textId="77777777" w:rsidR="00D05C86" w:rsidRDefault="00D05C86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199F4B8B" w14:textId="1F79E9C6" w:rsidR="00D05C86" w:rsidRPr="00FE2ADA" w:rsidRDefault="00D05C86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05C86">
              <w:t>Confirmar marca y tamaño (6 litros).</w:t>
            </w:r>
          </w:p>
        </w:tc>
        <w:tc>
          <w:tcPr>
            <w:tcW w:w="2943" w:type="dxa"/>
            <w:vMerge/>
          </w:tcPr>
          <w:p w14:paraId="0F21D510" w14:textId="77777777" w:rsidR="00D05C86" w:rsidRPr="00D7403B" w:rsidRDefault="00D05C86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8C504F" w14:paraId="40387AE8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</w:tcPr>
          <w:p w14:paraId="09C4FD3F" w14:textId="51CFDE49" w:rsidR="008C504F" w:rsidRDefault="008C504F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Acercarse a la sección de frutas y verduras.</w:t>
            </w:r>
          </w:p>
        </w:tc>
        <w:tc>
          <w:tcPr>
            <w:tcW w:w="2943" w:type="dxa"/>
          </w:tcPr>
          <w:p w14:paraId="65340472" w14:textId="20AB2539" w:rsidR="008C504F" w:rsidRPr="00FE2ADA" w:rsidRDefault="00DF2535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535">
              <w:t>Conocer la ubicación de la sección (generalmente al fondo o lateral del Mercadona).</w:t>
            </w:r>
          </w:p>
        </w:tc>
        <w:tc>
          <w:tcPr>
            <w:tcW w:w="2943" w:type="dxa"/>
          </w:tcPr>
          <w:p w14:paraId="179B69D9" w14:textId="1D7C8ED0" w:rsidR="008C504F" w:rsidRPr="00D7403B" w:rsidRDefault="00DF2535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DF2535">
              <w:t>Estar físicamente en la sección de frutas y verduras.</w:t>
            </w:r>
          </w:p>
        </w:tc>
      </w:tr>
      <w:tr w:rsidR="00DF2535" w14:paraId="7905AD3F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68B972F" w14:textId="69D44C09" w:rsidR="00DF2535" w:rsidRDefault="00DF2535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5C4044">
              <w:rPr>
                <w:rFonts w:cs="Arial"/>
                <w:szCs w:val="20"/>
                <w:lang w:val="es-ES_tradnl"/>
              </w:rPr>
              <w:t xml:space="preserve">Buscar y agregar una </w:t>
            </w:r>
            <w:r>
              <w:rPr>
                <w:rFonts w:cs="Arial"/>
                <w:szCs w:val="20"/>
                <w:lang w:val="es-ES_tradnl"/>
              </w:rPr>
              <w:t xml:space="preserve">porción de cebolla blanca cabezona </w:t>
            </w:r>
            <w:r w:rsidRPr="005C4044">
              <w:rPr>
                <w:rFonts w:cs="Arial"/>
                <w:szCs w:val="20"/>
                <w:lang w:val="es-ES_tradnl"/>
              </w:rPr>
              <w:t xml:space="preserve">marca </w:t>
            </w:r>
            <w:proofErr w:type="spellStart"/>
            <w:r>
              <w:rPr>
                <w:rFonts w:cs="Arial"/>
                <w:szCs w:val="20"/>
                <w:lang w:val="es-ES_tradnl"/>
              </w:rPr>
              <w:t>Nayda</w:t>
            </w:r>
            <w:proofErr w:type="spellEnd"/>
            <w:r w:rsidRPr="005C4044">
              <w:rPr>
                <w:rFonts w:cs="Arial"/>
                <w:szCs w:val="20"/>
                <w:lang w:val="es-ES_tradnl"/>
              </w:rPr>
              <w:t xml:space="preserve"> de </w:t>
            </w:r>
            <w:r>
              <w:rPr>
                <w:rFonts w:cs="Arial"/>
                <w:szCs w:val="20"/>
                <w:lang w:val="es-ES_tradnl"/>
              </w:rPr>
              <w:t>10</w:t>
            </w:r>
            <w:r w:rsidRPr="005C4044">
              <w:rPr>
                <w:rFonts w:cs="Arial"/>
                <w:szCs w:val="20"/>
                <w:lang w:val="es-ES_tradnl"/>
              </w:rPr>
              <w:t>00g</w:t>
            </w:r>
            <w:r>
              <w:rPr>
                <w:rFonts w:cs="Arial"/>
                <w:szCs w:val="20"/>
                <w:lang w:val="es-ES_tradnl"/>
              </w:rPr>
              <w:t>.</w:t>
            </w:r>
          </w:p>
        </w:tc>
        <w:tc>
          <w:tcPr>
            <w:tcW w:w="2943" w:type="dxa"/>
          </w:tcPr>
          <w:p w14:paraId="1433D1F9" w14:textId="73475D2F" w:rsidR="00DF2535" w:rsidRPr="00FE2ADA" w:rsidRDefault="00DF2535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535">
              <w:t>Identificar el área de cebollas.</w:t>
            </w:r>
          </w:p>
        </w:tc>
        <w:tc>
          <w:tcPr>
            <w:tcW w:w="2943" w:type="dxa"/>
            <w:vMerge w:val="restart"/>
          </w:tcPr>
          <w:p w14:paraId="230B0684" w14:textId="6860E57C" w:rsidR="00DF2535" w:rsidRPr="00D7403B" w:rsidRDefault="00DF2535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DF2535">
              <w:t xml:space="preserve">Bolsa de 1000g de cebolla </w:t>
            </w:r>
            <w:proofErr w:type="spellStart"/>
            <w:r w:rsidRPr="00DF2535">
              <w:t>Nayda</w:t>
            </w:r>
            <w:proofErr w:type="spellEnd"/>
            <w:r w:rsidRPr="00DF2535">
              <w:t xml:space="preserve"> en el carrito.</w:t>
            </w:r>
          </w:p>
        </w:tc>
      </w:tr>
      <w:tr w:rsidR="00DF2535" w14:paraId="5C57F2A1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B09259A" w14:textId="77777777" w:rsidR="00DF2535" w:rsidRPr="005C4044" w:rsidRDefault="00DF2535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68F460E1" w14:textId="46B29E93" w:rsidR="00DF2535" w:rsidRPr="00FE2ADA" w:rsidRDefault="00DF2535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535">
              <w:t xml:space="preserve">Verificar que la cebolla sea blanca y marca </w:t>
            </w:r>
            <w:proofErr w:type="spellStart"/>
            <w:r w:rsidRPr="00DF2535">
              <w:t>Nayda</w:t>
            </w:r>
            <w:proofErr w:type="spellEnd"/>
            <w:r w:rsidRPr="00DF2535">
              <w:t>.</w:t>
            </w:r>
          </w:p>
        </w:tc>
        <w:tc>
          <w:tcPr>
            <w:tcW w:w="2943" w:type="dxa"/>
            <w:vMerge/>
          </w:tcPr>
          <w:p w14:paraId="02359313" w14:textId="77777777" w:rsidR="00DF2535" w:rsidRPr="00D7403B" w:rsidRDefault="00DF2535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976F68" w14:paraId="6063AA72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16763C46" w14:textId="6A8EC88E" w:rsidR="00976F68" w:rsidRPr="005C4044" w:rsidRDefault="00976F68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D92EC1">
              <w:rPr>
                <w:rFonts w:cs="Arial"/>
                <w:szCs w:val="20"/>
                <w:lang w:val="es-ES_tradnl"/>
              </w:rPr>
              <w:t xml:space="preserve">Buscar y agregar una </w:t>
            </w:r>
            <w:r>
              <w:rPr>
                <w:rFonts w:cs="Arial"/>
                <w:szCs w:val="20"/>
                <w:lang w:val="es-ES_tradnl"/>
              </w:rPr>
              <w:t>bolsa</w:t>
            </w:r>
            <w:r w:rsidRPr="00D92EC1">
              <w:rPr>
                <w:rFonts w:cs="Arial"/>
                <w:szCs w:val="20"/>
                <w:lang w:val="es-ES_tradnl"/>
              </w:rPr>
              <w:t xml:space="preserve"> de </w:t>
            </w:r>
            <w:r>
              <w:rPr>
                <w:rFonts w:cs="Arial"/>
                <w:szCs w:val="20"/>
                <w:lang w:val="es-ES_tradnl"/>
              </w:rPr>
              <w:t>zanahorias</w:t>
            </w:r>
            <w:r w:rsidRPr="00D92EC1">
              <w:rPr>
                <w:rFonts w:cs="Arial"/>
                <w:szCs w:val="20"/>
                <w:lang w:val="es-ES_tradnl"/>
              </w:rPr>
              <w:t xml:space="preserve"> marca </w:t>
            </w:r>
            <w:r>
              <w:rPr>
                <w:rFonts w:cs="Arial"/>
                <w:szCs w:val="20"/>
                <w:lang w:val="es-ES_tradnl"/>
              </w:rPr>
              <w:t>Villena</w:t>
            </w:r>
            <w:r w:rsidRPr="00D92EC1">
              <w:rPr>
                <w:rFonts w:cs="Arial"/>
                <w:szCs w:val="20"/>
                <w:lang w:val="es-ES_tradnl"/>
              </w:rPr>
              <w:t xml:space="preserve"> de </w:t>
            </w:r>
            <w:r>
              <w:rPr>
                <w:rFonts w:cs="Arial"/>
                <w:szCs w:val="20"/>
                <w:lang w:val="es-ES_tradnl"/>
              </w:rPr>
              <w:t>5</w:t>
            </w:r>
            <w:r w:rsidRPr="00D92EC1">
              <w:rPr>
                <w:rFonts w:cs="Arial"/>
                <w:szCs w:val="20"/>
                <w:lang w:val="es-ES_tradnl"/>
              </w:rPr>
              <w:t>00g</w:t>
            </w:r>
            <w:r>
              <w:rPr>
                <w:rFonts w:cs="Arial"/>
                <w:szCs w:val="20"/>
                <w:lang w:val="es-ES_tradnl"/>
              </w:rPr>
              <w:t>.</w:t>
            </w:r>
          </w:p>
        </w:tc>
        <w:tc>
          <w:tcPr>
            <w:tcW w:w="2943" w:type="dxa"/>
          </w:tcPr>
          <w:p w14:paraId="50F3133C" w14:textId="6EE44CC1" w:rsidR="00976F68" w:rsidRPr="00FE2ADA" w:rsidRDefault="00976F68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329B0">
              <w:t>Ubicar el área de zanahorias.</w:t>
            </w:r>
          </w:p>
        </w:tc>
        <w:tc>
          <w:tcPr>
            <w:tcW w:w="2943" w:type="dxa"/>
            <w:vMerge w:val="restart"/>
          </w:tcPr>
          <w:p w14:paraId="1835BB6B" w14:textId="717D9E6F" w:rsidR="00976F68" w:rsidRPr="00D7403B" w:rsidRDefault="00976F68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76F68">
              <w:t>Bolsa de 500g de zanahorias Villena en el carrito.</w:t>
            </w:r>
          </w:p>
        </w:tc>
      </w:tr>
      <w:tr w:rsidR="00976F68" w14:paraId="55786229" w14:textId="77777777" w:rsidTr="007B429B">
        <w:trPr>
          <w:trHeight w:val="6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8ED937D" w14:textId="77777777" w:rsidR="00976F68" w:rsidRPr="00D92EC1" w:rsidRDefault="00976F68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7D40186B" w14:textId="594A409D" w:rsidR="00976F68" w:rsidRPr="00FE2ADA" w:rsidRDefault="00976F68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gramStart"/>
            <w:r w:rsidRPr="00B329B0">
              <w:t>Confirmar</w:t>
            </w:r>
            <w:proofErr w:type="gramEnd"/>
            <w:r w:rsidRPr="00B329B0">
              <w:t xml:space="preserve"> que sean frescas y marca Villena.</w:t>
            </w:r>
          </w:p>
        </w:tc>
        <w:tc>
          <w:tcPr>
            <w:tcW w:w="2943" w:type="dxa"/>
            <w:vMerge/>
          </w:tcPr>
          <w:p w14:paraId="1EF5C44C" w14:textId="77777777" w:rsidR="00976F68" w:rsidRPr="00D7403B" w:rsidRDefault="00976F68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4C2280" w14:paraId="4E670812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7629E686" w14:textId="61AD87B5" w:rsidR="004C2280" w:rsidRPr="00D92EC1" w:rsidRDefault="004C2280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803C8D">
              <w:rPr>
                <w:rFonts w:cs="Arial"/>
                <w:szCs w:val="20"/>
                <w:lang w:val="es-ES_tradnl"/>
              </w:rPr>
              <w:t xml:space="preserve">Buscar y agregar una </w:t>
            </w:r>
            <w:r>
              <w:rPr>
                <w:rFonts w:cs="Arial"/>
                <w:szCs w:val="20"/>
                <w:lang w:val="es-ES_tradnl"/>
              </w:rPr>
              <w:t>bolsa</w:t>
            </w:r>
            <w:r w:rsidRPr="00803C8D">
              <w:rPr>
                <w:rFonts w:cs="Arial"/>
                <w:szCs w:val="20"/>
                <w:lang w:val="es-ES_tradnl"/>
              </w:rPr>
              <w:t xml:space="preserve"> de </w:t>
            </w:r>
            <w:r>
              <w:rPr>
                <w:rFonts w:cs="Arial"/>
                <w:szCs w:val="20"/>
                <w:lang w:val="es-ES_tradnl"/>
              </w:rPr>
              <w:t>apio</w:t>
            </w:r>
            <w:r w:rsidRPr="00803C8D">
              <w:rPr>
                <w:rFonts w:cs="Arial"/>
                <w:szCs w:val="20"/>
                <w:lang w:val="es-ES_tradnl"/>
              </w:rPr>
              <w:t xml:space="preserve"> marca </w:t>
            </w:r>
            <w:r>
              <w:rPr>
                <w:rFonts w:cs="Arial"/>
                <w:szCs w:val="20"/>
                <w:lang w:val="es-ES_tradnl"/>
              </w:rPr>
              <w:t>Pascual Marketing</w:t>
            </w:r>
            <w:r w:rsidRPr="00803C8D">
              <w:rPr>
                <w:rFonts w:cs="Arial"/>
                <w:szCs w:val="20"/>
                <w:lang w:val="es-ES_tradnl"/>
              </w:rPr>
              <w:t xml:space="preserve"> de </w:t>
            </w:r>
            <w:r>
              <w:rPr>
                <w:rFonts w:cs="Arial"/>
                <w:szCs w:val="20"/>
                <w:lang w:val="es-ES_tradnl"/>
              </w:rPr>
              <w:t>21</w:t>
            </w:r>
            <w:r w:rsidRPr="00803C8D">
              <w:rPr>
                <w:rFonts w:cs="Arial"/>
                <w:szCs w:val="20"/>
                <w:lang w:val="es-ES_tradnl"/>
              </w:rPr>
              <w:t>0g</w:t>
            </w:r>
            <w:r>
              <w:rPr>
                <w:rFonts w:cs="Arial"/>
                <w:szCs w:val="20"/>
                <w:lang w:val="es-ES_tradnl"/>
              </w:rPr>
              <w:t>.</w:t>
            </w:r>
          </w:p>
        </w:tc>
        <w:tc>
          <w:tcPr>
            <w:tcW w:w="2943" w:type="dxa"/>
          </w:tcPr>
          <w:p w14:paraId="407D8A61" w14:textId="47297923" w:rsidR="004C2280" w:rsidRPr="00FE2ADA" w:rsidRDefault="004C2280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76F68">
              <w:t>Ubicar el área de hierbas o vegetales frescos.</w:t>
            </w:r>
          </w:p>
        </w:tc>
        <w:tc>
          <w:tcPr>
            <w:tcW w:w="2943" w:type="dxa"/>
            <w:vMerge w:val="restart"/>
          </w:tcPr>
          <w:p w14:paraId="2B329411" w14:textId="69093289" w:rsidR="004C2280" w:rsidRPr="00D7403B" w:rsidRDefault="004C2280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4C2280">
              <w:rPr>
                <w:lang w:val="es-ES_tradnl"/>
              </w:rPr>
              <w:t>Bolsa de 210g de apio Pascual Marketing en el carrito.</w:t>
            </w:r>
          </w:p>
        </w:tc>
      </w:tr>
      <w:tr w:rsidR="004C2280" w14:paraId="07013EC8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27BD7E8" w14:textId="77777777" w:rsidR="004C2280" w:rsidRPr="00803C8D" w:rsidRDefault="004C2280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7416C46E" w14:textId="1D474D39" w:rsidR="004C2280" w:rsidRPr="00FE2ADA" w:rsidRDefault="004C2280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76F68">
              <w:t>Verificar que el apio esté fresco y en paquete sellado.</w:t>
            </w:r>
          </w:p>
        </w:tc>
        <w:tc>
          <w:tcPr>
            <w:tcW w:w="2943" w:type="dxa"/>
            <w:vMerge/>
          </w:tcPr>
          <w:p w14:paraId="287AB868" w14:textId="77777777" w:rsidR="004C2280" w:rsidRPr="00D7403B" w:rsidRDefault="004C2280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92248F" w14:paraId="49F98EEE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2B7C663E" w14:textId="05ED1403" w:rsidR="0092248F" w:rsidRPr="00803C8D" w:rsidRDefault="0092248F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5E659A">
              <w:rPr>
                <w:rFonts w:cs="Arial"/>
                <w:szCs w:val="20"/>
                <w:lang w:val="es-ES_tradnl"/>
              </w:rPr>
              <w:t xml:space="preserve">Buscar y agregar una </w:t>
            </w:r>
            <w:r>
              <w:rPr>
                <w:rFonts w:cs="Arial"/>
                <w:szCs w:val="20"/>
                <w:lang w:val="es-ES_tradnl"/>
              </w:rPr>
              <w:t>bandeja</w:t>
            </w:r>
            <w:r w:rsidRPr="005E659A">
              <w:rPr>
                <w:rFonts w:cs="Arial"/>
                <w:szCs w:val="20"/>
                <w:lang w:val="es-ES_tradnl"/>
              </w:rPr>
              <w:t xml:space="preserve"> </w:t>
            </w:r>
            <w:r>
              <w:rPr>
                <w:rFonts w:cs="Arial"/>
                <w:szCs w:val="20"/>
                <w:lang w:val="es-ES_tradnl"/>
              </w:rPr>
              <w:t>de moras</w:t>
            </w:r>
            <w:r w:rsidRPr="005E659A">
              <w:rPr>
                <w:rFonts w:cs="Arial"/>
                <w:szCs w:val="20"/>
                <w:lang w:val="es-ES_tradnl"/>
              </w:rPr>
              <w:t xml:space="preserve"> marca </w:t>
            </w:r>
            <w:proofErr w:type="spellStart"/>
            <w:r>
              <w:rPr>
                <w:rFonts w:cs="Arial"/>
                <w:szCs w:val="20"/>
                <w:lang w:val="es-ES_tradnl"/>
              </w:rPr>
              <w:t>Driscoll’s</w:t>
            </w:r>
            <w:proofErr w:type="spellEnd"/>
            <w:r w:rsidRPr="005E659A">
              <w:rPr>
                <w:rFonts w:cs="Arial"/>
                <w:szCs w:val="20"/>
                <w:lang w:val="es-ES_tradnl"/>
              </w:rPr>
              <w:t xml:space="preserve"> de </w:t>
            </w:r>
            <w:r>
              <w:rPr>
                <w:rFonts w:cs="Arial"/>
                <w:szCs w:val="20"/>
                <w:lang w:val="es-ES_tradnl"/>
              </w:rPr>
              <w:t>125</w:t>
            </w:r>
            <w:r w:rsidRPr="005E659A">
              <w:rPr>
                <w:rFonts w:cs="Arial"/>
                <w:szCs w:val="20"/>
                <w:lang w:val="es-ES_tradnl"/>
              </w:rPr>
              <w:t>g</w:t>
            </w:r>
            <w:r>
              <w:rPr>
                <w:rFonts w:cs="Arial"/>
                <w:szCs w:val="20"/>
                <w:lang w:val="es-ES_tradnl"/>
              </w:rPr>
              <w:t>.</w:t>
            </w:r>
          </w:p>
        </w:tc>
        <w:tc>
          <w:tcPr>
            <w:tcW w:w="2943" w:type="dxa"/>
          </w:tcPr>
          <w:p w14:paraId="5E6B1C68" w14:textId="283C4C6E" w:rsidR="0092248F" w:rsidRPr="00FE2ADA" w:rsidRDefault="0092248F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2248F">
              <w:t>Ubicar la sección de frutas congeladas o frescas.</w:t>
            </w:r>
          </w:p>
        </w:tc>
        <w:tc>
          <w:tcPr>
            <w:tcW w:w="2943" w:type="dxa"/>
            <w:vMerge w:val="restart"/>
          </w:tcPr>
          <w:p w14:paraId="4E2DB159" w14:textId="53138658" w:rsidR="0092248F" w:rsidRPr="00D7403B" w:rsidRDefault="0092248F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2248F">
              <w:t xml:space="preserve">Bandeja de 125g de moras </w:t>
            </w:r>
            <w:proofErr w:type="spellStart"/>
            <w:r w:rsidRPr="0092248F">
              <w:t>Driscoll’s</w:t>
            </w:r>
            <w:proofErr w:type="spellEnd"/>
            <w:r w:rsidRPr="0092248F">
              <w:t xml:space="preserve"> en el carrito.</w:t>
            </w:r>
          </w:p>
        </w:tc>
      </w:tr>
      <w:tr w:rsidR="0092248F" w14:paraId="2E75ED57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73D1C282" w14:textId="77777777" w:rsidR="0092248F" w:rsidRPr="005E659A" w:rsidRDefault="0092248F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511FDA9B" w14:textId="34EC2128" w:rsidR="0092248F" w:rsidRPr="00FE2ADA" w:rsidRDefault="0092248F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gramStart"/>
            <w:r w:rsidRPr="0092248F">
              <w:t>Confirmar</w:t>
            </w:r>
            <w:proofErr w:type="gramEnd"/>
            <w:r w:rsidRPr="0092248F">
              <w:t xml:space="preserve"> que las moras estén descongeladas y en buen estado.</w:t>
            </w:r>
          </w:p>
        </w:tc>
        <w:tc>
          <w:tcPr>
            <w:tcW w:w="2943" w:type="dxa"/>
            <w:vMerge/>
          </w:tcPr>
          <w:p w14:paraId="4E12488B" w14:textId="77777777" w:rsidR="0092248F" w:rsidRPr="00D7403B" w:rsidRDefault="0092248F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8C504F" w14:paraId="65C982C0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</w:tcPr>
          <w:p w14:paraId="57D7F783" w14:textId="7EA9FA41" w:rsidR="008C504F" w:rsidRPr="005E659A" w:rsidRDefault="008C504F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Acercarse a la sección de lácteos.</w:t>
            </w:r>
          </w:p>
        </w:tc>
        <w:tc>
          <w:tcPr>
            <w:tcW w:w="2943" w:type="dxa"/>
          </w:tcPr>
          <w:p w14:paraId="133F2FEA" w14:textId="1302310E" w:rsidR="008C504F" w:rsidRPr="00FE2ADA" w:rsidRDefault="008576E5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576E5">
              <w:t>Conocer la ubicación de lácteos (generalmente refrigerada).</w:t>
            </w:r>
          </w:p>
        </w:tc>
        <w:tc>
          <w:tcPr>
            <w:tcW w:w="2943" w:type="dxa"/>
          </w:tcPr>
          <w:p w14:paraId="7A1DD6E2" w14:textId="102CA315" w:rsidR="008C504F" w:rsidRPr="00D7403B" w:rsidRDefault="008576E5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8576E5">
              <w:t>Estar físicamente en la sección de lácteos.</w:t>
            </w:r>
          </w:p>
        </w:tc>
      </w:tr>
      <w:tr w:rsidR="008576E5" w14:paraId="0A03A828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2C6654A4" w14:textId="4956C46C" w:rsidR="008576E5" w:rsidRDefault="008576E5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CE725D">
              <w:rPr>
                <w:rFonts w:cs="Arial"/>
                <w:szCs w:val="20"/>
                <w:lang w:val="es-ES_tradnl"/>
              </w:rPr>
              <w:t>Buscar y agregar un</w:t>
            </w:r>
            <w:r>
              <w:rPr>
                <w:rFonts w:cs="Arial"/>
                <w:szCs w:val="20"/>
                <w:lang w:val="es-ES_tradnl"/>
              </w:rPr>
              <w:t xml:space="preserve"> </w:t>
            </w:r>
            <w:proofErr w:type="spellStart"/>
            <w:r>
              <w:rPr>
                <w:rFonts w:cs="Arial"/>
                <w:szCs w:val="20"/>
                <w:lang w:val="es-ES_tradnl"/>
              </w:rPr>
              <w:t>brick</w:t>
            </w:r>
            <w:proofErr w:type="spellEnd"/>
            <w:r>
              <w:rPr>
                <w:rFonts w:cs="Arial"/>
                <w:szCs w:val="20"/>
                <w:lang w:val="es-ES_tradnl"/>
              </w:rPr>
              <w:t xml:space="preserve"> de leche entera</w:t>
            </w:r>
            <w:r w:rsidRPr="00CE725D">
              <w:rPr>
                <w:rFonts w:cs="Arial"/>
                <w:szCs w:val="20"/>
                <w:lang w:val="es-ES_tradnl"/>
              </w:rPr>
              <w:t xml:space="preserve"> marca Hacendado de </w:t>
            </w:r>
            <w:r>
              <w:rPr>
                <w:rFonts w:cs="Arial"/>
                <w:szCs w:val="20"/>
                <w:lang w:val="es-ES_tradnl"/>
              </w:rPr>
              <w:t>1000ml.</w:t>
            </w:r>
          </w:p>
        </w:tc>
        <w:tc>
          <w:tcPr>
            <w:tcW w:w="2943" w:type="dxa"/>
          </w:tcPr>
          <w:p w14:paraId="6CC9DD69" w14:textId="1ACA8664" w:rsidR="008576E5" w:rsidRPr="00FE2ADA" w:rsidRDefault="008576E5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576E5">
              <w:t>Identificar la leche entera en el refrigerador.</w:t>
            </w:r>
          </w:p>
        </w:tc>
        <w:tc>
          <w:tcPr>
            <w:tcW w:w="2943" w:type="dxa"/>
            <w:vMerge w:val="restart"/>
          </w:tcPr>
          <w:p w14:paraId="173FEA13" w14:textId="22D4F264" w:rsidR="008576E5" w:rsidRPr="00D7403B" w:rsidRDefault="00BD2E38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proofErr w:type="spellStart"/>
            <w:r w:rsidRPr="00BD2E38">
              <w:t>Brick</w:t>
            </w:r>
            <w:proofErr w:type="spellEnd"/>
            <w:r w:rsidRPr="00BD2E38">
              <w:t xml:space="preserve"> de 1000ml de leche Hacendado en el carrito.</w:t>
            </w:r>
          </w:p>
        </w:tc>
      </w:tr>
      <w:tr w:rsidR="008576E5" w14:paraId="4F3B5054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7DE012E5" w14:textId="77777777" w:rsidR="008576E5" w:rsidRPr="00CE725D" w:rsidRDefault="008576E5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1841DDF2" w14:textId="7B13C418" w:rsidR="008576E5" w:rsidRPr="00FE2ADA" w:rsidRDefault="008576E5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576E5">
              <w:t>Verificar fecha de vencimiento.</w:t>
            </w:r>
          </w:p>
        </w:tc>
        <w:tc>
          <w:tcPr>
            <w:tcW w:w="2943" w:type="dxa"/>
            <w:vMerge/>
          </w:tcPr>
          <w:p w14:paraId="31EC3F0B" w14:textId="77777777" w:rsidR="008576E5" w:rsidRPr="00D7403B" w:rsidRDefault="008576E5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8C504F" w14:paraId="35F9D1C1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</w:tcPr>
          <w:p w14:paraId="6F8DE89E" w14:textId="4BF09F78" w:rsidR="008C504F" w:rsidRPr="00CE725D" w:rsidRDefault="008C504F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Acercarse a la sección de carnes</w:t>
            </w:r>
          </w:p>
        </w:tc>
        <w:tc>
          <w:tcPr>
            <w:tcW w:w="2943" w:type="dxa"/>
          </w:tcPr>
          <w:p w14:paraId="3221F4DA" w14:textId="5E43CE0C" w:rsidR="008C504F" w:rsidRPr="00FE2ADA" w:rsidRDefault="00BD2E38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D2E38">
              <w:t>Saber la ubicación de la sección de carnes (generalmente al fondo).</w:t>
            </w:r>
          </w:p>
        </w:tc>
        <w:tc>
          <w:tcPr>
            <w:tcW w:w="2943" w:type="dxa"/>
          </w:tcPr>
          <w:p w14:paraId="5BBB27FC" w14:textId="5FCC152B" w:rsidR="008C504F" w:rsidRPr="00D7403B" w:rsidRDefault="00BD2E38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D2E38">
              <w:t>Estar físicamente en la sección de carnes.</w:t>
            </w:r>
          </w:p>
        </w:tc>
      </w:tr>
      <w:tr w:rsidR="006553D3" w14:paraId="1C45D141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74FBD7F6" w14:textId="3D796668" w:rsidR="006553D3" w:rsidRDefault="006553D3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2F2D13">
              <w:rPr>
                <w:rFonts w:cs="Arial"/>
                <w:szCs w:val="20"/>
                <w:lang w:val="es-ES_tradnl"/>
              </w:rPr>
              <w:t>Buscar y agregar un paquete de carne de paleta de res molida (30% de grasa) marca Vacuno Bovino de 400g</w:t>
            </w:r>
            <w:r>
              <w:rPr>
                <w:rFonts w:cs="Arial"/>
                <w:szCs w:val="20"/>
                <w:lang w:val="es-ES_tradnl"/>
              </w:rPr>
              <w:t>.</w:t>
            </w:r>
          </w:p>
        </w:tc>
        <w:tc>
          <w:tcPr>
            <w:tcW w:w="2943" w:type="dxa"/>
          </w:tcPr>
          <w:p w14:paraId="7C98DD4B" w14:textId="687C86F9" w:rsidR="006553D3" w:rsidRPr="00FE2ADA" w:rsidRDefault="006553D3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53D3">
              <w:t>Ubicar la carne molida en el refrigerador.</w:t>
            </w:r>
          </w:p>
        </w:tc>
        <w:tc>
          <w:tcPr>
            <w:tcW w:w="2943" w:type="dxa"/>
          </w:tcPr>
          <w:p w14:paraId="0F6E79DD" w14:textId="46D24969" w:rsidR="006553D3" w:rsidRPr="00D7403B" w:rsidRDefault="00AA76AD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AA76AD">
              <w:t>Paquete de 400g de carne Vacuno Bovino en el carrito.</w:t>
            </w:r>
          </w:p>
        </w:tc>
      </w:tr>
      <w:tr w:rsidR="006553D3" w14:paraId="00916E18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98DD511" w14:textId="77777777" w:rsidR="006553D3" w:rsidRPr="002F2D13" w:rsidRDefault="006553D3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3133C0CC" w14:textId="6F7591B2" w:rsidR="006553D3" w:rsidRPr="00FE2ADA" w:rsidRDefault="006553D3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53D3">
              <w:t>Confirmar porcentaje de grasa (30%) y marca Vacuno Bovino.</w:t>
            </w:r>
          </w:p>
        </w:tc>
        <w:tc>
          <w:tcPr>
            <w:tcW w:w="2943" w:type="dxa"/>
          </w:tcPr>
          <w:p w14:paraId="297820DC" w14:textId="24ADBE5C" w:rsidR="006553D3" w:rsidRPr="00D7403B" w:rsidRDefault="00AA76AD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AA76AD">
              <w:t>Verificar fecha de caducidad.</w:t>
            </w:r>
          </w:p>
        </w:tc>
      </w:tr>
      <w:tr w:rsidR="00AA76AD" w14:paraId="1F3CD8A1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7B62C26E" w14:textId="7C4F6656" w:rsidR="00AA76AD" w:rsidRPr="002F2D13" w:rsidRDefault="00AA76AD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2F2D13">
              <w:rPr>
                <w:rFonts w:cs="Arial"/>
                <w:szCs w:val="20"/>
                <w:lang w:val="es-ES_tradnl"/>
              </w:rPr>
              <w:t>Buscar y agregar una bandeja de panceta de cerdo marca Costa Brava de 500g</w:t>
            </w:r>
            <w:r>
              <w:rPr>
                <w:rFonts w:cs="Arial"/>
                <w:szCs w:val="20"/>
                <w:lang w:val="es-ES_tradnl"/>
              </w:rPr>
              <w:t>.</w:t>
            </w:r>
          </w:p>
        </w:tc>
        <w:tc>
          <w:tcPr>
            <w:tcW w:w="2943" w:type="dxa"/>
          </w:tcPr>
          <w:p w14:paraId="16C9F6EA" w14:textId="1A993E15" w:rsidR="00AA76AD" w:rsidRPr="00FE2ADA" w:rsidRDefault="00AA76AD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A76AD">
              <w:t>Identificar la panceta en la sección de embutidos o carnes frías.</w:t>
            </w:r>
          </w:p>
        </w:tc>
        <w:tc>
          <w:tcPr>
            <w:tcW w:w="2943" w:type="dxa"/>
            <w:vMerge w:val="restart"/>
          </w:tcPr>
          <w:p w14:paraId="5D1239B6" w14:textId="1D28DAF4" w:rsidR="00AA76AD" w:rsidRPr="00D7403B" w:rsidRDefault="00354C09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354C09">
              <w:t>Bandeja de 500g de panceta Costa Brava en el carrito.</w:t>
            </w:r>
          </w:p>
        </w:tc>
      </w:tr>
      <w:tr w:rsidR="00AA76AD" w14:paraId="4D675010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5D0ADEE" w14:textId="77777777" w:rsidR="00AA76AD" w:rsidRPr="002F2D13" w:rsidRDefault="00AA76AD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51AD5B6D" w14:textId="5D362AC8" w:rsidR="00AA76AD" w:rsidRPr="00FE2ADA" w:rsidRDefault="00AA76AD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gramStart"/>
            <w:r w:rsidRPr="00AA76AD">
              <w:t>Confirmar</w:t>
            </w:r>
            <w:proofErr w:type="gramEnd"/>
            <w:r w:rsidRPr="00AA76AD">
              <w:t xml:space="preserve"> que sea panceta fresca, no ahumada.</w:t>
            </w:r>
          </w:p>
        </w:tc>
        <w:tc>
          <w:tcPr>
            <w:tcW w:w="2943" w:type="dxa"/>
            <w:vMerge/>
          </w:tcPr>
          <w:p w14:paraId="029947E2" w14:textId="77777777" w:rsidR="00AA76AD" w:rsidRPr="00D7403B" w:rsidRDefault="00AA76AD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8C504F" w14:paraId="4403564E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</w:tcPr>
          <w:p w14:paraId="20B6AA05" w14:textId="4F12BC1C" w:rsidR="008C504F" w:rsidRPr="002F2D13" w:rsidRDefault="008C504F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Acercarse a la caja registradora.</w:t>
            </w:r>
          </w:p>
        </w:tc>
        <w:tc>
          <w:tcPr>
            <w:tcW w:w="2943" w:type="dxa"/>
          </w:tcPr>
          <w:p w14:paraId="1AA54C39" w14:textId="3A05FE9F" w:rsidR="008C504F" w:rsidRPr="00FE2ADA" w:rsidRDefault="00354C09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54C09">
              <w:t>Saber la ubicación de las cajas (generalmente cerca de la salida).</w:t>
            </w:r>
          </w:p>
        </w:tc>
        <w:tc>
          <w:tcPr>
            <w:tcW w:w="2943" w:type="dxa"/>
          </w:tcPr>
          <w:p w14:paraId="5269E858" w14:textId="72A96896" w:rsidR="008C504F" w:rsidRPr="00D7403B" w:rsidRDefault="00354C09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354C09">
              <w:t>Estar en la fila de una caja registradora disponible.</w:t>
            </w:r>
          </w:p>
        </w:tc>
      </w:tr>
      <w:tr w:rsidR="00B04E78" w14:paraId="38E4BB7A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62C6407" w14:textId="39F91B46" w:rsidR="00B04E78" w:rsidRDefault="00B04E78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Colocar sobre la caja registradora todos los ingredientes del carrito de compras.</w:t>
            </w:r>
          </w:p>
        </w:tc>
        <w:tc>
          <w:tcPr>
            <w:tcW w:w="2943" w:type="dxa"/>
          </w:tcPr>
          <w:p w14:paraId="50063EBA" w14:textId="53069F9B" w:rsidR="00B04E78" w:rsidRPr="00FE2ADA" w:rsidRDefault="00B04E78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54C09">
              <w:t>Organizar los productos para facilitar el escaneo.</w:t>
            </w:r>
          </w:p>
        </w:tc>
        <w:tc>
          <w:tcPr>
            <w:tcW w:w="2943" w:type="dxa"/>
            <w:vMerge w:val="restart"/>
          </w:tcPr>
          <w:p w14:paraId="1AA14BC6" w14:textId="581B276A" w:rsidR="00B04E78" w:rsidRPr="00D7403B" w:rsidRDefault="00B04E78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04E78">
              <w:t>Todos los productos están sobre la cinta registradora.</w:t>
            </w:r>
          </w:p>
        </w:tc>
      </w:tr>
      <w:tr w:rsidR="00B04E78" w14:paraId="39362887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9193DA1" w14:textId="77777777" w:rsidR="00B04E78" w:rsidRDefault="00B04E78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685E3768" w14:textId="6A83EA5E" w:rsidR="00B04E78" w:rsidRPr="00FE2ADA" w:rsidRDefault="00B04E78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04E78">
              <w:t>Separar productos fríos de los no perecederos si es necesario.</w:t>
            </w:r>
          </w:p>
        </w:tc>
        <w:tc>
          <w:tcPr>
            <w:tcW w:w="2943" w:type="dxa"/>
            <w:vMerge/>
          </w:tcPr>
          <w:p w14:paraId="01807C88" w14:textId="77777777" w:rsidR="00B04E78" w:rsidRPr="00D7403B" w:rsidRDefault="00B04E78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B04E78" w14:paraId="35BABD97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3B04630F" w14:textId="58082D49" w:rsidR="00B04E78" w:rsidRDefault="00B04E78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Pagar el total.</w:t>
            </w:r>
          </w:p>
        </w:tc>
        <w:tc>
          <w:tcPr>
            <w:tcW w:w="2943" w:type="dxa"/>
          </w:tcPr>
          <w:p w14:paraId="32591C34" w14:textId="30B00A20" w:rsidR="00B04E78" w:rsidRPr="00FE2ADA" w:rsidRDefault="00B04E78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04E78">
              <w:t>Confirmar el monto total en pantalla (≈54€).</w:t>
            </w:r>
          </w:p>
        </w:tc>
        <w:tc>
          <w:tcPr>
            <w:tcW w:w="2943" w:type="dxa"/>
          </w:tcPr>
          <w:p w14:paraId="1F9BC3FF" w14:textId="185368FD" w:rsidR="00B04E78" w:rsidRPr="00D7403B" w:rsidRDefault="00912B5C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912B5C">
              <w:t>Recibo de compra impreso y guardado.</w:t>
            </w:r>
          </w:p>
        </w:tc>
      </w:tr>
      <w:tr w:rsidR="00B04E78" w14:paraId="0CAF9FD0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7ACA21B" w14:textId="77777777" w:rsidR="00B04E78" w:rsidRDefault="00B04E78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44D3CAE3" w14:textId="036195A0" w:rsidR="00B04E78" w:rsidRPr="00FE2ADA" w:rsidRDefault="00B04E78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04E78">
              <w:t>Tener tarjeta/efectivo listo.</w:t>
            </w:r>
          </w:p>
        </w:tc>
        <w:tc>
          <w:tcPr>
            <w:tcW w:w="2943" w:type="dxa"/>
          </w:tcPr>
          <w:p w14:paraId="0C1B4195" w14:textId="30B61BF0" w:rsidR="00B04E78" w:rsidRPr="00D7403B" w:rsidRDefault="00912B5C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12B5C">
              <w:t>Dinero o tarjeta entregado exitosamente.</w:t>
            </w:r>
          </w:p>
        </w:tc>
      </w:tr>
      <w:tr w:rsidR="000F485D" w14:paraId="78757F3D" w14:textId="77777777" w:rsidTr="007B429B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1501C041" w14:textId="4E9F2D5D" w:rsidR="000F485D" w:rsidRPr="008C504F" w:rsidRDefault="000F485D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8C504F">
              <w:rPr>
                <w:rFonts w:cs="Arial"/>
                <w:szCs w:val="20"/>
                <w:lang w:val="es-ES_tradnl"/>
              </w:rPr>
              <w:t>Salir del Mercadona.</w:t>
            </w:r>
          </w:p>
        </w:tc>
        <w:tc>
          <w:tcPr>
            <w:tcW w:w="2943" w:type="dxa"/>
          </w:tcPr>
          <w:p w14:paraId="7F392CD1" w14:textId="41B5F03F" w:rsidR="000F485D" w:rsidRPr="00FE2ADA" w:rsidRDefault="000F485D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B5C">
              <w:t>Recoger todas las bolsas y productos.</w:t>
            </w:r>
          </w:p>
        </w:tc>
        <w:tc>
          <w:tcPr>
            <w:tcW w:w="2943" w:type="dxa"/>
            <w:vMerge w:val="restart"/>
          </w:tcPr>
          <w:p w14:paraId="4F793866" w14:textId="438D3EC6" w:rsidR="000F485D" w:rsidRPr="00D7403B" w:rsidRDefault="000F485D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F485D">
              <w:t>Equipo y compras fuera del Mercadona.</w:t>
            </w:r>
          </w:p>
        </w:tc>
      </w:tr>
      <w:tr w:rsidR="000F485D" w14:paraId="1A755994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05A0D222" w14:textId="77777777" w:rsidR="000F485D" w:rsidRPr="008C504F" w:rsidRDefault="000F485D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05AA123C" w14:textId="34BEDC28" w:rsidR="000F485D" w:rsidRPr="00FE2ADA" w:rsidRDefault="000F485D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12B5C">
              <w:t>Verificar que no queden artículos olvidados.</w:t>
            </w:r>
          </w:p>
        </w:tc>
        <w:tc>
          <w:tcPr>
            <w:tcW w:w="2943" w:type="dxa"/>
            <w:vMerge/>
          </w:tcPr>
          <w:p w14:paraId="688A3DE5" w14:textId="77777777" w:rsidR="000F485D" w:rsidRPr="00D7403B" w:rsidRDefault="000F485D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0F485D" w14:paraId="494756B8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3C300F95" w14:textId="50D6A211" w:rsidR="000F485D" w:rsidRPr="008C504F" w:rsidRDefault="000F485D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8C504F">
              <w:t xml:space="preserve">Dirigirse al </w:t>
            </w:r>
            <w:proofErr w:type="spellStart"/>
            <w:r w:rsidRPr="008C504F">
              <w:t>Maset</w:t>
            </w:r>
            <w:proofErr w:type="spellEnd"/>
            <w:r w:rsidRPr="008C504F">
              <w:t xml:space="preserve"> Vinos y Cavas más cercano.</w:t>
            </w:r>
          </w:p>
        </w:tc>
        <w:tc>
          <w:tcPr>
            <w:tcW w:w="2943" w:type="dxa"/>
          </w:tcPr>
          <w:p w14:paraId="1AD2A192" w14:textId="116D7918" w:rsidR="000F485D" w:rsidRPr="00FE2ADA" w:rsidRDefault="000F485D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F485D">
              <w:t>Conocer la ubicación de la tienda.</w:t>
            </w:r>
          </w:p>
        </w:tc>
        <w:tc>
          <w:tcPr>
            <w:tcW w:w="2943" w:type="dxa"/>
            <w:vMerge w:val="restart"/>
          </w:tcPr>
          <w:p w14:paraId="1D8D1ABC" w14:textId="38B9BC66" w:rsidR="000F485D" w:rsidRPr="00D7403B" w:rsidRDefault="000F485D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F485D">
              <w:t xml:space="preserve">Llegar a </w:t>
            </w:r>
            <w:proofErr w:type="spellStart"/>
            <w:r w:rsidRPr="000F485D">
              <w:t>Maset</w:t>
            </w:r>
            <w:proofErr w:type="spellEnd"/>
            <w:r w:rsidRPr="000F485D">
              <w:t xml:space="preserve"> Vinos y Cavas sin contratiempos.</w:t>
            </w:r>
          </w:p>
        </w:tc>
      </w:tr>
      <w:tr w:rsidR="000F485D" w14:paraId="459BEB00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04F2C84" w14:textId="77777777" w:rsidR="000F485D" w:rsidRPr="008C504F" w:rsidRDefault="000F485D" w:rsidP="006A565D">
            <w:pPr>
              <w:jc w:val="both"/>
              <w:rPr>
                <w:b w:val="0"/>
              </w:rPr>
            </w:pPr>
          </w:p>
        </w:tc>
        <w:tc>
          <w:tcPr>
            <w:tcW w:w="2943" w:type="dxa"/>
          </w:tcPr>
          <w:p w14:paraId="586BA582" w14:textId="4C3A3D58" w:rsidR="000F485D" w:rsidRPr="00FE2ADA" w:rsidRDefault="000F485D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F485D">
              <w:t> Planificar ruta desde Mercadona.</w:t>
            </w:r>
          </w:p>
        </w:tc>
        <w:tc>
          <w:tcPr>
            <w:tcW w:w="2943" w:type="dxa"/>
            <w:vMerge/>
          </w:tcPr>
          <w:p w14:paraId="34B95919" w14:textId="77777777" w:rsidR="000F485D" w:rsidRPr="00D7403B" w:rsidRDefault="000F485D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060C4C" w14:paraId="60AD809A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19615123" w14:textId="7B2B89BB" w:rsidR="00060C4C" w:rsidRPr="008C504F" w:rsidRDefault="00060C4C" w:rsidP="006A565D">
            <w:pPr>
              <w:jc w:val="both"/>
              <w:rPr>
                <w:b w:val="0"/>
              </w:rPr>
            </w:pPr>
            <w:r w:rsidRPr="008C504F">
              <w:t>Buscar una botella de v</w:t>
            </w:r>
            <w:proofErr w:type="spellStart"/>
            <w:r w:rsidRPr="008C504F">
              <w:rPr>
                <w:lang w:val="es-ES_tradnl"/>
              </w:rPr>
              <w:t>ino</w:t>
            </w:r>
            <w:proofErr w:type="spellEnd"/>
            <w:r w:rsidRPr="008C504F">
              <w:rPr>
                <w:lang w:val="es-ES_tradnl"/>
              </w:rPr>
              <w:t xml:space="preserve"> tinto seco cabernet </w:t>
            </w:r>
            <w:proofErr w:type="spellStart"/>
            <w:r w:rsidRPr="008C504F">
              <w:rPr>
                <w:lang w:val="es-ES_tradnl"/>
              </w:rPr>
              <w:t>sauvignon</w:t>
            </w:r>
            <w:proofErr w:type="spellEnd"/>
            <w:r w:rsidRPr="008C504F">
              <w:rPr>
                <w:lang w:val="es-ES_tradnl"/>
              </w:rPr>
              <w:t xml:space="preserve"> de 750 ml.</w:t>
            </w:r>
          </w:p>
        </w:tc>
        <w:tc>
          <w:tcPr>
            <w:tcW w:w="2943" w:type="dxa"/>
          </w:tcPr>
          <w:p w14:paraId="45726EC7" w14:textId="6F43C60E" w:rsidR="00060C4C" w:rsidRPr="00FE2ADA" w:rsidRDefault="00060C4C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60C4C">
              <w:t>Identificar la sección de vinos tintos.</w:t>
            </w:r>
          </w:p>
        </w:tc>
        <w:tc>
          <w:tcPr>
            <w:tcW w:w="2943" w:type="dxa"/>
          </w:tcPr>
          <w:p w14:paraId="52109192" w14:textId="73D9D2B8" w:rsidR="00060C4C" w:rsidRPr="00D7403B" w:rsidRDefault="00060C4C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60C4C">
              <w:t>Botella de 750 ml de Cabernet Sauvignon en mano.</w:t>
            </w:r>
          </w:p>
        </w:tc>
      </w:tr>
      <w:tr w:rsidR="00060C4C" w14:paraId="675B85B4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72513D42" w14:textId="77777777" w:rsidR="00060C4C" w:rsidRPr="008C504F" w:rsidRDefault="00060C4C" w:rsidP="006A565D">
            <w:pPr>
              <w:jc w:val="both"/>
              <w:rPr>
                <w:b w:val="0"/>
              </w:rPr>
            </w:pPr>
          </w:p>
        </w:tc>
        <w:tc>
          <w:tcPr>
            <w:tcW w:w="2943" w:type="dxa"/>
          </w:tcPr>
          <w:p w14:paraId="31A7F487" w14:textId="2565FF69" w:rsidR="00060C4C" w:rsidRPr="00FE2ADA" w:rsidRDefault="00060C4C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gramStart"/>
            <w:r w:rsidRPr="00060C4C">
              <w:t>Confirmar</w:t>
            </w:r>
            <w:proofErr w:type="gramEnd"/>
            <w:r w:rsidRPr="00060C4C">
              <w:t xml:space="preserve"> que sea Cabernet Sauvignon y marca sugerida.</w:t>
            </w:r>
          </w:p>
        </w:tc>
        <w:tc>
          <w:tcPr>
            <w:tcW w:w="2943" w:type="dxa"/>
          </w:tcPr>
          <w:p w14:paraId="135CBA15" w14:textId="0BC697E9" w:rsidR="00060C4C" w:rsidRPr="00D7403B" w:rsidRDefault="00060C4C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060C4C">
              <w:t>Verificar fecha de caducidad (si aplica).</w:t>
            </w:r>
          </w:p>
        </w:tc>
      </w:tr>
      <w:tr w:rsidR="008C504F" w14:paraId="171E6D32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</w:tcPr>
          <w:p w14:paraId="34350553" w14:textId="054FDA74" w:rsidR="008C504F" w:rsidRPr="008C504F" w:rsidRDefault="008C504F" w:rsidP="006A565D">
            <w:pPr>
              <w:jc w:val="both"/>
              <w:rPr>
                <w:b w:val="0"/>
              </w:rPr>
            </w:pPr>
            <w:r w:rsidRPr="008C504F">
              <w:rPr>
                <w:rFonts w:cs="Arial"/>
                <w:szCs w:val="20"/>
                <w:lang w:val="es-ES_tradnl"/>
              </w:rPr>
              <w:lastRenderedPageBreak/>
              <w:t>Acercarse a la caja registradora.</w:t>
            </w:r>
          </w:p>
        </w:tc>
        <w:tc>
          <w:tcPr>
            <w:tcW w:w="2943" w:type="dxa"/>
          </w:tcPr>
          <w:p w14:paraId="711A0064" w14:textId="6FD96DA1" w:rsidR="008C504F" w:rsidRPr="00FE2ADA" w:rsidRDefault="00B16D4F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16D4F">
              <w:t>Ubicar la caja en la tienda de vinos.</w:t>
            </w:r>
          </w:p>
        </w:tc>
        <w:tc>
          <w:tcPr>
            <w:tcW w:w="2943" w:type="dxa"/>
          </w:tcPr>
          <w:p w14:paraId="0D8DE1DC" w14:textId="5A4AC663" w:rsidR="008C504F" w:rsidRPr="00D7403B" w:rsidRDefault="00B16D4F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16D4F">
              <w:t>Estar en la fila de la caja registradora.</w:t>
            </w:r>
          </w:p>
        </w:tc>
      </w:tr>
      <w:tr w:rsidR="00B16D4F" w14:paraId="5CEFEFA2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E123D73" w14:textId="7BC8FCFA" w:rsidR="00B16D4F" w:rsidRPr="008C504F" w:rsidRDefault="00B16D4F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8C504F">
              <w:rPr>
                <w:rFonts w:cs="Arial"/>
                <w:szCs w:val="20"/>
                <w:lang w:val="es-ES_tradnl"/>
              </w:rPr>
              <w:t>Pagar el total por el vino</w:t>
            </w:r>
          </w:p>
        </w:tc>
        <w:tc>
          <w:tcPr>
            <w:tcW w:w="2943" w:type="dxa"/>
          </w:tcPr>
          <w:p w14:paraId="6CCC2417" w14:textId="265451AA" w:rsidR="00B16D4F" w:rsidRPr="00FE2ADA" w:rsidRDefault="00B16D4F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16D4F">
              <w:t>Confirmar el precio (12,50€).</w:t>
            </w:r>
          </w:p>
        </w:tc>
        <w:tc>
          <w:tcPr>
            <w:tcW w:w="2943" w:type="dxa"/>
          </w:tcPr>
          <w:p w14:paraId="6E9172D9" w14:textId="17F8AD55" w:rsidR="00B16D4F" w:rsidRPr="00D7403B" w:rsidRDefault="00175F6B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175F6B">
              <w:t>Recibo de compra impreso y guardado.</w:t>
            </w:r>
          </w:p>
        </w:tc>
      </w:tr>
      <w:tr w:rsidR="00B16D4F" w14:paraId="52553891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01CD0D9" w14:textId="77777777" w:rsidR="00B16D4F" w:rsidRPr="008C504F" w:rsidRDefault="00B16D4F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7C84E779" w14:textId="12DA92CC" w:rsidR="00B16D4F" w:rsidRPr="00FE2ADA" w:rsidRDefault="00B16D4F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16D4F">
              <w:t>Tener dinero/tarjeta</w:t>
            </w:r>
            <w:r w:rsidR="00556DCD">
              <w:t>,</w:t>
            </w:r>
            <w:r w:rsidRPr="00B16D4F">
              <w:t xml:space="preserve"> listo.</w:t>
            </w:r>
          </w:p>
        </w:tc>
        <w:tc>
          <w:tcPr>
            <w:tcW w:w="2943" w:type="dxa"/>
          </w:tcPr>
          <w:p w14:paraId="11B11A93" w14:textId="65EE9BF6" w:rsidR="00B16D4F" w:rsidRPr="00D7403B" w:rsidRDefault="00175F6B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75F6B">
              <w:t>Vino en posesión del equipo.</w:t>
            </w:r>
          </w:p>
        </w:tc>
      </w:tr>
      <w:tr w:rsidR="00057173" w14:paraId="10CA931A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2849EBE" w14:textId="4679F67B" w:rsidR="00057173" w:rsidRDefault="00057173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Regresar a casa con todos los ingredientes comprados.</w:t>
            </w:r>
          </w:p>
        </w:tc>
        <w:tc>
          <w:tcPr>
            <w:tcW w:w="2943" w:type="dxa"/>
          </w:tcPr>
          <w:p w14:paraId="34CA94BF" w14:textId="0E2B9A53" w:rsidR="00057173" w:rsidRPr="00FE2ADA" w:rsidRDefault="00057173" w:rsidP="008C504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57173">
              <w:t>Organizar las bolsas para transporte seguro.</w:t>
            </w:r>
          </w:p>
        </w:tc>
        <w:tc>
          <w:tcPr>
            <w:tcW w:w="2943" w:type="dxa"/>
          </w:tcPr>
          <w:p w14:paraId="5AB9464B" w14:textId="6A7F30B8" w:rsidR="00057173" w:rsidRPr="00D7403B" w:rsidRDefault="00057173" w:rsidP="008C504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057173">
              <w:t>Todos los ingredientes llegaron a casa.</w:t>
            </w:r>
          </w:p>
        </w:tc>
      </w:tr>
      <w:tr w:rsidR="00057173" w14:paraId="10A81E14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D957018" w14:textId="77777777" w:rsidR="00057173" w:rsidRDefault="00057173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48FA23FB" w14:textId="20D3E473" w:rsidR="00057173" w:rsidRPr="00FE2ADA" w:rsidRDefault="00057173" w:rsidP="008C504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57173">
              <w:t>Verificar que ningún ingrediente se haya dañado.</w:t>
            </w:r>
          </w:p>
        </w:tc>
        <w:tc>
          <w:tcPr>
            <w:tcW w:w="2943" w:type="dxa"/>
          </w:tcPr>
          <w:p w14:paraId="3F43372A" w14:textId="1EEB55D9" w:rsidR="00057173" w:rsidRPr="00D7403B" w:rsidRDefault="00057173" w:rsidP="008C504F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57173">
              <w:t>Productos perecederos guardados en refrigeración.</w:t>
            </w:r>
          </w:p>
        </w:tc>
      </w:tr>
      <w:tr w:rsidR="008C504F" w14:paraId="350FC50C" w14:textId="77777777" w:rsidTr="00BA5C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shd w:val="clear" w:color="auto" w:fill="DAEEF3" w:themeFill="accent5" w:themeFillTint="33"/>
          </w:tcPr>
          <w:p w14:paraId="642D881D" w14:textId="7E60715E" w:rsidR="008C504F" w:rsidRPr="008C504F" w:rsidRDefault="008C504F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8C504F">
              <w:rPr>
                <w:lang w:val="es-ES_tradnl"/>
              </w:rPr>
              <w:t>SPRINT 2: PREPARACIÓN DE LA PASTA</w:t>
            </w:r>
          </w:p>
        </w:tc>
        <w:tc>
          <w:tcPr>
            <w:tcW w:w="2943" w:type="dxa"/>
            <w:shd w:val="clear" w:color="auto" w:fill="DAEEF3" w:themeFill="accent5" w:themeFillTint="33"/>
          </w:tcPr>
          <w:p w14:paraId="41CBBC18" w14:textId="72164245" w:rsidR="008C504F" w:rsidRPr="00FE2ADA" w:rsidRDefault="008C504F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21449">
              <w:rPr>
                <w:b/>
                <w:bCs/>
                <w:lang w:val="es-ES_tradnl"/>
              </w:rPr>
              <w:t>Criterios de listo</w:t>
            </w:r>
          </w:p>
        </w:tc>
        <w:tc>
          <w:tcPr>
            <w:tcW w:w="2943" w:type="dxa"/>
            <w:shd w:val="clear" w:color="auto" w:fill="DAEEF3" w:themeFill="accent5" w:themeFillTint="33"/>
          </w:tcPr>
          <w:p w14:paraId="3FFBAC5A" w14:textId="5AF94EA5" w:rsidR="008C504F" w:rsidRPr="00D7403B" w:rsidRDefault="008C504F" w:rsidP="00B54CE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321449">
              <w:rPr>
                <w:b/>
                <w:bCs/>
                <w:lang w:val="es-ES_tradnl"/>
              </w:rPr>
              <w:t>Criterios de hecho</w:t>
            </w:r>
          </w:p>
        </w:tc>
      </w:tr>
      <w:tr w:rsidR="00D873B2" w14:paraId="04AF237D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147CE121" w14:textId="7C89469E" w:rsidR="00D873B2" w:rsidRDefault="00D873B2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</w:rPr>
              <w:t>Buscar una olla de 4 litros que mida</w:t>
            </w:r>
            <w:r w:rsidRPr="00173A45">
              <w:rPr>
                <w:rFonts w:cs="Arial"/>
                <w:szCs w:val="20"/>
              </w:rPr>
              <w:t xml:space="preserve"> 26 cm de ancho, 16.5 cm de alto y 26 cm de diámetro</w:t>
            </w:r>
            <w:r>
              <w:rPr>
                <w:rFonts w:cs="Arial"/>
                <w:szCs w:val="20"/>
              </w:rPr>
              <w:t>.</w:t>
            </w:r>
          </w:p>
        </w:tc>
        <w:tc>
          <w:tcPr>
            <w:tcW w:w="2943" w:type="dxa"/>
          </w:tcPr>
          <w:p w14:paraId="15D56EAE" w14:textId="722A49AE" w:rsidR="00D873B2" w:rsidRPr="00FE2ADA" w:rsidRDefault="00C963AC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963AC">
              <w:t>Disponer de una olla con las dimensiones especificadas.</w:t>
            </w:r>
          </w:p>
        </w:tc>
        <w:tc>
          <w:tcPr>
            <w:tcW w:w="2943" w:type="dxa"/>
          </w:tcPr>
          <w:p w14:paraId="3803CBD3" w14:textId="50AB29C8" w:rsidR="00D873B2" w:rsidRPr="00D7403B" w:rsidRDefault="00C963AC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C963AC">
              <w:t>Olla correcta identificada y lista para usar.</w:t>
            </w:r>
          </w:p>
        </w:tc>
      </w:tr>
      <w:tr w:rsidR="00D873B2" w14:paraId="469117B4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7A0C1A48" w14:textId="77777777" w:rsidR="00D873B2" w:rsidRDefault="00D873B2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3D594833" w14:textId="0F1FE96D" w:rsidR="00D873B2" w:rsidRPr="00FE2ADA" w:rsidRDefault="00C963AC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963AC">
              <w:t>Verificar que esté limpia y libre de residuos.</w:t>
            </w:r>
          </w:p>
        </w:tc>
        <w:tc>
          <w:tcPr>
            <w:tcW w:w="2943" w:type="dxa"/>
          </w:tcPr>
          <w:p w14:paraId="253392BD" w14:textId="07B25F53" w:rsidR="00D873B2" w:rsidRPr="00D7403B" w:rsidRDefault="00C963AC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C963AC">
              <w:t>Medidas confirmadas con cinta métrica si es necesario.</w:t>
            </w:r>
          </w:p>
        </w:tc>
      </w:tr>
      <w:tr w:rsidR="00C963AC" w14:paraId="79661B21" w14:textId="77777777" w:rsidTr="007B429B">
        <w:trPr>
          <w:trHeight w:val="5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4552AFE5" w14:textId="5D2BC203" w:rsidR="00C963AC" w:rsidRDefault="00C963AC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CA4144">
              <w:rPr>
                <w:rFonts w:cs="Arial"/>
                <w:szCs w:val="20"/>
              </w:rPr>
              <w:t>Llenar la olla con 3.2 litros de agua</w:t>
            </w:r>
            <w:r>
              <w:rPr>
                <w:rFonts w:cs="Arial"/>
                <w:szCs w:val="20"/>
              </w:rPr>
              <w:t>, colocar la tapa a la olla</w:t>
            </w:r>
            <w:r w:rsidRPr="00CA4144">
              <w:rPr>
                <w:rFonts w:cs="Arial"/>
                <w:szCs w:val="20"/>
              </w:rPr>
              <w:t xml:space="preserve"> y llevar a fuego</w:t>
            </w:r>
            <w:r>
              <w:rPr>
                <w:rFonts w:cs="Arial"/>
                <w:szCs w:val="20"/>
              </w:rPr>
              <w:t xml:space="preserve"> </w:t>
            </w:r>
            <w:r w:rsidRPr="00CA4144">
              <w:rPr>
                <w:rFonts w:cs="Arial"/>
                <w:szCs w:val="20"/>
              </w:rPr>
              <w:t>alto hasta ebullición vigorosa (100°C).</w:t>
            </w:r>
          </w:p>
        </w:tc>
        <w:tc>
          <w:tcPr>
            <w:tcW w:w="2943" w:type="dxa"/>
          </w:tcPr>
          <w:p w14:paraId="1032CFDE" w14:textId="7E11D296" w:rsidR="00C963AC" w:rsidRPr="00FE2ADA" w:rsidRDefault="001531E0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1E0">
              <w:t>Tener acceso a agua potable.</w:t>
            </w:r>
          </w:p>
        </w:tc>
        <w:tc>
          <w:tcPr>
            <w:tcW w:w="2943" w:type="dxa"/>
          </w:tcPr>
          <w:p w14:paraId="085D2BCD" w14:textId="63D40008" w:rsidR="00C963AC" w:rsidRPr="00D7403B" w:rsidRDefault="001531E0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531E0">
              <w:t>Agua alcanza 100°C (verificado con termómetro).</w:t>
            </w:r>
          </w:p>
        </w:tc>
      </w:tr>
      <w:tr w:rsidR="001531E0" w14:paraId="2DA9FF6D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C6AC9E2" w14:textId="77777777" w:rsidR="001531E0" w:rsidRPr="00CA4144" w:rsidRDefault="001531E0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17CF9BD3" w14:textId="312F319D" w:rsidR="001531E0" w:rsidRPr="00FE2ADA" w:rsidRDefault="001531E0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1E0">
              <w:t>Usar jarra medidora para precisión.</w:t>
            </w:r>
          </w:p>
        </w:tc>
        <w:tc>
          <w:tcPr>
            <w:tcW w:w="2943" w:type="dxa"/>
            <w:vMerge w:val="restart"/>
          </w:tcPr>
          <w:p w14:paraId="1299B463" w14:textId="4DB5D618" w:rsidR="001531E0" w:rsidRPr="00D7403B" w:rsidRDefault="001531E0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1531E0">
              <w:t>Ebullición con burbujas grandes y constantes.</w:t>
            </w:r>
          </w:p>
        </w:tc>
      </w:tr>
      <w:tr w:rsidR="001531E0" w14:paraId="20D248BE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72CB5113" w14:textId="77777777" w:rsidR="001531E0" w:rsidRPr="00CA4144" w:rsidRDefault="001531E0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7CF24D25" w14:textId="78DE09A3" w:rsidR="001531E0" w:rsidRPr="00FE2ADA" w:rsidRDefault="001531E0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gramStart"/>
            <w:r w:rsidRPr="001531E0">
              <w:t>Asegurar</w:t>
            </w:r>
            <w:proofErr w:type="gramEnd"/>
            <w:r w:rsidRPr="001531E0">
              <w:t xml:space="preserve"> que la estufa funcione correctamente.</w:t>
            </w:r>
          </w:p>
        </w:tc>
        <w:tc>
          <w:tcPr>
            <w:tcW w:w="2943" w:type="dxa"/>
            <w:vMerge/>
          </w:tcPr>
          <w:p w14:paraId="76867F65" w14:textId="77777777" w:rsidR="001531E0" w:rsidRPr="00D7403B" w:rsidRDefault="001531E0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286FB7" w14:paraId="2DBFA280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71EF5FE8" w14:textId="2CA68A45" w:rsidR="00286FB7" w:rsidRPr="00CA4144" w:rsidRDefault="00EB7085" w:rsidP="006A565D">
            <w:pPr>
              <w:jc w:val="both"/>
              <w:rPr>
                <w:rFonts w:cs="Arial"/>
                <w:b w:val="0"/>
                <w:szCs w:val="20"/>
              </w:rPr>
            </w:pPr>
            <w:r>
              <w:rPr>
                <w:rFonts w:cs="Arial"/>
                <w:szCs w:val="20"/>
              </w:rPr>
              <w:t>Agregar</w:t>
            </w:r>
            <w:r w:rsidR="00286FB7" w:rsidRPr="00CA4144">
              <w:rPr>
                <w:rFonts w:cs="Arial"/>
                <w:szCs w:val="20"/>
              </w:rPr>
              <w:t xml:space="preserve"> 32 g de sal gruesa al agua hirviendo. Remover hasta disolver.</w:t>
            </w:r>
          </w:p>
        </w:tc>
        <w:tc>
          <w:tcPr>
            <w:tcW w:w="2943" w:type="dxa"/>
          </w:tcPr>
          <w:p w14:paraId="073F2DDD" w14:textId="4900A010" w:rsidR="00286FB7" w:rsidRPr="00FE2ADA" w:rsidRDefault="00286FB7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86FB7">
              <w:t>Tener sal gruesa no yodada.</w:t>
            </w:r>
          </w:p>
        </w:tc>
        <w:tc>
          <w:tcPr>
            <w:tcW w:w="2943" w:type="dxa"/>
          </w:tcPr>
          <w:p w14:paraId="1DCF1E07" w14:textId="2DB9394E" w:rsidR="00286FB7" w:rsidRPr="00D7403B" w:rsidRDefault="00286FB7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86FB7">
              <w:t>Sal completamente disuelta (sin grumos en el agua).</w:t>
            </w:r>
          </w:p>
        </w:tc>
      </w:tr>
      <w:tr w:rsidR="00286FB7" w14:paraId="1CAF0B4B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0ACE4FC" w14:textId="77777777" w:rsidR="00286FB7" w:rsidRDefault="00286FB7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23D95165" w14:textId="0A90ACF6" w:rsidR="00286FB7" w:rsidRPr="00FE2ADA" w:rsidRDefault="00286FB7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86FB7">
              <w:t>Usar balanza de cocina para medir 32g.</w:t>
            </w:r>
          </w:p>
        </w:tc>
        <w:tc>
          <w:tcPr>
            <w:tcW w:w="2943" w:type="dxa"/>
          </w:tcPr>
          <w:p w14:paraId="63144BDB" w14:textId="4E86E3EF" w:rsidR="00286FB7" w:rsidRPr="00D7403B" w:rsidRDefault="004941F7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4941F7">
              <w:t>Agua con sabor ligeramente salado (prueba opcional).</w:t>
            </w:r>
          </w:p>
        </w:tc>
      </w:tr>
      <w:tr w:rsidR="004D19BA" w14:paraId="4B425CB8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4756EAFA" w14:textId="57CE7496" w:rsidR="004D19BA" w:rsidRDefault="00EB7085" w:rsidP="006A565D">
            <w:pPr>
              <w:jc w:val="both"/>
              <w:rPr>
                <w:rFonts w:cs="Arial"/>
                <w:b w:val="0"/>
                <w:szCs w:val="20"/>
              </w:rPr>
            </w:pPr>
            <w:r>
              <w:rPr>
                <w:rFonts w:cs="Arial"/>
                <w:szCs w:val="20"/>
              </w:rPr>
              <w:t>Agregar</w:t>
            </w:r>
            <w:r w:rsidR="004D19BA" w:rsidRPr="00CA4144">
              <w:rPr>
                <w:rFonts w:cs="Arial"/>
                <w:szCs w:val="20"/>
              </w:rPr>
              <w:t xml:space="preserve"> los 320 g de </w:t>
            </w:r>
            <w:proofErr w:type="spellStart"/>
            <w:r w:rsidR="004D19BA" w:rsidRPr="00CA4144">
              <w:rPr>
                <w:rFonts w:cs="Arial"/>
                <w:i/>
                <w:szCs w:val="20"/>
              </w:rPr>
              <w:t>penne</w:t>
            </w:r>
            <w:proofErr w:type="spellEnd"/>
            <w:r w:rsidR="004D19BA" w:rsidRPr="00CA4144">
              <w:rPr>
                <w:rFonts w:cs="Arial"/>
                <w:szCs w:val="20"/>
              </w:rPr>
              <w:t> en forma de abanico para evitar que se peguen</w:t>
            </w:r>
            <w:r w:rsidR="004D19BA">
              <w:rPr>
                <w:rFonts w:cs="Arial"/>
                <w:szCs w:val="20"/>
              </w:rPr>
              <w:t xml:space="preserve"> y quitar la tapa para que no se vacié el agua</w:t>
            </w:r>
            <w:r w:rsidR="004D19BA" w:rsidRPr="00CA4144">
              <w:rPr>
                <w:rFonts w:cs="Arial"/>
                <w:szCs w:val="20"/>
              </w:rPr>
              <w:t>.</w:t>
            </w:r>
          </w:p>
        </w:tc>
        <w:tc>
          <w:tcPr>
            <w:tcW w:w="2943" w:type="dxa"/>
          </w:tcPr>
          <w:p w14:paraId="6C81513C" w14:textId="413F96E5" w:rsidR="004D19BA" w:rsidRPr="00FE2ADA" w:rsidRDefault="004D19BA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D19BA">
              <w:t xml:space="preserve">Pasta </w:t>
            </w:r>
            <w:proofErr w:type="spellStart"/>
            <w:r w:rsidRPr="004D19BA">
              <w:t>Penne</w:t>
            </w:r>
            <w:proofErr w:type="spellEnd"/>
            <w:r w:rsidRPr="004D19BA">
              <w:t xml:space="preserve"> </w:t>
            </w:r>
            <w:proofErr w:type="spellStart"/>
            <w:r w:rsidRPr="004D19BA">
              <w:t>rigate</w:t>
            </w:r>
            <w:proofErr w:type="spellEnd"/>
            <w:r w:rsidRPr="004D19BA">
              <w:t xml:space="preserve"> disponible (marca Armando).</w:t>
            </w:r>
          </w:p>
        </w:tc>
        <w:tc>
          <w:tcPr>
            <w:tcW w:w="2943" w:type="dxa"/>
          </w:tcPr>
          <w:p w14:paraId="38165186" w14:textId="6ACFE730" w:rsidR="004D19BA" w:rsidRPr="00D7403B" w:rsidRDefault="004941F7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4941F7">
              <w:t>Pasta incorporada sin amontonarse</w:t>
            </w:r>
          </w:p>
        </w:tc>
      </w:tr>
      <w:tr w:rsidR="004D19BA" w14:paraId="0D014822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3F83F08" w14:textId="77777777" w:rsidR="004D19BA" w:rsidRDefault="004D19BA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759700AD" w14:textId="7F2CC685" w:rsidR="004D19BA" w:rsidRPr="00FE2ADA" w:rsidRDefault="004D19BA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D19BA">
              <w:t>Conocer técnica de "abanico" para evitar pegajosidad.</w:t>
            </w:r>
          </w:p>
        </w:tc>
        <w:tc>
          <w:tcPr>
            <w:tcW w:w="2943" w:type="dxa"/>
          </w:tcPr>
          <w:p w14:paraId="3D01E6D5" w14:textId="470B4081" w:rsidR="004D19BA" w:rsidRPr="00D7403B" w:rsidRDefault="004941F7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4941F7">
              <w:t>Tapa retirada para permitir evaporación controlada.</w:t>
            </w:r>
          </w:p>
        </w:tc>
      </w:tr>
      <w:tr w:rsidR="00836F76" w14:paraId="3209E7D6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44CA89A3" w14:textId="41FD91DB" w:rsidR="00836F76" w:rsidRDefault="00836F76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541379">
              <w:rPr>
                <w:rFonts w:cs="Arial"/>
                <w:szCs w:val="20"/>
              </w:rPr>
              <w:t>Iniciar cronómetro: Tiempo = (Instrucción del empaque</w:t>
            </w:r>
            <w:r>
              <w:rPr>
                <w:rFonts w:cs="Arial"/>
                <w:szCs w:val="20"/>
              </w:rPr>
              <w:t xml:space="preserve"> -</w:t>
            </w:r>
            <w:r w:rsidRPr="00541379">
              <w:rPr>
                <w:rFonts w:cs="Arial"/>
                <w:szCs w:val="20"/>
              </w:rPr>
              <w:t xml:space="preserve"> 2 min).</w:t>
            </w:r>
          </w:p>
        </w:tc>
        <w:tc>
          <w:tcPr>
            <w:tcW w:w="2943" w:type="dxa"/>
          </w:tcPr>
          <w:p w14:paraId="290F0AB5" w14:textId="18648C7B" w:rsidR="00836F76" w:rsidRPr="00FE2ADA" w:rsidRDefault="00836F76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41F7">
              <w:t>Revisar tiempo de cocción en el empaqu</w:t>
            </w:r>
            <w:r>
              <w:t>e.</w:t>
            </w:r>
          </w:p>
        </w:tc>
        <w:tc>
          <w:tcPr>
            <w:tcW w:w="2943" w:type="dxa"/>
          </w:tcPr>
          <w:p w14:paraId="411A8916" w14:textId="38EA2F44" w:rsidR="00836F76" w:rsidRPr="00D7403B" w:rsidRDefault="00836F76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836F76">
              <w:t>Cronómetro ajustado y en marcha.</w:t>
            </w:r>
          </w:p>
        </w:tc>
      </w:tr>
      <w:tr w:rsidR="00836F76" w14:paraId="4775D931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A065B0F" w14:textId="77777777" w:rsidR="00836F76" w:rsidRPr="00541379" w:rsidRDefault="00836F76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70E0298F" w14:textId="36C65D65" w:rsidR="00836F76" w:rsidRPr="004941F7" w:rsidRDefault="00836F76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6F76">
              <w:t xml:space="preserve">Cronómetro funcional (reloj o </w:t>
            </w:r>
            <w:proofErr w:type="gramStart"/>
            <w:r w:rsidRPr="00836F76">
              <w:t>app</w:t>
            </w:r>
            <w:proofErr w:type="gramEnd"/>
            <w:r w:rsidRPr="00836F76">
              <w:t>).</w:t>
            </w:r>
          </w:p>
        </w:tc>
        <w:tc>
          <w:tcPr>
            <w:tcW w:w="2943" w:type="dxa"/>
          </w:tcPr>
          <w:p w14:paraId="62A74E5B" w14:textId="237BD84E" w:rsidR="00836F76" w:rsidRPr="00D7403B" w:rsidRDefault="00836F76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836F76">
              <w:t>Tiempo registrado en la documentación del proyecto.</w:t>
            </w:r>
          </w:p>
        </w:tc>
      </w:tr>
      <w:tr w:rsidR="00874320" w14:paraId="64F44477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9F383AB" w14:textId="77777777" w:rsidR="00874320" w:rsidRDefault="00874320" w:rsidP="006A565D">
            <w:pPr>
              <w:jc w:val="both"/>
              <w:rPr>
                <w:rFonts w:cs="Arial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En el minuto 8 hacer pruebas de textura:</w:t>
            </w:r>
          </w:p>
          <w:p w14:paraId="5E0EE2F4" w14:textId="77777777" w:rsidR="00874320" w:rsidRPr="007A5FB2" w:rsidRDefault="00874320" w:rsidP="006A565D">
            <w:pPr>
              <w:pStyle w:val="Prrafodelista"/>
              <w:numPr>
                <w:ilvl w:val="0"/>
                <w:numId w:val="5"/>
              </w:num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7A5FB2">
              <w:rPr>
                <w:rFonts w:cs="Arial"/>
                <w:szCs w:val="20"/>
              </w:rPr>
              <w:t xml:space="preserve">Sacar un </w:t>
            </w:r>
            <w:proofErr w:type="spellStart"/>
            <w:r w:rsidRPr="007A5FB2">
              <w:rPr>
                <w:rFonts w:cs="Arial"/>
                <w:szCs w:val="20"/>
              </w:rPr>
              <w:t>penne</w:t>
            </w:r>
            <w:proofErr w:type="spellEnd"/>
            <w:r w:rsidRPr="007A5FB2">
              <w:rPr>
                <w:rFonts w:cs="Arial"/>
                <w:szCs w:val="20"/>
              </w:rPr>
              <w:t xml:space="preserve"> y morder. Debe tener núcleo firme pero no crudo.</w:t>
            </w:r>
          </w:p>
          <w:p w14:paraId="7C258E71" w14:textId="77777777" w:rsidR="00874320" w:rsidRPr="007A5FB2" w:rsidRDefault="00874320" w:rsidP="006A565D">
            <w:pPr>
              <w:pStyle w:val="Prrafodelista"/>
              <w:numPr>
                <w:ilvl w:val="0"/>
                <w:numId w:val="5"/>
              </w:num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7A5FB2">
              <w:rPr>
                <w:rFonts w:cs="Arial"/>
                <w:szCs w:val="20"/>
              </w:rPr>
              <w:t>Prueba visual: Al cortar, el centro debe ser ligeramente más claro que los bordes.</w:t>
            </w:r>
          </w:p>
          <w:p w14:paraId="5ACA53F0" w14:textId="726A389D" w:rsidR="00874320" w:rsidRPr="00541379" w:rsidRDefault="00874320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7A5FB2">
              <w:rPr>
                <w:rFonts w:cs="Arial"/>
                <w:szCs w:val="20"/>
              </w:rPr>
              <w:t xml:space="preserve">Prueba de la pared: Lanzar un </w:t>
            </w:r>
            <w:proofErr w:type="spellStart"/>
            <w:r w:rsidRPr="007A5FB2">
              <w:rPr>
                <w:rFonts w:cs="Arial"/>
                <w:szCs w:val="20"/>
              </w:rPr>
              <w:t>penne</w:t>
            </w:r>
            <w:proofErr w:type="spellEnd"/>
            <w:r w:rsidRPr="007A5FB2">
              <w:rPr>
                <w:rFonts w:cs="Arial"/>
                <w:szCs w:val="20"/>
              </w:rPr>
              <w:t xml:space="preserve"> contra la pared; si se pega, está lista.</w:t>
            </w:r>
          </w:p>
        </w:tc>
        <w:tc>
          <w:tcPr>
            <w:tcW w:w="2943" w:type="dxa"/>
          </w:tcPr>
          <w:p w14:paraId="1F0300DF" w14:textId="4EA350F1" w:rsidR="00874320" w:rsidRPr="00FE2ADA" w:rsidRDefault="00874320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74320">
              <w:t xml:space="preserve">Tener pinzas o cuchara para extraer un </w:t>
            </w:r>
            <w:proofErr w:type="spellStart"/>
            <w:r w:rsidRPr="00874320">
              <w:t>penne</w:t>
            </w:r>
            <w:proofErr w:type="spellEnd"/>
            <w:r w:rsidRPr="00874320">
              <w:t>.</w:t>
            </w:r>
          </w:p>
        </w:tc>
        <w:tc>
          <w:tcPr>
            <w:tcW w:w="2943" w:type="dxa"/>
          </w:tcPr>
          <w:p w14:paraId="514526F4" w14:textId="79F3380D" w:rsidR="00874320" w:rsidRPr="00D7403B" w:rsidRDefault="00DB3E29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DB3E29">
              <w:rPr>
                <w:b/>
                <w:bCs/>
              </w:rPr>
              <w:t>Morder:</w:t>
            </w:r>
            <w:r w:rsidRPr="00DB3E29">
              <w:t> Núcleo firme pero no crudo.</w:t>
            </w:r>
          </w:p>
        </w:tc>
      </w:tr>
      <w:tr w:rsidR="00874320" w14:paraId="0696040A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C2FCB81" w14:textId="77777777" w:rsidR="00874320" w:rsidRDefault="00874320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  <w:vMerge w:val="restart"/>
          </w:tcPr>
          <w:p w14:paraId="609EF977" w14:textId="3D8F79CD" w:rsidR="00874320" w:rsidRPr="00FE2ADA" w:rsidRDefault="00874320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74320">
              <w:t>Conocer criterios de cocción al dente.</w:t>
            </w:r>
          </w:p>
        </w:tc>
        <w:tc>
          <w:tcPr>
            <w:tcW w:w="2943" w:type="dxa"/>
          </w:tcPr>
          <w:p w14:paraId="4DD52FC2" w14:textId="6C3F02DB" w:rsidR="00874320" w:rsidRPr="00D7403B" w:rsidRDefault="00DB3E29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DB3E29">
              <w:rPr>
                <w:b/>
                <w:bCs/>
              </w:rPr>
              <w:t>Visual:</w:t>
            </w:r>
            <w:r w:rsidRPr="00DB3E29">
              <w:t> Centro ligeramente más claro que los bordes al cortar.</w:t>
            </w:r>
          </w:p>
        </w:tc>
      </w:tr>
      <w:tr w:rsidR="00874320" w14:paraId="0F9748AA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71B21A2" w14:textId="77777777" w:rsidR="00874320" w:rsidRDefault="00874320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  <w:vMerge/>
          </w:tcPr>
          <w:p w14:paraId="26E623FD" w14:textId="77777777" w:rsidR="00874320" w:rsidRPr="00FE2ADA" w:rsidRDefault="00874320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43" w:type="dxa"/>
          </w:tcPr>
          <w:p w14:paraId="65FF561B" w14:textId="0B9F19B8" w:rsidR="00874320" w:rsidRPr="00D7403B" w:rsidRDefault="00DB3E29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DB3E29">
              <w:rPr>
                <w:b/>
                <w:bCs/>
              </w:rPr>
              <w:t>Pared:</w:t>
            </w:r>
            <w:r w:rsidRPr="00DB3E29">
              <w:t> </w:t>
            </w:r>
            <w:proofErr w:type="spellStart"/>
            <w:r w:rsidRPr="00DB3E29">
              <w:t>Penne</w:t>
            </w:r>
            <w:proofErr w:type="spellEnd"/>
            <w:r w:rsidRPr="00DB3E29">
              <w:t xml:space="preserve"> se adhiere sin caer.</w:t>
            </w:r>
          </w:p>
        </w:tc>
      </w:tr>
      <w:tr w:rsidR="00DB3E29" w14:paraId="4086010C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406901A3" w14:textId="700ADCB0" w:rsidR="00DB3E29" w:rsidRDefault="00DB3E29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336CAB">
              <w:rPr>
                <w:rFonts w:cs="Arial"/>
                <w:szCs w:val="20"/>
              </w:rPr>
              <w:t xml:space="preserve">Escurrir la pasta </w:t>
            </w:r>
            <w:r>
              <w:rPr>
                <w:rFonts w:cs="Arial"/>
                <w:szCs w:val="20"/>
              </w:rPr>
              <w:t>sin enjuagar en un</w:t>
            </w:r>
            <w:r w:rsidRPr="00336CAB">
              <w:rPr>
                <w:rFonts w:cs="Arial"/>
                <w:szCs w:val="20"/>
              </w:rPr>
              <w:t xml:space="preserve"> colador metálico</w:t>
            </w:r>
            <w:r>
              <w:rPr>
                <w:rFonts w:cs="Arial"/>
                <w:szCs w:val="20"/>
              </w:rPr>
              <w:t>.</w:t>
            </w:r>
          </w:p>
        </w:tc>
        <w:tc>
          <w:tcPr>
            <w:tcW w:w="2943" w:type="dxa"/>
          </w:tcPr>
          <w:p w14:paraId="1770942C" w14:textId="2478E3EE" w:rsidR="00DB3E29" w:rsidRPr="00FE2ADA" w:rsidRDefault="000D471B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D471B">
              <w:t>Tener colador metálico limpio.</w:t>
            </w:r>
          </w:p>
        </w:tc>
        <w:tc>
          <w:tcPr>
            <w:tcW w:w="2943" w:type="dxa"/>
          </w:tcPr>
          <w:p w14:paraId="54F11A2D" w14:textId="3B14D0E8" w:rsidR="00DB3E29" w:rsidRPr="00D7403B" w:rsidRDefault="000D471B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D471B">
              <w:t>Pasta escurrida completamente.</w:t>
            </w:r>
          </w:p>
        </w:tc>
      </w:tr>
      <w:tr w:rsidR="00DB3E29" w14:paraId="5940163E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3BFAD98" w14:textId="77777777" w:rsidR="00DB3E29" w:rsidRPr="00336CAB" w:rsidRDefault="00DB3E29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0B7376EA" w14:textId="1A50D81D" w:rsidR="00DB3E29" w:rsidRPr="00FE2ADA" w:rsidRDefault="000D471B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D471B">
              <w:t>Evitar contacto con agua fría.</w:t>
            </w:r>
          </w:p>
        </w:tc>
        <w:tc>
          <w:tcPr>
            <w:tcW w:w="2943" w:type="dxa"/>
          </w:tcPr>
          <w:p w14:paraId="67A5A88D" w14:textId="6D2050CB" w:rsidR="00DB3E29" w:rsidRPr="00D7403B" w:rsidRDefault="000D471B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0D471B">
              <w:t>Agua de cocción reservada en recipiente aparte.</w:t>
            </w:r>
          </w:p>
        </w:tc>
      </w:tr>
      <w:tr w:rsidR="0099287F" w14:paraId="04EE1756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131C0A9F" w14:textId="3D01FF95" w:rsidR="0099287F" w:rsidRPr="00336CAB" w:rsidRDefault="0099287F" w:rsidP="006A565D">
            <w:pPr>
              <w:jc w:val="both"/>
              <w:rPr>
                <w:rFonts w:cs="Arial"/>
                <w:b w:val="0"/>
                <w:szCs w:val="20"/>
              </w:rPr>
            </w:pPr>
            <w:r>
              <w:t xml:space="preserve">Agregar </w:t>
            </w:r>
            <w:r w:rsidRPr="00874BAB">
              <w:t xml:space="preserve">la pasta </w:t>
            </w:r>
            <w:r>
              <w:t>a</w:t>
            </w:r>
            <w:r w:rsidRPr="00874BAB">
              <w:t xml:space="preserve"> un recipiente ancho</w:t>
            </w:r>
            <w:r>
              <w:t xml:space="preserve"> con </w:t>
            </w:r>
            <w:r>
              <w:lastRenderedPageBreak/>
              <w:t>capacidad de un litro</w:t>
            </w:r>
            <w:r w:rsidRPr="00874BAB">
              <w:t xml:space="preserve"> y mezclar con 1 c</w:t>
            </w:r>
            <w:r>
              <w:t>uchara sopera</w:t>
            </w:r>
            <w:r w:rsidRPr="00874BAB">
              <w:t xml:space="preserve"> de aceite de oliva</w:t>
            </w:r>
            <w:r>
              <w:t xml:space="preserve"> mientras la pasta la salsa esta lista.</w:t>
            </w:r>
          </w:p>
        </w:tc>
        <w:tc>
          <w:tcPr>
            <w:tcW w:w="2943" w:type="dxa"/>
          </w:tcPr>
          <w:p w14:paraId="35D02E55" w14:textId="3C9DBDB1" w:rsidR="0099287F" w:rsidRPr="00FE2ADA" w:rsidRDefault="0099287F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9287F">
              <w:lastRenderedPageBreak/>
              <w:t>Recipiente de 1 litro disponible.</w:t>
            </w:r>
          </w:p>
        </w:tc>
        <w:tc>
          <w:tcPr>
            <w:tcW w:w="2943" w:type="dxa"/>
          </w:tcPr>
          <w:p w14:paraId="0E8E520B" w14:textId="026784F0" w:rsidR="0099287F" w:rsidRPr="00D7403B" w:rsidRDefault="00B13D5A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13D5A">
              <w:t>Pasta cubierta uniformemente con aceite.</w:t>
            </w:r>
          </w:p>
        </w:tc>
      </w:tr>
      <w:tr w:rsidR="0099287F" w14:paraId="32FABF22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16E3BD8C" w14:textId="77777777" w:rsidR="0099287F" w:rsidRDefault="0099287F" w:rsidP="006A565D">
            <w:pPr>
              <w:jc w:val="both"/>
              <w:rPr>
                <w:b w:val="0"/>
              </w:rPr>
            </w:pPr>
          </w:p>
        </w:tc>
        <w:tc>
          <w:tcPr>
            <w:tcW w:w="2943" w:type="dxa"/>
          </w:tcPr>
          <w:p w14:paraId="39EB5A42" w14:textId="71C0D894" w:rsidR="0099287F" w:rsidRPr="00FE2ADA" w:rsidRDefault="00B13D5A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13D5A">
              <w:t>Aceite de oliva extra virgen (marca Hacendado).</w:t>
            </w:r>
          </w:p>
        </w:tc>
        <w:tc>
          <w:tcPr>
            <w:tcW w:w="2943" w:type="dxa"/>
          </w:tcPr>
          <w:p w14:paraId="14F26AE0" w14:textId="3FCC89CE" w:rsidR="0099287F" w:rsidRPr="00D7403B" w:rsidRDefault="00B13D5A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13D5A">
              <w:t>Sin grumos o pegajosidad en la pasta.</w:t>
            </w:r>
          </w:p>
        </w:tc>
      </w:tr>
      <w:tr w:rsidR="00B13D5A" w14:paraId="0704C047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5467512E" w14:textId="5C5119BD" w:rsidR="00B13D5A" w:rsidRDefault="00B13D5A" w:rsidP="006A565D">
            <w:pPr>
              <w:jc w:val="both"/>
              <w:rPr>
                <w:b w:val="0"/>
              </w:rPr>
            </w:pPr>
            <w:r w:rsidRPr="00A315ED">
              <w:rPr>
                <w:rFonts w:cs="Arial"/>
                <w:szCs w:val="20"/>
              </w:rPr>
              <w:t>Reservar 160 ml de agua de cocción (50 ml por cada 100 g de pasta).</w:t>
            </w:r>
          </w:p>
        </w:tc>
        <w:tc>
          <w:tcPr>
            <w:tcW w:w="2943" w:type="dxa"/>
          </w:tcPr>
          <w:p w14:paraId="1AA2360B" w14:textId="6DF8489B" w:rsidR="00B13D5A" w:rsidRPr="00FE2ADA" w:rsidRDefault="00B13D5A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13D5A">
              <w:t>Medidor de líquidos o taza graduada.</w:t>
            </w:r>
          </w:p>
        </w:tc>
        <w:tc>
          <w:tcPr>
            <w:tcW w:w="2943" w:type="dxa"/>
          </w:tcPr>
          <w:p w14:paraId="5BFFFFCA" w14:textId="7A66EF9B" w:rsidR="00B13D5A" w:rsidRPr="00D7403B" w:rsidRDefault="00BE2EA2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E2EA2">
              <w:t>160 ml de agua reservada en recipiente limpio.</w:t>
            </w:r>
          </w:p>
        </w:tc>
      </w:tr>
      <w:tr w:rsidR="00B13D5A" w14:paraId="0F004E11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326DD6C" w14:textId="77777777" w:rsidR="00B13D5A" w:rsidRPr="00A315ED" w:rsidRDefault="00B13D5A" w:rsidP="00B54CE9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65095D89" w14:textId="36D409C9" w:rsidR="00B13D5A" w:rsidRPr="00FE2ADA" w:rsidRDefault="00B13D5A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13D5A">
              <w:t>Agua de cocción aún caliente.</w:t>
            </w:r>
          </w:p>
        </w:tc>
        <w:tc>
          <w:tcPr>
            <w:tcW w:w="2943" w:type="dxa"/>
          </w:tcPr>
          <w:p w14:paraId="335640CA" w14:textId="0DBAE017" w:rsidR="00B13D5A" w:rsidRPr="00D7403B" w:rsidRDefault="00BE2EA2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E2EA2">
              <w:t>Agua guardada para uso en la salsa.</w:t>
            </w:r>
          </w:p>
        </w:tc>
      </w:tr>
      <w:tr w:rsidR="0006537B" w14:paraId="10B3A597" w14:textId="77777777" w:rsidTr="00C671E9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shd w:val="clear" w:color="auto" w:fill="DAEEF3" w:themeFill="accent5" w:themeFillTint="33"/>
          </w:tcPr>
          <w:p w14:paraId="7161B758" w14:textId="56D4637B" w:rsidR="0006537B" w:rsidRPr="0006537B" w:rsidRDefault="0006537B" w:rsidP="00B54CE9">
            <w:pPr>
              <w:jc w:val="both"/>
              <w:rPr>
                <w:rFonts w:cs="Arial"/>
                <w:b w:val="0"/>
                <w:szCs w:val="20"/>
              </w:rPr>
            </w:pPr>
            <w:r w:rsidRPr="0006537B">
              <w:rPr>
                <w:lang w:val="es-ES_tradnl"/>
              </w:rPr>
              <w:t>SPRINT 3: PREPARACIÓN DE LA SALSA</w:t>
            </w:r>
          </w:p>
        </w:tc>
        <w:tc>
          <w:tcPr>
            <w:tcW w:w="2943" w:type="dxa"/>
            <w:shd w:val="clear" w:color="auto" w:fill="DAEEF3" w:themeFill="accent5" w:themeFillTint="33"/>
          </w:tcPr>
          <w:p w14:paraId="4CC3A0FC" w14:textId="71027F6F" w:rsidR="0006537B" w:rsidRPr="00FE2ADA" w:rsidRDefault="0006537B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21449">
              <w:rPr>
                <w:b/>
                <w:bCs/>
                <w:lang w:val="es-ES_tradnl"/>
              </w:rPr>
              <w:t>Criterios de listo</w:t>
            </w:r>
          </w:p>
        </w:tc>
        <w:tc>
          <w:tcPr>
            <w:tcW w:w="2943" w:type="dxa"/>
            <w:shd w:val="clear" w:color="auto" w:fill="DAEEF3" w:themeFill="accent5" w:themeFillTint="33"/>
          </w:tcPr>
          <w:p w14:paraId="0803B140" w14:textId="07DFB918" w:rsidR="0006537B" w:rsidRPr="00D7403B" w:rsidRDefault="0006537B" w:rsidP="00B54CE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321449">
              <w:rPr>
                <w:b/>
                <w:bCs/>
                <w:lang w:val="es-ES_tradnl"/>
              </w:rPr>
              <w:t>Criterios de hecho</w:t>
            </w:r>
          </w:p>
        </w:tc>
      </w:tr>
      <w:tr w:rsidR="00397EAA" w14:paraId="09D1FC71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137AA6D1" w14:textId="50F5047B" w:rsidR="00397EAA" w:rsidRPr="00A315ED" w:rsidRDefault="00397EAA" w:rsidP="006A565D">
            <w:pPr>
              <w:jc w:val="both"/>
              <w:rPr>
                <w:rFonts w:cs="Arial"/>
                <w:b w:val="0"/>
                <w:szCs w:val="20"/>
              </w:rPr>
            </w:pPr>
            <w:r>
              <w:rPr>
                <w:rFonts w:cs="Arial"/>
                <w:szCs w:val="20"/>
              </w:rPr>
              <w:t>Pelar y lavar la cebolla, la zanahoria y el apio.</w:t>
            </w:r>
          </w:p>
        </w:tc>
        <w:tc>
          <w:tcPr>
            <w:tcW w:w="2943" w:type="dxa"/>
          </w:tcPr>
          <w:p w14:paraId="635E5DE4" w14:textId="5F71F3F2" w:rsidR="00397EAA" w:rsidRPr="00FE2ADA" w:rsidRDefault="00E059DC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059DC">
              <w:t>Tener cebolla, zanahoria y apio frescos.</w:t>
            </w:r>
          </w:p>
        </w:tc>
        <w:tc>
          <w:tcPr>
            <w:tcW w:w="2943" w:type="dxa"/>
          </w:tcPr>
          <w:p w14:paraId="3644D5FC" w14:textId="1C38E48B" w:rsidR="00397EAA" w:rsidRPr="00D7403B" w:rsidRDefault="00E059DC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E059DC">
              <w:t>Verduras peladas (sin cáscara) y lavadas con agua potable.</w:t>
            </w:r>
          </w:p>
        </w:tc>
      </w:tr>
      <w:tr w:rsidR="00397EAA" w14:paraId="3C42C567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57115C0" w14:textId="77777777" w:rsidR="00397EAA" w:rsidRDefault="00397EAA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1E5C440A" w14:textId="7AB77C9D" w:rsidR="00397EAA" w:rsidRPr="00FE2ADA" w:rsidRDefault="00E059DC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059DC">
              <w:t>Disponer de cuchillo y pelador limpios.</w:t>
            </w:r>
          </w:p>
        </w:tc>
        <w:tc>
          <w:tcPr>
            <w:tcW w:w="2943" w:type="dxa"/>
          </w:tcPr>
          <w:p w14:paraId="54AAEC94" w14:textId="654AB8E2" w:rsidR="00397EAA" w:rsidRPr="00D7403B" w:rsidRDefault="00E059DC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E059DC">
              <w:t>Restos de suciedad o tierra eliminados.</w:t>
            </w:r>
          </w:p>
        </w:tc>
      </w:tr>
      <w:tr w:rsidR="00E059DC" w14:paraId="286EFF92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E4092E7" w14:textId="25C49C13" w:rsidR="00E059DC" w:rsidRDefault="00E059DC" w:rsidP="006A565D">
            <w:pPr>
              <w:jc w:val="both"/>
              <w:rPr>
                <w:rFonts w:cs="Arial"/>
                <w:b w:val="0"/>
                <w:szCs w:val="20"/>
              </w:rPr>
            </w:pPr>
            <w:r>
              <w:rPr>
                <w:rFonts w:cs="Arial"/>
                <w:szCs w:val="20"/>
              </w:rPr>
              <w:t xml:space="preserve">Buscar una </w:t>
            </w:r>
            <w:r w:rsidR="00D00C28">
              <w:rPr>
                <w:rFonts w:cs="Arial"/>
                <w:szCs w:val="20"/>
              </w:rPr>
              <w:t>Tabla</w:t>
            </w:r>
            <w:r>
              <w:rPr>
                <w:rFonts w:cs="Arial"/>
                <w:szCs w:val="20"/>
              </w:rPr>
              <w:t xml:space="preserve"> plástica de cortar, para picar </w:t>
            </w:r>
            <w:r w:rsidRPr="00CD6D36">
              <w:rPr>
                <w:rFonts w:cs="Arial"/>
                <w:szCs w:val="20"/>
              </w:rPr>
              <w:t>cebolla, zanahoria y apio</w:t>
            </w:r>
            <w:r>
              <w:rPr>
                <w:rFonts w:cs="Arial"/>
                <w:szCs w:val="20"/>
              </w:rPr>
              <w:t xml:space="preserve"> en corte brunoise.</w:t>
            </w:r>
          </w:p>
        </w:tc>
        <w:tc>
          <w:tcPr>
            <w:tcW w:w="2943" w:type="dxa"/>
          </w:tcPr>
          <w:p w14:paraId="5E5062A9" w14:textId="0687A67C" w:rsidR="00E059DC" w:rsidRPr="00FE2ADA" w:rsidRDefault="00E059DC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059DC">
              <w:t>Tabla de cortar estable y no porosa.</w:t>
            </w:r>
          </w:p>
        </w:tc>
        <w:tc>
          <w:tcPr>
            <w:tcW w:w="2943" w:type="dxa"/>
          </w:tcPr>
          <w:p w14:paraId="4CE5D6D1" w14:textId="0300B32F" w:rsidR="00E059DC" w:rsidRPr="00D7403B" w:rsidRDefault="00856FDC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856FDC">
              <w:t xml:space="preserve">Verduras picadas en cubos de 2-3 </w:t>
            </w:r>
            <w:proofErr w:type="spellStart"/>
            <w:r w:rsidRPr="00856FDC">
              <w:t>mm.</w:t>
            </w:r>
            <w:proofErr w:type="spellEnd"/>
          </w:p>
        </w:tc>
      </w:tr>
      <w:tr w:rsidR="00E059DC" w14:paraId="14F576AA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7301A340" w14:textId="77777777" w:rsidR="00E059DC" w:rsidRDefault="00E059DC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20E0C2EA" w14:textId="1B5F02CF" w:rsidR="00E059DC" w:rsidRPr="00FE2ADA" w:rsidRDefault="00E059DC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059DC">
              <w:t>Cuchillo afilado para cortes precisos.</w:t>
            </w:r>
          </w:p>
        </w:tc>
        <w:tc>
          <w:tcPr>
            <w:tcW w:w="2943" w:type="dxa"/>
          </w:tcPr>
          <w:p w14:paraId="69A25DCD" w14:textId="0D61CE14" w:rsidR="00E059DC" w:rsidRPr="00D7403B" w:rsidRDefault="00856FDC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856FDC">
              <w:t>Uniformidad en el tamaño para cocción homogénea.</w:t>
            </w:r>
          </w:p>
        </w:tc>
      </w:tr>
      <w:tr w:rsidR="00856FDC" w14:paraId="23C65FDC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332C5D3C" w14:textId="0C5847E0" w:rsidR="00856FDC" w:rsidRDefault="00856FDC" w:rsidP="006A565D">
            <w:pPr>
              <w:jc w:val="both"/>
              <w:rPr>
                <w:rFonts w:cs="Arial"/>
                <w:b w:val="0"/>
                <w:szCs w:val="20"/>
              </w:rPr>
            </w:pPr>
            <w:r>
              <w:rPr>
                <w:rFonts w:cs="Arial"/>
                <w:szCs w:val="20"/>
                <w:lang w:val="es-ES_tradnl"/>
              </w:rPr>
              <w:t>Buscar un sartén con capacidad de 5 litros.</w:t>
            </w:r>
          </w:p>
        </w:tc>
        <w:tc>
          <w:tcPr>
            <w:tcW w:w="2943" w:type="dxa"/>
          </w:tcPr>
          <w:p w14:paraId="48018955" w14:textId="12793D0C" w:rsidR="00856FDC" w:rsidRPr="00FE2ADA" w:rsidRDefault="00856FDC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56FDC">
              <w:t>Sartén antiadherente o de hierro fundido.</w:t>
            </w:r>
          </w:p>
        </w:tc>
        <w:tc>
          <w:tcPr>
            <w:tcW w:w="2943" w:type="dxa"/>
            <w:vMerge w:val="restart"/>
          </w:tcPr>
          <w:p w14:paraId="7DFE671B" w14:textId="376CDCAC" w:rsidR="00856FDC" w:rsidRPr="00D7403B" w:rsidRDefault="00856FDC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856FDC">
              <w:t>Sartén identificado y listo para usar.</w:t>
            </w:r>
          </w:p>
        </w:tc>
      </w:tr>
      <w:tr w:rsidR="00856FDC" w14:paraId="09053089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0630226D" w14:textId="77777777" w:rsidR="00856FDC" w:rsidRDefault="00856FDC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7FA554E9" w14:textId="1B76D9A7" w:rsidR="00856FDC" w:rsidRPr="00FE2ADA" w:rsidRDefault="00856FDC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56FDC">
              <w:t>Verificar que esté limpio y sin residuos.</w:t>
            </w:r>
          </w:p>
        </w:tc>
        <w:tc>
          <w:tcPr>
            <w:tcW w:w="2943" w:type="dxa"/>
            <w:vMerge/>
          </w:tcPr>
          <w:p w14:paraId="04B75A05" w14:textId="77777777" w:rsidR="00856FDC" w:rsidRPr="00D7403B" w:rsidRDefault="00856FDC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A30714" w14:paraId="4D4F1FA1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C5B436F" w14:textId="6F7D35D5" w:rsidR="00A30714" w:rsidRDefault="00A30714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Colocar en la estufa la olla y agregar 2 cucharadas soperas de aceite de oliva.</w:t>
            </w:r>
          </w:p>
        </w:tc>
        <w:tc>
          <w:tcPr>
            <w:tcW w:w="2943" w:type="dxa"/>
          </w:tcPr>
          <w:p w14:paraId="2436ADA0" w14:textId="56BCA1A6" w:rsidR="00A30714" w:rsidRPr="00FE2ADA" w:rsidRDefault="00A30714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30714">
              <w:t>Medidor de cucharas soperas preciso.</w:t>
            </w:r>
          </w:p>
        </w:tc>
        <w:tc>
          <w:tcPr>
            <w:tcW w:w="2943" w:type="dxa"/>
            <w:vMerge w:val="restart"/>
          </w:tcPr>
          <w:p w14:paraId="60AFA4B8" w14:textId="279F88A8" w:rsidR="00A30714" w:rsidRPr="00D7403B" w:rsidRDefault="00A30714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A30714">
              <w:t>30 ml de aceite medidos y vertidos en el sartén.</w:t>
            </w:r>
          </w:p>
        </w:tc>
      </w:tr>
      <w:tr w:rsidR="00A30714" w14:paraId="3C217073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9460C70" w14:textId="77777777" w:rsidR="00A30714" w:rsidRDefault="00A30714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4F57FF80" w14:textId="0A3B71FF" w:rsidR="00A30714" w:rsidRPr="00FE2ADA" w:rsidRDefault="00A30714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30714">
              <w:t>Aceite de oliva extra virgen (marca Hacendado).</w:t>
            </w:r>
          </w:p>
        </w:tc>
        <w:tc>
          <w:tcPr>
            <w:tcW w:w="2943" w:type="dxa"/>
            <w:vMerge/>
          </w:tcPr>
          <w:p w14:paraId="7DF1B108" w14:textId="77777777" w:rsidR="00A30714" w:rsidRPr="00D7403B" w:rsidRDefault="00A30714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A30714" w14:paraId="01D01ACE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378DF29" w14:textId="27A0F2C8" w:rsidR="00A30714" w:rsidRDefault="00A30714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</w:rPr>
              <w:t>C</w:t>
            </w:r>
            <w:r w:rsidRPr="00E4247F">
              <w:rPr>
                <w:rFonts w:cs="Arial"/>
                <w:szCs w:val="20"/>
              </w:rPr>
              <w:t>alentar el aceite a 150–160°C</w:t>
            </w:r>
            <w:r>
              <w:rPr>
                <w:rFonts w:cs="Arial"/>
                <w:szCs w:val="20"/>
              </w:rPr>
              <w:t>.</w:t>
            </w:r>
          </w:p>
        </w:tc>
        <w:tc>
          <w:tcPr>
            <w:tcW w:w="2943" w:type="dxa"/>
            <w:vMerge w:val="restart"/>
          </w:tcPr>
          <w:p w14:paraId="4F15E988" w14:textId="46B70692" w:rsidR="00A30714" w:rsidRPr="00FE2ADA" w:rsidRDefault="00A30714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30714">
              <w:t>Termómetro de cocina o método visual (aceite brillante sin humear).</w:t>
            </w:r>
          </w:p>
        </w:tc>
        <w:tc>
          <w:tcPr>
            <w:tcW w:w="2943" w:type="dxa"/>
          </w:tcPr>
          <w:p w14:paraId="16ACE4BE" w14:textId="52B7200E" w:rsidR="00A30714" w:rsidRPr="00D7403B" w:rsidRDefault="00B73417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73417">
              <w:t>Temperatura verificada con termómetro (150–160°C).</w:t>
            </w:r>
          </w:p>
        </w:tc>
      </w:tr>
      <w:tr w:rsidR="00A30714" w14:paraId="4E4F2A5F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00B89005" w14:textId="77777777" w:rsidR="00A30714" w:rsidRDefault="00A30714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  <w:vMerge/>
          </w:tcPr>
          <w:p w14:paraId="4379B20F" w14:textId="77777777" w:rsidR="00A30714" w:rsidRPr="00A30714" w:rsidRDefault="00A30714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943" w:type="dxa"/>
          </w:tcPr>
          <w:p w14:paraId="2EB0C3AA" w14:textId="7387060F" w:rsidR="00A30714" w:rsidRPr="00D7403B" w:rsidRDefault="00B73417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73417">
              <w:t>Aceite caliente sin quemarse.</w:t>
            </w:r>
          </w:p>
        </w:tc>
      </w:tr>
      <w:tr w:rsidR="00277257" w14:paraId="78C8643C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3ABA5D77" w14:textId="77777777" w:rsidR="00277257" w:rsidRPr="00184F23" w:rsidRDefault="00277257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184F23">
              <w:rPr>
                <w:rFonts w:cs="Arial"/>
                <w:szCs w:val="20"/>
              </w:rPr>
              <w:t>Añadir cebolla, zanahoria y apio. Sofreír a fuego medio-bajo.</w:t>
            </w:r>
          </w:p>
          <w:p w14:paraId="24F1241A" w14:textId="77777777" w:rsidR="00277257" w:rsidRDefault="00277257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5202B935" w14:textId="7A34F3F3" w:rsidR="00277257" w:rsidRPr="00FE2ADA" w:rsidRDefault="001A01F5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A01F5">
              <w:t>Verduras picadas en brunoise (cubos pequeños).</w:t>
            </w:r>
          </w:p>
        </w:tc>
        <w:tc>
          <w:tcPr>
            <w:tcW w:w="2943" w:type="dxa"/>
          </w:tcPr>
          <w:p w14:paraId="4D881632" w14:textId="6F3DC1F4" w:rsidR="00277257" w:rsidRPr="00D7403B" w:rsidRDefault="001A01F5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1A01F5">
              <w:t>Sofrito iniciado.</w:t>
            </w:r>
          </w:p>
        </w:tc>
      </w:tr>
      <w:tr w:rsidR="00277257" w14:paraId="740FB08F" w14:textId="77777777" w:rsidTr="007B429B">
        <w:trPr>
          <w:trHeight w:val="4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DABA84D" w14:textId="77777777" w:rsidR="00277257" w:rsidRPr="00184F23" w:rsidRDefault="00277257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2D646D9D" w14:textId="5AB90A71" w:rsidR="00277257" w:rsidRPr="00FE2ADA" w:rsidRDefault="001A01F5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A01F5">
              <w:t>Fuego ajustado a medio-bajo.</w:t>
            </w:r>
          </w:p>
        </w:tc>
        <w:tc>
          <w:tcPr>
            <w:tcW w:w="2943" w:type="dxa"/>
          </w:tcPr>
          <w:p w14:paraId="00CDD922" w14:textId="7E93C180" w:rsidR="00277257" w:rsidRPr="00D7403B" w:rsidRDefault="001A01F5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A01F5">
              <w:t>Verduras cocinándose sin quemarse.</w:t>
            </w:r>
          </w:p>
        </w:tc>
      </w:tr>
      <w:tr w:rsidR="00A349A0" w14:paraId="06E540A5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23EDAD92" w14:textId="77777777" w:rsidR="00A349A0" w:rsidRPr="00A644A3" w:rsidRDefault="00A349A0" w:rsidP="006A565D">
            <w:pPr>
              <w:jc w:val="both"/>
              <w:rPr>
                <w:rFonts w:cs="Arial"/>
                <w:b w:val="0"/>
                <w:szCs w:val="20"/>
              </w:rPr>
            </w:pPr>
            <w:r>
              <w:rPr>
                <w:rFonts w:cs="Arial"/>
                <w:szCs w:val="20"/>
              </w:rPr>
              <w:t>Revolver</w:t>
            </w:r>
            <w:r w:rsidRPr="00A644A3">
              <w:rPr>
                <w:rFonts w:cs="Arial"/>
                <w:szCs w:val="20"/>
              </w:rPr>
              <w:t xml:space="preserve"> cada 90 segundos para evitar caramelización.</w:t>
            </w:r>
          </w:p>
          <w:p w14:paraId="3F8FF828" w14:textId="77777777" w:rsidR="00A349A0" w:rsidRPr="00184F23" w:rsidRDefault="00A349A0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112FDBB1" w14:textId="4B6FF895" w:rsidR="00A349A0" w:rsidRPr="00FE2ADA" w:rsidRDefault="009C347D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C347D">
              <w:t>Cronómetro o reloj visible.</w:t>
            </w:r>
          </w:p>
        </w:tc>
        <w:tc>
          <w:tcPr>
            <w:tcW w:w="2943" w:type="dxa"/>
          </w:tcPr>
          <w:p w14:paraId="740BE1E0" w14:textId="76357026" w:rsidR="00A349A0" w:rsidRPr="00D7403B" w:rsidRDefault="009C347D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C347D">
              <w:t>Sofrito removido periódicamente.</w:t>
            </w:r>
          </w:p>
        </w:tc>
      </w:tr>
      <w:tr w:rsidR="00A349A0" w14:paraId="7C620FFC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55105F0" w14:textId="77777777" w:rsidR="00A349A0" w:rsidRDefault="00A349A0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305D96A4" w14:textId="1493FAFD" w:rsidR="00A349A0" w:rsidRPr="00FE2ADA" w:rsidRDefault="009C347D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C347D">
              <w:t>Espátula de madera disponible.</w:t>
            </w:r>
          </w:p>
        </w:tc>
        <w:tc>
          <w:tcPr>
            <w:tcW w:w="2943" w:type="dxa"/>
          </w:tcPr>
          <w:p w14:paraId="1168CBE0" w14:textId="258117E3" w:rsidR="00A349A0" w:rsidRPr="00D7403B" w:rsidRDefault="009C347D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9C347D">
              <w:t>Verduras traslúcidas sin coloración oscura.</w:t>
            </w:r>
          </w:p>
        </w:tc>
      </w:tr>
      <w:tr w:rsidR="0006537B" w14:paraId="1A339D67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</w:tcPr>
          <w:p w14:paraId="0E497EAA" w14:textId="492A2B38" w:rsidR="0006537B" w:rsidRDefault="0006537B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8F20B2">
              <w:rPr>
                <w:lang w:val="es-ES_tradnl"/>
              </w:rPr>
              <w:t xml:space="preserve">Está listo cuando </w:t>
            </w:r>
            <w:r>
              <w:t>l</w:t>
            </w:r>
            <w:r w:rsidRPr="00EE2396">
              <w:t>as verduras están traslúcidas, sin color dorado</w:t>
            </w:r>
          </w:p>
        </w:tc>
        <w:tc>
          <w:tcPr>
            <w:tcW w:w="2943" w:type="dxa"/>
          </w:tcPr>
          <w:p w14:paraId="348D04C5" w14:textId="0DAE8A2F" w:rsidR="0006537B" w:rsidRPr="00FE2ADA" w:rsidRDefault="00C86BFC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86BFC">
              <w:t>Espátula de madera disponible para remover.</w:t>
            </w:r>
          </w:p>
        </w:tc>
        <w:tc>
          <w:tcPr>
            <w:tcW w:w="2943" w:type="dxa"/>
          </w:tcPr>
          <w:p w14:paraId="20FCB835" w14:textId="47549C40" w:rsidR="0006537B" w:rsidRPr="00D7403B" w:rsidRDefault="003D0DB9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3D0DB9">
              <w:t>Textura suave al tacto, pero no deshechas.</w:t>
            </w:r>
          </w:p>
        </w:tc>
      </w:tr>
      <w:tr w:rsidR="00B25BA7" w14:paraId="5D56D62E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7EE3B555" w14:textId="67638B32" w:rsidR="00B25BA7" w:rsidRPr="00A50077" w:rsidRDefault="00B25BA7" w:rsidP="006A565D">
            <w:pPr>
              <w:jc w:val="both"/>
              <w:rPr>
                <w:b w:val="0"/>
                <w:lang w:val="es-ES_tradnl"/>
              </w:rPr>
            </w:pPr>
            <w:r w:rsidRPr="00A50077">
              <w:rPr>
                <w:lang w:val="es-ES_tradnl"/>
              </w:rPr>
              <w:t>Agregar 3 gramos de sal y 2 gramos de pimienta negra molida a las verduras.</w:t>
            </w:r>
          </w:p>
        </w:tc>
        <w:tc>
          <w:tcPr>
            <w:tcW w:w="2943" w:type="dxa"/>
          </w:tcPr>
          <w:p w14:paraId="00B069DB" w14:textId="66A367E0" w:rsidR="00B25BA7" w:rsidRPr="00FE2ADA" w:rsidRDefault="003D0DB9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D0DB9">
              <w:t>Sal y pimienta previamente medidas.</w:t>
            </w:r>
          </w:p>
        </w:tc>
        <w:tc>
          <w:tcPr>
            <w:tcW w:w="2943" w:type="dxa"/>
          </w:tcPr>
          <w:p w14:paraId="0AD9B73A" w14:textId="31BC382E" w:rsidR="00B25BA7" w:rsidRPr="00D7403B" w:rsidRDefault="003D0DB9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3D0DB9">
              <w:t>Condimentos incorporados.</w:t>
            </w:r>
          </w:p>
        </w:tc>
      </w:tr>
      <w:tr w:rsidR="00B25BA7" w14:paraId="1B95037A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100FDAA" w14:textId="77777777" w:rsidR="00B25BA7" w:rsidRPr="00A50077" w:rsidRDefault="00B25BA7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7E104EE0" w14:textId="5EB00F45" w:rsidR="00B25BA7" w:rsidRPr="00FE2ADA" w:rsidRDefault="003D0DB9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D0DB9">
              <w:t>Distribución uniforme sobre las verduras.</w:t>
            </w:r>
          </w:p>
        </w:tc>
        <w:tc>
          <w:tcPr>
            <w:tcW w:w="2943" w:type="dxa"/>
          </w:tcPr>
          <w:p w14:paraId="52AEEBB3" w14:textId="241D8622" w:rsidR="00B25BA7" w:rsidRPr="00D7403B" w:rsidRDefault="00957A44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57A44">
              <w:t>Mezclados completamente.</w:t>
            </w:r>
          </w:p>
        </w:tc>
      </w:tr>
      <w:tr w:rsidR="00957A44" w14:paraId="3AAF8DC2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7147396B" w14:textId="7BDE11D5" w:rsidR="00957A44" w:rsidRDefault="00957A44" w:rsidP="006A565D">
            <w:pPr>
              <w:jc w:val="both"/>
              <w:rPr>
                <w:lang w:val="es-ES_tradnl"/>
              </w:rPr>
            </w:pPr>
            <w:r w:rsidRPr="00EE347E">
              <w:rPr>
                <w:lang w:val="es-ES_tradnl"/>
              </w:rPr>
              <w:t>Subir el fuego a alto.</w:t>
            </w:r>
          </w:p>
        </w:tc>
        <w:tc>
          <w:tcPr>
            <w:tcW w:w="2943" w:type="dxa"/>
          </w:tcPr>
          <w:p w14:paraId="5472BD53" w14:textId="24EBDAF7" w:rsidR="00957A44" w:rsidRPr="00FE2ADA" w:rsidRDefault="00957A44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7A44">
              <w:t>Ajustar perilla de la estufa a alto.</w:t>
            </w:r>
          </w:p>
        </w:tc>
        <w:tc>
          <w:tcPr>
            <w:tcW w:w="2943" w:type="dxa"/>
          </w:tcPr>
          <w:p w14:paraId="50D5F1F1" w14:textId="4E12140D" w:rsidR="00957A44" w:rsidRPr="00D7403B" w:rsidRDefault="00957A44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957A44">
              <w:t>Fuego alto activado.</w:t>
            </w:r>
          </w:p>
        </w:tc>
      </w:tr>
      <w:tr w:rsidR="00957A44" w14:paraId="61326E93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38FAA34" w14:textId="77777777" w:rsidR="00957A44" w:rsidRPr="00EE347E" w:rsidRDefault="00957A44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29816AED" w14:textId="00220BFE" w:rsidR="00957A44" w:rsidRPr="00FE2ADA" w:rsidRDefault="00957A44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7A44">
              <w:t>Verificar que el sartén esté estable.</w:t>
            </w:r>
          </w:p>
        </w:tc>
        <w:tc>
          <w:tcPr>
            <w:tcW w:w="2943" w:type="dxa"/>
          </w:tcPr>
          <w:p w14:paraId="64EFDE5C" w14:textId="1DA0E19D" w:rsidR="00957A44" w:rsidRPr="00D7403B" w:rsidRDefault="00957A44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57A44">
              <w:t>Listo para dorar la panceta.</w:t>
            </w:r>
          </w:p>
        </w:tc>
      </w:tr>
      <w:tr w:rsidR="00957A44" w14:paraId="0A809A28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2D8674AC" w14:textId="02A6ADAD" w:rsidR="00957A44" w:rsidRPr="00EE347E" w:rsidRDefault="00957A44" w:rsidP="006A565D">
            <w:pPr>
              <w:jc w:val="both"/>
              <w:rPr>
                <w:b w:val="0"/>
                <w:lang w:val="es-ES_tradnl"/>
              </w:rPr>
            </w:pPr>
            <w:r>
              <w:t>Ahora en el mismo sartén de los vegetales agregar 500 gramos de panceta de cerdo.</w:t>
            </w:r>
          </w:p>
        </w:tc>
        <w:tc>
          <w:tcPr>
            <w:tcW w:w="2943" w:type="dxa"/>
          </w:tcPr>
          <w:p w14:paraId="1A36A9BB" w14:textId="12AB8726" w:rsidR="00957A44" w:rsidRPr="00FE2ADA" w:rsidRDefault="002029F2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029F2">
              <w:t>Sartén con sofrito de verduras traslúcidas (sin dorar).</w:t>
            </w:r>
          </w:p>
        </w:tc>
        <w:tc>
          <w:tcPr>
            <w:tcW w:w="2943" w:type="dxa"/>
          </w:tcPr>
          <w:p w14:paraId="3E1A1ABD" w14:textId="0DAAB7B8" w:rsidR="00957A44" w:rsidRPr="00D7403B" w:rsidRDefault="002029F2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2029F2">
              <w:t>Panceta agregada al sartén y distribuida uniformemente.</w:t>
            </w:r>
          </w:p>
        </w:tc>
      </w:tr>
      <w:tr w:rsidR="00957A44" w14:paraId="10BDA03A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7BC952C" w14:textId="77777777" w:rsidR="00957A44" w:rsidRDefault="00957A44" w:rsidP="006A565D">
            <w:pPr>
              <w:jc w:val="both"/>
              <w:rPr>
                <w:b w:val="0"/>
              </w:rPr>
            </w:pPr>
          </w:p>
        </w:tc>
        <w:tc>
          <w:tcPr>
            <w:tcW w:w="2943" w:type="dxa"/>
          </w:tcPr>
          <w:p w14:paraId="28B38A22" w14:textId="13D7002D" w:rsidR="00957A44" w:rsidRPr="00FE2ADA" w:rsidRDefault="002029F2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029F2">
              <w:t>Panceta cortada en tiras o cubos.</w:t>
            </w:r>
          </w:p>
        </w:tc>
        <w:tc>
          <w:tcPr>
            <w:tcW w:w="2943" w:type="dxa"/>
          </w:tcPr>
          <w:p w14:paraId="0AC70954" w14:textId="55474813" w:rsidR="00957A44" w:rsidRPr="00D7403B" w:rsidRDefault="002029F2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029F2">
              <w:t>Mezclada brevemente con las verduras antes de dorar.</w:t>
            </w:r>
          </w:p>
        </w:tc>
      </w:tr>
      <w:tr w:rsidR="00F841EA" w14:paraId="1A73213B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21C013A" w14:textId="4DCE9E50" w:rsidR="00F841EA" w:rsidRDefault="00F841EA" w:rsidP="006A565D">
            <w:pPr>
              <w:jc w:val="both"/>
              <w:rPr>
                <w:b w:val="0"/>
              </w:rPr>
            </w:pPr>
            <w:r>
              <w:rPr>
                <w:lang w:val="es-ES_tradnl"/>
              </w:rPr>
              <w:lastRenderedPageBreak/>
              <w:t>Dorar la panceta 3 minutos por cada lado.</w:t>
            </w:r>
          </w:p>
        </w:tc>
        <w:tc>
          <w:tcPr>
            <w:tcW w:w="2943" w:type="dxa"/>
          </w:tcPr>
          <w:p w14:paraId="6767F639" w14:textId="41C822A2" w:rsidR="00F841EA" w:rsidRPr="00FE2ADA" w:rsidRDefault="00F841EA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029F2">
              <w:t>Panceta en contacto directo con la superficie del sartén.</w:t>
            </w:r>
          </w:p>
        </w:tc>
        <w:tc>
          <w:tcPr>
            <w:tcW w:w="2943" w:type="dxa"/>
          </w:tcPr>
          <w:p w14:paraId="1A5DC59F" w14:textId="3E5996C5" w:rsidR="00F841EA" w:rsidRPr="00D7403B" w:rsidRDefault="00F841EA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2029F2">
              <w:t>Superficie de la panceta dorada y crujiente.</w:t>
            </w:r>
          </w:p>
        </w:tc>
      </w:tr>
      <w:tr w:rsidR="00F841EA" w14:paraId="76138DBF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10086115" w14:textId="77777777" w:rsidR="00F841EA" w:rsidRDefault="00F841EA" w:rsidP="00B54CE9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2C811B20" w14:textId="0C47587E" w:rsidR="00F841EA" w:rsidRPr="002029F2" w:rsidRDefault="00304809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04809">
              <w:t>Cronómetro listo para 3 minutos por lado.</w:t>
            </w:r>
          </w:p>
        </w:tc>
        <w:tc>
          <w:tcPr>
            <w:tcW w:w="2943" w:type="dxa"/>
          </w:tcPr>
          <w:p w14:paraId="6FFA72D0" w14:textId="53A68E99" w:rsidR="00F841EA" w:rsidRPr="002029F2" w:rsidRDefault="00304809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04809">
              <w:t>Grasa visiblemente derretida.</w:t>
            </w:r>
          </w:p>
        </w:tc>
      </w:tr>
      <w:tr w:rsidR="008130AD" w14:paraId="6A58FEBD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461B8E40" w14:textId="6BC13D4D" w:rsidR="008130AD" w:rsidRDefault="008130AD" w:rsidP="006A565D">
            <w:pPr>
              <w:jc w:val="both"/>
              <w:rPr>
                <w:b w:val="0"/>
                <w:lang w:val="es-ES_tradnl"/>
              </w:rPr>
            </w:pPr>
            <w:r>
              <w:rPr>
                <w:lang w:val="es-ES_tradnl"/>
              </w:rPr>
              <w:t>Desmenuzar la panceta con una cuchara de madera, en trozos tamaño bocado.</w:t>
            </w:r>
          </w:p>
        </w:tc>
        <w:tc>
          <w:tcPr>
            <w:tcW w:w="2943" w:type="dxa"/>
          </w:tcPr>
          <w:p w14:paraId="2A2D08BE" w14:textId="0272C33A" w:rsidR="008130AD" w:rsidRPr="00FE2ADA" w:rsidRDefault="008130AD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130AD">
              <w:t>Panceta cocida y firme.</w:t>
            </w:r>
          </w:p>
        </w:tc>
        <w:tc>
          <w:tcPr>
            <w:tcW w:w="2943" w:type="dxa"/>
          </w:tcPr>
          <w:p w14:paraId="1CB517A6" w14:textId="0252A825" w:rsidR="008130AD" w:rsidRPr="00D7403B" w:rsidRDefault="008130AD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8130AD">
              <w:t>Panceta desmenuzada uniformemente.</w:t>
            </w:r>
          </w:p>
        </w:tc>
      </w:tr>
      <w:tr w:rsidR="008130AD" w14:paraId="20B56E85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75AEC16" w14:textId="77777777" w:rsidR="008130AD" w:rsidRDefault="008130AD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661FBF4A" w14:textId="107CA67E" w:rsidR="008130AD" w:rsidRPr="00FE2ADA" w:rsidRDefault="008130AD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130AD">
              <w:t>Tenedor o espátula para desmenuzar.</w:t>
            </w:r>
          </w:p>
        </w:tc>
        <w:tc>
          <w:tcPr>
            <w:tcW w:w="2943" w:type="dxa"/>
          </w:tcPr>
          <w:p w14:paraId="6AFA55AB" w14:textId="6708FC5E" w:rsidR="008130AD" w:rsidRPr="00D7403B" w:rsidRDefault="008130AD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8130AD">
              <w:t>Trozos listos para mezclar con la carne.</w:t>
            </w:r>
          </w:p>
        </w:tc>
      </w:tr>
      <w:tr w:rsidR="008130AD" w14:paraId="6B1168F4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4E9E6303" w14:textId="15F44E0E" w:rsidR="008130AD" w:rsidRDefault="008130AD" w:rsidP="006A565D">
            <w:pPr>
              <w:jc w:val="both"/>
              <w:rPr>
                <w:b w:val="0"/>
                <w:lang w:val="es-ES_tradnl"/>
              </w:rPr>
            </w:pPr>
            <w:r>
              <w:rPr>
                <w:lang w:val="es-ES_tradnl"/>
              </w:rPr>
              <w:t>Agregar los 400 gramos de carne molida de res al mismo sartén.</w:t>
            </w:r>
          </w:p>
        </w:tc>
        <w:tc>
          <w:tcPr>
            <w:tcW w:w="2943" w:type="dxa"/>
          </w:tcPr>
          <w:p w14:paraId="2D495B15" w14:textId="1CC6A8BB" w:rsidR="008130AD" w:rsidRPr="00FE2ADA" w:rsidRDefault="003B1B8E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B1B8E">
              <w:t>Carne descongelada y separada.</w:t>
            </w:r>
          </w:p>
        </w:tc>
        <w:tc>
          <w:tcPr>
            <w:tcW w:w="2943" w:type="dxa"/>
          </w:tcPr>
          <w:p w14:paraId="72380B2B" w14:textId="63A694A7" w:rsidR="008130AD" w:rsidRPr="00D7403B" w:rsidRDefault="003B1B8E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3B1B8E">
              <w:t>Carne incorporada al sartén.</w:t>
            </w:r>
          </w:p>
        </w:tc>
      </w:tr>
      <w:tr w:rsidR="008130AD" w14:paraId="083F6BBE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43EEF7D" w14:textId="77777777" w:rsidR="008130AD" w:rsidRDefault="008130AD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3D76742A" w14:textId="7BBC9B6F" w:rsidR="008130AD" w:rsidRPr="00FE2ADA" w:rsidRDefault="003B1B8E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B1B8E">
              <w:t>Espacio suficiente en el sartén.</w:t>
            </w:r>
          </w:p>
        </w:tc>
        <w:tc>
          <w:tcPr>
            <w:tcW w:w="2943" w:type="dxa"/>
          </w:tcPr>
          <w:p w14:paraId="04533C5D" w14:textId="30DF153C" w:rsidR="008130AD" w:rsidRPr="00D7403B" w:rsidRDefault="003B1B8E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3B1B8E">
              <w:t>Mezclada con la panceta.</w:t>
            </w:r>
          </w:p>
        </w:tc>
      </w:tr>
      <w:tr w:rsidR="003B1B8E" w14:paraId="57F5EA8E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C62EA2E" w14:textId="103425AD" w:rsidR="003B1B8E" w:rsidRDefault="003B1B8E" w:rsidP="006A565D">
            <w:pPr>
              <w:jc w:val="both"/>
              <w:rPr>
                <w:b w:val="0"/>
                <w:lang w:val="es-ES_tradnl"/>
              </w:rPr>
            </w:pPr>
            <w:r>
              <w:rPr>
                <w:lang w:val="es-ES_tradnl"/>
              </w:rPr>
              <w:t>Desmenuzar con cuchara la carne modita.</w:t>
            </w:r>
          </w:p>
        </w:tc>
        <w:tc>
          <w:tcPr>
            <w:tcW w:w="2943" w:type="dxa"/>
          </w:tcPr>
          <w:p w14:paraId="29BEE9B0" w14:textId="5436CEA9" w:rsidR="003B1B8E" w:rsidRPr="00FE2ADA" w:rsidRDefault="003B1B8E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B1B8E">
              <w:t>Carne en el sartén.</w:t>
            </w:r>
          </w:p>
        </w:tc>
        <w:tc>
          <w:tcPr>
            <w:tcW w:w="2943" w:type="dxa"/>
          </w:tcPr>
          <w:p w14:paraId="1C17CBE6" w14:textId="77CFC453" w:rsidR="003B1B8E" w:rsidRPr="00D7403B" w:rsidRDefault="007A132A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7A132A">
              <w:t>Carne desmenuzada sin grumos grandes.</w:t>
            </w:r>
          </w:p>
        </w:tc>
      </w:tr>
      <w:tr w:rsidR="003B1B8E" w14:paraId="273DD610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6BC7399" w14:textId="77777777" w:rsidR="003B1B8E" w:rsidRDefault="003B1B8E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76AB7C6F" w14:textId="450A4A47" w:rsidR="003B1B8E" w:rsidRPr="00FE2ADA" w:rsidRDefault="003B1B8E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B1B8E">
              <w:t>Cuchara de madera resistente.</w:t>
            </w:r>
          </w:p>
        </w:tc>
        <w:tc>
          <w:tcPr>
            <w:tcW w:w="2943" w:type="dxa"/>
          </w:tcPr>
          <w:p w14:paraId="2BD1B5F2" w14:textId="2C570804" w:rsidR="003B1B8E" w:rsidRPr="00D7403B" w:rsidRDefault="007A132A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7A132A">
              <w:t>Distribución uniforme.</w:t>
            </w:r>
          </w:p>
        </w:tc>
      </w:tr>
      <w:tr w:rsidR="007A132A" w14:paraId="3C7BFC0A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781F52C1" w14:textId="7B80F1E8" w:rsidR="007A132A" w:rsidRDefault="007A132A" w:rsidP="006A565D">
            <w:pPr>
              <w:jc w:val="both"/>
              <w:rPr>
                <w:b w:val="0"/>
                <w:lang w:val="es-ES_tradnl"/>
              </w:rPr>
            </w:pPr>
            <w:r>
              <w:rPr>
                <w:lang w:val="es-ES_tradnl"/>
              </w:rPr>
              <w:t>Dorar sin revolver en exceso (cada 1.30 minutos).</w:t>
            </w:r>
          </w:p>
        </w:tc>
        <w:tc>
          <w:tcPr>
            <w:tcW w:w="2943" w:type="dxa"/>
          </w:tcPr>
          <w:p w14:paraId="64B6A41B" w14:textId="54A0725D" w:rsidR="007A132A" w:rsidRPr="00FE2ADA" w:rsidRDefault="007A132A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A132A">
              <w:t>Fuego alto mantenido.</w:t>
            </w:r>
          </w:p>
        </w:tc>
        <w:tc>
          <w:tcPr>
            <w:tcW w:w="2943" w:type="dxa"/>
          </w:tcPr>
          <w:p w14:paraId="4DC29286" w14:textId="7919AF31" w:rsidR="007A132A" w:rsidRPr="00D7403B" w:rsidRDefault="0006076D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6076D">
              <w:t>Carne dorada exteriormente, jugosa internamente.</w:t>
            </w:r>
          </w:p>
        </w:tc>
      </w:tr>
      <w:tr w:rsidR="007A132A" w14:paraId="1DE1F147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0341DD0" w14:textId="77777777" w:rsidR="007A132A" w:rsidRDefault="007A132A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7A689391" w14:textId="6C1DE621" w:rsidR="007A132A" w:rsidRPr="00FE2ADA" w:rsidRDefault="007A132A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A132A">
              <w:t>Tiempo controlado con cronómetro.</w:t>
            </w:r>
          </w:p>
        </w:tc>
        <w:tc>
          <w:tcPr>
            <w:tcW w:w="2943" w:type="dxa"/>
          </w:tcPr>
          <w:p w14:paraId="18F22E2B" w14:textId="49A164F2" w:rsidR="007A132A" w:rsidRPr="00D7403B" w:rsidRDefault="0006076D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06076D">
              <w:t>Sin quemaduras o pegajosidad.</w:t>
            </w:r>
          </w:p>
        </w:tc>
      </w:tr>
      <w:tr w:rsidR="0006076D" w14:paraId="0BFD78A5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0CEFCBC" w14:textId="160A0FD6" w:rsidR="0006076D" w:rsidRDefault="0006076D" w:rsidP="006A565D">
            <w:pPr>
              <w:jc w:val="both"/>
              <w:rPr>
                <w:b w:val="0"/>
                <w:lang w:val="es-ES_tradnl"/>
              </w:rPr>
            </w:pPr>
            <w:r w:rsidRPr="00A072F2">
              <w:t>Añadir</w:t>
            </w:r>
            <w:r>
              <w:t xml:space="preserve"> 150 ml de </w:t>
            </w:r>
            <w:r w:rsidRPr="00A072F2">
              <w:t>vino y raspar el fondo de la sartén</w:t>
            </w:r>
            <w:r>
              <w:t xml:space="preserve"> hasta que solo quede el olor a uva y se evapore el alcohol.</w:t>
            </w:r>
          </w:p>
        </w:tc>
        <w:tc>
          <w:tcPr>
            <w:tcW w:w="2943" w:type="dxa"/>
          </w:tcPr>
          <w:p w14:paraId="7FC2A47D" w14:textId="526E0022" w:rsidR="0006076D" w:rsidRPr="00FE2ADA" w:rsidRDefault="0006076D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6076D">
              <w:t>Vino tinto seco medido.</w:t>
            </w:r>
          </w:p>
        </w:tc>
        <w:tc>
          <w:tcPr>
            <w:tcW w:w="2943" w:type="dxa"/>
          </w:tcPr>
          <w:p w14:paraId="692D5AB3" w14:textId="0FC8A955" w:rsidR="0006076D" w:rsidRPr="00D7403B" w:rsidRDefault="001A5491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A5491">
              <w:t>Vino incorporado y reducido en un 80%.</w:t>
            </w:r>
          </w:p>
        </w:tc>
      </w:tr>
      <w:tr w:rsidR="0006076D" w14:paraId="35A7F3F9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EC84FD4" w14:textId="77777777" w:rsidR="0006076D" w:rsidRPr="00A072F2" w:rsidRDefault="0006076D" w:rsidP="006A565D">
            <w:pPr>
              <w:jc w:val="both"/>
              <w:rPr>
                <w:b w:val="0"/>
              </w:rPr>
            </w:pPr>
          </w:p>
        </w:tc>
        <w:tc>
          <w:tcPr>
            <w:tcW w:w="2943" w:type="dxa"/>
          </w:tcPr>
          <w:p w14:paraId="15AB6184" w14:textId="0269EB74" w:rsidR="0006076D" w:rsidRPr="00FE2ADA" w:rsidRDefault="0006076D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6076D">
              <w:t>Espátula para desglasar (raspar fondos dorados).</w:t>
            </w:r>
          </w:p>
        </w:tc>
        <w:tc>
          <w:tcPr>
            <w:tcW w:w="2943" w:type="dxa"/>
          </w:tcPr>
          <w:p w14:paraId="6AC8D533" w14:textId="566E0981" w:rsidR="0006076D" w:rsidRPr="00D7403B" w:rsidRDefault="001A5491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1A5491">
              <w:t>Fondos del sartén integrados a la mezcla.</w:t>
            </w:r>
          </w:p>
        </w:tc>
      </w:tr>
      <w:tr w:rsidR="0089095F" w14:paraId="5A71887E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2AE5B858" w14:textId="508E3A9D" w:rsidR="0089095F" w:rsidRPr="00A072F2" w:rsidRDefault="0089095F" w:rsidP="006A565D">
            <w:pPr>
              <w:jc w:val="both"/>
              <w:rPr>
                <w:b w:val="0"/>
              </w:rPr>
            </w:pPr>
            <w:r>
              <w:rPr>
                <w:lang w:val="es-ES_tradnl"/>
              </w:rPr>
              <w:t>Bajar el fuego a medio.</w:t>
            </w:r>
          </w:p>
        </w:tc>
        <w:tc>
          <w:tcPr>
            <w:tcW w:w="2943" w:type="dxa"/>
            <w:vMerge w:val="restart"/>
          </w:tcPr>
          <w:p w14:paraId="49DDE10F" w14:textId="70EA6527" w:rsidR="0089095F" w:rsidRPr="00FE2ADA" w:rsidRDefault="0089095F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095F">
              <w:t>Ajustar perilla de la estufa a medio.</w:t>
            </w:r>
          </w:p>
        </w:tc>
        <w:tc>
          <w:tcPr>
            <w:tcW w:w="2943" w:type="dxa"/>
          </w:tcPr>
          <w:p w14:paraId="600FD52A" w14:textId="26B7FA3F" w:rsidR="0089095F" w:rsidRPr="00D7403B" w:rsidRDefault="0089095F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89095F">
              <w:t>Fuego medio confirmado.</w:t>
            </w:r>
          </w:p>
        </w:tc>
      </w:tr>
      <w:tr w:rsidR="0089095F" w14:paraId="04EB4552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4B6C43F" w14:textId="77777777" w:rsidR="0089095F" w:rsidRDefault="0089095F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  <w:vMerge/>
          </w:tcPr>
          <w:p w14:paraId="12937D15" w14:textId="77777777" w:rsidR="0089095F" w:rsidRPr="0089095F" w:rsidRDefault="0089095F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43" w:type="dxa"/>
          </w:tcPr>
          <w:p w14:paraId="3F323A16" w14:textId="617DD93A" w:rsidR="0089095F" w:rsidRPr="00D7403B" w:rsidRDefault="0089095F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89095F">
              <w:t>Temperatura estable para añadir tomate.</w:t>
            </w:r>
          </w:p>
        </w:tc>
      </w:tr>
      <w:tr w:rsidR="00263E5D" w14:paraId="49E302AE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1B5D329" w14:textId="24EAAE65" w:rsidR="00263E5D" w:rsidRDefault="00263E5D" w:rsidP="006A565D">
            <w:pPr>
              <w:jc w:val="both"/>
              <w:rPr>
                <w:b w:val="0"/>
                <w:lang w:val="es-ES_tradnl"/>
              </w:rPr>
            </w:pPr>
            <w:r>
              <w:rPr>
                <w:lang w:val="es-ES_tradnl"/>
              </w:rPr>
              <w:t>Agregar los 400 gramos de pure de tomate y los 170 gramos de concentrado de tomate.</w:t>
            </w:r>
          </w:p>
        </w:tc>
        <w:tc>
          <w:tcPr>
            <w:tcW w:w="2943" w:type="dxa"/>
          </w:tcPr>
          <w:p w14:paraId="377275A1" w14:textId="4287D5B4" w:rsidR="00263E5D" w:rsidRPr="00FE2ADA" w:rsidRDefault="00263E5D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63E5D">
              <w:t>Temperatura estable para añadir tomate.</w:t>
            </w:r>
          </w:p>
        </w:tc>
        <w:tc>
          <w:tcPr>
            <w:tcW w:w="2943" w:type="dxa"/>
          </w:tcPr>
          <w:p w14:paraId="3D178200" w14:textId="2FA6B8FE" w:rsidR="00263E5D" w:rsidRPr="00D7403B" w:rsidRDefault="00263E5D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263E5D">
              <w:t>Tomates incorporados al sartén.</w:t>
            </w:r>
          </w:p>
        </w:tc>
      </w:tr>
      <w:tr w:rsidR="00263E5D" w14:paraId="4075EE93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6A3708E" w14:textId="77777777" w:rsidR="00263E5D" w:rsidRDefault="00263E5D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2721E489" w14:textId="11024DD7" w:rsidR="00263E5D" w:rsidRPr="00FE2ADA" w:rsidRDefault="00263E5D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63E5D">
              <w:t>Mezclados en un recipiente antes de añadir.</w:t>
            </w:r>
          </w:p>
        </w:tc>
        <w:tc>
          <w:tcPr>
            <w:tcW w:w="2943" w:type="dxa"/>
          </w:tcPr>
          <w:p w14:paraId="5A49134A" w14:textId="63C2F834" w:rsidR="00263E5D" w:rsidRPr="00D7403B" w:rsidRDefault="00263E5D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63E5D">
              <w:t>Mezclados completamente con la carne y verduras.</w:t>
            </w:r>
          </w:p>
        </w:tc>
      </w:tr>
      <w:tr w:rsidR="00263E5D" w14:paraId="108380D5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56CF5D79" w14:textId="1FF213FE" w:rsidR="00263E5D" w:rsidRDefault="00263E5D" w:rsidP="006A565D">
            <w:pPr>
              <w:jc w:val="both"/>
              <w:rPr>
                <w:b w:val="0"/>
                <w:lang w:val="es-ES_tradnl"/>
              </w:rPr>
            </w:pPr>
            <w:r>
              <w:rPr>
                <w:lang w:val="es-ES_tradnl"/>
              </w:rPr>
              <w:t>Mezclar hasta que el tomate pierda la acidez y tome un color rojo ligeramente oscuro.</w:t>
            </w:r>
          </w:p>
        </w:tc>
        <w:tc>
          <w:tcPr>
            <w:tcW w:w="2943" w:type="dxa"/>
          </w:tcPr>
          <w:p w14:paraId="6C41C4F2" w14:textId="7D416054" w:rsidR="00263E5D" w:rsidRPr="00263E5D" w:rsidRDefault="002D1149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2D1149">
              <w:t>Cocinar a fuego medio durante 10-15 minutos.</w:t>
            </w:r>
          </w:p>
        </w:tc>
        <w:tc>
          <w:tcPr>
            <w:tcW w:w="2943" w:type="dxa"/>
          </w:tcPr>
          <w:p w14:paraId="322D5786" w14:textId="27419A39" w:rsidR="00263E5D" w:rsidRPr="00D7403B" w:rsidRDefault="002D1149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2D1149">
              <w:t>Acidez neutralizada (prueba de sabor).</w:t>
            </w:r>
          </w:p>
        </w:tc>
      </w:tr>
      <w:tr w:rsidR="00263E5D" w14:paraId="1FFF84CD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3362EAD" w14:textId="77777777" w:rsidR="00263E5D" w:rsidRDefault="00263E5D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60A97F9B" w14:textId="3F2FE338" w:rsidR="00263E5D" w:rsidRPr="00263E5D" w:rsidRDefault="002D1149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D1149">
              <w:t>Remover constantemente.</w:t>
            </w:r>
          </w:p>
        </w:tc>
        <w:tc>
          <w:tcPr>
            <w:tcW w:w="2943" w:type="dxa"/>
          </w:tcPr>
          <w:p w14:paraId="61915890" w14:textId="6B98AF2F" w:rsidR="00263E5D" w:rsidRPr="00D7403B" w:rsidRDefault="002D1149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D1149">
              <w:t>Color rojo oscuro uniforme.</w:t>
            </w:r>
          </w:p>
        </w:tc>
      </w:tr>
      <w:tr w:rsidR="002D1149" w14:paraId="59A8BED8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2F2F9FFD" w14:textId="39AE49EC" w:rsidR="002D1149" w:rsidRDefault="002D1149" w:rsidP="006A565D">
            <w:pPr>
              <w:jc w:val="both"/>
              <w:rPr>
                <w:b w:val="0"/>
                <w:lang w:val="es-ES_tradnl"/>
              </w:rPr>
            </w:pPr>
            <w:r>
              <w:rPr>
                <w:lang w:val="es-ES_tradnl"/>
              </w:rPr>
              <w:t>Agregar los 100ml del caldo de carne y 100ml de la leche.</w:t>
            </w:r>
          </w:p>
        </w:tc>
        <w:tc>
          <w:tcPr>
            <w:tcW w:w="2943" w:type="dxa"/>
          </w:tcPr>
          <w:p w14:paraId="51198B65" w14:textId="33F972BE" w:rsidR="002D1149" w:rsidRPr="00FE2ADA" w:rsidRDefault="002D1149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D1149">
              <w:t>Caldo y leche medidos.</w:t>
            </w:r>
          </w:p>
        </w:tc>
        <w:tc>
          <w:tcPr>
            <w:tcW w:w="2943" w:type="dxa"/>
          </w:tcPr>
          <w:p w14:paraId="5C057D67" w14:textId="76F1F3CD" w:rsidR="002D1149" w:rsidRPr="00D7403B" w:rsidRDefault="00B75676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75676">
              <w:t> Líquidos integrados sin separación.</w:t>
            </w:r>
          </w:p>
        </w:tc>
      </w:tr>
      <w:tr w:rsidR="002D1149" w14:paraId="202A6513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08B6C017" w14:textId="77777777" w:rsidR="002D1149" w:rsidRDefault="002D1149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65F3D618" w14:textId="4B4FD718" w:rsidR="002D1149" w:rsidRPr="00FE2ADA" w:rsidRDefault="002D1149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D1149">
              <w:t>Incorporar lentamente mientras se mezcla.</w:t>
            </w:r>
          </w:p>
        </w:tc>
        <w:tc>
          <w:tcPr>
            <w:tcW w:w="2943" w:type="dxa"/>
          </w:tcPr>
          <w:p w14:paraId="56694935" w14:textId="4EB659B9" w:rsidR="002D1149" w:rsidRPr="00D7403B" w:rsidRDefault="00B75676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75676">
              <w:t>Consistencia homogénea.</w:t>
            </w:r>
          </w:p>
        </w:tc>
      </w:tr>
      <w:tr w:rsidR="00B75676" w14:paraId="1B735DF8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2F695C64" w14:textId="33E8BEC6" w:rsidR="00B75676" w:rsidRDefault="00B75676" w:rsidP="006A565D">
            <w:pPr>
              <w:jc w:val="both"/>
              <w:rPr>
                <w:b w:val="0"/>
                <w:lang w:val="es-ES_tradnl"/>
              </w:rPr>
            </w:pPr>
            <w:r>
              <w:rPr>
                <w:lang w:val="es-ES_tradnl"/>
              </w:rPr>
              <w:t>Esperar hasta llegar a su punto de ebullición.</w:t>
            </w:r>
          </w:p>
        </w:tc>
        <w:tc>
          <w:tcPr>
            <w:tcW w:w="2943" w:type="dxa"/>
          </w:tcPr>
          <w:p w14:paraId="780A2AA3" w14:textId="505E6750" w:rsidR="00B75676" w:rsidRPr="00FE2ADA" w:rsidRDefault="00B75676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75676">
              <w:t>Fuego medio-alto temporal.</w:t>
            </w:r>
          </w:p>
        </w:tc>
        <w:tc>
          <w:tcPr>
            <w:tcW w:w="2943" w:type="dxa"/>
          </w:tcPr>
          <w:p w14:paraId="3912A5E7" w14:textId="41235F7F" w:rsidR="00B75676" w:rsidRPr="00D7403B" w:rsidRDefault="00B75676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75676">
              <w:t>Primeras burbujas de ebullición visibles.</w:t>
            </w:r>
          </w:p>
        </w:tc>
      </w:tr>
      <w:tr w:rsidR="00B75676" w14:paraId="587DA0DC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1F9E93C8" w14:textId="77777777" w:rsidR="00B75676" w:rsidRDefault="00B75676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219828DD" w14:textId="7E4A14D2" w:rsidR="00B75676" w:rsidRPr="00FE2ADA" w:rsidRDefault="00B75676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75676">
              <w:t>Vigilar para evitar derrames.</w:t>
            </w:r>
          </w:p>
        </w:tc>
        <w:tc>
          <w:tcPr>
            <w:tcW w:w="2943" w:type="dxa"/>
          </w:tcPr>
          <w:p w14:paraId="65646B84" w14:textId="36CF159F" w:rsidR="00B75676" w:rsidRPr="00D7403B" w:rsidRDefault="00B75676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75676">
              <w:t>Reducir fuego inmediatamente.</w:t>
            </w:r>
          </w:p>
        </w:tc>
      </w:tr>
      <w:tr w:rsidR="00B75676" w14:paraId="3BB841DF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4478DD15" w14:textId="26C3CD19" w:rsidR="00B75676" w:rsidRDefault="00B75676" w:rsidP="006A565D">
            <w:pPr>
              <w:jc w:val="both"/>
              <w:rPr>
                <w:b w:val="0"/>
                <w:lang w:val="es-ES_tradnl"/>
              </w:rPr>
            </w:pPr>
            <w:r>
              <w:rPr>
                <w:lang w:val="es-ES_tradnl"/>
              </w:rPr>
              <w:t>Bajar el fuego al mínimo.</w:t>
            </w:r>
          </w:p>
        </w:tc>
        <w:tc>
          <w:tcPr>
            <w:tcW w:w="2943" w:type="dxa"/>
          </w:tcPr>
          <w:p w14:paraId="6BC6453E" w14:textId="555DD803" w:rsidR="00B75676" w:rsidRPr="00FE2ADA" w:rsidRDefault="00326DC4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26DC4">
              <w:t>Ajustar perilla a mínimo.</w:t>
            </w:r>
          </w:p>
        </w:tc>
        <w:tc>
          <w:tcPr>
            <w:tcW w:w="2943" w:type="dxa"/>
            <w:vMerge w:val="restart"/>
          </w:tcPr>
          <w:p w14:paraId="305B5AD4" w14:textId="3662AEC4" w:rsidR="00B75676" w:rsidRPr="00D7403B" w:rsidRDefault="00326DC4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326DC4">
              <w:t>Cocción a fuego lento confirmada.</w:t>
            </w:r>
          </w:p>
        </w:tc>
      </w:tr>
      <w:tr w:rsidR="00B75676" w14:paraId="43F6A57D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0BF9445F" w14:textId="77777777" w:rsidR="00B75676" w:rsidRDefault="00B75676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74C0A2A3" w14:textId="1E9A408C" w:rsidR="00B75676" w:rsidRPr="00FE2ADA" w:rsidRDefault="00326DC4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26DC4">
              <w:t>Verificar que la salsa burbujee suavemente.</w:t>
            </w:r>
          </w:p>
        </w:tc>
        <w:tc>
          <w:tcPr>
            <w:tcW w:w="2943" w:type="dxa"/>
            <w:vMerge/>
          </w:tcPr>
          <w:p w14:paraId="1D2C34EA" w14:textId="77777777" w:rsidR="00B75676" w:rsidRPr="00D7403B" w:rsidRDefault="00B75676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326DC4" w14:paraId="764AC95F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2555E77" w14:textId="2E1C313B" w:rsidR="00326DC4" w:rsidRDefault="00326DC4" w:rsidP="006A565D">
            <w:pPr>
              <w:jc w:val="both"/>
              <w:rPr>
                <w:b w:val="0"/>
                <w:lang w:val="es-ES_tradnl"/>
              </w:rPr>
            </w:pPr>
            <w:r>
              <w:rPr>
                <w:lang w:val="es-ES_tradnl"/>
              </w:rPr>
              <w:t>Colocar el cronometro por 2.5 horas.</w:t>
            </w:r>
          </w:p>
        </w:tc>
        <w:tc>
          <w:tcPr>
            <w:tcW w:w="2943" w:type="dxa"/>
          </w:tcPr>
          <w:p w14:paraId="2015BEE5" w14:textId="0D701646" w:rsidR="00326DC4" w:rsidRPr="00FE2ADA" w:rsidRDefault="00326DC4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26DC4">
              <w:t>Cronómetro programado.</w:t>
            </w:r>
          </w:p>
        </w:tc>
        <w:tc>
          <w:tcPr>
            <w:tcW w:w="2943" w:type="dxa"/>
          </w:tcPr>
          <w:p w14:paraId="7D490B7E" w14:textId="085AAA52" w:rsidR="00326DC4" w:rsidRPr="00D7403B" w:rsidRDefault="00BB23E8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B23E8">
              <w:t>Tiempo iniciado.</w:t>
            </w:r>
          </w:p>
        </w:tc>
      </w:tr>
      <w:tr w:rsidR="00326DC4" w14:paraId="23BDD671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88F7E44" w14:textId="77777777" w:rsidR="00326DC4" w:rsidRDefault="00326DC4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43EBC1DB" w14:textId="1F27D6F1" w:rsidR="00326DC4" w:rsidRPr="00FE2ADA" w:rsidRDefault="00326DC4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26DC4">
              <w:t>Tapa semiabierta colocada.</w:t>
            </w:r>
          </w:p>
        </w:tc>
        <w:tc>
          <w:tcPr>
            <w:tcW w:w="2943" w:type="dxa"/>
          </w:tcPr>
          <w:p w14:paraId="4678CF84" w14:textId="76E61061" w:rsidR="00326DC4" w:rsidRPr="00D7403B" w:rsidRDefault="00BB23E8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B23E8">
              <w:t>Registro en documento del proyecto.</w:t>
            </w:r>
          </w:p>
        </w:tc>
      </w:tr>
      <w:tr w:rsidR="00BB23E8" w14:paraId="7EA52F7C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221BB1EB" w14:textId="77777777" w:rsidR="00BB23E8" w:rsidRPr="00E81F52" w:rsidRDefault="00BB23E8" w:rsidP="006A565D">
            <w:pPr>
              <w:jc w:val="both"/>
              <w:rPr>
                <w:b w:val="0"/>
              </w:rPr>
            </w:pPr>
            <w:r w:rsidRPr="00E81F52">
              <w:t>Cocinar con tapa semiabierta.</w:t>
            </w:r>
          </w:p>
          <w:p w14:paraId="2F49D120" w14:textId="77777777" w:rsidR="00BB23E8" w:rsidRDefault="00BB23E8" w:rsidP="006A565D">
            <w:pPr>
              <w:jc w:val="both"/>
              <w:rPr>
                <w:b w:val="0"/>
                <w:lang w:val="es-ES_tradnl"/>
              </w:rPr>
            </w:pPr>
          </w:p>
        </w:tc>
        <w:tc>
          <w:tcPr>
            <w:tcW w:w="2943" w:type="dxa"/>
          </w:tcPr>
          <w:p w14:paraId="3DE88760" w14:textId="3D28A523" w:rsidR="00BB23E8" w:rsidRPr="00FE2ADA" w:rsidRDefault="00BB23E8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B23E8">
              <w:lastRenderedPageBreak/>
              <w:t>Tapa ajustada para dejar espacio de 2-3 cm.</w:t>
            </w:r>
          </w:p>
        </w:tc>
        <w:tc>
          <w:tcPr>
            <w:tcW w:w="2943" w:type="dxa"/>
          </w:tcPr>
          <w:p w14:paraId="1C9E440C" w14:textId="571EA48C" w:rsidR="00BB23E8" w:rsidRPr="00D7403B" w:rsidRDefault="00F353B9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353B9">
              <w:t>Vapor escapa parcialmente.</w:t>
            </w:r>
          </w:p>
        </w:tc>
      </w:tr>
      <w:tr w:rsidR="00BB23E8" w14:paraId="6AADB8AA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C0BCB6E" w14:textId="77777777" w:rsidR="00BB23E8" w:rsidRPr="00E81F52" w:rsidRDefault="00BB23E8" w:rsidP="006A565D">
            <w:pPr>
              <w:jc w:val="both"/>
              <w:rPr>
                <w:b w:val="0"/>
              </w:rPr>
            </w:pPr>
          </w:p>
        </w:tc>
        <w:tc>
          <w:tcPr>
            <w:tcW w:w="2943" w:type="dxa"/>
          </w:tcPr>
          <w:p w14:paraId="7B8810E6" w14:textId="287AFEA5" w:rsidR="00BB23E8" w:rsidRPr="00FE2ADA" w:rsidRDefault="00BB23E8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B23E8">
              <w:t>Ventilación controlada.</w:t>
            </w:r>
          </w:p>
        </w:tc>
        <w:tc>
          <w:tcPr>
            <w:tcW w:w="2943" w:type="dxa"/>
          </w:tcPr>
          <w:p w14:paraId="2DFD54DF" w14:textId="1358800D" w:rsidR="00BB23E8" w:rsidRPr="00D7403B" w:rsidRDefault="00F353B9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353B9">
              <w:t>Evita hirviendo violento.</w:t>
            </w:r>
          </w:p>
        </w:tc>
      </w:tr>
      <w:tr w:rsidR="00F353B9" w14:paraId="6206DDBC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18A6F18D" w14:textId="3C756098" w:rsidR="00F353B9" w:rsidRPr="00E81F52" w:rsidRDefault="00F353B9" w:rsidP="006A565D">
            <w:pPr>
              <w:jc w:val="both"/>
              <w:rPr>
                <w:b w:val="0"/>
              </w:rPr>
            </w:pPr>
            <w:r>
              <w:t>Revolver la salsa cada 20 minutos para evitar que se pegue.</w:t>
            </w:r>
          </w:p>
        </w:tc>
        <w:tc>
          <w:tcPr>
            <w:tcW w:w="2943" w:type="dxa"/>
          </w:tcPr>
          <w:p w14:paraId="578D6F2F" w14:textId="0130CB60" w:rsidR="00F353B9" w:rsidRPr="00FE2ADA" w:rsidRDefault="0091535B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535B">
              <w:t>Recordatorio programado (cronómetro).</w:t>
            </w:r>
          </w:p>
        </w:tc>
        <w:tc>
          <w:tcPr>
            <w:tcW w:w="2943" w:type="dxa"/>
          </w:tcPr>
          <w:p w14:paraId="67EF4A6B" w14:textId="214DD581" w:rsidR="00F353B9" w:rsidRPr="00D7403B" w:rsidRDefault="0091535B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91535B">
              <w:t>Salsa removida en intervalos regulares.</w:t>
            </w:r>
          </w:p>
        </w:tc>
      </w:tr>
      <w:tr w:rsidR="00F353B9" w14:paraId="308BECA1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1861453" w14:textId="77777777" w:rsidR="00F353B9" w:rsidRDefault="00F353B9" w:rsidP="006A565D">
            <w:pPr>
              <w:jc w:val="both"/>
              <w:rPr>
                <w:b w:val="0"/>
              </w:rPr>
            </w:pPr>
          </w:p>
        </w:tc>
        <w:tc>
          <w:tcPr>
            <w:tcW w:w="2943" w:type="dxa"/>
          </w:tcPr>
          <w:p w14:paraId="7FC67483" w14:textId="6B6878E0" w:rsidR="00F353B9" w:rsidRPr="00FE2ADA" w:rsidRDefault="0091535B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1535B">
              <w:t>Espátula de silicona para raspar bordes.</w:t>
            </w:r>
          </w:p>
        </w:tc>
        <w:tc>
          <w:tcPr>
            <w:tcW w:w="2943" w:type="dxa"/>
          </w:tcPr>
          <w:p w14:paraId="7B70C6EA" w14:textId="15FE1243" w:rsidR="00F353B9" w:rsidRPr="00D7403B" w:rsidRDefault="0091535B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91535B">
              <w:t>Sin adherencia al fondo del sartén.</w:t>
            </w:r>
          </w:p>
        </w:tc>
      </w:tr>
      <w:tr w:rsidR="0091535B" w14:paraId="2D3E581F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753AC3FD" w14:textId="4BC7741A" w:rsidR="0091535B" w:rsidRDefault="0091535B" w:rsidP="006A565D">
            <w:pPr>
              <w:jc w:val="both"/>
              <w:rPr>
                <w:b w:val="0"/>
              </w:rPr>
            </w:pPr>
            <w:r>
              <w:t>Cuando ya este la salsa, va a estar espesa sin trozos de carne masticable y con un color rojo brillante ligeramente oscuro.</w:t>
            </w:r>
          </w:p>
        </w:tc>
        <w:tc>
          <w:tcPr>
            <w:tcW w:w="2943" w:type="dxa"/>
          </w:tcPr>
          <w:p w14:paraId="6A7DB0E3" w14:textId="11246DF6" w:rsidR="0091535B" w:rsidRPr="00FE2ADA" w:rsidRDefault="0091535B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535B">
              <w:t>Tiempo de cocción cumplido (2.5 horas).</w:t>
            </w:r>
          </w:p>
        </w:tc>
        <w:tc>
          <w:tcPr>
            <w:tcW w:w="2943" w:type="dxa"/>
          </w:tcPr>
          <w:p w14:paraId="72F7F351" w14:textId="1F908E34" w:rsidR="0091535B" w:rsidRPr="00D7403B" w:rsidRDefault="00842C3C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842C3C">
              <w:t>Salsa espesa y sedosa.</w:t>
            </w:r>
          </w:p>
        </w:tc>
      </w:tr>
      <w:tr w:rsidR="00842C3C" w14:paraId="4A391BB5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E23EF31" w14:textId="77777777" w:rsidR="00842C3C" w:rsidRDefault="00842C3C" w:rsidP="006A565D">
            <w:pPr>
              <w:jc w:val="both"/>
              <w:rPr>
                <w:b w:val="0"/>
              </w:rPr>
            </w:pPr>
          </w:p>
        </w:tc>
        <w:tc>
          <w:tcPr>
            <w:tcW w:w="2943" w:type="dxa"/>
            <w:vMerge w:val="restart"/>
          </w:tcPr>
          <w:p w14:paraId="239C10EE" w14:textId="05D28BA6" w:rsidR="00842C3C" w:rsidRPr="00FE2ADA" w:rsidRDefault="00842C3C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1535B">
              <w:t>Prueba de cuchara: la salsa cubre el dorso sin escurrir.</w:t>
            </w:r>
          </w:p>
        </w:tc>
        <w:tc>
          <w:tcPr>
            <w:tcW w:w="2943" w:type="dxa"/>
          </w:tcPr>
          <w:p w14:paraId="3542440B" w14:textId="7651B00F" w:rsidR="00842C3C" w:rsidRPr="00D7403B" w:rsidRDefault="00842C3C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842C3C">
              <w:t>Color rojo brillante.</w:t>
            </w:r>
          </w:p>
        </w:tc>
      </w:tr>
      <w:tr w:rsidR="00842C3C" w14:paraId="30E19E09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006AAD07" w14:textId="77777777" w:rsidR="00842C3C" w:rsidRDefault="00842C3C" w:rsidP="006A565D">
            <w:pPr>
              <w:jc w:val="both"/>
              <w:rPr>
                <w:b w:val="0"/>
              </w:rPr>
            </w:pPr>
          </w:p>
        </w:tc>
        <w:tc>
          <w:tcPr>
            <w:tcW w:w="2943" w:type="dxa"/>
            <w:vMerge/>
          </w:tcPr>
          <w:p w14:paraId="177C925A" w14:textId="77777777" w:rsidR="00842C3C" w:rsidRPr="00FE2ADA" w:rsidRDefault="00842C3C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943" w:type="dxa"/>
          </w:tcPr>
          <w:p w14:paraId="21075200" w14:textId="3DA5108B" w:rsidR="00842C3C" w:rsidRPr="00D7403B" w:rsidRDefault="00842C3C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842C3C">
              <w:t>Carne tierna y desintegrada.</w:t>
            </w:r>
          </w:p>
        </w:tc>
      </w:tr>
      <w:tr w:rsidR="0006537B" w14:paraId="6BA84435" w14:textId="77777777" w:rsidTr="00C671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shd w:val="clear" w:color="auto" w:fill="DAEEF3" w:themeFill="accent5" w:themeFillTint="33"/>
          </w:tcPr>
          <w:p w14:paraId="18AB3E8C" w14:textId="129F6CA0" w:rsidR="0006537B" w:rsidRPr="0006537B" w:rsidRDefault="0006537B" w:rsidP="006A565D">
            <w:pPr>
              <w:jc w:val="both"/>
              <w:rPr>
                <w:b w:val="0"/>
              </w:rPr>
            </w:pPr>
            <w:r w:rsidRPr="0006537B">
              <w:rPr>
                <w:lang w:val="es-ES_tradnl"/>
              </w:rPr>
              <w:t>SPRINT 4: ELABORACION DEL JUGO</w:t>
            </w:r>
          </w:p>
        </w:tc>
        <w:tc>
          <w:tcPr>
            <w:tcW w:w="2943" w:type="dxa"/>
            <w:shd w:val="clear" w:color="auto" w:fill="DAEEF3" w:themeFill="accent5" w:themeFillTint="33"/>
          </w:tcPr>
          <w:p w14:paraId="7C8B3741" w14:textId="5E19AB70" w:rsidR="0006537B" w:rsidRPr="0006537B" w:rsidRDefault="0006537B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321449">
              <w:rPr>
                <w:b/>
                <w:bCs/>
                <w:lang w:val="es-ES_tradnl"/>
              </w:rPr>
              <w:t>Criterios de listo</w:t>
            </w:r>
          </w:p>
        </w:tc>
        <w:tc>
          <w:tcPr>
            <w:tcW w:w="2943" w:type="dxa"/>
            <w:shd w:val="clear" w:color="auto" w:fill="DAEEF3" w:themeFill="accent5" w:themeFillTint="33"/>
          </w:tcPr>
          <w:p w14:paraId="03D3B3E0" w14:textId="19D2CBB8" w:rsidR="0006537B" w:rsidRPr="0006537B" w:rsidRDefault="0006537B" w:rsidP="00B54CE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lang w:val="es-ES_tradnl"/>
              </w:rPr>
            </w:pPr>
            <w:r w:rsidRPr="00321449">
              <w:rPr>
                <w:b/>
                <w:bCs/>
                <w:lang w:val="es-ES_tradnl"/>
              </w:rPr>
              <w:t>Criterios de hecho</w:t>
            </w:r>
          </w:p>
        </w:tc>
      </w:tr>
      <w:tr w:rsidR="00F77502" w14:paraId="0CE7C623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F692209" w14:textId="6A43B897" w:rsidR="00F77502" w:rsidRDefault="00F77502" w:rsidP="006A565D">
            <w:pPr>
              <w:jc w:val="both"/>
              <w:rPr>
                <w:b w:val="0"/>
              </w:rPr>
            </w:pPr>
            <w:r w:rsidRPr="00CB3B45">
              <w:rPr>
                <w:rFonts w:cs="Arial"/>
                <w:szCs w:val="20"/>
              </w:rPr>
              <w:t xml:space="preserve">Buscar y seleccionar un recipiente </w:t>
            </w:r>
            <w:r>
              <w:rPr>
                <w:rFonts w:cs="Arial"/>
                <w:szCs w:val="20"/>
              </w:rPr>
              <w:t xml:space="preserve">para jugo </w:t>
            </w:r>
            <w:r w:rsidRPr="00CB3B45">
              <w:rPr>
                <w:rFonts w:cs="Arial"/>
                <w:szCs w:val="20"/>
              </w:rPr>
              <w:t>resistente, de material apto para bebidas frías, que facilite el mezclado</w:t>
            </w:r>
            <w:r>
              <w:rPr>
                <w:rFonts w:cs="Arial"/>
                <w:szCs w:val="20"/>
              </w:rPr>
              <w:t xml:space="preserve"> y que pueda almacenar 1 litro de agua.</w:t>
            </w:r>
          </w:p>
        </w:tc>
        <w:tc>
          <w:tcPr>
            <w:tcW w:w="2943" w:type="dxa"/>
          </w:tcPr>
          <w:p w14:paraId="2F4B9D5F" w14:textId="1BFDAE53" w:rsidR="00F77502" w:rsidRPr="00FE2ADA" w:rsidRDefault="00F77502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7308">
              <w:t>Recipiente de vidrio o plástico alimentario.</w:t>
            </w:r>
          </w:p>
        </w:tc>
        <w:tc>
          <w:tcPr>
            <w:tcW w:w="2943" w:type="dxa"/>
            <w:vMerge w:val="restart"/>
          </w:tcPr>
          <w:p w14:paraId="02E100C9" w14:textId="13B26B50" w:rsidR="00F77502" w:rsidRPr="00D7403B" w:rsidRDefault="00F77502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97308">
              <w:t>Recipiente seleccionado y listo para usar.</w:t>
            </w:r>
          </w:p>
        </w:tc>
      </w:tr>
      <w:tr w:rsidR="00F77502" w14:paraId="074415DC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93F640E" w14:textId="77777777" w:rsidR="00F77502" w:rsidRPr="00CB3B45" w:rsidRDefault="00F77502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1FEE3ADE" w14:textId="67CDD6A0" w:rsidR="00F77502" w:rsidRPr="00FE2ADA" w:rsidRDefault="00F77502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7308">
              <w:t>Capacidad mínima de 1 litro.</w:t>
            </w:r>
          </w:p>
        </w:tc>
        <w:tc>
          <w:tcPr>
            <w:tcW w:w="2943" w:type="dxa"/>
            <w:vMerge/>
          </w:tcPr>
          <w:p w14:paraId="11550F99" w14:textId="48935153" w:rsidR="00F77502" w:rsidRPr="00D7403B" w:rsidRDefault="00F77502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197308" w14:paraId="116F0F1C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7438EF36" w14:textId="77777777" w:rsidR="00197308" w:rsidRPr="00CB3B45" w:rsidRDefault="00197308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473DE859" w14:textId="54760680" w:rsidR="00197308" w:rsidRPr="00FE2ADA" w:rsidRDefault="00197308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7308">
              <w:t>Limpio y seco.</w:t>
            </w:r>
          </w:p>
        </w:tc>
        <w:tc>
          <w:tcPr>
            <w:tcW w:w="2943" w:type="dxa"/>
          </w:tcPr>
          <w:p w14:paraId="2D077061" w14:textId="1041FF64" w:rsidR="00197308" w:rsidRPr="00D7403B" w:rsidRDefault="00F77502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77502">
              <w:t>Libre de olores o residuos.</w:t>
            </w:r>
          </w:p>
        </w:tc>
      </w:tr>
      <w:tr w:rsidR="00F77502" w14:paraId="1188F5EA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70BBA5EC" w14:textId="4E4EB9A5" w:rsidR="00F77502" w:rsidRPr="00CB3B45" w:rsidRDefault="00F77502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4D2CCB">
              <w:rPr>
                <w:rFonts w:cs="Arial"/>
                <w:szCs w:val="20"/>
                <w:lang w:val="es-ES_tradnl"/>
              </w:rPr>
              <w:t xml:space="preserve">Verificar y medir 800 ml de agua mineral recomendado para 4 </w:t>
            </w:r>
            <w:r>
              <w:rPr>
                <w:rFonts w:cs="Arial"/>
                <w:szCs w:val="20"/>
                <w:lang w:val="es-ES_tradnl"/>
              </w:rPr>
              <w:t>personas.</w:t>
            </w:r>
          </w:p>
        </w:tc>
        <w:tc>
          <w:tcPr>
            <w:tcW w:w="2943" w:type="dxa"/>
          </w:tcPr>
          <w:p w14:paraId="69D948DE" w14:textId="10BDF46E" w:rsidR="00F77502" w:rsidRPr="00FE2ADA" w:rsidRDefault="00F77502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77502">
              <w:t>Agua mineral fría (4-8°C).</w:t>
            </w:r>
          </w:p>
        </w:tc>
        <w:tc>
          <w:tcPr>
            <w:tcW w:w="2943" w:type="dxa"/>
          </w:tcPr>
          <w:p w14:paraId="4FCD497C" w14:textId="6B3EC9F5" w:rsidR="00F77502" w:rsidRPr="00D7403B" w:rsidRDefault="00EA5622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EA5622">
              <w:t>800 ml medidos con precisión.</w:t>
            </w:r>
          </w:p>
        </w:tc>
      </w:tr>
      <w:tr w:rsidR="00F77502" w14:paraId="778396C9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0AB45C82" w14:textId="77777777" w:rsidR="00F77502" w:rsidRPr="004D2CCB" w:rsidRDefault="00F77502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444D8DF7" w14:textId="21B05BE7" w:rsidR="00F77502" w:rsidRPr="00FE2ADA" w:rsidRDefault="00F77502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77502">
              <w:t>Jarra medidora graduada.</w:t>
            </w:r>
          </w:p>
        </w:tc>
        <w:tc>
          <w:tcPr>
            <w:tcW w:w="2943" w:type="dxa"/>
          </w:tcPr>
          <w:p w14:paraId="6E4C130C" w14:textId="6C860AF2" w:rsidR="00F77502" w:rsidRPr="00D7403B" w:rsidRDefault="00EA5622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EA5622">
              <w:t>Agua almacenada en recipiente limpio.</w:t>
            </w:r>
          </w:p>
        </w:tc>
      </w:tr>
      <w:tr w:rsidR="00EA5622" w14:paraId="49F1549E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365380A2" w14:textId="4A48138E" w:rsidR="00EA5622" w:rsidRPr="004D2CCB" w:rsidRDefault="00EA5622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  <w:lang w:val="es-ES_tradnl"/>
              </w:rPr>
              <w:t>Sacar suficientes cubos de</w:t>
            </w:r>
            <w:r w:rsidRPr="00AF4326">
              <w:rPr>
                <w:rFonts w:cs="Arial"/>
                <w:szCs w:val="20"/>
                <w:lang w:val="es-ES_tradnl"/>
              </w:rPr>
              <w:t xml:space="preserve"> hielo </w:t>
            </w:r>
            <w:r>
              <w:rPr>
                <w:rFonts w:cs="Arial"/>
                <w:szCs w:val="20"/>
                <w:lang w:val="es-ES_tradnl"/>
              </w:rPr>
              <w:t xml:space="preserve">de la nevera </w:t>
            </w:r>
            <w:r w:rsidRPr="00AF4326">
              <w:rPr>
                <w:rFonts w:cs="Arial"/>
                <w:szCs w:val="20"/>
                <w:lang w:val="es-ES_tradnl"/>
              </w:rPr>
              <w:t>(aprox. 300</w:t>
            </w:r>
            <w:r>
              <w:rPr>
                <w:rFonts w:cs="Arial"/>
                <w:szCs w:val="20"/>
                <w:lang w:val="es-ES_tradnl"/>
              </w:rPr>
              <w:t>-4</w:t>
            </w:r>
            <w:r w:rsidRPr="00AF4326">
              <w:rPr>
                <w:rFonts w:cs="Arial"/>
                <w:szCs w:val="20"/>
                <w:lang w:val="es-ES_tradnl"/>
              </w:rPr>
              <w:t>00 g) y verificar que su temperatura sea ≤0 °C para contrarrestar el ambiente de 45 °C.</w:t>
            </w:r>
          </w:p>
        </w:tc>
        <w:tc>
          <w:tcPr>
            <w:tcW w:w="2943" w:type="dxa"/>
          </w:tcPr>
          <w:p w14:paraId="3C7A8DA9" w14:textId="5BAA8524" w:rsidR="00EA5622" w:rsidRPr="00FE2ADA" w:rsidRDefault="00EA5622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A5622">
              <w:t>Hielo previamente congelado.</w:t>
            </w:r>
          </w:p>
        </w:tc>
        <w:tc>
          <w:tcPr>
            <w:tcW w:w="2943" w:type="dxa"/>
          </w:tcPr>
          <w:p w14:paraId="449958D2" w14:textId="72CAE630" w:rsidR="00EA5622" w:rsidRPr="00D7403B" w:rsidRDefault="00EA5622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EA5622">
              <w:t xml:space="preserve">300-400 g de hielo en </w:t>
            </w:r>
            <w:proofErr w:type="spellStart"/>
            <w:r w:rsidRPr="00EA5622">
              <w:t>bowl</w:t>
            </w:r>
            <w:proofErr w:type="spellEnd"/>
            <w:r w:rsidRPr="00EA5622">
              <w:t xml:space="preserve"> limpio.</w:t>
            </w:r>
          </w:p>
        </w:tc>
      </w:tr>
      <w:tr w:rsidR="00EA5622" w14:paraId="23BAA9BF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61BCF48" w14:textId="77777777" w:rsidR="00EA5622" w:rsidRDefault="00EA5622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63EBD1C0" w14:textId="1FF069C0" w:rsidR="00EA5622" w:rsidRPr="00FE2ADA" w:rsidRDefault="00EA5622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A5622">
              <w:t>Termómetro para verificar temperatura.</w:t>
            </w:r>
          </w:p>
        </w:tc>
        <w:tc>
          <w:tcPr>
            <w:tcW w:w="2943" w:type="dxa"/>
          </w:tcPr>
          <w:p w14:paraId="68DA8F5C" w14:textId="7E14C2AE" w:rsidR="00EA5622" w:rsidRPr="00D7403B" w:rsidRDefault="00D17DC1" w:rsidP="00B54CE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EA5622">
              <w:t>Temperatura</w:t>
            </w:r>
            <w:r w:rsidR="00EA5622" w:rsidRPr="00EA5622">
              <w:t xml:space="preserve"> ≤0 °C confirmada.</w:t>
            </w:r>
          </w:p>
        </w:tc>
      </w:tr>
      <w:tr w:rsidR="001D5835" w14:paraId="1C9CE6E0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5F886875" w14:textId="4A51F159" w:rsidR="001D5835" w:rsidRDefault="001D5835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3724A6">
              <w:rPr>
                <w:rFonts w:cs="Arial"/>
                <w:szCs w:val="20"/>
                <w:lang w:val="es-ES_tradnl"/>
              </w:rPr>
              <w:t>Seleccionar vasos diferenciados para adultos (300 ml) y para niños (200 ml), considerando la presentación y ergonomía.</w:t>
            </w:r>
          </w:p>
        </w:tc>
        <w:tc>
          <w:tcPr>
            <w:tcW w:w="2943" w:type="dxa"/>
          </w:tcPr>
          <w:p w14:paraId="0F1C2B18" w14:textId="306D74EB" w:rsidR="001D5835" w:rsidRPr="00FE2ADA" w:rsidRDefault="001D5835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D5835">
              <w:t>Vasos limpios y sin grietas.</w:t>
            </w:r>
          </w:p>
        </w:tc>
        <w:tc>
          <w:tcPr>
            <w:tcW w:w="2943" w:type="dxa"/>
          </w:tcPr>
          <w:p w14:paraId="46AE0259" w14:textId="0A22678F" w:rsidR="001D5835" w:rsidRPr="00D7403B" w:rsidRDefault="001D5835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1D5835">
              <w:t>4 vasos listos (2 adultos, 2 niños).</w:t>
            </w:r>
          </w:p>
        </w:tc>
      </w:tr>
      <w:tr w:rsidR="001D5835" w14:paraId="174D26DE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755432A0" w14:textId="77777777" w:rsidR="001D5835" w:rsidRPr="003724A6" w:rsidRDefault="001D5835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3A2722C1" w14:textId="45E13170" w:rsidR="001D5835" w:rsidRPr="00FE2ADA" w:rsidRDefault="001D5835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5835">
              <w:t>Diseño ergonómico para niños (antiderrame).</w:t>
            </w:r>
          </w:p>
        </w:tc>
        <w:tc>
          <w:tcPr>
            <w:tcW w:w="2943" w:type="dxa"/>
          </w:tcPr>
          <w:p w14:paraId="0A6D1F0F" w14:textId="24431778" w:rsidR="001D5835" w:rsidRPr="00D7403B" w:rsidRDefault="001D5835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D5835">
              <w:t>Colocados en la mesa de servicio.</w:t>
            </w:r>
          </w:p>
        </w:tc>
      </w:tr>
      <w:tr w:rsidR="001D5835" w14:paraId="513944F5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7AED8FED" w14:textId="1D1738B5" w:rsidR="001D5835" w:rsidRPr="003724A6" w:rsidRDefault="001D5835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1E676F">
              <w:rPr>
                <w:rFonts w:cs="Arial"/>
                <w:szCs w:val="20"/>
                <w:lang w:val="es-ES_tradnl"/>
              </w:rPr>
              <w:t>Verificar y pesar la cantidad exacta de moras</w:t>
            </w:r>
            <w:r>
              <w:rPr>
                <w:rFonts w:cs="Arial"/>
                <w:szCs w:val="20"/>
                <w:lang w:val="es-ES_tradnl"/>
              </w:rPr>
              <w:t>. A</w:t>
            </w:r>
            <w:r w:rsidRPr="001E676F">
              <w:rPr>
                <w:rFonts w:cs="Arial"/>
                <w:szCs w:val="20"/>
                <w:lang w:val="es-ES_tradnl"/>
              </w:rPr>
              <w:t>prox</w:t>
            </w:r>
            <w:r>
              <w:rPr>
                <w:rFonts w:cs="Arial"/>
                <w:szCs w:val="20"/>
                <w:lang w:val="es-ES_tradnl"/>
              </w:rPr>
              <w:t>imadamente</w:t>
            </w:r>
            <w:r w:rsidRPr="001E676F">
              <w:rPr>
                <w:rFonts w:cs="Arial"/>
                <w:szCs w:val="20"/>
                <w:lang w:val="es-ES_tradnl"/>
              </w:rPr>
              <w:t xml:space="preserve"> </w:t>
            </w:r>
            <w:r>
              <w:rPr>
                <w:rFonts w:cs="Arial"/>
                <w:szCs w:val="20"/>
                <w:lang w:val="es-ES_tradnl"/>
              </w:rPr>
              <w:t>1</w:t>
            </w:r>
            <w:r w:rsidRPr="001E676F">
              <w:rPr>
                <w:rFonts w:cs="Arial"/>
                <w:szCs w:val="20"/>
                <w:lang w:val="es-ES_tradnl"/>
              </w:rPr>
              <w:t>00 g</w:t>
            </w:r>
            <w:r>
              <w:rPr>
                <w:rFonts w:cs="Arial"/>
                <w:szCs w:val="20"/>
                <w:lang w:val="es-ES_tradnl"/>
              </w:rPr>
              <w:t xml:space="preserve"> recomendado para 4 personas</w:t>
            </w:r>
            <w:r w:rsidRPr="001E676F">
              <w:rPr>
                <w:rFonts w:cs="Arial"/>
                <w:szCs w:val="20"/>
                <w:lang w:val="es-ES_tradnl"/>
              </w:rPr>
              <w:t>.</w:t>
            </w:r>
          </w:p>
        </w:tc>
        <w:tc>
          <w:tcPr>
            <w:tcW w:w="2943" w:type="dxa"/>
          </w:tcPr>
          <w:p w14:paraId="06B77FB2" w14:textId="32A914D5" w:rsidR="001D5835" w:rsidRPr="00FE2ADA" w:rsidRDefault="001D5835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D5835">
              <w:t>Balanza de cocina calibrada.</w:t>
            </w:r>
          </w:p>
        </w:tc>
        <w:tc>
          <w:tcPr>
            <w:tcW w:w="2943" w:type="dxa"/>
          </w:tcPr>
          <w:p w14:paraId="48AA883C" w14:textId="6A099EEA" w:rsidR="001D5835" w:rsidRPr="00D7403B" w:rsidRDefault="004612B8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4612B8">
              <w:t>100 g exactos de moras en recipiente.</w:t>
            </w:r>
          </w:p>
        </w:tc>
      </w:tr>
      <w:tr w:rsidR="001D5835" w14:paraId="76299CEC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45A1070" w14:textId="77777777" w:rsidR="001D5835" w:rsidRPr="001E676F" w:rsidRDefault="001D5835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2E3566D7" w14:textId="2585D4AF" w:rsidR="001D5835" w:rsidRPr="00FE2ADA" w:rsidRDefault="004612B8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612B8">
              <w:t> Moras frescas o descongeladas.</w:t>
            </w:r>
          </w:p>
        </w:tc>
        <w:tc>
          <w:tcPr>
            <w:tcW w:w="2943" w:type="dxa"/>
          </w:tcPr>
          <w:p w14:paraId="51B70AE4" w14:textId="1B836D26" w:rsidR="001D5835" w:rsidRPr="00D7403B" w:rsidRDefault="004612B8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4612B8">
              <w:t>Registro en documentación.</w:t>
            </w:r>
          </w:p>
        </w:tc>
      </w:tr>
      <w:tr w:rsidR="0006537B" w14:paraId="6F2C0D94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</w:tcPr>
          <w:p w14:paraId="523E2143" w14:textId="6F59AC6E" w:rsidR="0006537B" w:rsidRPr="001E676F" w:rsidRDefault="0006537B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977D0B">
              <w:rPr>
                <w:rFonts w:cs="Arial"/>
                <w:szCs w:val="20"/>
                <w:lang w:val="es-ES_tradnl"/>
              </w:rPr>
              <w:t>Limpiar</w:t>
            </w:r>
            <w:r>
              <w:rPr>
                <w:rFonts w:cs="Arial"/>
                <w:szCs w:val="20"/>
                <w:lang w:val="es-ES_tradnl"/>
              </w:rPr>
              <w:t xml:space="preserve"> las </w:t>
            </w:r>
            <w:r w:rsidRPr="00977D0B">
              <w:rPr>
                <w:rFonts w:cs="Arial"/>
                <w:szCs w:val="20"/>
                <w:lang w:val="es-ES_tradnl"/>
              </w:rPr>
              <w:t>moras</w:t>
            </w:r>
            <w:r>
              <w:rPr>
                <w:rFonts w:cs="Arial"/>
                <w:szCs w:val="20"/>
                <w:lang w:val="es-ES_tradnl"/>
              </w:rPr>
              <w:t xml:space="preserve"> </w:t>
            </w:r>
            <w:r w:rsidRPr="00977D0B">
              <w:rPr>
                <w:rFonts w:cs="Arial"/>
                <w:szCs w:val="20"/>
                <w:lang w:val="es-ES_tradnl"/>
              </w:rPr>
              <w:t>con agua</w:t>
            </w:r>
            <w:r>
              <w:rPr>
                <w:rFonts w:cs="Arial"/>
                <w:szCs w:val="20"/>
                <w:lang w:val="es-ES_tradnl"/>
              </w:rPr>
              <w:t xml:space="preserve"> </w:t>
            </w:r>
            <w:r w:rsidRPr="00977D0B">
              <w:rPr>
                <w:rFonts w:cs="Arial"/>
                <w:szCs w:val="20"/>
                <w:lang w:val="es-ES_tradnl"/>
              </w:rPr>
              <w:t>potable, eliminando suciedad y residuos para asegurar una bebida saludable.</w:t>
            </w:r>
          </w:p>
        </w:tc>
        <w:tc>
          <w:tcPr>
            <w:tcW w:w="2943" w:type="dxa"/>
          </w:tcPr>
          <w:p w14:paraId="348EFA22" w14:textId="75AFB483" w:rsidR="0006537B" w:rsidRPr="00FE2ADA" w:rsidRDefault="00B6054C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6054C">
              <w:t>Agua potable fría.</w:t>
            </w:r>
          </w:p>
        </w:tc>
        <w:tc>
          <w:tcPr>
            <w:tcW w:w="2943" w:type="dxa"/>
          </w:tcPr>
          <w:p w14:paraId="6C1EA851" w14:textId="012AD3E3" w:rsidR="0006537B" w:rsidRPr="00D7403B" w:rsidRDefault="00B6054C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6054C">
              <w:t>Moras sin suciedad, hojas o tallos.</w:t>
            </w:r>
          </w:p>
        </w:tc>
      </w:tr>
      <w:tr w:rsidR="0006537B" w14:paraId="2F4B31C0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</w:tcPr>
          <w:p w14:paraId="6A17C683" w14:textId="72C0682A" w:rsidR="0006537B" w:rsidRPr="00977D0B" w:rsidRDefault="0006537B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065C1F">
              <w:rPr>
                <w:rFonts w:cs="Arial"/>
                <w:szCs w:val="20"/>
                <w:lang w:val="es-ES_tradnl"/>
              </w:rPr>
              <w:t>Retirar cuidadosamente hojas y tallos para evitar sabores amargos y asegurar la pureza del jugo.</w:t>
            </w:r>
          </w:p>
        </w:tc>
        <w:tc>
          <w:tcPr>
            <w:tcW w:w="2943" w:type="dxa"/>
          </w:tcPr>
          <w:p w14:paraId="2D277A37" w14:textId="679042F6" w:rsidR="0006537B" w:rsidRPr="00FE2ADA" w:rsidRDefault="00A53453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53453">
              <w:t>Colador o recipiente para lavar.</w:t>
            </w:r>
          </w:p>
        </w:tc>
        <w:tc>
          <w:tcPr>
            <w:tcW w:w="2943" w:type="dxa"/>
          </w:tcPr>
          <w:p w14:paraId="5E8855AA" w14:textId="4405E3AA" w:rsidR="0006537B" w:rsidRPr="00D7403B" w:rsidRDefault="00B6054C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B6054C">
              <w:t>Secadas con papel absorbente.</w:t>
            </w:r>
          </w:p>
        </w:tc>
      </w:tr>
      <w:tr w:rsidR="00B6054C" w14:paraId="1B85173D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28B27E19" w14:textId="5BD94178" w:rsidR="00B6054C" w:rsidRPr="00065C1F" w:rsidRDefault="00B6054C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AE13A7">
              <w:rPr>
                <w:rFonts w:cs="Arial"/>
                <w:szCs w:val="20"/>
                <w:lang w:val="es-ES_tradnl"/>
              </w:rPr>
              <w:t>Configurar la licuadora</w:t>
            </w:r>
            <w:r>
              <w:rPr>
                <w:rFonts w:cs="Arial"/>
                <w:szCs w:val="20"/>
                <w:lang w:val="es-ES_tradnl"/>
              </w:rPr>
              <w:t xml:space="preserve"> e</w:t>
            </w:r>
            <w:r w:rsidRPr="00AE13A7">
              <w:rPr>
                <w:rFonts w:cs="Arial"/>
                <w:szCs w:val="20"/>
                <w:lang w:val="es-ES_tradnl"/>
              </w:rPr>
              <w:t>stablec</w:t>
            </w:r>
            <w:r>
              <w:rPr>
                <w:rFonts w:cs="Arial"/>
                <w:szCs w:val="20"/>
                <w:lang w:val="es-ES_tradnl"/>
              </w:rPr>
              <w:t>iendo</w:t>
            </w:r>
            <w:r w:rsidRPr="00AE13A7">
              <w:rPr>
                <w:rFonts w:cs="Arial"/>
                <w:szCs w:val="20"/>
                <w:lang w:val="es-ES_tradnl"/>
              </w:rPr>
              <w:t xml:space="preserve"> revoluciones </w:t>
            </w:r>
            <w:r w:rsidRPr="00AE13A7">
              <w:rPr>
                <w:rFonts w:cs="Arial"/>
                <w:szCs w:val="20"/>
                <w:lang w:val="es-ES_tradnl"/>
              </w:rPr>
              <w:lastRenderedPageBreak/>
              <w:t xml:space="preserve">altas (idealmente velocidad máxima o alrededor de 20,000 rpm) y programar un tiempo de licuado entre 45 </w:t>
            </w:r>
            <w:proofErr w:type="spellStart"/>
            <w:r w:rsidRPr="00AE13A7">
              <w:rPr>
                <w:rFonts w:cs="Arial"/>
                <w:szCs w:val="20"/>
                <w:lang w:val="es-ES_tradnl"/>
              </w:rPr>
              <w:t>seg</w:t>
            </w:r>
            <w:proofErr w:type="spellEnd"/>
            <w:r w:rsidRPr="00AE13A7">
              <w:rPr>
                <w:rFonts w:cs="Arial"/>
                <w:szCs w:val="20"/>
                <w:lang w:val="es-ES_tradnl"/>
              </w:rPr>
              <w:t xml:space="preserve"> y 1 min.</w:t>
            </w:r>
          </w:p>
        </w:tc>
        <w:tc>
          <w:tcPr>
            <w:tcW w:w="2943" w:type="dxa"/>
          </w:tcPr>
          <w:p w14:paraId="629C4585" w14:textId="51950E24" w:rsidR="00B6054C" w:rsidRPr="00FE2ADA" w:rsidRDefault="00B6054C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6054C">
              <w:lastRenderedPageBreak/>
              <w:t>Licuadora funcional con velocidades altas.</w:t>
            </w:r>
          </w:p>
        </w:tc>
        <w:tc>
          <w:tcPr>
            <w:tcW w:w="2943" w:type="dxa"/>
          </w:tcPr>
          <w:p w14:paraId="2023E140" w14:textId="28DBBC4F" w:rsidR="00B6054C" w:rsidRPr="00D7403B" w:rsidRDefault="00E125B0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E125B0">
              <w:t>Configuración programada.</w:t>
            </w:r>
          </w:p>
        </w:tc>
      </w:tr>
      <w:tr w:rsidR="00B6054C" w14:paraId="69D984AC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FCAFEC8" w14:textId="77777777" w:rsidR="00B6054C" w:rsidRPr="00AE13A7" w:rsidRDefault="00B6054C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699D0490" w14:textId="41586DFA" w:rsidR="00B6054C" w:rsidRPr="00FE2ADA" w:rsidRDefault="00E125B0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25B0">
              <w:t>Base estable en superficie plana.</w:t>
            </w:r>
          </w:p>
        </w:tc>
        <w:tc>
          <w:tcPr>
            <w:tcW w:w="2943" w:type="dxa"/>
          </w:tcPr>
          <w:p w14:paraId="47C4F436" w14:textId="45A29405" w:rsidR="00B6054C" w:rsidRPr="00D7403B" w:rsidRDefault="00E125B0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E125B0">
              <w:t>Tapa asegurada para evitar salpicaduras.</w:t>
            </w:r>
          </w:p>
        </w:tc>
      </w:tr>
      <w:tr w:rsidR="00E125B0" w14:paraId="6401608D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E4CCDD6" w14:textId="23E1E0E9" w:rsidR="00E125B0" w:rsidRPr="00AE13A7" w:rsidRDefault="00E125B0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0E63E2">
              <w:rPr>
                <w:rFonts w:cs="Arial"/>
                <w:szCs w:val="20"/>
                <w:lang w:val="es-ES_tradnl"/>
              </w:rPr>
              <w:t xml:space="preserve">Licuar moras con </w:t>
            </w:r>
            <w:r>
              <w:rPr>
                <w:rFonts w:cs="Arial"/>
                <w:szCs w:val="20"/>
                <w:lang w:val="es-ES_tradnl"/>
              </w:rPr>
              <w:t xml:space="preserve">el </w:t>
            </w:r>
            <w:r w:rsidRPr="000E63E2">
              <w:rPr>
                <w:rFonts w:cs="Arial"/>
                <w:szCs w:val="20"/>
                <w:lang w:val="es-ES_tradnl"/>
              </w:rPr>
              <w:t>agua mineral</w:t>
            </w:r>
            <w:r>
              <w:rPr>
                <w:rFonts w:cs="Arial"/>
                <w:szCs w:val="20"/>
                <w:lang w:val="es-ES_tradnl"/>
              </w:rPr>
              <w:t xml:space="preserve"> </w:t>
            </w:r>
            <w:r w:rsidRPr="000E63E2">
              <w:rPr>
                <w:rFonts w:cs="Arial"/>
                <w:szCs w:val="20"/>
                <w:lang w:val="es-ES_tradnl"/>
              </w:rPr>
              <w:t>sin agregar azúcar para obtener un jugo homogéneo.</w:t>
            </w:r>
          </w:p>
        </w:tc>
        <w:tc>
          <w:tcPr>
            <w:tcW w:w="2943" w:type="dxa"/>
          </w:tcPr>
          <w:p w14:paraId="33814962" w14:textId="791BE9A3" w:rsidR="00E125B0" w:rsidRPr="00FE2ADA" w:rsidRDefault="001A547C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A547C">
              <w:t>Moras y agua en la licuadora.</w:t>
            </w:r>
          </w:p>
        </w:tc>
        <w:tc>
          <w:tcPr>
            <w:tcW w:w="2943" w:type="dxa"/>
          </w:tcPr>
          <w:p w14:paraId="01E908C0" w14:textId="20427AC6" w:rsidR="00E125B0" w:rsidRPr="00D7403B" w:rsidRDefault="001A547C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1A547C">
              <w:t>Jugo homogéneo y sin grumos.</w:t>
            </w:r>
          </w:p>
        </w:tc>
      </w:tr>
      <w:tr w:rsidR="00E125B0" w14:paraId="6DE4B1B8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8D92ADE" w14:textId="77777777" w:rsidR="00E125B0" w:rsidRPr="000E63E2" w:rsidRDefault="00E125B0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2E4E412B" w14:textId="3333A2AC" w:rsidR="00E125B0" w:rsidRPr="00FE2ADA" w:rsidRDefault="001A547C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A547C">
              <w:t>Espacio suficiente para mezcla.</w:t>
            </w:r>
          </w:p>
        </w:tc>
        <w:tc>
          <w:tcPr>
            <w:tcW w:w="2943" w:type="dxa"/>
          </w:tcPr>
          <w:p w14:paraId="0B26E325" w14:textId="2D3FE334" w:rsidR="00E125B0" w:rsidRPr="00D7403B" w:rsidRDefault="001A547C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A547C">
              <w:t>Color morado intenso uniforme.</w:t>
            </w:r>
          </w:p>
        </w:tc>
      </w:tr>
      <w:tr w:rsidR="001A547C" w14:paraId="0EBA3524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2E6163CB" w14:textId="18956D1D" w:rsidR="001A547C" w:rsidRPr="000E63E2" w:rsidRDefault="001A547C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 w:rsidRPr="00FA46D1">
              <w:rPr>
                <w:rFonts w:cs="Arial"/>
                <w:szCs w:val="20"/>
                <w:lang w:val="es-ES_tradnl"/>
              </w:rPr>
              <w:t xml:space="preserve">Pasar </w:t>
            </w:r>
            <w:r>
              <w:rPr>
                <w:rFonts w:cs="Arial"/>
                <w:szCs w:val="20"/>
                <w:lang w:val="es-ES_tradnl"/>
              </w:rPr>
              <w:t>el jugo</w:t>
            </w:r>
            <w:r w:rsidRPr="00FA46D1">
              <w:rPr>
                <w:rFonts w:cs="Arial"/>
                <w:szCs w:val="20"/>
                <w:lang w:val="es-ES_tradnl"/>
              </w:rPr>
              <w:t xml:space="preserve"> por un colador fino para eliminar restos de pulpa y semillas, logrando un jugo suave y limpio.</w:t>
            </w:r>
          </w:p>
        </w:tc>
        <w:tc>
          <w:tcPr>
            <w:tcW w:w="2943" w:type="dxa"/>
          </w:tcPr>
          <w:p w14:paraId="693E2BCD" w14:textId="7CCF7C7C" w:rsidR="001A547C" w:rsidRPr="00FE2ADA" w:rsidRDefault="001A547C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A547C">
              <w:t>Colador de malla fina o tela.</w:t>
            </w:r>
          </w:p>
        </w:tc>
        <w:tc>
          <w:tcPr>
            <w:tcW w:w="2943" w:type="dxa"/>
          </w:tcPr>
          <w:p w14:paraId="11233523" w14:textId="1E77E34F" w:rsidR="001A547C" w:rsidRPr="00D7403B" w:rsidRDefault="00A811CA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A811CA">
              <w:t>Jugo libre de semillas y pulpa.</w:t>
            </w:r>
          </w:p>
        </w:tc>
      </w:tr>
      <w:tr w:rsidR="001A547C" w14:paraId="1FF61A4D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1AE0BA6E" w14:textId="77777777" w:rsidR="001A547C" w:rsidRPr="00FA46D1" w:rsidRDefault="001A547C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3A5CC7F5" w14:textId="62605894" w:rsidR="001A547C" w:rsidRPr="00FE2ADA" w:rsidRDefault="001A547C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A547C">
              <w:t>Recipiente debajo para líquido filtrado.</w:t>
            </w:r>
          </w:p>
        </w:tc>
        <w:tc>
          <w:tcPr>
            <w:tcW w:w="2943" w:type="dxa"/>
          </w:tcPr>
          <w:p w14:paraId="146FCC1C" w14:textId="7D54E647" w:rsidR="001A547C" w:rsidRPr="00D7403B" w:rsidRDefault="00A811CA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A811CA">
              <w:t>Rendimiento aprox. 800 ml.</w:t>
            </w:r>
          </w:p>
        </w:tc>
      </w:tr>
      <w:tr w:rsidR="00A811CA" w14:paraId="041AF531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54062102" w14:textId="193D0755" w:rsidR="00A811CA" w:rsidRPr="00FA46D1" w:rsidRDefault="00A811CA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proofErr w:type="gramStart"/>
            <w:r w:rsidRPr="00F75798">
              <w:rPr>
                <w:rFonts w:cs="Arial"/>
                <w:szCs w:val="20"/>
                <w:lang w:val="es-ES_tradnl"/>
              </w:rPr>
              <w:t>Confirmar</w:t>
            </w:r>
            <w:proofErr w:type="gramEnd"/>
            <w:r w:rsidRPr="00F75798">
              <w:rPr>
                <w:rFonts w:cs="Arial"/>
                <w:szCs w:val="20"/>
                <w:lang w:val="es-ES_tradnl"/>
              </w:rPr>
              <w:t xml:space="preserve"> que el jugo tenga </w:t>
            </w:r>
            <w:r>
              <w:rPr>
                <w:rFonts w:cs="Arial"/>
                <w:szCs w:val="20"/>
                <w:lang w:val="es-ES_tradnl"/>
              </w:rPr>
              <w:t xml:space="preserve">buen sabor, </w:t>
            </w:r>
            <w:r w:rsidRPr="00F75798">
              <w:rPr>
                <w:rFonts w:cs="Arial"/>
                <w:szCs w:val="20"/>
                <w:lang w:val="es-ES_tradnl"/>
              </w:rPr>
              <w:t>consistencia adecuada.</w:t>
            </w:r>
          </w:p>
        </w:tc>
        <w:tc>
          <w:tcPr>
            <w:tcW w:w="2943" w:type="dxa"/>
          </w:tcPr>
          <w:p w14:paraId="0A2D3BEC" w14:textId="7C96F077" w:rsidR="00A811CA" w:rsidRPr="00FE2ADA" w:rsidRDefault="000A1D4B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A1D4B">
              <w:t>Cuchara limpia para prueba.</w:t>
            </w:r>
          </w:p>
        </w:tc>
        <w:tc>
          <w:tcPr>
            <w:tcW w:w="2943" w:type="dxa"/>
          </w:tcPr>
          <w:p w14:paraId="04607952" w14:textId="21A23D87" w:rsidR="00A811CA" w:rsidRPr="00D7403B" w:rsidRDefault="000A1D4B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0A1D4B">
              <w:t>Jugo aprobado por el equipo.</w:t>
            </w:r>
          </w:p>
        </w:tc>
      </w:tr>
      <w:tr w:rsidR="00A811CA" w14:paraId="187C6BCA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08A65762" w14:textId="77777777" w:rsidR="00A811CA" w:rsidRPr="00F75798" w:rsidRDefault="00A811CA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</w:p>
        </w:tc>
        <w:tc>
          <w:tcPr>
            <w:tcW w:w="2943" w:type="dxa"/>
          </w:tcPr>
          <w:p w14:paraId="7072F0F6" w14:textId="70570845" w:rsidR="00A811CA" w:rsidRPr="00FE2ADA" w:rsidRDefault="000A1D4B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A1D4B">
              <w:t>Criterios: sabor equilibrado (ni ácido ni dulce).</w:t>
            </w:r>
          </w:p>
        </w:tc>
        <w:tc>
          <w:tcPr>
            <w:tcW w:w="2943" w:type="dxa"/>
          </w:tcPr>
          <w:p w14:paraId="04930D93" w14:textId="2FE306D8" w:rsidR="00A811CA" w:rsidRPr="00D7403B" w:rsidRDefault="000A1D4B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0A1D4B">
              <w:t>Consistencia suave y sin grumos.</w:t>
            </w:r>
          </w:p>
        </w:tc>
      </w:tr>
      <w:tr w:rsidR="001C0F60" w14:paraId="6B31834E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A045F4F" w14:textId="65872691" w:rsidR="001C0F60" w:rsidRPr="00F75798" w:rsidRDefault="001C0F60" w:rsidP="006A565D">
            <w:pPr>
              <w:jc w:val="both"/>
              <w:rPr>
                <w:rFonts w:cs="Arial"/>
                <w:b w:val="0"/>
                <w:szCs w:val="20"/>
                <w:lang w:val="es-ES_tradnl"/>
              </w:rPr>
            </w:pPr>
            <w:r>
              <w:rPr>
                <w:rFonts w:cs="Arial"/>
                <w:szCs w:val="20"/>
              </w:rPr>
              <w:t xml:space="preserve">Distribuir uniformemente el hielo (100 g por cada vaso) para las 4 personas para que </w:t>
            </w:r>
            <w:r w:rsidRPr="00F75798">
              <w:rPr>
                <w:rFonts w:cs="Arial"/>
                <w:szCs w:val="20"/>
                <w:lang w:val="es-ES_tradnl"/>
              </w:rPr>
              <w:t>se mantenga fresco (idealmente &lt;10 °C) pese a la temperatura ambiente.</w:t>
            </w:r>
          </w:p>
        </w:tc>
        <w:tc>
          <w:tcPr>
            <w:tcW w:w="2943" w:type="dxa"/>
          </w:tcPr>
          <w:p w14:paraId="44C936E9" w14:textId="4BABB089" w:rsidR="001C0F60" w:rsidRPr="00FE2ADA" w:rsidRDefault="001C0F60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C0F60">
              <w:t>Hielo medido (400 g en total).</w:t>
            </w:r>
          </w:p>
        </w:tc>
        <w:tc>
          <w:tcPr>
            <w:tcW w:w="2943" w:type="dxa"/>
          </w:tcPr>
          <w:p w14:paraId="764C60FB" w14:textId="630A5038" w:rsidR="001C0F60" w:rsidRPr="00D7403B" w:rsidRDefault="00E75F65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E75F65">
              <w:t>100 g de hielo en cada vaso.</w:t>
            </w:r>
          </w:p>
        </w:tc>
      </w:tr>
      <w:tr w:rsidR="001C0F60" w14:paraId="76D20D4D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9C763A8" w14:textId="77777777" w:rsidR="001C0F60" w:rsidRDefault="001C0F60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0146F4BC" w14:textId="0A121C8F" w:rsidR="001C0F60" w:rsidRPr="00FE2ADA" w:rsidRDefault="00E75F65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75F65">
              <w:t>Vasos listos en mesa.</w:t>
            </w:r>
          </w:p>
        </w:tc>
        <w:tc>
          <w:tcPr>
            <w:tcW w:w="2943" w:type="dxa"/>
          </w:tcPr>
          <w:p w14:paraId="1A277577" w14:textId="298CC8D6" w:rsidR="001C0F60" w:rsidRPr="00D7403B" w:rsidRDefault="00E75F65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proofErr w:type="spellStart"/>
            <w:r w:rsidRPr="00E75F65">
              <w:t>Temperura</w:t>
            </w:r>
            <w:proofErr w:type="spellEnd"/>
            <w:r w:rsidRPr="00E75F65">
              <w:t xml:space="preserve"> del jugo &lt;10 °C al servir.</w:t>
            </w:r>
          </w:p>
        </w:tc>
      </w:tr>
      <w:tr w:rsidR="00E75F65" w14:paraId="478C7BFE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36A86248" w14:textId="737D9F54" w:rsidR="00E75F65" w:rsidRDefault="00E75F65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204196">
              <w:rPr>
                <w:rFonts w:cs="Arial"/>
                <w:szCs w:val="20"/>
              </w:rPr>
              <w:t>Servir el jugo en los vasos correspondientes, asegurando que cada porción tenga la apariencia y frescura deseadas.</w:t>
            </w:r>
          </w:p>
        </w:tc>
        <w:tc>
          <w:tcPr>
            <w:tcW w:w="2943" w:type="dxa"/>
          </w:tcPr>
          <w:p w14:paraId="74CF402A" w14:textId="4B9F0002" w:rsidR="00E75F65" w:rsidRPr="00FE2ADA" w:rsidRDefault="00E75F65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75F65">
              <w:t>Jugo frío y hielo en vasos.</w:t>
            </w:r>
          </w:p>
        </w:tc>
        <w:tc>
          <w:tcPr>
            <w:tcW w:w="2943" w:type="dxa"/>
          </w:tcPr>
          <w:p w14:paraId="4DDD8D8F" w14:textId="0C4EFBC0" w:rsidR="00E75F65" w:rsidRPr="00D7403B" w:rsidRDefault="00E75F65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E75F65">
              <w:t>Jugo servido sin derrames.</w:t>
            </w:r>
          </w:p>
        </w:tc>
      </w:tr>
      <w:tr w:rsidR="00E75F65" w14:paraId="5D31C971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AA75CCF" w14:textId="77777777" w:rsidR="00E75F65" w:rsidRPr="00204196" w:rsidRDefault="00E75F65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61A0487D" w14:textId="7BE91216" w:rsidR="00E75F65" w:rsidRPr="00FE2ADA" w:rsidRDefault="00E75F65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75F65">
              <w:t>Decoración opcional (rodaja de limón o mora entera).</w:t>
            </w:r>
          </w:p>
        </w:tc>
        <w:tc>
          <w:tcPr>
            <w:tcW w:w="2943" w:type="dxa"/>
          </w:tcPr>
          <w:p w14:paraId="5D09D4B3" w14:textId="715399FB" w:rsidR="00E75F65" w:rsidRPr="00D7403B" w:rsidRDefault="00E75F65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E75F65">
              <w:t>Presentación atractiva (color vibrante, hielo visible).</w:t>
            </w:r>
          </w:p>
        </w:tc>
      </w:tr>
      <w:tr w:rsidR="004A6F6D" w14:paraId="09B432E2" w14:textId="77777777" w:rsidTr="00C671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shd w:val="clear" w:color="auto" w:fill="DAEEF3" w:themeFill="accent5" w:themeFillTint="33"/>
          </w:tcPr>
          <w:p w14:paraId="6B205308" w14:textId="7AB2DB3F" w:rsidR="004A6F6D" w:rsidRPr="008B762E" w:rsidRDefault="004A6F6D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8B762E">
              <w:rPr>
                <w:lang w:val="es-ES_tradnl"/>
              </w:rPr>
              <w:t>SPRINT 5: EMPLATADO</w:t>
            </w:r>
          </w:p>
        </w:tc>
        <w:tc>
          <w:tcPr>
            <w:tcW w:w="2943" w:type="dxa"/>
            <w:shd w:val="clear" w:color="auto" w:fill="DAEEF3" w:themeFill="accent5" w:themeFillTint="33"/>
          </w:tcPr>
          <w:p w14:paraId="521E3BC3" w14:textId="5C06884A" w:rsidR="004A6F6D" w:rsidRPr="00FE2ADA" w:rsidRDefault="004A6F6D" w:rsidP="00B54C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21449">
              <w:rPr>
                <w:b/>
                <w:bCs/>
                <w:lang w:val="es-ES_tradnl"/>
              </w:rPr>
              <w:t>Criterios de listo</w:t>
            </w:r>
          </w:p>
        </w:tc>
        <w:tc>
          <w:tcPr>
            <w:tcW w:w="2943" w:type="dxa"/>
            <w:shd w:val="clear" w:color="auto" w:fill="DAEEF3" w:themeFill="accent5" w:themeFillTint="33"/>
          </w:tcPr>
          <w:p w14:paraId="6CE78A5E" w14:textId="01A75342" w:rsidR="004A6F6D" w:rsidRPr="00D7403B" w:rsidRDefault="004A6F6D" w:rsidP="00B54CE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321449">
              <w:rPr>
                <w:b/>
                <w:bCs/>
                <w:lang w:val="es-ES_tradnl"/>
              </w:rPr>
              <w:t>Criterios de hecho</w:t>
            </w:r>
          </w:p>
        </w:tc>
      </w:tr>
      <w:tr w:rsidR="00FC7C63" w14:paraId="68CDC3B5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5A1DBCA4" w14:textId="0D872FA6" w:rsidR="00FC7C63" w:rsidRPr="00204196" w:rsidRDefault="00FC7C63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596009">
              <w:rPr>
                <w:rFonts w:cs="Arial"/>
                <w:szCs w:val="20"/>
              </w:rPr>
              <w:t>Limpiar y desinfectar la superficie donde se colocarán los platos</w:t>
            </w:r>
            <w:r>
              <w:rPr>
                <w:rFonts w:cs="Arial"/>
                <w:szCs w:val="20"/>
              </w:rPr>
              <w:t>.</w:t>
            </w:r>
          </w:p>
        </w:tc>
        <w:tc>
          <w:tcPr>
            <w:tcW w:w="2943" w:type="dxa"/>
          </w:tcPr>
          <w:p w14:paraId="41DAD2E5" w14:textId="2BE29A3E" w:rsidR="00FC7C63" w:rsidRPr="00FE2ADA" w:rsidRDefault="00FC7C63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7C63">
              <w:t>Superficie de trabajo limpia y libre de objetos.</w:t>
            </w:r>
          </w:p>
        </w:tc>
        <w:tc>
          <w:tcPr>
            <w:tcW w:w="2943" w:type="dxa"/>
          </w:tcPr>
          <w:p w14:paraId="02D96394" w14:textId="64F69C41" w:rsidR="00FC7C63" w:rsidRPr="00D7403B" w:rsidRDefault="00FC7C63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C7C63">
              <w:t>Superficie desinfectada, sin residuos visibles.</w:t>
            </w:r>
          </w:p>
        </w:tc>
      </w:tr>
      <w:tr w:rsidR="00FC7C63" w14:paraId="3FD6D410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C90D3A3" w14:textId="77777777" w:rsidR="00FC7C63" w:rsidRPr="00596009" w:rsidRDefault="00FC7C63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1B13DED9" w14:textId="7F3BB2BC" w:rsidR="00FC7C63" w:rsidRPr="00FE2ADA" w:rsidRDefault="00FC7C63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7C63">
              <w:t>Desinfectante alimentario o solución de agua y vinagre (1:1).</w:t>
            </w:r>
          </w:p>
        </w:tc>
        <w:tc>
          <w:tcPr>
            <w:tcW w:w="2943" w:type="dxa"/>
          </w:tcPr>
          <w:p w14:paraId="6458DB02" w14:textId="42E56E06" w:rsidR="00FC7C63" w:rsidRPr="00D7403B" w:rsidRDefault="00FC7C63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C7C63">
              <w:t>Seca al tacto antes de colocar platos.</w:t>
            </w:r>
          </w:p>
        </w:tc>
      </w:tr>
      <w:tr w:rsidR="00FC7C63" w14:paraId="75478B44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B70ACCA" w14:textId="77777777" w:rsidR="00FC7C63" w:rsidRPr="00596009" w:rsidRDefault="00FC7C63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5CA1C063" w14:textId="121EF7A6" w:rsidR="00FC7C63" w:rsidRPr="00FC7C63" w:rsidRDefault="00FC7C63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7C63">
              <w:t>Paño limpio y seco.</w:t>
            </w:r>
          </w:p>
        </w:tc>
        <w:tc>
          <w:tcPr>
            <w:tcW w:w="2943" w:type="dxa"/>
          </w:tcPr>
          <w:p w14:paraId="445E6B4F" w14:textId="77777777" w:rsidR="00FC7C63" w:rsidRPr="00D7403B" w:rsidRDefault="00FC7C63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FC7C63" w14:paraId="5FC37198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5DE44746" w14:textId="67E9B9F8" w:rsidR="00FC7C63" w:rsidRPr="00596009" w:rsidRDefault="00FC7C63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8A1911">
              <w:rPr>
                <w:rFonts w:cs="Arial"/>
                <w:szCs w:val="20"/>
              </w:rPr>
              <w:t>Verificar que todos los platos, cubiertos y vasos estén limpios y sin residuos de jabón.</w:t>
            </w:r>
          </w:p>
        </w:tc>
        <w:tc>
          <w:tcPr>
            <w:tcW w:w="2943" w:type="dxa"/>
          </w:tcPr>
          <w:p w14:paraId="198F3DFF" w14:textId="46739F58" w:rsidR="00FC7C63" w:rsidRPr="00FE2ADA" w:rsidRDefault="007A7133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A7133">
              <w:t>Inspección visual bajo luz brillante.</w:t>
            </w:r>
          </w:p>
        </w:tc>
        <w:tc>
          <w:tcPr>
            <w:tcW w:w="2943" w:type="dxa"/>
          </w:tcPr>
          <w:p w14:paraId="274A12E4" w14:textId="320DFEF3" w:rsidR="00FC7C63" w:rsidRPr="00D7403B" w:rsidRDefault="007A7133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7A7133">
              <w:t>Platos y cubiertos brillantes, sin manchas o huellas.</w:t>
            </w:r>
          </w:p>
        </w:tc>
      </w:tr>
      <w:tr w:rsidR="007A7133" w14:paraId="19D05F5D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1E88507" w14:textId="77777777" w:rsidR="007A7133" w:rsidRPr="008A1911" w:rsidRDefault="007A7133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40442D6B" w14:textId="5FB4E6CA" w:rsidR="007A7133" w:rsidRPr="00FE2ADA" w:rsidRDefault="007A7133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A7133">
              <w:t>Toque con guantes limpios para detectar residuos.</w:t>
            </w:r>
          </w:p>
        </w:tc>
        <w:tc>
          <w:tcPr>
            <w:tcW w:w="2943" w:type="dxa"/>
            <w:vMerge w:val="restart"/>
          </w:tcPr>
          <w:p w14:paraId="128F2D7A" w14:textId="612BE324" w:rsidR="007A7133" w:rsidRPr="00D7403B" w:rsidRDefault="007A7133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7A7133">
              <w:t>Vasos sin gotas de agua o marcas de dedos.</w:t>
            </w:r>
          </w:p>
        </w:tc>
      </w:tr>
      <w:tr w:rsidR="007A7133" w14:paraId="43A55053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D51D765" w14:textId="77777777" w:rsidR="007A7133" w:rsidRPr="008A1911" w:rsidRDefault="007A7133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57C12F0F" w14:textId="12DE4478" w:rsidR="007A7133" w:rsidRPr="00FE2ADA" w:rsidRDefault="007A7133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A7133">
              <w:t>Agua caliente y secador de aire (opcional).</w:t>
            </w:r>
          </w:p>
        </w:tc>
        <w:tc>
          <w:tcPr>
            <w:tcW w:w="2943" w:type="dxa"/>
            <w:vMerge/>
          </w:tcPr>
          <w:p w14:paraId="29372579" w14:textId="77777777" w:rsidR="007A7133" w:rsidRPr="00D7403B" w:rsidRDefault="007A7133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7A7133" w14:paraId="0A0E7C6A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4A69359D" w14:textId="68C79DB6" w:rsidR="007A7133" w:rsidRPr="008A1911" w:rsidRDefault="007A7133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8A1911">
              <w:rPr>
                <w:rFonts w:cs="Arial"/>
                <w:szCs w:val="20"/>
              </w:rPr>
              <w:t>Precalentar los platos adultos en el horno a 60°C durante 5 minutos (para mantener la pasta caliente al servir).</w:t>
            </w:r>
          </w:p>
        </w:tc>
        <w:tc>
          <w:tcPr>
            <w:tcW w:w="2943" w:type="dxa"/>
          </w:tcPr>
          <w:p w14:paraId="413AAB04" w14:textId="048FE0D9" w:rsidR="007A7133" w:rsidRPr="00FE2ADA" w:rsidRDefault="002857D5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857D5">
              <w:t>Horno precalentado a 60°C.</w:t>
            </w:r>
          </w:p>
        </w:tc>
        <w:tc>
          <w:tcPr>
            <w:tcW w:w="2943" w:type="dxa"/>
          </w:tcPr>
          <w:p w14:paraId="02BF9046" w14:textId="16BC6779" w:rsidR="007A7133" w:rsidRPr="00D7403B" w:rsidRDefault="002857D5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2857D5">
              <w:t>Platos calientes al tacto (60°C verificados con termómetro infrarrojo).</w:t>
            </w:r>
          </w:p>
        </w:tc>
      </w:tr>
      <w:tr w:rsidR="002857D5" w14:paraId="583D2242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8318CA0" w14:textId="77777777" w:rsidR="002857D5" w:rsidRPr="008A1911" w:rsidRDefault="002857D5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0FECB058" w14:textId="663B7B4A" w:rsidR="002857D5" w:rsidRPr="00FE2ADA" w:rsidRDefault="002857D5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857D5">
              <w:t>Platos aptos para horno (cerámica o porcelana).</w:t>
            </w:r>
          </w:p>
        </w:tc>
        <w:tc>
          <w:tcPr>
            <w:tcW w:w="2943" w:type="dxa"/>
            <w:vMerge w:val="restart"/>
          </w:tcPr>
          <w:p w14:paraId="0635C7C2" w14:textId="0EFE70C5" w:rsidR="002857D5" w:rsidRPr="00D7403B" w:rsidRDefault="002857D5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2857D5">
              <w:t>Retirados del horno justo antes del emplatado.</w:t>
            </w:r>
          </w:p>
        </w:tc>
      </w:tr>
      <w:tr w:rsidR="002857D5" w14:paraId="769C7336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06A7F24" w14:textId="77777777" w:rsidR="002857D5" w:rsidRPr="008A1911" w:rsidRDefault="002857D5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209C5F4C" w14:textId="59D731CB" w:rsidR="002857D5" w:rsidRPr="00FE2ADA" w:rsidRDefault="002857D5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857D5">
              <w:t>Guantes térmicos para manipulación.</w:t>
            </w:r>
          </w:p>
        </w:tc>
        <w:tc>
          <w:tcPr>
            <w:tcW w:w="2943" w:type="dxa"/>
            <w:vMerge/>
          </w:tcPr>
          <w:p w14:paraId="2A00AA92" w14:textId="77777777" w:rsidR="002857D5" w:rsidRPr="00D7403B" w:rsidRDefault="002857D5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906E94" w14:paraId="002938C6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5BEC39EA" w14:textId="4873BB27" w:rsidR="00906E94" w:rsidRPr="008A1911" w:rsidRDefault="00906E94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8A1911">
              <w:rPr>
                <w:rFonts w:cs="Arial"/>
                <w:szCs w:val="20"/>
              </w:rPr>
              <w:t>Elegir platos pequeños con diseño amigable y colorido para los niños (no se precalientan por seguridad).</w:t>
            </w:r>
          </w:p>
        </w:tc>
        <w:tc>
          <w:tcPr>
            <w:tcW w:w="2943" w:type="dxa"/>
          </w:tcPr>
          <w:p w14:paraId="1076A2EC" w14:textId="1D40542C" w:rsidR="00906E94" w:rsidRPr="00FE2ADA" w:rsidRDefault="00906E94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E94">
              <w:t>Platos pequeños (diámetro ≤18 cm).</w:t>
            </w:r>
          </w:p>
        </w:tc>
        <w:tc>
          <w:tcPr>
            <w:tcW w:w="2943" w:type="dxa"/>
          </w:tcPr>
          <w:p w14:paraId="3254F434" w14:textId="78192B8F" w:rsidR="00906E94" w:rsidRPr="00D7403B" w:rsidRDefault="0050561A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50561A">
              <w:t>Platos colocados en mesa infantil, separados de fuentes de calor.</w:t>
            </w:r>
          </w:p>
        </w:tc>
      </w:tr>
      <w:tr w:rsidR="0050561A" w14:paraId="1A9EAB24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077EECA9" w14:textId="77777777" w:rsidR="0050561A" w:rsidRPr="008A1911" w:rsidRDefault="0050561A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2B49C57F" w14:textId="449C347C" w:rsidR="0050561A" w:rsidRPr="00FE2ADA" w:rsidRDefault="0050561A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E94">
              <w:t>Material irrompible (melamina o plástico seguro).</w:t>
            </w:r>
          </w:p>
        </w:tc>
        <w:tc>
          <w:tcPr>
            <w:tcW w:w="2943" w:type="dxa"/>
            <w:vMerge w:val="restart"/>
          </w:tcPr>
          <w:p w14:paraId="482A5228" w14:textId="67EDA858" w:rsidR="0050561A" w:rsidRPr="00D7403B" w:rsidRDefault="0050561A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50561A">
              <w:t>Sin bordes afilados o piezas sueltas.</w:t>
            </w:r>
          </w:p>
        </w:tc>
      </w:tr>
      <w:tr w:rsidR="0050561A" w14:paraId="48712DC8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E09E577" w14:textId="77777777" w:rsidR="0050561A" w:rsidRPr="008A1911" w:rsidRDefault="0050561A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4CB4D1D5" w14:textId="6E8B7FBD" w:rsidR="0050561A" w:rsidRPr="00FE2ADA" w:rsidRDefault="0050561A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E94">
              <w:t>Diseño atractivo (dibujos o colores vivos).</w:t>
            </w:r>
          </w:p>
        </w:tc>
        <w:tc>
          <w:tcPr>
            <w:tcW w:w="2943" w:type="dxa"/>
            <w:vMerge/>
          </w:tcPr>
          <w:p w14:paraId="4FE2BCC8" w14:textId="77777777" w:rsidR="0050561A" w:rsidRPr="00D7403B" w:rsidRDefault="0050561A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332D0E" w14:paraId="52C94521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36D15E10" w14:textId="0E6DDC88" w:rsidR="00332D0E" w:rsidRPr="00332D0E" w:rsidRDefault="00332D0E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332D0E">
              <w:rPr>
                <w:rFonts w:cs="Arial"/>
                <w:szCs w:val="20"/>
              </w:rPr>
              <w:t>Verificar que la pasta y la salsa estén entre 65°C y 70°C para el emplatado.</w:t>
            </w:r>
          </w:p>
        </w:tc>
        <w:tc>
          <w:tcPr>
            <w:tcW w:w="2943" w:type="dxa"/>
          </w:tcPr>
          <w:p w14:paraId="1912588B" w14:textId="39893490" w:rsidR="00332D0E" w:rsidRPr="00FE2ADA" w:rsidRDefault="00332D0E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32D0E">
              <w:t>Termómetro de cocina calibrado.</w:t>
            </w:r>
          </w:p>
        </w:tc>
        <w:tc>
          <w:tcPr>
            <w:tcW w:w="2943" w:type="dxa"/>
          </w:tcPr>
          <w:p w14:paraId="6FDB7FF8" w14:textId="3E9428D0" w:rsidR="00332D0E" w:rsidRPr="00D7403B" w:rsidRDefault="00A0615B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A0615B">
              <w:t>Temperatura registrada en documento (</w:t>
            </w:r>
            <w:proofErr w:type="spellStart"/>
            <w:r w:rsidRPr="00A0615B">
              <w:t>ej</w:t>
            </w:r>
            <w:proofErr w:type="spellEnd"/>
            <w:r w:rsidRPr="00A0615B">
              <w:t>: 68°C).</w:t>
            </w:r>
          </w:p>
        </w:tc>
      </w:tr>
      <w:tr w:rsidR="00332D0E" w14:paraId="55343A79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2776490" w14:textId="77777777" w:rsidR="00332D0E" w:rsidRDefault="00332D0E" w:rsidP="006A565D">
            <w:pPr>
              <w:jc w:val="both"/>
              <w:rPr>
                <w:rFonts w:cs="Arial"/>
                <w:szCs w:val="20"/>
              </w:rPr>
            </w:pPr>
          </w:p>
        </w:tc>
        <w:tc>
          <w:tcPr>
            <w:tcW w:w="2943" w:type="dxa"/>
          </w:tcPr>
          <w:p w14:paraId="4959D3FC" w14:textId="3FC65B5D" w:rsidR="00332D0E" w:rsidRPr="00FE2ADA" w:rsidRDefault="00332D0E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32D0E">
              <w:t>Pasta y salsa recién mezcladas en recipiente térmico.</w:t>
            </w:r>
          </w:p>
        </w:tc>
        <w:tc>
          <w:tcPr>
            <w:tcW w:w="2943" w:type="dxa"/>
          </w:tcPr>
          <w:p w14:paraId="16264510" w14:textId="34535DB0" w:rsidR="00332D0E" w:rsidRPr="00D7403B" w:rsidRDefault="00A0615B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A0615B">
              <w:t>Sin zonas frías o sobrecalentadas.</w:t>
            </w:r>
          </w:p>
        </w:tc>
      </w:tr>
      <w:tr w:rsidR="00A0615B" w14:paraId="21DA031B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5DB864C" w14:textId="43B5EE90" w:rsidR="00A0615B" w:rsidRDefault="00A0615B" w:rsidP="006A565D">
            <w:pPr>
              <w:jc w:val="both"/>
              <w:rPr>
                <w:rFonts w:cs="Arial"/>
                <w:szCs w:val="20"/>
              </w:rPr>
            </w:pPr>
            <w:r w:rsidRPr="008A1911">
              <w:rPr>
                <w:rFonts w:cs="Arial"/>
                <w:szCs w:val="20"/>
              </w:rPr>
              <w:t>Mezclar nuevamente pasta con salsa antes de servir para una distribución homogénea.</w:t>
            </w:r>
          </w:p>
        </w:tc>
        <w:tc>
          <w:tcPr>
            <w:tcW w:w="2943" w:type="dxa"/>
          </w:tcPr>
          <w:p w14:paraId="31BC09A5" w14:textId="1612F33E" w:rsidR="00A0615B" w:rsidRPr="00FE2ADA" w:rsidRDefault="00A0615B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0615B">
              <w:t>Espátula o tenazas limpias.</w:t>
            </w:r>
          </w:p>
        </w:tc>
        <w:tc>
          <w:tcPr>
            <w:tcW w:w="2943" w:type="dxa"/>
          </w:tcPr>
          <w:p w14:paraId="15CAD855" w14:textId="31F47A10" w:rsidR="00A0615B" w:rsidRPr="00D7403B" w:rsidRDefault="00A0615B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A0615B">
              <w:t xml:space="preserve">Cada </w:t>
            </w:r>
            <w:proofErr w:type="spellStart"/>
            <w:r w:rsidRPr="00A0615B">
              <w:t>penne</w:t>
            </w:r>
            <w:proofErr w:type="spellEnd"/>
            <w:r w:rsidRPr="00A0615B">
              <w:t xml:space="preserve"> cubierto uniformemente con salsa.</w:t>
            </w:r>
          </w:p>
        </w:tc>
      </w:tr>
      <w:tr w:rsidR="00A0615B" w14:paraId="587DAEB9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D4BBC48" w14:textId="77777777" w:rsidR="00A0615B" w:rsidRPr="008A1911" w:rsidRDefault="00A0615B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3D83062D" w14:textId="0B45C5E3" w:rsidR="00A0615B" w:rsidRPr="00FE2ADA" w:rsidRDefault="00A0615B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0615B">
              <w:t>Movimientos envolventes para integrar sin romper la pasta.</w:t>
            </w:r>
          </w:p>
        </w:tc>
        <w:tc>
          <w:tcPr>
            <w:tcW w:w="2943" w:type="dxa"/>
          </w:tcPr>
          <w:p w14:paraId="6690B507" w14:textId="58472B57" w:rsidR="00A0615B" w:rsidRPr="00D7403B" w:rsidRDefault="00E80145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E80145">
              <w:t>Sin acumulación de salsa en el fondo del recipiente.</w:t>
            </w:r>
          </w:p>
        </w:tc>
      </w:tr>
      <w:tr w:rsidR="00EA5BE7" w14:paraId="48988D5F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1F744709" w14:textId="77777777" w:rsidR="00EA5BE7" w:rsidRPr="008A1911" w:rsidRDefault="00EA5BE7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8A1911">
              <w:rPr>
                <w:rFonts w:cs="Arial"/>
                <w:szCs w:val="20"/>
                <w:lang w:val="es-MX"/>
              </w:rPr>
              <w:t>Usar tenazas o pinzas para servir la pasta</w:t>
            </w:r>
            <w:r>
              <w:rPr>
                <w:rFonts w:cs="Arial"/>
                <w:szCs w:val="20"/>
                <w:lang w:val="es-MX"/>
              </w:rPr>
              <w:t xml:space="preserve"> de la siguiente forma:</w:t>
            </w:r>
          </w:p>
          <w:p w14:paraId="4AD5EFB9" w14:textId="77777777" w:rsidR="00EA5BE7" w:rsidRPr="008A1911" w:rsidRDefault="00EA5BE7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8A1911">
              <w:rPr>
                <w:rFonts w:cs="Arial"/>
                <w:szCs w:val="20"/>
                <w:lang w:val="es-MX"/>
              </w:rPr>
              <w:t>Adultos: Servir 200 g de pasta boloñesa en platos grandes precalentados.</w:t>
            </w:r>
          </w:p>
          <w:p w14:paraId="0C5A62AE" w14:textId="77777777" w:rsidR="00EA5BE7" w:rsidRPr="008A1911" w:rsidRDefault="00EA5BE7" w:rsidP="006A565D">
            <w:pPr>
              <w:pStyle w:val="Prrafodelista"/>
              <w:numPr>
                <w:ilvl w:val="0"/>
                <w:numId w:val="7"/>
              </w:num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8A1911">
              <w:rPr>
                <w:rFonts w:cs="Arial"/>
                <w:szCs w:val="20"/>
                <w:lang w:val="es-MX"/>
              </w:rPr>
              <w:t>Niño de 9 años: Servir aprox</w:t>
            </w:r>
            <w:r>
              <w:rPr>
                <w:rFonts w:cs="Arial"/>
                <w:szCs w:val="20"/>
                <w:lang w:val="es-MX"/>
              </w:rPr>
              <w:t>imadamente</w:t>
            </w:r>
            <w:r w:rsidRPr="008A1911">
              <w:rPr>
                <w:rFonts w:cs="Arial"/>
                <w:szCs w:val="20"/>
                <w:lang w:val="es-MX"/>
              </w:rPr>
              <w:t xml:space="preserve"> 1</w:t>
            </w:r>
            <w:r>
              <w:rPr>
                <w:rFonts w:cs="Arial"/>
                <w:szCs w:val="20"/>
                <w:lang w:val="es-MX"/>
              </w:rPr>
              <w:t>5</w:t>
            </w:r>
            <w:r w:rsidRPr="008A1911">
              <w:rPr>
                <w:rFonts w:cs="Arial"/>
                <w:szCs w:val="20"/>
                <w:lang w:val="es-MX"/>
              </w:rPr>
              <w:t>0 g en plato infantil.</w:t>
            </w:r>
          </w:p>
          <w:p w14:paraId="028851DB" w14:textId="77777777" w:rsidR="00EA5BE7" w:rsidRPr="008A1911" w:rsidRDefault="00EA5BE7" w:rsidP="006A565D">
            <w:pPr>
              <w:pStyle w:val="Prrafodelista"/>
              <w:numPr>
                <w:ilvl w:val="0"/>
                <w:numId w:val="7"/>
              </w:num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8A1911">
              <w:rPr>
                <w:rFonts w:cs="Arial"/>
                <w:szCs w:val="20"/>
                <w:lang w:val="es-MX"/>
              </w:rPr>
              <w:t>Niña de 3 años: Servir aprox</w:t>
            </w:r>
            <w:r>
              <w:rPr>
                <w:rFonts w:cs="Arial"/>
                <w:szCs w:val="20"/>
                <w:lang w:val="es-MX"/>
              </w:rPr>
              <w:t>imadamente 10</w:t>
            </w:r>
            <w:r w:rsidRPr="008A1911">
              <w:rPr>
                <w:rFonts w:cs="Arial"/>
                <w:szCs w:val="20"/>
                <w:lang w:val="es-MX"/>
              </w:rPr>
              <w:t>0 g en plato infantil</w:t>
            </w:r>
            <w:r>
              <w:rPr>
                <w:rFonts w:cs="Arial"/>
                <w:szCs w:val="20"/>
                <w:lang w:val="es-MX"/>
              </w:rPr>
              <w:t>.</w:t>
            </w:r>
          </w:p>
          <w:p w14:paraId="3A3032DA" w14:textId="77777777" w:rsidR="00EA5BE7" w:rsidRPr="008A1911" w:rsidRDefault="00EA5BE7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661BA059" w14:textId="194DB9BE" w:rsidR="00EA5BE7" w:rsidRPr="00FE2ADA" w:rsidRDefault="00EA5BE7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A5BE7">
              <w:t>Balanza de cocina en modo "tara".</w:t>
            </w:r>
          </w:p>
        </w:tc>
        <w:tc>
          <w:tcPr>
            <w:tcW w:w="2943" w:type="dxa"/>
            <w:vMerge w:val="restart"/>
          </w:tcPr>
          <w:p w14:paraId="4CE3574A" w14:textId="1A347200" w:rsidR="00EA5BE7" w:rsidRPr="00D7403B" w:rsidRDefault="00EA5BE7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EA5BE7">
              <w:t>- Adultos: 200g ±5g.</w:t>
            </w:r>
            <w:r w:rsidRPr="00EA5BE7">
              <w:br/>
              <w:t>- Niño: 150g ±5g.</w:t>
            </w:r>
            <w:r w:rsidRPr="00EA5BE7">
              <w:br/>
              <w:t>- Niña: 100g ±5g.</w:t>
            </w:r>
            <w:r w:rsidRPr="00EA5BE7">
              <w:br/>
              <w:t>- Registro fotográfico o en documento.</w:t>
            </w:r>
          </w:p>
        </w:tc>
      </w:tr>
      <w:tr w:rsidR="00EA5BE7" w14:paraId="6D1A2AFD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077C056" w14:textId="77777777" w:rsidR="00EA5BE7" w:rsidRPr="008A1911" w:rsidRDefault="00EA5BE7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</w:p>
        </w:tc>
        <w:tc>
          <w:tcPr>
            <w:tcW w:w="2943" w:type="dxa"/>
          </w:tcPr>
          <w:p w14:paraId="4D1A68C6" w14:textId="74758112" w:rsidR="00EA5BE7" w:rsidRPr="00FE2ADA" w:rsidRDefault="00EA5BE7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A5BE7">
              <w:t>Platos precalentados/enfriados según corresponda.</w:t>
            </w:r>
          </w:p>
        </w:tc>
        <w:tc>
          <w:tcPr>
            <w:tcW w:w="2943" w:type="dxa"/>
            <w:vMerge/>
          </w:tcPr>
          <w:p w14:paraId="0932635A" w14:textId="77777777" w:rsidR="00EA5BE7" w:rsidRPr="00D7403B" w:rsidRDefault="00EA5BE7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EA5BE7" w14:paraId="627AC48F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6220280" w14:textId="77777777" w:rsidR="00EA5BE7" w:rsidRPr="008A1911" w:rsidRDefault="00EA5BE7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</w:p>
        </w:tc>
        <w:tc>
          <w:tcPr>
            <w:tcW w:w="2943" w:type="dxa"/>
          </w:tcPr>
          <w:p w14:paraId="51C6C8EF" w14:textId="004CE54C" w:rsidR="00EA5BE7" w:rsidRPr="00FE2ADA" w:rsidRDefault="00EA5BE7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A5BE7">
              <w:t>Porciones medidas antes de servir.</w:t>
            </w:r>
          </w:p>
        </w:tc>
        <w:tc>
          <w:tcPr>
            <w:tcW w:w="2943" w:type="dxa"/>
            <w:vMerge/>
          </w:tcPr>
          <w:p w14:paraId="521749E5" w14:textId="77777777" w:rsidR="00EA5BE7" w:rsidRPr="00D7403B" w:rsidRDefault="00EA5BE7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EA5BE7" w14:paraId="11B8F35B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19DF39F" w14:textId="7F5C937E" w:rsidR="00EA5BE7" w:rsidRPr="008A1911" w:rsidRDefault="00EA5BE7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562600">
              <w:rPr>
                <w:rFonts w:cs="Arial"/>
                <w:szCs w:val="20"/>
              </w:rPr>
              <w:t>Agregar queso parmesano rallado al gusto en platos adultos y del niño de 9 años. Omitir en el de la niña por edad.</w:t>
            </w:r>
          </w:p>
        </w:tc>
        <w:tc>
          <w:tcPr>
            <w:tcW w:w="2943" w:type="dxa"/>
          </w:tcPr>
          <w:p w14:paraId="0397F4E8" w14:textId="5F95A5E4" w:rsidR="00EA5BE7" w:rsidRPr="00FE2ADA" w:rsidRDefault="00EA5BE7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A5BE7">
              <w:t>Queso parmesano fresco rallado al momento.</w:t>
            </w:r>
          </w:p>
        </w:tc>
        <w:tc>
          <w:tcPr>
            <w:tcW w:w="2943" w:type="dxa"/>
          </w:tcPr>
          <w:p w14:paraId="779B0919" w14:textId="26686CBB" w:rsidR="00EA5BE7" w:rsidRPr="00D7403B" w:rsidRDefault="004A6331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4A6331">
              <w:rPr>
                <w:lang w:val="es-ES_tradnl"/>
              </w:rPr>
              <w:t>Cantidad ajustada al gusto (</w:t>
            </w:r>
            <w:proofErr w:type="spellStart"/>
            <w:r w:rsidRPr="004A6331">
              <w:rPr>
                <w:lang w:val="es-ES_tradnl"/>
              </w:rPr>
              <w:t>ej</w:t>
            </w:r>
            <w:proofErr w:type="spellEnd"/>
            <w:r w:rsidRPr="004A6331">
              <w:rPr>
                <w:lang w:val="es-ES_tradnl"/>
              </w:rPr>
              <w:t>: 10g por adulto).</w:t>
            </w:r>
          </w:p>
        </w:tc>
      </w:tr>
      <w:tr w:rsidR="004A6331" w14:paraId="081C9D75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9C6EC94" w14:textId="77777777" w:rsidR="004A6331" w:rsidRPr="00562600" w:rsidRDefault="004A6331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4F6EABB4" w14:textId="65A325AE" w:rsidR="004A6331" w:rsidRPr="00FE2ADA" w:rsidRDefault="004A6331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A5BE7">
              <w:t>Rallador limpio y recipiente para servir.</w:t>
            </w:r>
          </w:p>
        </w:tc>
        <w:tc>
          <w:tcPr>
            <w:tcW w:w="2943" w:type="dxa"/>
            <w:vMerge w:val="restart"/>
          </w:tcPr>
          <w:p w14:paraId="63BDEC3C" w14:textId="3CE65117" w:rsidR="004A6331" w:rsidRPr="00D7403B" w:rsidRDefault="004A6331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4A6331">
              <w:t>Plato de la niña sin queso, verificado visualmente.</w:t>
            </w:r>
          </w:p>
        </w:tc>
      </w:tr>
      <w:tr w:rsidR="004A6331" w14:paraId="045569F0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3BE8E3A" w14:textId="77777777" w:rsidR="004A6331" w:rsidRPr="00562600" w:rsidRDefault="004A6331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50632F38" w14:textId="3E05FF54" w:rsidR="004A6331" w:rsidRPr="00FE2ADA" w:rsidRDefault="004A6331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A6331">
              <w:t>Omitir en plato de la niña (indicado con marcador o nota).</w:t>
            </w:r>
          </w:p>
        </w:tc>
        <w:tc>
          <w:tcPr>
            <w:tcW w:w="2943" w:type="dxa"/>
            <w:vMerge/>
          </w:tcPr>
          <w:p w14:paraId="0817639E" w14:textId="77777777" w:rsidR="004A6331" w:rsidRPr="00D7403B" w:rsidRDefault="004A6331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4A6331" w14:paraId="4C71DCF3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473626D3" w14:textId="77777777" w:rsidR="004A6331" w:rsidRPr="00562600" w:rsidRDefault="004A6331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562600">
              <w:rPr>
                <w:rFonts w:cs="Arial"/>
                <w:szCs w:val="20"/>
                <w:lang w:val="es-MX"/>
              </w:rPr>
              <w:t>Servir vino tinto para adultos:</w:t>
            </w:r>
          </w:p>
          <w:p w14:paraId="037C509C" w14:textId="77777777" w:rsidR="004A6331" w:rsidRPr="00562600" w:rsidRDefault="004A6331" w:rsidP="006A565D">
            <w:pPr>
              <w:numPr>
                <w:ilvl w:val="0"/>
                <w:numId w:val="8"/>
              </w:num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562600">
              <w:rPr>
                <w:rFonts w:cs="Arial"/>
                <w:szCs w:val="20"/>
                <w:lang w:val="es-MX"/>
              </w:rPr>
              <w:t>Verificar temperatura ideal (15-18°C).</w:t>
            </w:r>
          </w:p>
          <w:p w14:paraId="532D2FFC" w14:textId="77777777" w:rsidR="004A6331" w:rsidRPr="00562600" w:rsidRDefault="004A6331" w:rsidP="006A565D">
            <w:pPr>
              <w:numPr>
                <w:ilvl w:val="0"/>
                <w:numId w:val="8"/>
              </w:num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562600">
              <w:rPr>
                <w:rFonts w:cs="Arial"/>
                <w:szCs w:val="20"/>
                <w:lang w:val="es-MX"/>
              </w:rPr>
              <w:t>Servir en copas de vino tinto (150 ml por persona).</w:t>
            </w:r>
          </w:p>
          <w:p w14:paraId="0796C30C" w14:textId="77777777" w:rsidR="004A6331" w:rsidRPr="00562600" w:rsidRDefault="004A6331" w:rsidP="006A565D">
            <w:pPr>
              <w:numPr>
                <w:ilvl w:val="0"/>
                <w:numId w:val="8"/>
              </w:num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562600">
              <w:rPr>
                <w:rFonts w:cs="Arial"/>
                <w:szCs w:val="20"/>
                <w:lang w:val="es-MX"/>
              </w:rPr>
              <w:t>Copas limpias, sin huellas ni polvo, colocadas al lado derecho, arriba del cuchillo.</w:t>
            </w:r>
          </w:p>
          <w:p w14:paraId="33C24F1A" w14:textId="77777777" w:rsidR="004A6331" w:rsidRPr="00562600" w:rsidRDefault="004A6331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40616360" w14:textId="104DA31C" w:rsidR="004A6331" w:rsidRPr="00FE2ADA" w:rsidRDefault="001976CC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76CC">
              <w:t>Termómetro para vino.</w:t>
            </w:r>
          </w:p>
        </w:tc>
        <w:tc>
          <w:tcPr>
            <w:tcW w:w="2943" w:type="dxa"/>
          </w:tcPr>
          <w:p w14:paraId="732E25ED" w14:textId="5985C6A1" w:rsidR="004A6331" w:rsidRPr="00D7403B" w:rsidRDefault="001976CC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976CC">
              <w:t>Temperatura del vino registrada (</w:t>
            </w:r>
            <w:proofErr w:type="spellStart"/>
            <w:r w:rsidRPr="001976CC">
              <w:t>ej</w:t>
            </w:r>
            <w:proofErr w:type="spellEnd"/>
            <w:r w:rsidRPr="001976CC">
              <w:t>: 16°C).</w:t>
            </w:r>
          </w:p>
        </w:tc>
      </w:tr>
      <w:tr w:rsidR="004A6331" w14:paraId="773F1787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F6283D6" w14:textId="77777777" w:rsidR="004A6331" w:rsidRPr="00562600" w:rsidRDefault="004A6331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</w:p>
        </w:tc>
        <w:tc>
          <w:tcPr>
            <w:tcW w:w="2943" w:type="dxa"/>
          </w:tcPr>
          <w:p w14:paraId="3168A44D" w14:textId="09A8A2E4" w:rsidR="004A6331" w:rsidRPr="00FE2ADA" w:rsidRDefault="001976CC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76CC">
              <w:t>Copas de vino tinto (capacidad ≥200ml).</w:t>
            </w:r>
          </w:p>
        </w:tc>
        <w:tc>
          <w:tcPr>
            <w:tcW w:w="2943" w:type="dxa"/>
          </w:tcPr>
          <w:p w14:paraId="1673E5AF" w14:textId="32354254" w:rsidR="004A6331" w:rsidRPr="00D7403B" w:rsidRDefault="001976CC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1976CC">
              <w:t>150ml ±10ml por copa (medidos con jeringa o vaso dosificador).</w:t>
            </w:r>
          </w:p>
        </w:tc>
      </w:tr>
      <w:tr w:rsidR="004A6331" w14:paraId="54EBC0F8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0F7973DA" w14:textId="77777777" w:rsidR="004A6331" w:rsidRPr="00562600" w:rsidRDefault="004A6331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</w:p>
        </w:tc>
        <w:tc>
          <w:tcPr>
            <w:tcW w:w="2943" w:type="dxa"/>
          </w:tcPr>
          <w:p w14:paraId="415E2C7D" w14:textId="6B34CF31" w:rsidR="004A6331" w:rsidRPr="00FE2ADA" w:rsidRDefault="001976CC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76CC">
              <w:t>Posicionamiento: derecha del plato, encima del cuchillo.</w:t>
            </w:r>
          </w:p>
        </w:tc>
        <w:tc>
          <w:tcPr>
            <w:tcW w:w="2943" w:type="dxa"/>
          </w:tcPr>
          <w:p w14:paraId="54DD9D63" w14:textId="1CFCAFEF" w:rsidR="004A6331" w:rsidRPr="00D7403B" w:rsidRDefault="001976CC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1976CC">
              <w:t>Copas impecables, sin huellas.</w:t>
            </w:r>
          </w:p>
        </w:tc>
      </w:tr>
      <w:tr w:rsidR="00D802CA" w14:paraId="087D4454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48B3081B" w14:textId="77777777" w:rsidR="00D802CA" w:rsidRPr="00562600" w:rsidRDefault="00D802CA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562600">
              <w:rPr>
                <w:rFonts w:cs="Arial"/>
                <w:szCs w:val="20"/>
                <w:lang w:val="es-MX"/>
              </w:rPr>
              <w:t>Servir jugo de mora para niños:</w:t>
            </w:r>
          </w:p>
          <w:p w14:paraId="174AD97D" w14:textId="77777777" w:rsidR="00D802CA" w:rsidRPr="00F039BB" w:rsidRDefault="00D802CA" w:rsidP="006A565D">
            <w:pPr>
              <w:numPr>
                <w:ilvl w:val="0"/>
                <w:numId w:val="9"/>
              </w:num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562600">
              <w:rPr>
                <w:rFonts w:cs="Arial"/>
                <w:szCs w:val="20"/>
                <w:lang w:val="es-MX"/>
              </w:rPr>
              <w:t>Servir frío (6-10°C), en vasos pequeños</w:t>
            </w:r>
            <w:r>
              <w:rPr>
                <w:rFonts w:cs="Arial"/>
                <w:szCs w:val="20"/>
                <w:lang w:val="es-MX"/>
              </w:rPr>
              <w:t xml:space="preserve"> con</w:t>
            </w:r>
            <w:r w:rsidRPr="00562600">
              <w:rPr>
                <w:rFonts w:cs="Arial"/>
                <w:szCs w:val="20"/>
                <w:lang w:val="es-MX"/>
              </w:rPr>
              <w:t xml:space="preserve"> </w:t>
            </w:r>
            <w:r>
              <w:rPr>
                <w:rFonts w:cs="Arial"/>
                <w:szCs w:val="20"/>
                <w:lang w:val="es-MX"/>
              </w:rPr>
              <w:t>pitillo ecológico</w:t>
            </w:r>
            <w:r w:rsidRPr="00562600">
              <w:rPr>
                <w:rFonts w:cs="Arial"/>
                <w:szCs w:val="20"/>
                <w:lang w:val="es-MX"/>
              </w:rPr>
              <w:t>.</w:t>
            </w:r>
          </w:p>
          <w:p w14:paraId="2D86568B" w14:textId="5E38E2BB" w:rsidR="00D802CA" w:rsidRPr="00562600" w:rsidRDefault="00D802CA" w:rsidP="006A565D">
            <w:pPr>
              <w:numPr>
                <w:ilvl w:val="0"/>
                <w:numId w:val="9"/>
              </w:numPr>
              <w:jc w:val="both"/>
              <w:rPr>
                <w:rFonts w:cs="Arial"/>
                <w:b w:val="0"/>
                <w:szCs w:val="20"/>
                <w:lang w:val="es-MX"/>
              </w:rPr>
            </w:pPr>
            <w:r>
              <w:rPr>
                <w:rFonts w:cs="Arial"/>
                <w:szCs w:val="20"/>
                <w:lang w:val="es-MX"/>
              </w:rPr>
              <w:lastRenderedPageBreak/>
              <w:t>Servir 120 ml para la niña y 250 ml para el niño.</w:t>
            </w:r>
          </w:p>
          <w:p w14:paraId="15B2ECF0" w14:textId="77777777" w:rsidR="00D802CA" w:rsidRPr="00562600" w:rsidRDefault="00D802CA" w:rsidP="006A565D">
            <w:pPr>
              <w:numPr>
                <w:ilvl w:val="0"/>
                <w:numId w:val="9"/>
              </w:num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562600">
              <w:rPr>
                <w:rFonts w:cs="Arial"/>
                <w:szCs w:val="20"/>
                <w:lang w:val="es-MX"/>
              </w:rPr>
              <w:t>Decorar borde del vaso con una mora si se desea.</w:t>
            </w:r>
          </w:p>
          <w:p w14:paraId="6BA39F66" w14:textId="77777777" w:rsidR="00D802CA" w:rsidRPr="00562600" w:rsidRDefault="00D802CA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</w:p>
        </w:tc>
        <w:tc>
          <w:tcPr>
            <w:tcW w:w="2943" w:type="dxa"/>
          </w:tcPr>
          <w:p w14:paraId="7F27085B" w14:textId="55850ACE" w:rsidR="00D802CA" w:rsidRPr="00FE2ADA" w:rsidRDefault="00D802CA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C1007">
              <w:lastRenderedPageBreak/>
              <w:t>Termómetro de líquidos.</w:t>
            </w:r>
          </w:p>
        </w:tc>
        <w:tc>
          <w:tcPr>
            <w:tcW w:w="2943" w:type="dxa"/>
            <w:vMerge w:val="restart"/>
          </w:tcPr>
          <w:p w14:paraId="17789873" w14:textId="2307BFD0" w:rsidR="00D802CA" w:rsidRPr="00D7403B" w:rsidRDefault="00D802CA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D802CA">
              <w:t>- Jugo a 8°C ±2°C.</w:t>
            </w:r>
            <w:r w:rsidRPr="00D802CA">
              <w:br/>
              <w:t>- Niño: 250ml ±10ml.</w:t>
            </w:r>
            <w:r w:rsidRPr="00D802CA">
              <w:br/>
              <w:t>- Niña: 120ml ±5ml.</w:t>
            </w:r>
          </w:p>
        </w:tc>
      </w:tr>
      <w:tr w:rsidR="00D802CA" w14:paraId="1294A13F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192A5D8D" w14:textId="77777777" w:rsidR="00D802CA" w:rsidRPr="00562600" w:rsidRDefault="00D802CA" w:rsidP="00B54CE9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</w:p>
        </w:tc>
        <w:tc>
          <w:tcPr>
            <w:tcW w:w="2943" w:type="dxa"/>
          </w:tcPr>
          <w:p w14:paraId="0953BBF9" w14:textId="09107BDE" w:rsidR="00D802CA" w:rsidRPr="00FE2ADA" w:rsidRDefault="00D802CA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C1007">
              <w:t>Vasos infantiles con pitillo ecológico.</w:t>
            </w:r>
          </w:p>
        </w:tc>
        <w:tc>
          <w:tcPr>
            <w:tcW w:w="2943" w:type="dxa"/>
            <w:vMerge/>
          </w:tcPr>
          <w:p w14:paraId="6C5EF973" w14:textId="77777777" w:rsidR="00D802CA" w:rsidRPr="00D7403B" w:rsidRDefault="00D802CA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22613D" w14:paraId="18604FC8" w14:textId="77777777" w:rsidTr="00C671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  <w:tcBorders>
              <w:bottom w:val="single" w:sz="4" w:space="0" w:color="666666" w:themeColor="text1" w:themeTint="99"/>
            </w:tcBorders>
          </w:tcPr>
          <w:p w14:paraId="247CBDB7" w14:textId="77777777" w:rsidR="0022613D" w:rsidRPr="00562600" w:rsidRDefault="0022613D" w:rsidP="00B54CE9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</w:p>
        </w:tc>
        <w:tc>
          <w:tcPr>
            <w:tcW w:w="2943" w:type="dxa"/>
            <w:tcBorders>
              <w:bottom w:val="single" w:sz="4" w:space="0" w:color="666666" w:themeColor="text1" w:themeTint="99"/>
            </w:tcBorders>
          </w:tcPr>
          <w:p w14:paraId="6086DB16" w14:textId="116192B5" w:rsidR="0022613D" w:rsidRPr="00FE2ADA" w:rsidRDefault="005C1007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C1007">
              <w:t>Decoración: mora fresca en borde (opcional).</w:t>
            </w:r>
          </w:p>
        </w:tc>
        <w:tc>
          <w:tcPr>
            <w:tcW w:w="2943" w:type="dxa"/>
            <w:tcBorders>
              <w:bottom w:val="single" w:sz="4" w:space="0" w:color="666666" w:themeColor="text1" w:themeTint="99"/>
            </w:tcBorders>
          </w:tcPr>
          <w:p w14:paraId="308FD161" w14:textId="588ECEB2" w:rsidR="0022613D" w:rsidRPr="00D7403B" w:rsidRDefault="00D802CA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D802CA">
              <w:t>Decoración aplicada sin tocar el borde interno del vaso.</w:t>
            </w:r>
          </w:p>
        </w:tc>
      </w:tr>
      <w:tr w:rsidR="008B762E" w14:paraId="2C02F1DD" w14:textId="77777777" w:rsidTr="00C671E9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tcBorders>
              <w:bottom w:val="single" w:sz="4" w:space="0" w:color="auto"/>
            </w:tcBorders>
            <w:shd w:val="clear" w:color="auto" w:fill="DAEEF3" w:themeFill="accent5" w:themeFillTint="33"/>
          </w:tcPr>
          <w:p w14:paraId="4E71F16E" w14:textId="7D150860" w:rsidR="008B762E" w:rsidRPr="008B762E" w:rsidRDefault="008B762E" w:rsidP="00B54CE9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8B762E">
              <w:rPr>
                <w:lang w:val="es-ES_tradnl"/>
              </w:rPr>
              <w:t>SPRINT 6: FINALIZACIÓN Y PRESENTACIÓN</w:t>
            </w:r>
          </w:p>
        </w:tc>
        <w:tc>
          <w:tcPr>
            <w:tcW w:w="2943" w:type="dxa"/>
            <w:tcBorders>
              <w:bottom w:val="single" w:sz="4" w:space="0" w:color="auto"/>
            </w:tcBorders>
            <w:shd w:val="clear" w:color="auto" w:fill="DAEEF3" w:themeFill="accent5" w:themeFillTint="33"/>
          </w:tcPr>
          <w:p w14:paraId="0447DF5B" w14:textId="5E01ADE8" w:rsidR="008B762E" w:rsidRPr="008B762E" w:rsidRDefault="008B762E" w:rsidP="00B54C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8B762E">
              <w:rPr>
                <w:b/>
                <w:bCs/>
                <w:lang w:val="es-ES_tradnl"/>
              </w:rPr>
              <w:t>Criterios de listo</w:t>
            </w:r>
          </w:p>
        </w:tc>
        <w:tc>
          <w:tcPr>
            <w:tcW w:w="2943" w:type="dxa"/>
            <w:tcBorders>
              <w:bottom w:val="single" w:sz="4" w:space="0" w:color="auto"/>
            </w:tcBorders>
            <w:shd w:val="clear" w:color="auto" w:fill="DAEEF3" w:themeFill="accent5" w:themeFillTint="33"/>
          </w:tcPr>
          <w:p w14:paraId="54506A18" w14:textId="01799159" w:rsidR="008B762E" w:rsidRPr="008B762E" w:rsidRDefault="008B762E" w:rsidP="00B54CE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lang w:val="es-ES_tradnl"/>
              </w:rPr>
            </w:pPr>
            <w:r w:rsidRPr="008B762E">
              <w:rPr>
                <w:b/>
                <w:bCs/>
                <w:lang w:val="es-ES_tradnl"/>
              </w:rPr>
              <w:t>Criterios de hecho</w:t>
            </w:r>
          </w:p>
        </w:tc>
      </w:tr>
      <w:tr w:rsidR="001B43EF" w14:paraId="7FF20CE7" w14:textId="77777777" w:rsidTr="00C671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  <w:tcBorders>
              <w:top w:val="single" w:sz="4" w:space="0" w:color="auto"/>
            </w:tcBorders>
          </w:tcPr>
          <w:p w14:paraId="11E5372A" w14:textId="4FAC3641" w:rsidR="001B43EF" w:rsidRPr="00562600" w:rsidRDefault="001B43EF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  <w:r>
              <w:rPr>
                <w:rFonts w:cs="Arial"/>
                <w:szCs w:val="20"/>
              </w:rPr>
              <w:t>Montar la mesa con un m</w:t>
            </w:r>
            <w:r w:rsidRPr="001D2A0C">
              <w:rPr>
                <w:rFonts w:cs="Arial"/>
                <w:szCs w:val="20"/>
              </w:rPr>
              <w:t>antel limpio, preferiblemente blanco o neutro.</w:t>
            </w:r>
          </w:p>
        </w:tc>
        <w:tc>
          <w:tcPr>
            <w:tcW w:w="2943" w:type="dxa"/>
            <w:tcBorders>
              <w:top w:val="single" w:sz="4" w:space="0" w:color="auto"/>
            </w:tcBorders>
          </w:tcPr>
          <w:p w14:paraId="2181F8C3" w14:textId="15F3CE19" w:rsidR="001B43EF" w:rsidRPr="00FE2ADA" w:rsidRDefault="001B43EF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B43EF">
              <w:t>Mantel limpio, planchado y sin arrugas.</w:t>
            </w:r>
          </w:p>
        </w:tc>
        <w:tc>
          <w:tcPr>
            <w:tcW w:w="2943" w:type="dxa"/>
            <w:tcBorders>
              <w:top w:val="single" w:sz="4" w:space="0" w:color="auto"/>
            </w:tcBorders>
          </w:tcPr>
          <w:p w14:paraId="123114A7" w14:textId="518909A4" w:rsidR="001B43EF" w:rsidRPr="00D7403B" w:rsidRDefault="00E02421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E02421">
              <w:t>Mantel colocado simétricamente, centrado en la mesa.</w:t>
            </w:r>
          </w:p>
        </w:tc>
      </w:tr>
      <w:tr w:rsidR="001B43EF" w14:paraId="7C729F51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2D32131D" w14:textId="77777777" w:rsidR="001B43EF" w:rsidRDefault="001B43EF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7513F9E7" w14:textId="674AA1D5" w:rsidR="001B43EF" w:rsidRPr="00FE2ADA" w:rsidRDefault="001B43EF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B43EF">
              <w:t>Tamaño adecuado para cubrir toda la superficie de la mesa.</w:t>
            </w:r>
          </w:p>
        </w:tc>
        <w:tc>
          <w:tcPr>
            <w:tcW w:w="2943" w:type="dxa"/>
          </w:tcPr>
          <w:p w14:paraId="1A66FFDE" w14:textId="078DF599" w:rsidR="001B43EF" w:rsidRPr="00D7403B" w:rsidRDefault="00E02421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E02421">
              <w:t> Sin pliegues desiguales o esquinas desalineadas.</w:t>
            </w:r>
          </w:p>
        </w:tc>
      </w:tr>
      <w:tr w:rsidR="001B43EF" w14:paraId="3EDF1C86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44B49745" w14:textId="77777777" w:rsidR="001B43EF" w:rsidRDefault="001B43EF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5F1C1C03" w14:textId="2E9D23A6" w:rsidR="001B43EF" w:rsidRPr="00FE2ADA" w:rsidRDefault="001B43EF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B43EF">
              <w:t>Color blanco o tono neutro (beige, gris claro).</w:t>
            </w:r>
          </w:p>
        </w:tc>
        <w:tc>
          <w:tcPr>
            <w:tcW w:w="2943" w:type="dxa"/>
          </w:tcPr>
          <w:p w14:paraId="546B9926" w14:textId="3C3EE4BE" w:rsidR="001B43EF" w:rsidRPr="00D7403B" w:rsidRDefault="00E02421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E02421">
              <w:t>Comprobación visual y táctil de limpieza.</w:t>
            </w:r>
          </w:p>
        </w:tc>
      </w:tr>
      <w:tr w:rsidR="001B43EF" w14:paraId="057A51F0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7B1F529" w14:textId="77777777" w:rsidR="001B43EF" w:rsidRDefault="001B43EF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31171C35" w14:textId="66E94D7E" w:rsidR="001B43EF" w:rsidRPr="00FE2ADA" w:rsidRDefault="001B43EF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B43EF">
              <w:t>Superficie de la mesa libre de polvo o residuos.</w:t>
            </w:r>
          </w:p>
        </w:tc>
        <w:tc>
          <w:tcPr>
            <w:tcW w:w="2943" w:type="dxa"/>
          </w:tcPr>
          <w:p w14:paraId="5EA1EFD3" w14:textId="77777777" w:rsidR="001B43EF" w:rsidRPr="00D7403B" w:rsidRDefault="001B43EF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</w:p>
        </w:tc>
      </w:tr>
      <w:tr w:rsidR="00F56BB7" w14:paraId="3E8B927E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5C733E63" w14:textId="0B7FB714" w:rsidR="00F56BB7" w:rsidRDefault="00F56BB7" w:rsidP="006A565D">
            <w:pPr>
              <w:jc w:val="both"/>
              <w:rPr>
                <w:rFonts w:cs="Arial"/>
                <w:b w:val="0"/>
                <w:szCs w:val="20"/>
              </w:rPr>
            </w:pPr>
            <w:r>
              <w:rPr>
                <w:rFonts w:cs="Arial"/>
                <w:szCs w:val="20"/>
              </w:rPr>
              <w:t>Colocar s</w:t>
            </w:r>
            <w:r w:rsidRPr="008C3110">
              <w:rPr>
                <w:rFonts w:cs="Arial"/>
                <w:szCs w:val="20"/>
              </w:rPr>
              <w:t>ervilletas individuales dobladas (en forma de triángulo o cilindro).</w:t>
            </w:r>
          </w:p>
        </w:tc>
        <w:tc>
          <w:tcPr>
            <w:tcW w:w="2943" w:type="dxa"/>
          </w:tcPr>
          <w:p w14:paraId="4C2D3534" w14:textId="2283E212" w:rsidR="00F56BB7" w:rsidRPr="00FE2ADA" w:rsidRDefault="00F56BB7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02421">
              <w:t>Servilletas de tela o papel, limpias y sin manchas.</w:t>
            </w:r>
          </w:p>
        </w:tc>
        <w:tc>
          <w:tcPr>
            <w:tcW w:w="2943" w:type="dxa"/>
          </w:tcPr>
          <w:p w14:paraId="7D5EF28A" w14:textId="6A341867" w:rsidR="00F56BB7" w:rsidRPr="00D7403B" w:rsidRDefault="00F56BB7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D43F96">
              <w:t>Servilletas colocadas a la izquierda del plato o sobre él.</w:t>
            </w:r>
          </w:p>
        </w:tc>
      </w:tr>
      <w:tr w:rsidR="00F56BB7" w14:paraId="2BBBEA41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77632D3D" w14:textId="77777777" w:rsidR="00F56BB7" w:rsidRDefault="00F56BB7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32CB62FD" w14:textId="325A886A" w:rsidR="00F56BB7" w:rsidRPr="00FE2ADA" w:rsidRDefault="00F56BB7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02421">
              <w:t>Conocimiento del método de doblado (triángulo o cilindro).</w:t>
            </w:r>
          </w:p>
        </w:tc>
        <w:tc>
          <w:tcPr>
            <w:tcW w:w="2943" w:type="dxa"/>
          </w:tcPr>
          <w:p w14:paraId="3FA1580E" w14:textId="5A8EE356" w:rsidR="00F56BB7" w:rsidRPr="00D7403B" w:rsidRDefault="00F56BB7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D43F96">
              <w:t>Forma uniforme en todas (ej</w:t>
            </w:r>
            <w:r>
              <w:t>emplo</w:t>
            </w:r>
            <w:r w:rsidRPr="00D43F96">
              <w:t>: todas en triángulo).</w:t>
            </w:r>
          </w:p>
        </w:tc>
      </w:tr>
      <w:tr w:rsidR="00F56BB7" w14:paraId="640DFB4E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C1CFBC3" w14:textId="77777777" w:rsidR="00F56BB7" w:rsidRDefault="00F56BB7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2EF34D5E" w14:textId="161478B8" w:rsidR="00F56BB7" w:rsidRPr="00FE2ADA" w:rsidRDefault="00F56BB7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02421">
              <w:t>Número de servilletas igual al número de comensales.</w:t>
            </w:r>
          </w:p>
        </w:tc>
        <w:tc>
          <w:tcPr>
            <w:tcW w:w="2943" w:type="dxa"/>
          </w:tcPr>
          <w:p w14:paraId="46EBEDC8" w14:textId="130096C4" w:rsidR="00F56BB7" w:rsidRPr="00D7403B" w:rsidRDefault="00F56BB7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D43F96">
              <w:t>Bordes alineados y sin desgarros.</w:t>
            </w:r>
          </w:p>
        </w:tc>
      </w:tr>
      <w:tr w:rsidR="00D80981" w14:paraId="4B05CB34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38515F62" w14:textId="77777777" w:rsidR="00D80981" w:rsidRPr="00E849E9" w:rsidRDefault="00D80981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E849E9">
              <w:rPr>
                <w:rFonts w:cs="Arial"/>
                <w:szCs w:val="20"/>
                <w:lang w:val="es-MX"/>
              </w:rPr>
              <w:t>Organizar disposición del cubierto:</w:t>
            </w:r>
          </w:p>
          <w:p w14:paraId="7A9A0001" w14:textId="77777777" w:rsidR="00D80981" w:rsidRDefault="00D80981" w:rsidP="006A565D">
            <w:pPr>
              <w:numPr>
                <w:ilvl w:val="0"/>
                <w:numId w:val="10"/>
              </w:num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E849E9">
              <w:rPr>
                <w:rFonts w:cs="Arial"/>
                <w:szCs w:val="20"/>
                <w:lang w:val="es-MX"/>
              </w:rPr>
              <w:t>Tenedor a la izquierda del plato.</w:t>
            </w:r>
          </w:p>
          <w:p w14:paraId="2063994A" w14:textId="2B4469C2" w:rsidR="00D80981" w:rsidRPr="00F56BB7" w:rsidRDefault="00D80981" w:rsidP="006A565D">
            <w:pPr>
              <w:numPr>
                <w:ilvl w:val="0"/>
                <w:numId w:val="10"/>
              </w:num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F56BB7">
              <w:rPr>
                <w:rFonts w:cs="Arial"/>
                <w:szCs w:val="20"/>
                <w:lang w:val="es-MX"/>
              </w:rPr>
              <w:t>Cuchillo a la derecha con el filo hacia adentro.</w:t>
            </w:r>
          </w:p>
        </w:tc>
        <w:tc>
          <w:tcPr>
            <w:tcW w:w="2943" w:type="dxa"/>
          </w:tcPr>
          <w:p w14:paraId="27FC7F81" w14:textId="2108C90E" w:rsidR="00D80981" w:rsidRPr="00FE2ADA" w:rsidRDefault="00F0414E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0414E">
              <w:t>Tenedores limpios, secos y sin residuos.</w:t>
            </w:r>
          </w:p>
        </w:tc>
        <w:tc>
          <w:tcPr>
            <w:tcW w:w="2943" w:type="dxa"/>
          </w:tcPr>
          <w:p w14:paraId="1CB4469E" w14:textId="11732A29" w:rsidR="00D80981" w:rsidRPr="00D7403B" w:rsidRDefault="00F0414E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0414E">
              <w:t>Todos los tenedores en posición idéntica.</w:t>
            </w:r>
          </w:p>
        </w:tc>
      </w:tr>
      <w:tr w:rsidR="00D80981" w14:paraId="536090BD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1BB0E7E2" w14:textId="77777777" w:rsidR="00D80981" w:rsidRPr="00E849E9" w:rsidRDefault="00D80981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</w:p>
        </w:tc>
        <w:tc>
          <w:tcPr>
            <w:tcW w:w="2943" w:type="dxa"/>
          </w:tcPr>
          <w:p w14:paraId="6CBC8A83" w14:textId="18D808AC" w:rsidR="00D80981" w:rsidRPr="00FE2ADA" w:rsidRDefault="00F0414E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0414E">
              <w:t>Posición: 2 cm a la izquierda del plato, alineados con el borde de la mesa.</w:t>
            </w:r>
          </w:p>
        </w:tc>
        <w:tc>
          <w:tcPr>
            <w:tcW w:w="2943" w:type="dxa"/>
          </w:tcPr>
          <w:p w14:paraId="181AB363" w14:textId="40350FA2" w:rsidR="00D80981" w:rsidRPr="00D7403B" w:rsidRDefault="00F0414E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F0414E">
              <w:t>Mangos orientados hacia el comensal.</w:t>
            </w:r>
          </w:p>
        </w:tc>
      </w:tr>
      <w:tr w:rsidR="00D80981" w14:paraId="20F6C723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249293A" w14:textId="77777777" w:rsidR="00D80981" w:rsidRPr="00E849E9" w:rsidRDefault="00D80981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</w:p>
        </w:tc>
        <w:tc>
          <w:tcPr>
            <w:tcW w:w="2943" w:type="dxa"/>
          </w:tcPr>
          <w:p w14:paraId="3BBF614D" w14:textId="07FA9AD1" w:rsidR="00D80981" w:rsidRPr="00FE2ADA" w:rsidRDefault="00F0414E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0414E">
              <w:t>Cuchillos limpios y afilados (sin oxidación).</w:t>
            </w:r>
          </w:p>
        </w:tc>
        <w:tc>
          <w:tcPr>
            <w:tcW w:w="2943" w:type="dxa"/>
          </w:tcPr>
          <w:p w14:paraId="38048889" w14:textId="12BF2567" w:rsidR="00D80981" w:rsidRPr="00D7403B" w:rsidRDefault="00F0414E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F0414E">
              <w:t>Filo del cuchillo hacia adentro (no hacia otros cubiertos).</w:t>
            </w:r>
          </w:p>
        </w:tc>
      </w:tr>
      <w:tr w:rsidR="00D80981" w14:paraId="032FD577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7EB40903" w14:textId="77777777" w:rsidR="00D80981" w:rsidRPr="00E849E9" w:rsidRDefault="00D80981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</w:p>
        </w:tc>
        <w:tc>
          <w:tcPr>
            <w:tcW w:w="2943" w:type="dxa"/>
          </w:tcPr>
          <w:p w14:paraId="5BCAB512" w14:textId="4DBE2CD5" w:rsidR="00D80981" w:rsidRPr="00FE2ADA" w:rsidRDefault="00F0414E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0414E">
              <w:t>Posición: 2 cm a la derecha del plato, filo hacia el plato.</w:t>
            </w:r>
          </w:p>
        </w:tc>
        <w:tc>
          <w:tcPr>
            <w:tcW w:w="2943" w:type="dxa"/>
          </w:tcPr>
          <w:p w14:paraId="0A914C7C" w14:textId="14470638" w:rsidR="00D80981" w:rsidRPr="00D7403B" w:rsidRDefault="00B56DC0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B56DC0">
              <w:t>Alineación perfecta con el tenedor.</w:t>
            </w:r>
          </w:p>
        </w:tc>
      </w:tr>
      <w:tr w:rsidR="00B56DC0" w14:paraId="198FBB6A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3E412C8D" w14:textId="3A15892E" w:rsidR="00B56DC0" w:rsidRPr="00E849E9" w:rsidRDefault="00B56DC0" w:rsidP="006A565D">
            <w:pPr>
              <w:jc w:val="both"/>
              <w:rPr>
                <w:rFonts w:cs="Arial"/>
                <w:b w:val="0"/>
                <w:szCs w:val="20"/>
                <w:lang w:val="es-MX"/>
              </w:rPr>
            </w:pPr>
            <w:r w:rsidRPr="00216414">
              <w:rPr>
                <w:rFonts w:cs="Arial"/>
                <w:szCs w:val="20"/>
              </w:rPr>
              <w:t>Colocar vasos/copas alineadas al frente derecho del plato</w:t>
            </w:r>
            <w:r>
              <w:rPr>
                <w:rFonts w:cs="Arial"/>
                <w:szCs w:val="20"/>
              </w:rPr>
              <w:t>, p</w:t>
            </w:r>
            <w:r w:rsidRPr="00216414">
              <w:rPr>
                <w:rFonts w:cs="Arial"/>
                <w:szCs w:val="20"/>
              </w:rPr>
              <w:t>ara niños pequeños: incluir babero o servilleta extra si es necesario.</w:t>
            </w:r>
          </w:p>
        </w:tc>
        <w:tc>
          <w:tcPr>
            <w:tcW w:w="2943" w:type="dxa"/>
          </w:tcPr>
          <w:p w14:paraId="6556E334" w14:textId="76168EDF" w:rsidR="00B56DC0" w:rsidRPr="00FE2ADA" w:rsidRDefault="00B56DC0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56DC0">
              <w:t>Vasos/</w:t>
            </w:r>
            <w:r w:rsidR="008E2251" w:rsidRPr="00B56DC0">
              <w:t>copas limpias</w:t>
            </w:r>
            <w:r w:rsidRPr="00B56DC0">
              <w:t xml:space="preserve"> y sin huellas.</w:t>
            </w:r>
          </w:p>
        </w:tc>
        <w:tc>
          <w:tcPr>
            <w:tcW w:w="2943" w:type="dxa"/>
          </w:tcPr>
          <w:p w14:paraId="515734C1" w14:textId="6B35C079" w:rsidR="00B56DC0" w:rsidRPr="00D7403B" w:rsidRDefault="00816E87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816E87">
              <w:t>Vasos alineados entre sí, sin desviaciones.</w:t>
            </w:r>
          </w:p>
        </w:tc>
      </w:tr>
      <w:tr w:rsidR="00B56DC0" w14:paraId="50B4D1D6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58177CD1" w14:textId="77777777" w:rsidR="00B56DC0" w:rsidRPr="00216414" w:rsidRDefault="00B56DC0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181C4DA6" w14:textId="6A8EEDF3" w:rsidR="00B56DC0" w:rsidRPr="00FE2ADA" w:rsidRDefault="00B56DC0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56DC0">
              <w:t>Posición: 5 cm arriba del cuchillo, en línea recta.</w:t>
            </w:r>
          </w:p>
        </w:tc>
        <w:tc>
          <w:tcPr>
            <w:tcW w:w="2943" w:type="dxa"/>
          </w:tcPr>
          <w:p w14:paraId="10DB861D" w14:textId="49F1D999" w:rsidR="00B56DC0" w:rsidRPr="00D7403B" w:rsidRDefault="00816E87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816E87">
              <w:t>Baberos colocados en sillas de niños o sobre la mesa (doblados).</w:t>
            </w:r>
          </w:p>
        </w:tc>
      </w:tr>
      <w:tr w:rsidR="00B56DC0" w14:paraId="41BEE8E2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2653E46" w14:textId="77777777" w:rsidR="00B56DC0" w:rsidRPr="00216414" w:rsidRDefault="00B56DC0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7112CE5B" w14:textId="72C30A20" w:rsidR="00B56DC0" w:rsidRPr="00FE2ADA" w:rsidRDefault="00B56DC0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56DC0">
              <w:t>Baberos de tela o servilletas extras disponibles para niños.</w:t>
            </w:r>
          </w:p>
        </w:tc>
        <w:tc>
          <w:tcPr>
            <w:tcW w:w="2943" w:type="dxa"/>
          </w:tcPr>
          <w:p w14:paraId="79836B79" w14:textId="6F385E4C" w:rsidR="00B56DC0" w:rsidRPr="00D7403B" w:rsidRDefault="00816E87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816E87">
              <w:t>Servilletas extras accesibles (ej</w:t>
            </w:r>
            <w:r>
              <w:t>emplo</w:t>
            </w:r>
            <w:r w:rsidRPr="00816E87">
              <w:t>: debajo del plato infantil).</w:t>
            </w:r>
          </w:p>
        </w:tc>
      </w:tr>
      <w:tr w:rsidR="00E24F61" w14:paraId="757217A9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65166118" w14:textId="35029BCA" w:rsidR="00E24F61" w:rsidRPr="00216414" w:rsidRDefault="00E24F61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657434">
              <w:rPr>
                <w:rFonts w:cs="Arial"/>
                <w:szCs w:val="20"/>
              </w:rPr>
              <w:t>Limpiar pequeñas manchas de salsa en los bordes del plato con servilleta limpia.</w:t>
            </w:r>
          </w:p>
        </w:tc>
        <w:tc>
          <w:tcPr>
            <w:tcW w:w="2943" w:type="dxa"/>
          </w:tcPr>
          <w:p w14:paraId="2697C524" w14:textId="0BDAC602" w:rsidR="00E24F61" w:rsidRPr="00FE2ADA" w:rsidRDefault="00E24F61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24F61">
              <w:t>Servilletas limpias y húmedas (si es necesario).</w:t>
            </w:r>
          </w:p>
        </w:tc>
        <w:tc>
          <w:tcPr>
            <w:tcW w:w="2943" w:type="dxa"/>
          </w:tcPr>
          <w:p w14:paraId="2772AD61" w14:textId="1D3A96E8" w:rsidR="00E24F61" w:rsidRPr="00D7403B" w:rsidRDefault="00E24F61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E24F61">
              <w:t>Platos sin residuos en bordes o superficies.</w:t>
            </w:r>
          </w:p>
        </w:tc>
      </w:tr>
      <w:tr w:rsidR="00E24F61" w14:paraId="2E94BA90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6E45E92" w14:textId="77777777" w:rsidR="00E24F61" w:rsidRPr="00657434" w:rsidRDefault="00E24F61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  <w:vMerge w:val="restart"/>
          </w:tcPr>
          <w:p w14:paraId="720CD8A2" w14:textId="5C2A669D" w:rsidR="00E24F61" w:rsidRPr="00FE2ADA" w:rsidRDefault="00E24F61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24F61">
              <w:t> Inspección visual de platos antes de servir.</w:t>
            </w:r>
          </w:p>
        </w:tc>
        <w:tc>
          <w:tcPr>
            <w:tcW w:w="2943" w:type="dxa"/>
          </w:tcPr>
          <w:p w14:paraId="71DFB7A2" w14:textId="3C6A755E" w:rsidR="00E24F61" w:rsidRPr="00D7403B" w:rsidRDefault="00E24F61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E24F61">
              <w:t>Uso de servilleta blanca para no dejar pelusas.</w:t>
            </w:r>
          </w:p>
        </w:tc>
      </w:tr>
      <w:tr w:rsidR="00E24F61" w14:paraId="3EDB9514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EF011B4" w14:textId="77777777" w:rsidR="00E24F61" w:rsidRPr="00657434" w:rsidRDefault="00E24F61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  <w:vMerge/>
          </w:tcPr>
          <w:p w14:paraId="0AE40E9F" w14:textId="77777777" w:rsidR="00E24F61" w:rsidRPr="00FE2ADA" w:rsidRDefault="00E24F61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43" w:type="dxa"/>
          </w:tcPr>
          <w:p w14:paraId="6A119059" w14:textId="1D8706F7" w:rsidR="00E24F61" w:rsidRPr="00D7403B" w:rsidRDefault="00E24F61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E24F61">
              <w:t>Secado inmediato para evitar marcas de agua.</w:t>
            </w:r>
          </w:p>
        </w:tc>
      </w:tr>
      <w:tr w:rsidR="00E24F61" w14:paraId="3C2E0B34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73B13EFD" w14:textId="4D70A53A" w:rsidR="00E24F61" w:rsidRPr="00657434" w:rsidRDefault="00E24F61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657434">
              <w:rPr>
                <w:rFonts w:cs="Arial"/>
                <w:szCs w:val="20"/>
              </w:rPr>
              <w:t>Llevar cada plato con cuidado, primero los de los niños para evitar que se impacienten.</w:t>
            </w:r>
          </w:p>
        </w:tc>
        <w:tc>
          <w:tcPr>
            <w:tcW w:w="2943" w:type="dxa"/>
          </w:tcPr>
          <w:p w14:paraId="71CA5B21" w14:textId="342C8BA4" w:rsidR="00E24F61" w:rsidRPr="00FE2ADA" w:rsidRDefault="00E24F61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24F61">
              <w:t>Platos infantiles preparados y estables (no sobrecargados).</w:t>
            </w:r>
          </w:p>
        </w:tc>
        <w:tc>
          <w:tcPr>
            <w:tcW w:w="2943" w:type="dxa"/>
          </w:tcPr>
          <w:p w14:paraId="7B16FE7D" w14:textId="2C4372A4" w:rsidR="00E24F61" w:rsidRPr="00D7403B" w:rsidRDefault="00DB470B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DB470B">
              <w:t>Platos infantiles servidos en menos de 2 minutos tras salir de la cocina.</w:t>
            </w:r>
          </w:p>
        </w:tc>
      </w:tr>
      <w:tr w:rsidR="00E24F61" w14:paraId="5431726E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6D7EFEC7" w14:textId="77777777" w:rsidR="00E24F61" w:rsidRPr="00657434" w:rsidRDefault="00E24F61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3C011BF1" w14:textId="2E537D1E" w:rsidR="00E24F61" w:rsidRPr="00FE2ADA" w:rsidRDefault="00DB470B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B470B">
              <w:t>Ruta definida desde la cocina a la mesa.</w:t>
            </w:r>
          </w:p>
        </w:tc>
        <w:tc>
          <w:tcPr>
            <w:tcW w:w="2943" w:type="dxa"/>
          </w:tcPr>
          <w:p w14:paraId="1199CBF0" w14:textId="403845A7" w:rsidR="00E24F61" w:rsidRPr="00D7403B" w:rsidRDefault="00DB470B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DB470B">
              <w:t>Sin salpicaduras durante el transporte.</w:t>
            </w:r>
          </w:p>
        </w:tc>
      </w:tr>
      <w:tr w:rsidR="00E24F61" w14:paraId="54165826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7EB0422" w14:textId="77777777" w:rsidR="00E24F61" w:rsidRPr="00657434" w:rsidRDefault="00E24F61" w:rsidP="006A565D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4E0A5482" w14:textId="5656965E" w:rsidR="00E24F61" w:rsidRPr="00FE2ADA" w:rsidRDefault="00DB470B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B470B">
              <w:t>Priorizar seguridad (evitar derrames al caminar).</w:t>
            </w:r>
          </w:p>
        </w:tc>
        <w:tc>
          <w:tcPr>
            <w:tcW w:w="2943" w:type="dxa"/>
          </w:tcPr>
          <w:p w14:paraId="7D58D5FD" w14:textId="598F714B" w:rsidR="00E24F61" w:rsidRPr="00D7403B" w:rsidRDefault="00DB470B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DB470B">
              <w:t>Ubicación correcta (cada plato frente al comensal correspondiente).</w:t>
            </w:r>
          </w:p>
        </w:tc>
      </w:tr>
      <w:tr w:rsidR="00DB470B" w14:paraId="2B0EAA94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 w:val="restart"/>
          </w:tcPr>
          <w:p w14:paraId="0C9DEA9F" w14:textId="6CB2BBF7" w:rsidR="00DB470B" w:rsidRPr="00657434" w:rsidRDefault="00DB470B" w:rsidP="006A565D">
            <w:pPr>
              <w:jc w:val="both"/>
              <w:rPr>
                <w:rFonts w:cs="Arial"/>
                <w:b w:val="0"/>
                <w:szCs w:val="20"/>
              </w:rPr>
            </w:pPr>
            <w:r w:rsidRPr="00657434">
              <w:rPr>
                <w:rFonts w:cs="Arial"/>
                <w:szCs w:val="20"/>
              </w:rPr>
              <w:lastRenderedPageBreak/>
              <w:t>Servir a los adultos al final, entregando también sus copas de vino.</w:t>
            </w:r>
          </w:p>
        </w:tc>
        <w:tc>
          <w:tcPr>
            <w:tcW w:w="2943" w:type="dxa"/>
          </w:tcPr>
          <w:p w14:paraId="213E8126" w14:textId="2DA86839" w:rsidR="00DB470B" w:rsidRPr="00FE2ADA" w:rsidRDefault="00DB470B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B470B">
              <w:t>Copas de vino limpias y secas.</w:t>
            </w:r>
          </w:p>
        </w:tc>
        <w:tc>
          <w:tcPr>
            <w:tcW w:w="2943" w:type="dxa"/>
          </w:tcPr>
          <w:p w14:paraId="75ED48CC" w14:textId="6A52B410" w:rsidR="00DB470B" w:rsidRPr="00D7403B" w:rsidRDefault="00AC271D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AC271D">
              <w:t>Copas colocadas al frente derecho del plato, sin tocar el cuchillo.</w:t>
            </w:r>
          </w:p>
        </w:tc>
      </w:tr>
      <w:tr w:rsidR="00DB470B" w14:paraId="781DE148" w14:textId="77777777" w:rsidTr="007B429B">
        <w:trPr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1452A640" w14:textId="77777777" w:rsidR="00DB470B" w:rsidRPr="00657434" w:rsidRDefault="00DB470B" w:rsidP="00B46169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41C0AD08" w14:textId="251D788C" w:rsidR="00DB470B" w:rsidRPr="00FE2ADA" w:rsidRDefault="00AC271D" w:rsidP="00B4616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C271D">
              <w:t>Vino a temperatura ideal (15–18°C).</w:t>
            </w:r>
          </w:p>
        </w:tc>
        <w:tc>
          <w:tcPr>
            <w:tcW w:w="2943" w:type="dxa"/>
          </w:tcPr>
          <w:p w14:paraId="17BAE633" w14:textId="4DF904D7" w:rsidR="00DB470B" w:rsidRPr="00D7403B" w:rsidRDefault="00AC271D" w:rsidP="00B46169">
            <w:pPr>
              <w:keepNext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S_tradnl"/>
              </w:rPr>
            </w:pPr>
            <w:r w:rsidRPr="00AC271D">
              <w:t>Vino servido después de emplatar, sin salpicaduras.</w:t>
            </w:r>
          </w:p>
        </w:tc>
      </w:tr>
      <w:tr w:rsidR="00DB470B" w14:paraId="04ED021C" w14:textId="77777777" w:rsidTr="007B42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2" w:type="dxa"/>
            <w:vMerge/>
          </w:tcPr>
          <w:p w14:paraId="3BE4013E" w14:textId="77777777" w:rsidR="00DB470B" w:rsidRPr="00657434" w:rsidRDefault="00DB470B" w:rsidP="00B46169">
            <w:pPr>
              <w:jc w:val="both"/>
              <w:rPr>
                <w:rFonts w:cs="Arial"/>
                <w:b w:val="0"/>
                <w:szCs w:val="20"/>
              </w:rPr>
            </w:pPr>
          </w:p>
        </w:tc>
        <w:tc>
          <w:tcPr>
            <w:tcW w:w="2943" w:type="dxa"/>
          </w:tcPr>
          <w:p w14:paraId="3510779F" w14:textId="54FD251E" w:rsidR="00DB470B" w:rsidRPr="00FE2ADA" w:rsidRDefault="00AC271D" w:rsidP="00B4616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C271D">
              <w:t>Adultos sentados y listos para recibir su plato.</w:t>
            </w:r>
          </w:p>
        </w:tc>
        <w:tc>
          <w:tcPr>
            <w:tcW w:w="2943" w:type="dxa"/>
          </w:tcPr>
          <w:p w14:paraId="53C9EF45" w14:textId="74DBC976" w:rsidR="00DB470B" w:rsidRPr="00D7403B" w:rsidRDefault="00AC271D" w:rsidP="00B46169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S_tradnl"/>
              </w:rPr>
            </w:pPr>
            <w:r w:rsidRPr="00AC271D">
              <w:t>Confirmación verbal de los adultos antes de retirarse.</w:t>
            </w:r>
          </w:p>
        </w:tc>
      </w:tr>
    </w:tbl>
    <w:p w14:paraId="77CE14B7" w14:textId="02010BB6" w:rsidR="0043243C" w:rsidRDefault="00E91496" w:rsidP="007E3266">
      <w:pPr>
        <w:pStyle w:val="Descripcin"/>
      </w:pPr>
      <w:bookmarkStart w:id="56" w:name="_Toc194849603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82375D">
        <w:rPr>
          <w:noProof/>
        </w:rPr>
        <w:t>17</w:t>
      </w:r>
      <w:r>
        <w:fldChar w:fldCharType="end"/>
      </w:r>
      <w:r>
        <w:t xml:space="preserve"> Criterios de listo y hecho.</w:t>
      </w:r>
      <w:bookmarkEnd w:id="56"/>
    </w:p>
    <w:p w14:paraId="0A2CD664" w14:textId="244B77F7" w:rsidR="00DD7328" w:rsidRPr="00DD7328" w:rsidRDefault="00DD7328" w:rsidP="00910D6A">
      <w:pPr>
        <w:pStyle w:val="Ttulo1"/>
        <w:numPr>
          <w:ilvl w:val="0"/>
          <w:numId w:val="2"/>
        </w:numPr>
      </w:pPr>
      <w:bookmarkStart w:id="57" w:name="_Toc195270565"/>
      <w:r>
        <w:t>Discusión</w:t>
      </w:r>
      <w:bookmarkEnd w:id="57"/>
    </w:p>
    <w:p w14:paraId="7F051E6A" w14:textId="2CED8E2B" w:rsidR="00E14250" w:rsidRPr="00E14250" w:rsidRDefault="0068301B" w:rsidP="00B54CE9">
      <w:pPr>
        <w:jc w:val="both"/>
        <w:rPr>
          <w:lang w:val="es-ES_tradnl"/>
        </w:rPr>
      </w:pPr>
      <w:r>
        <w:rPr>
          <w:lang w:val="es-ES_tradnl"/>
        </w:rPr>
        <w:t xml:space="preserve"> </w:t>
      </w:r>
    </w:p>
    <w:p w14:paraId="79171067" w14:textId="22EE4390" w:rsidR="00F7017A" w:rsidRDefault="00F7017A" w:rsidP="00F7017A">
      <w:pPr>
        <w:jc w:val="both"/>
      </w:pPr>
      <w:r w:rsidRPr="00F7017A">
        <w:t xml:space="preserve">Este proyecto representó un ejercicio práctico en la aplicación del marco de trabajo ágil Scrum </w:t>
      </w:r>
      <w:r w:rsidR="00F150AC">
        <w:t>en un contexto diferente</w:t>
      </w:r>
      <w:r w:rsidRPr="00F7017A">
        <w:t xml:space="preserve"> al desarrollo de software, como lo es la preparación de una receta </w:t>
      </w:r>
      <w:r w:rsidR="00170476">
        <w:t xml:space="preserve">de cocina, </w:t>
      </w:r>
      <w:r w:rsidRPr="00F7017A">
        <w:t xml:space="preserve">específicamente, Pasta </w:t>
      </w:r>
      <w:proofErr w:type="spellStart"/>
      <w:r w:rsidRPr="00F7017A">
        <w:t>Penne</w:t>
      </w:r>
      <w:proofErr w:type="spellEnd"/>
      <w:r w:rsidRPr="00F7017A">
        <w:t xml:space="preserve"> Alla </w:t>
      </w:r>
      <w:proofErr w:type="spellStart"/>
      <w:r w:rsidRPr="00F7017A">
        <w:t>Bolognese</w:t>
      </w:r>
      <w:proofErr w:type="spellEnd"/>
      <w:r w:rsidRPr="00F7017A">
        <w:t xml:space="preserve">, buscando con ello evaluar la viabilidad y efectividad de esta metodología para gestionar un proceso que combina creatividad, técnica y </w:t>
      </w:r>
      <w:r w:rsidR="00E33B5A">
        <w:t>la versatilidad</w:t>
      </w:r>
      <w:r w:rsidR="00B23948">
        <w:t xml:space="preserve">, </w:t>
      </w:r>
      <w:r w:rsidRPr="00F7017A">
        <w:t xml:space="preserve">la introducción de Scrum implicó </w:t>
      </w:r>
      <w:r w:rsidR="00213216">
        <w:t>incorporar</w:t>
      </w:r>
      <w:r w:rsidRPr="00F7017A">
        <w:t xml:space="preserve"> una estructura formal de gestión de proyectos sobre una actividad tradicionalmente más fluida o intuitiva, explorando así la </w:t>
      </w:r>
      <w:r w:rsidR="00633FE6">
        <w:t xml:space="preserve">coordinación </w:t>
      </w:r>
      <w:r w:rsidRPr="00F7017A">
        <w:t>y tensiones resultantes</w:t>
      </w:r>
      <w:r w:rsidR="00A51900">
        <w:t xml:space="preserve">, </w:t>
      </w:r>
      <w:r w:rsidRPr="00F7017A">
        <w:t xml:space="preserve">la estructura Scrum se manifestó claramente en la asignación de roles, la </w:t>
      </w:r>
      <w:r w:rsidR="00740284">
        <w:t xml:space="preserve">detallada </w:t>
      </w:r>
      <w:r w:rsidRPr="00F7017A">
        <w:t xml:space="preserve">descomposición de la receta en un </w:t>
      </w:r>
      <w:proofErr w:type="spellStart"/>
      <w:r w:rsidRPr="00F7017A">
        <w:t>Product</w:t>
      </w:r>
      <w:proofErr w:type="spellEnd"/>
      <w:r w:rsidRPr="00F7017A">
        <w:t xml:space="preserve"> Backlog detallado y la organización del trabajo en </w:t>
      </w:r>
      <w:proofErr w:type="spellStart"/>
      <w:r w:rsidRPr="00F7017A">
        <w:t>Sprints</w:t>
      </w:r>
      <w:proofErr w:type="spellEnd"/>
      <w:r w:rsidRPr="00F7017A">
        <w:t xml:space="preserve"> definidos</w:t>
      </w:r>
      <w:r w:rsidR="00A51900">
        <w:t xml:space="preserve">, por lo que esta </w:t>
      </w:r>
      <w:r w:rsidRPr="00F7017A">
        <w:t xml:space="preserve">formalización aportó un nivel de planificación y seguimiento </w:t>
      </w:r>
      <w:r w:rsidR="005B764D">
        <w:t>detallado</w:t>
      </w:r>
      <w:r w:rsidRPr="00F7017A">
        <w:t>, evidenciado también en las fases de investigación (</w:t>
      </w:r>
      <w:proofErr w:type="spellStart"/>
      <w:r w:rsidRPr="00F7017A">
        <w:t>Spikes</w:t>
      </w:r>
      <w:proofErr w:type="spellEnd"/>
      <w:r w:rsidRPr="00F7017A">
        <w:t xml:space="preserve">) destinadas a definir la receta y la salsa más adecuadas, asegurando una base sólida fundamentada en las prácticas tradicionales </w:t>
      </w:r>
      <w:r w:rsidR="00C37FF3">
        <w:t xml:space="preserve">de la receta </w:t>
      </w:r>
      <w:r w:rsidRPr="00F7017A">
        <w:t xml:space="preserve">antes de iniciar la ejecución, lo cual es </w:t>
      </w:r>
      <w:r w:rsidR="000E6336">
        <w:t>de m</w:t>
      </w:r>
      <w:r w:rsidR="00B848E3">
        <w:t>ucha importancia</w:t>
      </w:r>
      <w:r w:rsidRPr="00F7017A">
        <w:t xml:space="preserve"> cuando se manejan expectativas o requisitos iniciales</w:t>
      </w:r>
      <w:r w:rsidR="00326EA4">
        <w:t xml:space="preserve"> muy altos y que por un error</w:t>
      </w:r>
      <w:r w:rsidR="00B848E3">
        <w:t xml:space="preserve"> la receta</w:t>
      </w:r>
      <w:r w:rsidR="00326EA4">
        <w:t xml:space="preserve"> puede</w:t>
      </w:r>
      <w:r w:rsidR="000E6336">
        <w:t xml:space="preserve"> terminar cambiando totalmente de modo que esta deje sentirse tan tradicional como debería.</w:t>
      </w:r>
      <w:r w:rsidRPr="00F7017A">
        <w:t xml:space="preserve"> </w:t>
      </w:r>
      <w:r w:rsidR="000B34A6">
        <w:t xml:space="preserve">Ahora bien, el </w:t>
      </w:r>
      <w:r w:rsidRPr="00F7017A">
        <w:t xml:space="preserve">verdadero </w:t>
      </w:r>
      <w:r w:rsidR="006F1030">
        <w:t>problema</w:t>
      </w:r>
      <w:r w:rsidRPr="00F7017A">
        <w:t xml:space="preserve"> </w:t>
      </w:r>
      <w:r w:rsidR="006F1030">
        <w:t>apareció</w:t>
      </w:r>
      <w:r w:rsidRPr="00F7017A">
        <w:t xml:space="preserve"> </w:t>
      </w:r>
      <w:r w:rsidR="00877E88">
        <w:t>estando en</w:t>
      </w:r>
      <w:r w:rsidRPr="00F7017A">
        <w:t xml:space="preserve"> la ejecución práctica dentro de este marco estructurado, donde el proceso Scrum demostró su utilidad para gestionar la incertidumbre</w:t>
      </w:r>
      <w:r w:rsidR="00877E88">
        <w:t>, y es que l</w:t>
      </w:r>
      <w:r w:rsidRPr="00F7017A">
        <w:t xml:space="preserve">a lista de impedimentos ofrece </w:t>
      </w:r>
      <w:r w:rsidR="00EB139D">
        <w:t xml:space="preserve">claridad </w:t>
      </w:r>
      <w:r w:rsidRPr="00F7017A">
        <w:t>de los problemas enfrentados</w:t>
      </w:r>
      <w:r w:rsidR="00EB139D">
        <w:t>, problemas</w:t>
      </w:r>
      <w:r w:rsidRPr="00F7017A">
        <w:t xml:space="preserve"> </w:t>
      </w:r>
      <w:r w:rsidR="00EB139D">
        <w:t xml:space="preserve">que van </w:t>
      </w:r>
      <w:r w:rsidRPr="00F7017A">
        <w:t>desde la indisponibilidad de ingredientes específicos (como el concentrado de tomate de la marca deseada o la panceta, que requirió sustitución por tocino), pasando por errores comunes de cocina (el sofrito quemado, la salsa demasiado líquida, la incorrecta reducción del vino), hasta fallos de equipamiento (</w:t>
      </w:r>
      <w:r w:rsidR="00B53B31">
        <w:t>el daño</w:t>
      </w:r>
      <w:r w:rsidRPr="00F7017A">
        <w:t xml:space="preserve"> de la licuadora)</w:t>
      </w:r>
      <w:r w:rsidR="00B53B31">
        <w:t xml:space="preserve">, pero </w:t>
      </w:r>
      <w:r w:rsidR="0004416D">
        <w:t xml:space="preserve">gracias al uso de este marco de trabajo ágil se </w:t>
      </w:r>
      <w:r w:rsidRPr="00F7017A">
        <w:t xml:space="preserve">facilitó la identificación, asignación y, en su mayoría, resolución de estos </w:t>
      </w:r>
      <w:r w:rsidR="0004416D">
        <w:t>problemas</w:t>
      </w:r>
      <w:r w:rsidRPr="00F7017A">
        <w:t xml:space="preserve">, </w:t>
      </w:r>
      <w:r w:rsidR="00C619A1">
        <w:t xml:space="preserve">fomentando </w:t>
      </w:r>
      <w:proofErr w:type="spellStart"/>
      <w:r w:rsidR="00C619A1">
        <w:t>asi</w:t>
      </w:r>
      <w:proofErr w:type="spellEnd"/>
      <w:r w:rsidRPr="00F7017A">
        <w:t xml:space="preserve"> la adaptabilidad del equipo; por ejemplo, frente a la salsa líquida se ajustó la técnica cocinando sin tapa, y ante el desequilibrio del vino se añadió caldo y se extendió la cocción, demostrando la capacidad de reacción guiada por el proceso.</w:t>
      </w:r>
    </w:p>
    <w:p w14:paraId="6044EAF3" w14:textId="77777777" w:rsidR="00C619A1" w:rsidRPr="00F7017A" w:rsidRDefault="00C619A1" w:rsidP="00F7017A">
      <w:pPr>
        <w:jc w:val="both"/>
      </w:pPr>
    </w:p>
    <w:p w14:paraId="3471A472" w14:textId="50FBDDBC" w:rsidR="00F7017A" w:rsidRPr="00F7017A" w:rsidRDefault="00F7017A" w:rsidP="00F7017A">
      <w:pPr>
        <w:jc w:val="both"/>
      </w:pPr>
      <w:r w:rsidRPr="00F7017A">
        <w:t>En este contexto, los mecanismos de retroalimentación y control de Scrum, aunque quizás no implementados como reuniones formales separadas en esta simulación, cumplieron su función</w:t>
      </w:r>
      <w:r w:rsidR="003B72B0">
        <w:t>, como lo fueron</w:t>
      </w:r>
      <w:r w:rsidRPr="00F7017A">
        <w:t xml:space="preserve"> la validación de pasos críticos por el </w:t>
      </w:r>
      <w:proofErr w:type="spellStart"/>
      <w:r w:rsidRPr="00F7017A">
        <w:t>Product</w:t>
      </w:r>
      <w:proofErr w:type="spellEnd"/>
      <w:r w:rsidRPr="00F7017A">
        <w:t xml:space="preserve"> </w:t>
      </w:r>
      <w:proofErr w:type="spellStart"/>
      <w:r w:rsidRPr="00F7017A">
        <w:t>Owner</w:t>
      </w:r>
      <w:proofErr w:type="spellEnd"/>
      <w:r w:rsidRPr="00F7017A">
        <w:t xml:space="preserve"> </w:t>
      </w:r>
      <w:r w:rsidR="003B72B0">
        <w:t>funciono</w:t>
      </w:r>
      <w:r w:rsidRPr="00F7017A">
        <w:t xml:space="preserve"> como puntos de revisión informales, asegurando que los incrementos cumplieran con lo esperado, mientras que el análisis </w:t>
      </w:r>
      <w:proofErr w:type="spellStart"/>
      <w:r w:rsidRPr="00F7017A">
        <w:t>post-impedimento</w:t>
      </w:r>
      <w:proofErr w:type="spellEnd"/>
      <w:r w:rsidRPr="00F7017A">
        <w:t xml:space="preserve"> y la reflexión implícita sobre qué funcionó o no (reflejado en la resolución o no resolución de problemas) sirvió a un propósito retrospectivo</w:t>
      </w:r>
      <w:r w:rsidR="00D42B36">
        <w:t>; i</w:t>
      </w:r>
      <w:r w:rsidRPr="00F7017A">
        <w:t>gualmente, la definición explícita y detallada de "Criterios de Listo" y "Criterios de Hecho" fue fundamental</w:t>
      </w:r>
      <w:r w:rsidR="00D42B36">
        <w:t xml:space="preserve"> ya que</w:t>
      </w:r>
      <w:r w:rsidRPr="00F7017A">
        <w:t xml:space="preserve"> proporcionaron una guía objetiva esencial para un proceso </w:t>
      </w:r>
      <w:proofErr w:type="spellStart"/>
      <w:r w:rsidRPr="00F7017A">
        <w:t>multi-etapa</w:t>
      </w:r>
      <w:proofErr w:type="spellEnd"/>
      <w:r w:rsidRPr="00F7017A">
        <w:t xml:space="preserve"> como la cocina, reforzando la importancia de definiciones claras para garantizar la calidad y el entendimiento compartido en cada fase, aunque su </w:t>
      </w:r>
      <w:r w:rsidR="006A4920">
        <w:t>minuciosidad</w:t>
      </w:r>
      <w:r w:rsidRPr="00F7017A">
        <w:t xml:space="preserve"> también plantea la necesidad de evaluar su aplicabilidad práctica y el esfuerzo requerido en futuras implementaciones</w:t>
      </w:r>
      <w:r w:rsidR="006A4920">
        <w:t xml:space="preserve">, y es que </w:t>
      </w:r>
      <w:r w:rsidRPr="00F7017A">
        <w:t xml:space="preserve">la experiencia también </w:t>
      </w:r>
      <w:r w:rsidR="002C12A5">
        <w:t>de aplicar scrum mostro</w:t>
      </w:r>
      <w:r w:rsidR="00FD0EEC">
        <w:t xml:space="preserve"> también</w:t>
      </w:r>
      <w:r w:rsidRPr="00F7017A">
        <w:t xml:space="preserve"> las dificultades específicas</w:t>
      </w:r>
      <w:r w:rsidR="00FD0EEC">
        <w:t xml:space="preserve"> ya que la</w:t>
      </w:r>
      <w:r w:rsidRPr="00F7017A">
        <w:t xml:space="preserve"> estimación en minutos para tareas de cocina resultó compleja dada la </w:t>
      </w:r>
      <w:r w:rsidR="00171EBB">
        <w:t>incertidumbre de lo que podría o no pasar</w:t>
      </w:r>
      <w:r w:rsidR="003F0E5A">
        <w:t>, como también</w:t>
      </w:r>
      <w:r w:rsidRPr="00F7017A">
        <w:t xml:space="preserve"> la gestión de tareas pasivas de larga duración, como las 2.5 horas de cocción de la salsa, dentro de </w:t>
      </w:r>
      <w:proofErr w:type="spellStart"/>
      <w:r w:rsidRPr="00F7017A">
        <w:t>sprints</w:t>
      </w:r>
      <w:proofErr w:type="spellEnd"/>
      <w:r w:rsidRPr="00F7017A">
        <w:t xml:space="preserve"> fijos, presentó un desafío operativo, como lo evidencia el impedimento no resuelto relacionado con la supervisión</w:t>
      </w:r>
      <w:r w:rsidR="00226D6B">
        <w:t xml:space="preserve">, sugiriendo así que </w:t>
      </w:r>
      <w:r w:rsidRPr="00F7017A">
        <w:t xml:space="preserve">Scrum aporta </w:t>
      </w:r>
      <w:r w:rsidR="006C263F">
        <w:t xml:space="preserve">grandes beneficios </w:t>
      </w:r>
      <w:r w:rsidRPr="00F7017A">
        <w:t xml:space="preserve">en </w:t>
      </w:r>
      <w:r w:rsidR="006C263F">
        <w:t xml:space="preserve">cuanto a la </w:t>
      </w:r>
      <w:r w:rsidRPr="00F7017A">
        <w:t>estructura</w:t>
      </w:r>
      <w:r w:rsidR="00F2644B">
        <w:t xml:space="preserve">, </w:t>
      </w:r>
      <w:r w:rsidRPr="00F7017A">
        <w:t>adaptabilidad</w:t>
      </w:r>
      <w:r w:rsidR="00F2644B">
        <w:t xml:space="preserve">, colaboración, </w:t>
      </w:r>
      <w:r w:rsidR="00F75EEC">
        <w:t>etc.,</w:t>
      </w:r>
      <w:r w:rsidR="00C66F39">
        <w:t xml:space="preserve"> en el contexto de la receta o</w:t>
      </w:r>
      <w:r w:rsidR="00F2644B">
        <w:t xml:space="preserve"> cualquier otro contexto</w:t>
      </w:r>
      <w:r w:rsidR="00C66F39">
        <w:t xml:space="preserve">, pero que también hay situaciones </w:t>
      </w:r>
      <w:r w:rsidR="00F75EEC">
        <w:t xml:space="preserve">inesperadas </w:t>
      </w:r>
      <w:r w:rsidR="00D70506">
        <w:t xml:space="preserve"> como lo son las limitaciones físicas </w:t>
      </w:r>
      <w:r w:rsidR="00F75EEC">
        <w:t>o</w:t>
      </w:r>
      <w:r w:rsidR="00D70506">
        <w:t xml:space="preserve"> técnicas </w:t>
      </w:r>
      <w:r w:rsidR="00F75EEC">
        <w:t>que al final</w:t>
      </w:r>
      <w:r w:rsidR="001A69AA">
        <w:t xml:space="preserve"> van a obligar a </w:t>
      </w:r>
      <w:r w:rsidR="001A69AA">
        <w:lastRenderedPageBreak/>
        <w:t xml:space="preserve">modificar artefactos </w:t>
      </w:r>
      <w:r w:rsidR="008868F3">
        <w:t xml:space="preserve">de scrum como el no terminar la tarea en el sprint planeado </w:t>
      </w:r>
      <w:r w:rsidR="00536F07">
        <w:t>y tener que dejar un porcentaje de esa tarea para terminarla en el siguiente sprint</w:t>
      </w:r>
      <w:r w:rsidRPr="00F7017A">
        <w:t>.</w:t>
      </w:r>
    </w:p>
    <w:p w14:paraId="61B6AABF" w14:textId="77777777" w:rsidR="004D4565" w:rsidRPr="00E14250" w:rsidRDefault="004D4565" w:rsidP="005017B5">
      <w:pPr>
        <w:jc w:val="both"/>
        <w:rPr>
          <w:lang w:val="es-ES_tradnl"/>
        </w:rPr>
      </w:pPr>
    </w:p>
    <w:p w14:paraId="27285929" w14:textId="062B5695" w:rsidR="002E277A" w:rsidRPr="00AC06F1" w:rsidRDefault="002E277A" w:rsidP="00910D6A">
      <w:pPr>
        <w:pStyle w:val="Ttulo1"/>
        <w:numPr>
          <w:ilvl w:val="0"/>
          <w:numId w:val="2"/>
        </w:numPr>
      </w:pPr>
      <w:bookmarkStart w:id="58" w:name="_Toc195212234"/>
      <w:bookmarkStart w:id="59" w:name="_Toc195270566"/>
      <w:r>
        <w:t>Conclusiones</w:t>
      </w:r>
      <w:bookmarkEnd w:id="58"/>
      <w:bookmarkEnd w:id="59"/>
    </w:p>
    <w:p w14:paraId="46C600CD" w14:textId="1D841C92" w:rsidR="00442B31" w:rsidRPr="00E97DF1" w:rsidRDefault="0036132A" w:rsidP="004B2FDE">
      <w:pPr>
        <w:pStyle w:val="Prrafodelista"/>
        <w:numPr>
          <w:ilvl w:val="0"/>
          <w:numId w:val="14"/>
        </w:numPr>
        <w:jc w:val="both"/>
        <w:rPr>
          <w:color w:val="000000" w:themeColor="text1"/>
          <w:lang w:val="es-ES_tradnl"/>
        </w:rPr>
      </w:pPr>
      <w:r w:rsidRPr="0036132A">
        <w:rPr>
          <w:color w:val="000000" w:themeColor="text1"/>
        </w:rPr>
        <w:t>La aplicación de Scrum impuso una estructura y disciplina notables al proceso culinario, lo que facilitó la gestión organizada de tareas complejas y la resolución sistemática de la mayoría de los problemas encontrados</w:t>
      </w:r>
      <w:r w:rsidR="00D64EA2" w:rsidRPr="00E97DF1">
        <w:rPr>
          <w:color w:val="000000" w:themeColor="text1"/>
          <w:lang w:val="es-ES_tradnl"/>
        </w:rPr>
        <w:t>.</w:t>
      </w:r>
    </w:p>
    <w:p w14:paraId="349E7E3C" w14:textId="7906630D" w:rsidR="00696DF8" w:rsidRPr="00E97DF1" w:rsidRDefault="003C6E37" w:rsidP="004B2FDE">
      <w:pPr>
        <w:pStyle w:val="Prrafodelista"/>
        <w:numPr>
          <w:ilvl w:val="0"/>
          <w:numId w:val="14"/>
        </w:numPr>
        <w:jc w:val="both"/>
        <w:rPr>
          <w:color w:val="000000" w:themeColor="text1"/>
          <w:lang w:val="es-ES_tradnl"/>
        </w:rPr>
      </w:pPr>
      <w:r w:rsidRPr="00E97DF1">
        <w:rPr>
          <w:color w:val="000000" w:themeColor="text1"/>
          <w:lang w:val="es-ES_tradnl"/>
        </w:rPr>
        <w:t>Asignar un rol especifico a cada miembro facilito la organización y la distribución de tareas</w:t>
      </w:r>
      <w:r w:rsidR="0091326B" w:rsidRPr="00E97DF1">
        <w:rPr>
          <w:color w:val="000000" w:themeColor="text1"/>
          <w:lang w:val="es-ES_tradnl"/>
        </w:rPr>
        <w:t xml:space="preserve"> y mejoro el seguimiento del producto backlog y el </w:t>
      </w:r>
      <w:r w:rsidR="00FC2FA8">
        <w:rPr>
          <w:color w:val="000000" w:themeColor="text1"/>
          <w:lang w:val="es-ES_tradnl"/>
        </w:rPr>
        <w:t>Sprint</w:t>
      </w:r>
      <w:r w:rsidR="0091326B" w:rsidRPr="00E97DF1">
        <w:rPr>
          <w:color w:val="000000" w:themeColor="text1"/>
          <w:lang w:val="es-ES_tradnl"/>
        </w:rPr>
        <w:t xml:space="preserve"> backlog</w:t>
      </w:r>
      <w:r w:rsidRPr="00E97DF1">
        <w:rPr>
          <w:color w:val="000000" w:themeColor="text1"/>
          <w:lang w:val="es-ES_tradnl"/>
        </w:rPr>
        <w:t>.</w:t>
      </w:r>
    </w:p>
    <w:p w14:paraId="289C6C7C" w14:textId="54A81BFB" w:rsidR="00E97DF1" w:rsidRPr="00916F0B" w:rsidRDefault="00577AD9" w:rsidP="004B2FDE">
      <w:pPr>
        <w:pStyle w:val="Prrafodelista"/>
        <w:numPr>
          <w:ilvl w:val="0"/>
          <w:numId w:val="14"/>
        </w:numPr>
        <w:jc w:val="both"/>
        <w:rPr>
          <w:color w:val="000000" w:themeColor="text1"/>
          <w:lang w:val="es-ES_tradnl"/>
        </w:rPr>
      </w:pPr>
      <w:r w:rsidRPr="00577AD9">
        <w:rPr>
          <w:color w:val="000000" w:themeColor="text1"/>
        </w:rPr>
        <w:t>La estructura ágil facilitó la adaptación a imprevistos, como la sustitución de ingredientes no disponibles o ajustes en tiempos de cocción.</w:t>
      </w:r>
    </w:p>
    <w:p w14:paraId="45AD6F84" w14:textId="16C45595" w:rsidR="00916F0B" w:rsidRPr="00C77CFD" w:rsidRDefault="00BD44B6" w:rsidP="004B2FDE">
      <w:pPr>
        <w:pStyle w:val="Prrafodelista"/>
        <w:numPr>
          <w:ilvl w:val="0"/>
          <w:numId w:val="14"/>
        </w:numPr>
        <w:jc w:val="both"/>
        <w:rPr>
          <w:color w:val="000000" w:themeColor="text1"/>
          <w:lang w:val="es-ES_tradnl"/>
        </w:rPr>
      </w:pPr>
      <w:r>
        <w:rPr>
          <w:color w:val="000000" w:themeColor="text1"/>
        </w:rPr>
        <w:t>E</w:t>
      </w:r>
      <w:r w:rsidRPr="00BD44B6">
        <w:rPr>
          <w:color w:val="000000" w:themeColor="text1"/>
        </w:rPr>
        <w:t xml:space="preserve">l uso de Scrum en este contexto culinario potenció la colaboración y la visibilidad del proceso para todo el equipo; los artefactos compartidos (backlogs, gráficas) y los roles definidos crearon un entendimiento </w:t>
      </w:r>
      <w:r w:rsidR="00A53A26">
        <w:rPr>
          <w:color w:val="000000" w:themeColor="text1"/>
        </w:rPr>
        <w:t>compartido</w:t>
      </w:r>
      <w:r w:rsidRPr="00BD44B6">
        <w:rPr>
          <w:color w:val="000000" w:themeColor="text1"/>
        </w:rPr>
        <w:t xml:space="preserve"> y facilitaron la toma de decisiones adaptativa frente a los desafíos encontrados durante la preparación</w:t>
      </w:r>
      <w:r w:rsidR="00C77CFD">
        <w:rPr>
          <w:color w:val="000000" w:themeColor="text1"/>
        </w:rPr>
        <w:t>.</w:t>
      </w:r>
    </w:p>
    <w:p w14:paraId="7087A6A0" w14:textId="3DBCA7DA" w:rsidR="002A2EC7" w:rsidRPr="002A2EC7" w:rsidRDefault="002A2EC7" w:rsidP="004B2FDE">
      <w:pPr>
        <w:pStyle w:val="Prrafodelista"/>
        <w:numPr>
          <w:ilvl w:val="0"/>
          <w:numId w:val="14"/>
        </w:numPr>
        <w:jc w:val="both"/>
        <w:rPr>
          <w:color w:val="000000" w:themeColor="text1"/>
          <w:lang w:val="es-ES_tradnl"/>
        </w:rPr>
      </w:pPr>
      <w:r>
        <w:rPr>
          <w:color w:val="000000" w:themeColor="text1"/>
        </w:rPr>
        <w:t xml:space="preserve">No se debe </w:t>
      </w:r>
      <w:r w:rsidR="00530F13">
        <w:rPr>
          <w:color w:val="000000" w:themeColor="text1"/>
          <w:lang w:val="es-ES_tradnl"/>
        </w:rPr>
        <w:t>i</w:t>
      </w:r>
      <w:r w:rsidRPr="002A2EC7">
        <w:rPr>
          <w:color w:val="000000" w:themeColor="text1"/>
          <w:lang w:val="es-ES_tradnl"/>
        </w:rPr>
        <w:t xml:space="preserve">gnorar la verificación de herramientas e ingredientes antes de iniciar un </w:t>
      </w:r>
      <w:r w:rsidR="00FC2FA8">
        <w:rPr>
          <w:color w:val="000000" w:themeColor="text1"/>
          <w:lang w:val="es-ES_tradnl"/>
        </w:rPr>
        <w:t>Sprint</w:t>
      </w:r>
      <w:r w:rsidRPr="002A2EC7">
        <w:rPr>
          <w:color w:val="000000" w:themeColor="text1"/>
          <w:lang w:val="es-ES_tradnl"/>
        </w:rPr>
        <w:t>.</w:t>
      </w:r>
    </w:p>
    <w:p w14:paraId="13B1FB25" w14:textId="41CD37EE" w:rsidR="009E7AA9" w:rsidRPr="00530F13" w:rsidRDefault="00530F13" w:rsidP="00E43249">
      <w:pPr>
        <w:pStyle w:val="Prrafodelista"/>
        <w:numPr>
          <w:ilvl w:val="0"/>
          <w:numId w:val="14"/>
        </w:numPr>
        <w:jc w:val="both"/>
        <w:rPr>
          <w:color w:val="000000" w:themeColor="text1"/>
          <w:lang w:val="es-ES_tradnl"/>
        </w:rPr>
      </w:pPr>
      <w:r>
        <w:rPr>
          <w:color w:val="000000" w:themeColor="text1"/>
          <w:lang w:val="es-ES_tradnl"/>
        </w:rPr>
        <w:t>No se debe d</w:t>
      </w:r>
      <w:r w:rsidRPr="00530F13">
        <w:rPr>
          <w:color w:val="000000" w:themeColor="text1"/>
          <w:lang w:val="es-ES_tradnl"/>
        </w:rPr>
        <w:t>ejar tareas de larga duración (como la cocción de la salsa) sin supervisión programada</w:t>
      </w:r>
      <w:r w:rsidR="002B2DF1">
        <w:rPr>
          <w:color w:val="000000" w:themeColor="text1"/>
          <w:lang w:val="es-ES_tradnl"/>
        </w:rPr>
        <w:t>, por ello para próximas recetas</w:t>
      </w:r>
      <w:r w:rsidR="001D7240">
        <w:rPr>
          <w:color w:val="000000" w:themeColor="text1"/>
          <w:lang w:val="es-ES_tradnl"/>
        </w:rPr>
        <w:t xml:space="preserve"> en</w:t>
      </w:r>
      <w:r w:rsidR="001D7240" w:rsidRPr="001D7240">
        <w:rPr>
          <w:color w:val="000000" w:themeColor="text1"/>
        </w:rPr>
        <w:t xml:space="preserve"> tareas monótonas o largas (ejemplo: revolver la salsa), rotar al equipo para mantener la atención y evitar errores</w:t>
      </w:r>
      <w:r w:rsidRPr="00530F13">
        <w:rPr>
          <w:color w:val="000000" w:themeColor="text1"/>
          <w:lang w:val="es-ES_tradnl"/>
        </w:rPr>
        <w:t>.</w:t>
      </w:r>
    </w:p>
    <w:p w14:paraId="27B1E535" w14:textId="1F1044BC" w:rsidR="00C77CFD" w:rsidRPr="00577AD9" w:rsidRDefault="00C77CFD" w:rsidP="004B2FDE">
      <w:pPr>
        <w:pStyle w:val="Prrafodelista"/>
        <w:jc w:val="both"/>
        <w:rPr>
          <w:color w:val="000000" w:themeColor="text1"/>
          <w:lang w:val="es-ES_tradnl"/>
        </w:rPr>
      </w:pPr>
    </w:p>
    <w:p w14:paraId="404599EB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1C6665E8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5F232586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6000E303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2CD311A3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18A26EFA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2FEB7101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2540BBA7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150908F1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4445FB27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663C12B3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3898540A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7B0C9AAA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21DE6D15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775FA086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34C419FB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65316218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481D07B8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6969DD08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259B2B1A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330EA075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714AF48E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3C49B512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3FD5BEB1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267212C6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5A4D7D54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546AA729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03EB0254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65679149" w14:textId="77777777" w:rsidR="000E67E7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0402BDD4" w14:textId="77777777" w:rsidR="000E67E7" w:rsidRPr="00577AD9" w:rsidRDefault="000E67E7" w:rsidP="00B54CE9">
      <w:pPr>
        <w:pStyle w:val="Prrafodelista"/>
        <w:jc w:val="both"/>
        <w:rPr>
          <w:color w:val="000000" w:themeColor="text1"/>
          <w:lang w:val="es-ES_tradnl"/>
        </w:rPr>
      </w:pPr>
    </w:p>
    <w:p w14:paraId="0160CA5D" w14:textId="03F71760" w:rsidR="009E0F39" w:rsidRDefault="00572F1F" w:rsidP="00910D6A">
      <w:pPr>
        <w:pStyle w:val="Ttulo1"/>
        <w:numPr>
          <w:ilvl w:val="0"/>
          <w:numId w:val="2"/>
        </w:numPr>
      </w:pPr>
      <w:bookmarkStart w:id="60" w:name="_Toc195212235"/>
      <w:bookmarkStart w:id="61" w:name="_Toc195270567"/>
      <w:r>
        <w:lastRenderedPageBreak/>
        <w:t>Bibliograf</w:t>
      </w:r>
      <w:r w:rsidR="00E14250">
        <w:t>ía</w:t>
      </w:r>
      <w:bookmarkEnd w:id="60"/>
      <w:bookmarkEnd w:id="61"/>
    </w:p>
    <w:p w14:paraId="57A923CE" w14:textId="4A14E541" w:rsidR="00424949" w:rsidRPr="00424949" w:rsidRDefault="00424949" w:rsidP="004B2FDE">
      <w:pPr>
        <w:pStyle w:val="Bibliografa"/>
        <w:jc w:val="both"/>
        <w:rPr>
          <w:rFonts w:cs="Arial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24949">
        <w:rPr>
          <w:rFonts w:cs="Arial"/>
        </w:rPr>
        <w:t>[1]</w:t>
      </w:r>
      <w:r w:rsidRPr="00424949">
        <w:rPr>
          <w:rFonts w:cs="Arial"/>
        </w:rPr>
        <w:tab/>
        <w:t xml:space="preserve">partner, «Pasta Penne: Historia y características», Conzazoni. Accedido: 3 de abril de 2025. [En línea]. Disponible en: </w:t>
      </w:r>
      <w:r w:rsidR="00E2187C" w:rsidRPr="00E2187C">
        <w:rPr>
          <w:rFonts w:cs="Arial"/>
        </w:rPr>
        <w:t>https://surl.li/ennvra</w:t>
      </w:r>
    </w:p>
    <w:p w14:paraId="321C5B60" w14:textId="28DE01F9" w:rsidR="00671EB0" w:rsidRPr="00671EB0" w:rsidRDefault="00424949" w:rsidP="004B2FDE">
      <w:pPr>
        <w:jc w:val="both"/>
      </w:pPr>
      <w:r>
        <w:rPr>
          <w:lang w:val="es-ES_tradnl"/>
        </w:rPr>
        <w:fldChar w:fldCharType="end"/>
      </w:r>
      <w:r w:rsidR="00671EB0" w:rsidRPr="00671EB0">
        <w:t>[2]</w:t>
      </w:r>
      <w:r w:rsidR="00671EB0" w:rsidRPr="00671EB0">
        <w:tab/>
      </w:r>
      <w:proofErr w:type="spellStart"/>
      <w:r w:rsidR="00671EB0" w:rsidRPr="00671EB0">
        <w:t>lorette</w:t>
      </w:r>
      <w:proofErr w:type="spellEnd"/>
      <w:r w:rsidR="00671EB0" w:rsidRPr="00671EB0">
        <w:t xml:space="preserve">, "Historia de la boloñesa," </w:t>
      </w:r>
      <w:proofErr w:type="spellStart"/>
      <w:r w:rsidR="00671EB0" w:rsidRPr="00671EB0">
        <w:t>Florette</w:t>
      </w:r>
      <w:proofErr w:type="spellEnd"/>
      <w:r w:rsidR="00671EB0" w:rsidRPr="00671EB0">
        <w:t>, 2024.</w:t>
      </w:r>
      <w:r w:rsidR="00FB1171" w:rsidRPr="00FB1171">
        <w:rPr>
          <w:rFonts w:cs="Arial"/>
        </w:rPr>
        <w:t xml:space="preserve"> </w:t>
      </w:r>
      <w:r w:rsidR="00FB1171" w:rsidRPr="00424949">
        <w:rPr>
          <w:rFonts w:cs="Arial"/>
        </w:rPr>
        <w:t>Accedido: 3 de abril de 2025.</w:t>
      </w:r>
      <w:r w:rsidR="00671EB0" w:rsidRPr="00671EB0">
        <w:t xml:space="preserve"> [En línea]. Disponible: </w:t>
      </w:r>
      <w:r w:rsidR="00314A7E" w:rsidRPr="00314A7E">
        <w:t>https://surl.lu/uxeeah</w:t>
      </w:r>
    </w:p>
    <w:p w14:paraId="04EA31F1" w14:textId="0912C24F" w:rsidR="00671EB0" w:rsidRPr="00671EB0" w:rsidRDefault="00671EB0" w:rsidP="004B2FDE">
      <w:pPr>
        <w:jc w:val="both"/>
      </w:pPr>
      <w:r w:rsidRPr="00671EB0">
        <w:t>[3]</w:t>
      </w:r>
      <w:r w:rsidRPr="00671EB0">
        <w:tab/>
        <w:t>Nestlé, "Boloñesa: origen y técnicas de cocción," Recetas Nestlé Ecuador, 2024.</w:t>
      </w:r>
      <w:r w:rsidR="00FB1171">
        <w:t xml:space="preserve"> </w:t>
      </w:r>
      <w:r w:rsidR="00FB1171" w:rsidRPr="00424949">
        <w:rPr>
          <w:rFonts w:cs="Arial"/>
        </w:rPr>
        <w:t>Accedido: 3 de abril de 2025.</w:t>
      </w:r>
      <w:r w:rsidRPr="00671EB0">
        <w:t xml:space="preserve"> [En línea]. Disponible</w:t>
      </w:r>
      <w:r w:rsidR="00D812A3">
        <w:t xml:space="preserve">: </w:t>
      </w:r>
      <w:r w:rsidR="00D812A3" w:rsidRPr="00D812A3">
        <w:t>https://surl.li/aehpdo</w:t>
      </w:r>
    </w:p>
    <w:p w14:paraId="3D682F30" w14:textId="0D75B8FF" w:rsidR="00424949" w:rsidRPr="00424949" w:rsidRDefault="00671EB0" w:rsidP="004B2FDE">
      <w:pPr>
        <w:jc w:val="both"/>
        <w:rPr>
          <w:lang w:val="es-ES_tradnl"/>
        </w:rPr>
      </w:pPr>
      <w:r w:rsidRPr="00671EB0">
        <w:t>[4]</w:t>
      </w:r>
      <w:r w:rsidRPr="00671EB0">
        <w:tab/>
      </w:r>
      <w:proofErr w:type="spellStart"/>
      <w:r w:rsidRPr="00671EB0">
        <w:t>Accademia</w:t>
      </w:r>
      <w:proofErr w:type="spellEnd"/>
      <w:r w:rsidRPr="00671EB0">
        <w:t xml:space="preserve"> italiana </w:t>
      </w:r>
      <w:proofErr w:type="spellStart"/>
      <w:r w:rsidRPr="00671EB0">
        <w:t>della</w:t>
      </w:r>
      <w:proofErr w:type="spellEnd"/>
      <w:r w:rsidRPr="00671EB0">
        <w:t xml:space="preserve"> </w:t>
      </w:r>
      <w:proofErr w:type="spellStart"/>
      <w:r w:rsidRPr="00671EB0">
        <w:t>cucina</w:t>
      </w:r>
      <w:proofErr w:type="spellEnd"/>
      <w:r w:rsidRPr="00671EB0">
        <w:t xml:space="preserve"> </w:t>
      </w:r>
      <w:proofErr w:type="spellStart"/>
      <w:r w:rsidRPr="00671EB0">
        <w:t>fondata</w:t>
      </w:r>
      <w:proofErr w:type="spellEnd"/>
      <w:r w:rsidRPr="00671EB0">
        <w:t xml:space="preserve"> da </w:t>
      </w:r>
      <w:proofErr w:type="spellStart"/>
      <w:r w:rsidRPr="00671EB0">
        <w:t>orio</w:t>
      </w:r>
      <w:proofErr w:type="spellEnd"/>
      <w:r w:rsidRPr="00671EB0">
        <w:t xml:space="preserve"> </w:t>
      </w:r>
      <w:proofErr w:type="spellStart"/>
      <w:r w:rsidRPr="00671EB0">
        <w:t>vergani</w:t>
      </w:r>
      <w:proofErr w:type="spellEnd"/>
      <w:r w:rsidRPr="00671EB0">
        <w:t xml:space="preserve"> nel 195,2023.</w:t>
      </w:r>
      <w:r w:rsidR="00FB1171">
        <w:t xml:space="preserve"> </w:t>
      </w:r>
      <w:r w:rsidR="00FB1171" w:rsidRPr="00424949">
        <w:rPr>
          <w:rFonts w:cs="Arial"/>
        </w:rPr>
        <w:t>Accedido: 3 de abril de 2025.</w:t>
      </w:r>
      <w:r w:rsidRPr="00671EB0">
        <w:t xml:space="preserve"> [En línea]. Disponible: </w:t>
      </w:r>
      <w:r w:rsidR="00F228AC" w:rsidRPr="00F228AC">
        <w:t>https://surl.li/aehpdo</w:t>
      </w:r>
    </w:p>
    <w:sectPr w:rsidR="00424949" w:rsidRPr="00424949" w:rsidSect="001270D7">
      <w:headerReference w:type="default" r:id="rId45"/>
      <w:footerReference w:type="even" r:id="rId46"/>
      <w:footerReference w:type="default" r:id="rId47"/>
      <w:headerReference w:type="first" r:id="rId48"/>
      <w:footerReference w:type="first" r:id="rId49"/>
      <w:pgSz w:w="12240" w:h="15840" w:code="1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7812165" w14:textId="77777777" w:rsidR="004F754B" w:rsidRPr="00BE5C7C" w:rsidRDefault="004F754B" w:rsidP="00F55E4B">
      <w:r w:rsidRPr="00BE5C7C">
        <w:separator/>
      </w:r>
    </w:p>
  </w:endnote>
  <w:endnote w:type="continuationSeparator" w:id="0">
    <w:p w14:paraId="367910CD" w14:textId="77777777" w:rsidR="004F754B" w:rsidRPr="00BE5C7C" w:rsidRDefault="004F754B" w:rsidP="00F55E4B">
      <w:r w:rsidRPr="00BE5C7C">
        <w:continuationSeparator/>
      </w:r>
    </w:p>
  </w:endnote>
  <w:endnote w:type="continuationNotice" w:id="1">
    <w:p w14:paraId="0576BFC2" w14:textId="77777777" w:rsidR="004F754B" w:rsidRPr="00BE5C7C" w:rsidRDefault="004F754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 (Cuerpo en alfa">
    <w:altName w:val="Times New Roman"/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9CFDD05" w14:textId="16CC3DBC" w:rsidR="00DE7CFF" w:rsidRDefault="00DE7CFF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502265675"/>
      <w:docPartObj>
        <w:docPartGallery w:val="Page Numbers (Bottom of Page)"/>
        <w:docPartUnique/>
      </w:docPartObj>
    </w:sdtPr>
    <w:sdtEndPr/>
    <w:sdtContent>
      <w:p w14:paraId="42FB4D2E" w14:textId="40B0A1C7" w:rsidR="00CA5EA2" w:rsidRDefault="00CA5EA2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es-ES"/>
          </w:rPr>
          <w:t>2</w:t>
        </w:r>
        <w:r>
          <w:fldChar w:fldCharType="end"/>
        </w:r>
      </w:p>
    </w:sdtContent>
  </w:sdt>
  <w:p w14:paraId="244E829D" w14:textId="791850BC" w:rsidR="00B756BE" w:rsidRDefault="00B756BE">
    <w:pPr>
      <w:pStyle w:val="Piedep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9DB8549" w14:textId="3E00B467" w:rsidR="00DE7CFF" w:rsidRDefault="00DE7CFF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77E99CC" w14:textId="77777777" w:rsidR="004F754B" w:rsidRPr="00BE5C7C" w:rsidRDefault="004F754B" w:rsidP="00F55E4B">
      <w:r w:rsidRPr="00BE5C7C">
        <w:separator/>
      </w:r>
    </w:p>
  </w:footnote>
  <w:footnote w:type="continuationSeparator" w:id="0">
    <w:p w14:paraId="0B8D8374" w14:textId="77777777" w:rsidR="004F754B" w:rsidRPr="00BE5C7C" w:rsidRDefault="004F754B" w:rsidP="00F55E4B">
      <w:r w:rsidRPr="00BE5C7C">
        <w:continuationSeparator/>
      </w:r>
    </w:p>
  </w:footnote>
  <w:footnote w:type="continuationNotice" w:id="1">
    <w:p w14:paraId="3644EC96" w14:textId="77777777" w:rsidR="004F754B" w:rsidRPr="00BE5C7C" w:rsidRDefault="004F754B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C91B9A2" w14:textId="1C702F1D" w:rsidR="00DE7CFF" w:rsidRDefault="00DE7CFF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39F9C61" w14:textId="346912BD" w:rsidR="00DE7CFF" w:rsidRDefault="00DE7CFF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8026AB4"/>
    <w:multiLevelType w:val="multilevel"/>
    <w:tmpl w:val="83805B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F6D0B56"/>
    <w:multiLevelType w:val="multilevel"/>
    <w:tmpl w:val="24449C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45F2C7C"/>
    <w:multiLevelType w:val="hybridMultilevel"/>
    <w:tmpl w:val="AD808EB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7877EF"/>
    <w:multiLevelType w:val="hybridMultilevel"/>
    <w:tmpl w:val="9E4AEA16"/>
    <w:lvl w:ilvl="0" w:tplc="0FFC8E7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3A29A6"/>
    <w:multiLevelType w:val="multilevel"/>
    <w:tmpl w:val="6AAA98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05107E5"/>
    <w:multiLevelType w:val="hybridMultilevel"/>
    <w:tmpl w:val="27FEC50E"/>
    <w:lvl w:ilvl="0" w:tplc="24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6CC1E3F"/>
    <w:multiLevelType w:val="hybridMultilevel"/>
    <w:tmpl w:val="41C4911A"/>
    <w:lvl w:ilvl="0" w:tplc="24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7731F3E"/>
    <w:multiLevelType w:val="multilevel"/>
    <w:tmpl w:val="785A96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2EBD5071"/>
    <w:multiLevelType w:val="hybridMultilevel"/>
    <w:tmpl w:val="400ED37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F7F5C6D"/>
    <w:multiLevelType w:val="hybridMultilevel"/>
    <w:tmpl w:val="E3F86734"/>
    <w:lvl w:ilvl="0" w:tplc="C600891C">
      <w:start w:val="1"/>
      <w:numFmt w:val="decimal"/>
      <w:lvlText w:val="%1."/>
      <w:lvlJc w:val="left"/>
      <w:pPr>
        <w:ind w:left="360" w:hanging="360"/>
      </w:p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33091FEF"/>
    <w:multiLevelType w:val="hybridMultilevel"/>
    <w:tmpl w:val="BB60FB3E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C3505BE"/>
    <w:multiLevelType w:val="hybridMultilevel"/>
    <w:tmpl w:val="FFAAA9A8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EE252C"/>
    <w:multiLevelType w:val="hybridMultilevel"/>
    <w:tmpl w:val="9DAC771C"/>
    <w:lvl w:ilvl="0" w:tplc="080A000F">
      <w:start w:val="1"/>
      <w:numFmt w:val="decimal"/>
      <w:lvlText w:val="%1."/>
      <w:lvlJc w:val="left"/>
      <w:pPr>
        <w:ind w:left="1080" w:hanging="360"/>
      </w:pPr>
    </w:lvl>
    <w:lvl w:ilvl="1" w:tplc="080A0019" w:tentative="1">
      <w:start w:val="1"/>
      <w:numFmt w:val="lowerLetter"/>
      <w:lvlText w:val="%2."/>
      <w:lvlJc w:val="left"/>
      <w:pPr>
        <w:ind w:left="1800" w:hanging="360"/>
      </w:pPr>
    </w:lvl>
    <w:lvl w:ilvl="2" w:tplc="080A001B" w:tentative="1">
      <w:start w:val="1"/>
      <w:numFmt w:val="lowerRoman"/>
      <w:lvlText w:val="%3."/>
      <w:lvlJc w:val="right"/>
      <w:pPr>
        <w:ind w:left="2520" w:hanging="180"/>
      </w:pPr>
    </w:lvl>
    <w:lvl w:ilvl="3" w:tplc="080A000F" w:tentative="1">
      <w:start w:val="1"/>
      <w:numFmt w:val="decimal"/>
      <w:lvlText w:val="%4."/>
      <w:lvlJc w:val="left"/>
      <w:pPr>
        <w:ind w:left="3240" w:hanging="360"/>
      </w:pPr>
    </w:lvl>
    <w:lvl w:ilvl="4" w:tplc="080A0019" w:tentative="1">
      <w:start w:val="1"/>
      <w:numFmt w:val="lowerLetter"/>
      <w:lvlText w:val="%5."/>
      <w:lvlJc w:val="left"/>
      <w:pPr>
        <w:ind w:left="3960" w:hanging="360"/>
      </w:pPr>
    </w:lvl>
    <w:lvl w:ilvl="5" w:tplc="080A001B" w:tentative="1">
      <w:start w:val="1"/>
      <w:numFmt w:val="lowerRoman"/>
      <w:lvlText w:val="%6."/>
      <w:lvlJc w:val="right"/>
      <w:pPr>
        <w:ind w:left="4680" w:hanging="180"/>
      </w:pPr>
    </w:lvl>
    <w:lvl w:ilvl="6" w:tplc="080A000F" w:tentative="1">
      <w:start w:val="1"/>
      <w:numFmt w:val="decimal"/>
      <w:lvlText w:val="%7."/>
      <w:lvlJc w:val="left"/>
      <w:pPr>
        <w:ind w:left="5400" w:hanging="360"/>
      </w:pPr>
    </w:lvl>
    <w:lvl w:ilvl="7" w:tplc="080A0019" w:tentative="1">
      <w:start w:val="1"/>
      <w:numFmt w:val="lowerLetter"/>
      <w:lvlText w:val="%8."/>
      <w:lvlJc w:val="left"/>
      <w:pPr>
        <w:ind w:left="6120" w:hanging="360"/>
      </w:pPr>
    </w:lvl>
    <w:lvl w:ilvl="8" w:tplc="08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55A60DB3"/>
    <w:multiLevelType w:val="multilevel"/>
    <w:tmpl w:val="7F6010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99C7A2E"/>
    <w:multiLevelType w:val="multilevel"/>
    <w:tmpl w:val="F33029B8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6DEF38F3"/>
    <w:multiLevelType w:val="hybridMultilevel"/>
    <w:tmpl w:val="FED00E2E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3AD002B"/>
    <w:multiLevelType w:val="hybridMultilevel"/>
    <w:tmpl w:val="0E0ADAC0"/>
    <w:lvl w:ilvl="0" w:tplc="240A0001">
      <w:start w:val="1"/>
      <w:numFmt w:val="bullet"/>
      <w:lvlText w:val=""/>
      <w:lvlJc w:val="left"/>
      <w:pPr>
        <w:ind w:left="-60" w:hanging="360"/>
      </w:pPr>
      <w:rPr>
        <w:rFonts w:ascii="Symbol" w:hAnsi="Symbol" w:hint="default"/>
      </w:rPr>
    </w:lvl>
    <w:lvl w:ilvl="1" w:tplc="AAFE5014">
      <w:numFmt w:val="bullet"/>
      <w:lvlText w:val="-"/>
      <w:lvlJc w:val="left"/>
      <w:pPr>
        <w:ind w:left="660" w:hanging="360"/>
      </w:pPr>
      <w:rPr>
        <w:rFonts w:ascii="Arial" w:eastAsiaTheme="minorEastAsia" w:hAnsi="Arial" w:cs="Arial" w:hint="default"/>
      </w:rPr>
    </w:lvl>
    <w:lvl w:ilvl="2" w:tplc="240A0005" w:tentative="1">
      <w:start w:val="1"/>
      <w:numFmt w:val="bullet"/>
      <w:lvlText w:val=""/>
      <w:lvlJc w:val="left"/>
      <w:pPr>
        <w:ind w:left="138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10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282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354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426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498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5700" w:hanging="360"/>
      </w:pPr>
      <w:rPr>
        <w:rFonts w:ascii="Wingdings" w:hAnsi="Wingdings" w:hint="default"/>
      </w:rPr>
    </w:lvl>
  </w:abstractNum>
  <w:abstractNum w:abstractNumId="17" w15:restartNumberingAfterBreak="0">
    <w:nsid w:val="73BD7BAD"/>
    <w:multiLevelType w:val="hybridMultilevel"/>
    <w:tmpl w:val="BE741C30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A9D2C93"/>
    <w:multiLevelType w:val="multilevel"/>
    <w:tmpl w:val="6AAA98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504786531">
    <w:abstractNumId w:val="3"/>
  </w:num>
  <w:num w:numId="2" w16cid:durableId="1176191289">
    <w:abstractNumId w:val="14"/>
  </w:num>
  <w:num w:numId="3" w16cid:durableId="2057503186">
    <w:abstractNumId w:val="16"/>
  </w:num>
  <w:num w:numId="4" w16cid:durableId="632105093">
    <w:abstractNumId w:val="6"/>
  </w:num>
  <w:num w:numId="5" w16cid:durableId="779420712">
    <w:abstractNumId w:val="8"/>
  </w:num>
  <w:num w:numId="6" w16cid:durableId="1869946155">
    <w:abstractNumId w:val="14"/>
    <w:lvlOverride w:ilvl="0">
      <w:startOverride w:val="4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 w16cid:durableId="394471791">
    <w:abstractNumId w:val="10"/>
  </w:num>
  <w:num w:numId="8" w16cid:durableId="502821782">
    <w:abstractNumId w:val="7"/>
  </w:num>
  <w:num w:numId="9" w16cid:durableId="92825186">
    <w:abstractNumId w:val="0"/>
  </w:num>
  <w:num w:numId="10" w16cid:durableId="856500463">
    <w:abstractNumId w:val="18"/>
  </w:num>
  <w:num w:numId="11" w16cid:durableId="2051567639">
    <w:abstractNumId w:val="17"/>
  </w:num>
  <w:num w:numId="12" w16cid:durableId="1467815063">
    <w:abstractNumId w:val="2"/>
  </w:num>
  <w:num w:numId="13" w16cid:durableId="728964694">
    <w:abstractNumId w:val="15"/>
  </w:num>
  <w:num w:numId="14" w16cid:durableId="1754231386">
    <w:abstractNumId w:val="11"/>
  </w:num>
  <w:num w:numId="15" w16cid:durableId="150996819">
    <w:abstractNumId w:val="1"/>
  </w:num>
  <w:num w:numId="16" w16cid:durableId="1310935802">
    <w:abstractNumId w:val="5"/>
  </w:num>
  <w:num w:numId="17" w16cid:durableId="1542090350">
    <w:abstractNumId w:val="9"/>
  </w:num>
  <w:num w:numId="18" w16cid:durableId="1510363556">
    <w:abstractNumId w:val="12"/>
  </w:num>
  <w:num w:numId="19" w16cid:durableId="37749759">
    <w:abstractNumId w:val="13"/>
  </w:num>
  <w:num w:numId="20" w16cid:durableId="22904160">
    <w:abstractNumId w:val="4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6"/>
  <w:proofState w:spelling="clean" w:grammar="clean"/>
  <w:defaultTabStop w:val="708"/>
  <w:hyphenationZone w:val="425"/>
  <w:characterSpacingControl w:val="doNotCompress"/>
  <w:hdrShapeDefaults>
    <o:shapedefaults v:ext="edit" spidmax="10241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B71A4"/>
    <w:rsid w:val="00000002"/>
    <w:rsid w:val="000003C0"/>
    <w:rsid w:val="00000592"/>
    <w:rsid w:val="00000AAF"/>
    <w:rsid w:val="00000C82"/>
    <w:rsid w:val="00001775"/>
    <w:rsid w:val="00001BC3"/>
    <w:rsid w:val="00001F6C"/>
    <w:rsid w:val="00002165"/>
    <w:rsid w:val="000024AF"/>
    <w:rsid w:val="000025A6"/>
    <w:rsid w:val="000025EA"/>
    <w:rsid w:val="0000260F"/>
    <w:rsid w:val="0000274C"/>
    <w:rsid w:val="00002F5C"/>
    <w:rsid w:val="00003429"/>
    <w:rsid w:val="000034CD"/>
    <w:rsid w:val="0000371C"/>
    <w:rsid w:val="000037F7"/>
    <w:rsid w:val="00003F05"/>
    <w:rsid w:val="000043D6"/>
    <w:rsid w:val="00004973"/>
    <w:rsid w:val="000049CF"/>
    <w:rsid w:val="00004AC8"/>
    <w:rsid w:val="00004C72"/>
    <w:rsid w:val="00004CA7"/>
    <w:rsid w:val="00004D7E"/>
    <w:rsid w:val="00004FFA"/>
    <w:rsid w:val="000057B8"/>
    <w:rsid w:val="00005CD7"/>
    <w:rsid w:val="0000603A"/>
    <w:rsid w:val="00006821"/>
    <w:rsid w:val="0000721A"/>
    <w:rsid w:val="0000724D"/>
    <w:rsid w:val="00007290"/>
    <w:rsid w:val="00007783"/>
    <w:rsid w:val="00007887"/>
    <w:rsid w:val="00007FDD"/>
    <w:rsid w:val="0001112B"/>
    <w:rsid w:val="00011301"/>
    <w:rsid w:val="000118EF"/>
    <w:rsid w:val="00011C2F"/>
    <w:rsid w:val="00011FFD"/>
    <w:rsid w:val="00012289"/>
    <w:rsid w:val="0001237D"/>
    <w:rsid w:val="0001266E"/>
    <w:rsid w:val="00012832"/>
    <w:rsid w:val="000132F0"/>
    <w:rsid w:val="00013689"/>
    <w:rsid w:val="00013772"/>
    <w:rsid w:val="00013B3A"/>
    <w:rsid w:val="00013D06"/>
    <w:rsid w:val="00014073"/>
    <w:rsid w:val="000141F0"/>
    <w:rsid w:val="000148C9"/>
    <w:rsid w:val="00014943"/>
    <w:rsid w:val="00014E8E"/>
    <w:rsid w:val="00015475"/>
    <w:rsid w:val="000155C5"/>
    <w:rsid w:val="00015AB2"/>
    <w:rsid w:val="00015F06"/>
    <w:rsid w:val="00015F36"/>
    <w:rsid w:val="0001699C"/>
    <w:rsid w:val="00016BF5"/>
    <w:rsid w:val="00016ECA"/>
    <w:rsid w:val="00016FFD"/>
    <w:rsid w:val="00017332"/>
    <w:rsid w:val="00017450"/>
    <w:rsid w:val="00017DFC"/>
    <w:rsid w:val="000205F6"/>
    <w:rsid w:val="0002063E"/>
    <w:rsid w:val="0002103C"/>
    <w:rsid w:val="0002144F"/>
    <w:rsid w:val="00021451"/>
    <w:rsid w:val="000219F1"/>
    <w:rsid w:val="00021C93"/>
    <w:rsid w:val="000222D3"/>
    <w:rsid w:val="00022931"/>
    <w:rsid w:val="00022FB0"/>
    <w:rsid w:val="00023738"/>
    <w:rsid w:val="0002398F"/>
    <w:rsid w:val="00023D0D"/>
    <w:rsid w:val="000245DF"/>
    <w:rsid w:val="00024674"/>
    <w:rsid w:val="0002582B"/>
    <w:rsid w:val="00025DE5"/>
    <w:rsid w:val="0002630B"/>
    <w:rsid w:val="0002656F"/>
    <w:rsid w:val="00026DB4"/>
    <w:rsid w:val="000271A5"/>
    <w:rsid w:val="000277B7"/>
    <w:rsid w:val="00027AD7"/>
    <w:rsid w:val="00027E63"/>
    <w:rsid w:val="00027F7C"/>
    <w:rsid w:val="00030781"/>
    <w:rsid w:val="00030CD4"/>
    <w:rsid w:val="0003113C"/>
    <w:rsid w:val="00031155"/>
    <w:rsid w:val="00031BBD"/>
    <w:rsid w:val="00031C3E"/>
    <w:rsid w:val="00031E0A"/>
    <w:rsid w:val="0003240B"/>
    <w:rsid w:val="000324B7"/>
    <w:rsid w:val="00032D2A"/>
    <w:rsid w:val="00032DC5"/>
    <w:rsid w:val="0003308F"/>
    <w:rsid w:val="000331BA"/>
    <w:rsid w:val="0003343F"/>
    <w:rsid w:val="0003351E"/>
    <w:rsid w:val="00033698"/>
    <w:rsid w:val="000336D6"/>
    <w:rsid w:val="0003390B"/>
    <w:rsid w:val="00034001"/>
    <w:rsid w:val="00034761"/>
    <w:rsid w:val="00034BE8"/>
    <w:rsid w:val="00034FC1"/>
    <w:rsid w:val="00035190"/>
    <w:rsid w:val="000361B5"/>
    <w:rsid w:val="0003638A"/>
    <w:rsid w:val="00036897"/>
    <w:rsid w:val="00036B61"/>
    <w:rsid w:val="00036CEC"/>
    <w:rsid w:val="00036FBE"/>
    <w:rsid w:val="00037009"/>
    <w:rsid w:val="0003704E"/>
    <w:rsid w:val="00037469"/>
    <w:rsid w:val="00037B75"/>
    <w:rsid w:val="00037B76"/>
    <w:rsid w:val="00037DB3"/>
    <w:rsid w:val="0004013B"/>
    <w:rsid w:val="000403EF"/>
    <w:rsid w:val="00040716"/>
    <w:rsid w:val="0004089A"/>
    <w:rsid w:val="0004137D"/>
    <w:rsid w:val="00042272"/>
    <w:rsid w:val="000425CF"/>
    <w:rsid w:val="00042646"/>
    <w:rsid w:val="00042670"/>
    <w:rsid w:val="000429D9"/>
    <w:rsid w:val="00042F93"/>
    <w:rsid w:val="00043963"/>
    <w:rsid w:val="00043C3D"/>
    <w:rsid w:val="00043F6D"/>
    <w:rsid w:val="0004416D"/>
    <w:rsid w:val="00044413"/>
    <w:rsid w:val="00044593"/>
    <w:rsid w:val="0004471F"/>
    <w:rsid w:val="00045175"/>
    <w:rsid w:val="000457D5"/>
    <w:rsid w:val="000457ED"/>
    <w:rsid w:val="00045FA7"/>
    <w:rsid w:val="00046569"/>
    <w:rsid w:val="000469C4"/>
    <w:rsid w:val="00046C16"/>
    <w:rsid w:val="00046E06"/>
    <w:rsid w:val="00046F4D"/>
    <w:rsid w:val="00046F74"/>
    <w:rsid w:val="0004709E"/>
    <w:rsid w:val="000477E1"/>
    <w:rsid w:val="00047DAC"/>
    <w:rsid w:val="00050BC9"/>
    <w:rsid w:val="00050F30"/>
    <w:rsid w:val="00051222"/>
    <w:rsid w:val="00052895"/>
    <w:rsid w:val="00052CFE"/>
    <w:rsid w:val="00053737"/>
    <w:rsid w:val="00053D41"/>
    <w:rsid w:val="00053D68"/>
    <w:rsid w:val="00053F62"/>
    <w:rsid w:val="00054472"/>
    <w:rsid w:val="00054A4B"/>
    <w:rsid w:val="00054B0C"/>
    <w:rsid w:val="00054DEE"/>
    <w:rsid w:val="00054DFA"/>
    <w:rsid w:val="00054E5A"/>
    <w:rsid w:val="00055348"/>
    <w:rsid w:val="00055ABF"/>
    <w:rsid w:val="00055FAE"/>
    <w:rsid w:val="000562D5"/>
    <w:rsid w:val="00056A83"/>
    <w:rsid w:val="00056D37"/>
    <w:rsid w:val="00057173"/>
    <w:rsid w:val="00057278"/>
    <w:rsid w:val="00057298"/>
    <w:rsid w:val="000573A8"/>
    <w:rsid w:val="0005740F"/>
    <w:rsid w:val="00060336"/>
    <w:rsid w:val="000604C9"/>
    <w:rsid w:val="0006076D"/>
    <w:rsid w:val="000607C6"/>
    <w:rsid w:val="000608F5"/>
    <w:rsid w:val="00060C4C"/>
    <w:rsid w:val="00060F08"/>
    <w:rsid w:val="00060F3B"/>
    <w:rsid w:val="00061237"/>
    <w:rsid w:val="0006131A"/>
    <w:rsid w:val="000613F0"/>
    <w:rsid w:val="0006173C"/>
    <w:rsid w:val="000619EF"/>
    <w:rsid w:val="00061E75"/>
    <w:rsid w:val="000623FA"/>
    <w:rsid w:val="000629BB"/>
    <w:rsid w:val="00062AA3"/>
    <w:rsid w:val="00062D6B"/>
    <w:rsid w:val="0006327C"/>
    <w:rsid w:val="0006334F"/>
    <w:rsid w:val="000633E6"/>
    <w:rsid w:val="000635EB"/>
    <w:rsid w:val="00063C87"/>
    <w:rsid w:val="00063E5A"/>
    <w:rsid w:val="000647FB"/>
    <w:rsid w:val="000652F6"/>
    <w:rsid w:val="0006537B"/>
    <w:rsid w:val="00065884"/>
    <w:rsid w:val="0006594A"/>
    <w:rsid w:val="00065C1F"/>
    <w:rsid w:val="00065D4A"/>
    <w:rsid w:val="00066292"/>
    <w:rsid w:val="00066321"/>
    <w:rsid w:val="000664D1"/>
    <w:rsid w:val="0006675A"/>
    <w:rsid w:val="00066C0C"/>
    <w:rsid w:val="0006711F"/>
    <w:rsid w:val="0006788C"/>
    <w:rsid w:val="000700F1"/>
    <w:rsid w:val="000702F6"/>
    <w:rsid w:val="00070545"/>
    <w:rsid w:val="0007088D"/>
    <w:rsid w:val="000708C5"/>
    <w:rsid w:val="00070C8D"/>
    <w:rsid w:val="00070EAD"/>
    <w:rsid w:val="00070ED9"/>
    <w:rsid w:val="000712AD"/>
    <w:rsid w:val="00071CD6"/>
    <w:rsid w:val="00071D31"/>
    <w:rsid w:val="0007210E"/>
    <w:rsid w:val="00072310"/>
    <w:rsid w:val="00072350"/>
    <w:rsid w:val="00072459"/>
    <w:rsid w:val="0007246E"/>
    <w:rsid w:val="00072A93"/>
    <w:rsid w:val="00072E1B"/>
    <w:rsid w:val="00073447"/>
    <w:rsid w:val="0007371B"/>
    <w:rsid w:val="00073F93"/>
    <w:rsid w:val="0007406F"/>
    <w:rsid w:val="0007413A"/>
    <w:rsid w:val="00074606"/>
    <w:rsid w:val="00074FD3"/>
    <w:rsid w:val="000752D9"/>
    <w:rsid w:val="00075455"/>
    <w:rsid w:val="00075594"/>
    <w:rsid w:val="00075830"/>
    <w:rsid w:val="000759C7"/>
    <w:rsid w:val="00075A23"/>
    <w:rsid w:val="00075F08"/>
    <w:rsid w:val="000767EB"/>
    <w:rsid w:val="00076895"/>
    <w:rsid w:val="000777BB"/>
    <w:rsid w:val="00077983"/>
    <w:rsid w:val="00077A29"/>
    <w:rsid w:val="000807FC"/>
    <w:rsid w:val="00080922"/>
    <w:rsid w:val="00080BC3"/>
    <w:rsid w:val="00080C8E"/>
    <w:rsid w:val="00080D72"/>
    <w:rsid w:val="000817CA"/>
    <w:rsid w:val="00081821"/>
    <w:rsid w:val="00081CFC"/>
    <w:rsid w:val="0008264E"/>
    <w:rsid w:val="00082C17"/>
    <w:rsid w:val="0008307B"/>
    <w:rsid w:val="0008365A"/>
    <w:rsid w:val="0008371D"/>
    <w:rsid w:val="00084113"/>
    <w:rsid w:val="00084457"/>
    <w:rsid w:val="00084500"/>
    <w:rsid w:val="00084782"/>
    <w:rsid w:val="00084C3E"/>
    <w:rsid w:val="00084CD3"/>
    <w:rsid w:val="00085799"/>
    <w:rsid w:val="00085C7E"/>
    <w:rsid w:val="00085D81"/>
    <w:rsid w:val="000860C8"/>
    <w:rsid w:val="00086934"/>
    <w:rsid w:val="000874CC"/>
    <w:rsid w:val="00087612"/>
    <w:rsid w:val="00087FF1"/>
    <w:rsid w:val="00090BC6"/>
    <w:rsid w:val="00090E82"/>
    <w:rsid w:val="00090F4B"/>
    <w:rsid w:val="000910A6"/>
    <w:rsid w:val="00091191"/>
    <w:rsid w:val="00091563"/>
    <w:rsid w:val="00091719"/>
    <w:rsid w:val="00091F23"/>
    <w:rsid w:val="00092160"/>
    <w:rsid w:val="000923DE"/>
    <w:rsid w:val="000926DF"/>
    <w:rsid w:val="00092811"/>
    <w:rsid w:val="00092891"/>
    <w:rsid w:val="00092BCF"/>
    <w:rsid w:val="00092DEC"/>
    <w:rsid w:val="000932B5"/>
    <w:rsid w:val="00093C25"/>
    <w:rsid w:val="0009436F"/>
    <w:rsid w:val="00094946"/>
    <w:rsid w:val="00095023"/>
    <w:rsid w:val="000951D3"/>
    <w:rsid w:val="00095A39"/>
    <w:rsid w:val="00095FE7"/>
    <w:rsid w:val="000969FB"/>
    <w:rsid w:val="00096F58"/>
    <w:rsid w:val="00097104"/>
    <w:rsid w:val="000973BE"/>
    <w:rsid w:val="0009770A"/>
    <w:rsid w:val="00097C46"/>
    <w:rsid w:val="000A024F"/>
    <w:rsid w:val="000A0499"/>
    <w:rsid w:val="000A04BC"/>
    <w:rsid w:val="000A093B"/>
    <w:rsid w:val="000A0C19"/>
    <w:rsid w:val="000A1D4B"/>
    <w:rsid w:val="000A1E2F"/>
    <w:rsid w:val="000A2581"/>
    <w:rsid w:val="000A2696"/>
    <w:rsid w:val="000A270A"/>
    <w:rsid w:val="000A2B74"/>
    <w:rsid w:val="000A2B96"/>
    <w:rsid w:val="000A2D89"/>
    <w:rsid w:val="000A2FB7"/>
    <w:rsid w:val="000A33D3"/>
    <w:rsid w:val="000A359F"/>
    <w:rsid w:val="000A3662"/>
    <w:rsid w:val="000A3CFD"/>
    <w:rsid w:val="000A3D1C"/>
    <w:rsid w:val="000A434A"/>
    <w:rsid w:val="000A4423"/>
    <w:rsid w:val="000A45AA"/>
    <w:rsid w:val="000A4A62"/>
    <w:rsid w:val="000A4F49"/>
    <w:rsid w:val="000A51C4"/>
    <w:rsid w:val="000A54ED"/>
    <w:rsid w:val="000A6979"/>
    <w:rsid w:val="000A6ABA"/>
    <w:rsid w:val="000A6BDE"/>
    <w:rsid w:val="000A6D1A"/>
    <w:rsid w:val="000A6DF6"/>
    <w:rsid w:val="000A707A"/>
    <w:rsid w:val="000A714B"/>
    <w:rsid w:val="000A730A"/>
    <w:rsid w:val="000A732A"/>
    <w:rsid w:val="000A748D"/>
    <w:rsid w:val="000A7826"/>
    <w:rsid w:val="000A797B"/>
    <w:rsid w:val="000A7C64"/>
    <w:rsid w:val="000A7D99"/>
    <w:rsid w:val="000B02E0"/>
    <w:rsid w:val="000B0795"/>
    <w:rsid w:val="000B0D23"/>
    <w:rsid w:val="000B1091"/>
    <w:rsid w:val="000B1138"/>
    <w:rsid w:val="000B1217"/>
    <w:rsid w:val="000B1630"/>
    <w:rsid w:val="000B1724"/>
    <w:rsid w:val="000B1D07"/>
    <w:rsid w:val="000B1E7D"/>
    <w:rsid w:val="000B25F4"/>
    <w:rsid w:val="000B2604"/>
    <w:rsid w:val="000B34A6"/>
    <w:rsid w:val="000B3A4B"/>
    <w:rsid w:val="000B3C12"/>
    <w:rsid w:val="000B3D89"/>
    <w:rsid w:val="000B3E62"/>
    <w:rsid w:val="000B40DD"/>
    <w:rsid w:val="000B4158"/>
    <w:rsid w:val="000B453B"/>
    <w:rsid w:val="000B4AAD"/>
    <w:rsid w:val="000B567A"/>
    <w:rsid w:val="000B5B71"/>
    <w:rsid w:val="000B62BF"/>
    <w:rsid w:val="000B636E"/>
    <w:rsid w:val="000B683B"/>
    <w:rsid w:val="000B689D"/>
    <w:rsid w:val="000B6C04"/>
    <w:rsid w:val="000B6C2D"/>
    <w:rsid w:val="000B6ED8"/>
    <w:rsid w:val="000B72F7"/>
    <w:rsid w:val="000B7448"/>
    <w:rsid w:val="000B75C2"/>
    <w:rsid w:val="000B75F4"/>
    <w:rsid w:val="000B7611"/>
    <w:rsid w:val="000B77B1"/>
    <w:rsid w:val="000B7AFB"/>
    <w:rsid w:val="000B7DCE"/>
    <w:rsid w:val="000C0067"/>
    <w:rsid w:val="000C0180"/>
    <w:rsid w:val="000C030A"/>
    <w:rsid w:val="000C0944"/>
    <w:rsid w:val="000C0ABC"/>
    <w:rsid w:val="000C10C0"/>
    <w:rsid w:val="000C13F1"/>
    <w:rsid w:val="000C1B10"/>
    <w:rsid w:val="000C1C09"/>
    <w:rsid w:val="000C1C8A"/>
    <w:rsid w:val="000C252F"/>
    <w:rsid w:val="000C25CD"/>
    <w:rsid w:val="000C2905"/>
    <w:rsid w:val="000C33E4"/>
    <w:rsid w:val="000C40D0"/>
    <w:rsid w:val="000C444C"/>
    <w:rsid w:val="000C496E"/>
    <w:rsid w:val="000C4B57"/>
    <w:rsid w:val="000C4C6F"/>
    <w:rsid w:val="000C54A0"/>
    <w:rsid w:val="000C5F79"/>
    <w:rsid w:val="000C6080"/>
    <w:rsid w:val="000C6344"/>
    <w:rsid w:val="000C695A"/>
    <w:rsid w:val="000C6EB8"/>
    <w:rsid w:val="000C72FB"/>
    <w:rsid w:val="000C7395"/>
    <w:rsid w:val="000C7AA1"/>
    <w:rsid w:val="000C7BD1"/>
    <w:rsid w:val="000C7BEE"/>
    <w:rsid w:val="000D047E"/>
    <w:rsid w:val="000D07B5"/>
    <w:rsid w:val="000D0952"/>
    <w:rsid w:val="000D0BB2"/>
    <w:rsid w:val="000D0BC9"/>
    <w:rsid w:val="000D0DD8"/>
    <w:rsid w:val="000D0EA1"/>
    <w:rsid w:val="000D144B"/>
    <w:rsid w:val="000D1810"/>
    <w:rsid w:val="000D1AC4"/>
    <w:rsid w:val="000D206C"/>
    <w:rsid w:val="000D2118"/>
    <w:rsid w:val="000D2B44"/>
    <w:rsid w:val="000D31B5"/>
    <w:rsid w:val="000D35E1"/>
    <w:rsid w:val="000D3606"/>
    <w:rsid w:val="000D3DCE"/>
    <w:rsid w:val="000D471B"/>
    <w:rsid w:val="000D4A01"/>
    <w:rsid w:val="000D4A12"/>
    <w:rsid w:val="000D4B2F"/>
    <w:rsid w:val="000D4F77"/>
    <w:rsid w:val="000D5024"/>
    <w:rsid w:val="000D51C8"/>
    <w:rsid w:val="000D5873"/>
    <w:rsid w:val="000D5F2D"/>
    <w:rsid w:val="000D5F60"/>
    <w:rsid w:val="000D5F7A"/>
    <w:rsid w:val="000D653E"/>
    <w:rsid w:val="000D71BD"/>
    <w:rsid w:val="000D762D"/>
    <w:rsid w:val="000D78FF"/>
    <w:rsid w:val="000D7C78"/>
    <w:rsid w:val="000D7E52"/>
    <w:rsid w:val="000E0198"/>
    <w:rsid w:val="000E0241"/>
    <w:rsid w:val="000E05D4"/>
    <w:rsid w:val="000E0924"/>
    <w:rsid w:val="000E0B26"/>
    <w:rsid w:val="000E0C24"/>
    <w:rsid w:val="000E0F9B"/>
    <w:rsid w:val="000E0FFA"/>
    <w:rsid w:val="000E14AC"/>
    <w:rsid w:val="000E1527"/>
    <w:rsid w:val="000E169E"/>
    <w:rsid w:val="000E173C"/>
    <w:rsid w:val="000E202A"/>
    <w:rsid w:val="000E23B3"/>
    <w:rsid w:val="000E24BE"/>
    <w:rsid w:val="000E25BF"/>
    <w:rsid w:val="000E2604"/>
    <w:rsid w:val="000E28F2"/>
    <w:rsid w:val="000E290C"/>
    <w:rsid w:val="000E2B6A"/>
    <w:rsid w:val="000E2D81"/>
    <w:rsid w:val="000E31F8"/>
    <w:rsid w:val="000E3736"/>
    <w:rsid w:val="000E3B4E"/>
    <w:rsid w:val="000E3E44"/>
    <w:rsid w:val="000E48D7"/>
    <w:rsid w:val="000E4D68"/>
    <w:rsid w:val="000E4D85"/>
    <w:rsid w:val="000E541D"/>
    <w:rsid w:val="000E5F55"/>
    <w:rsid w:val="000E5FB6"/>
    <w:rsid w:val="000E6336"/>
    <w:rsid w:val="000E63E2"/>
    <w:rsid w:val="000E6718"/>
    <w:rsid w:val="000E67E7"/>
    <w:rsid w:val="000E67F1"/>
    <w:rsid w:val="000E68EF"/>
    <w:rsid w:val="000E69AD"/>
    <w:rsid w:val="000E6A71"/>
    <w:rsid w:val="000E6D70"/>
    <w:rsid w:val="000E6D88"/>
    <w:rsid w:val="000E6E09"/>
    <w:rsid w:val="000E7060"/>
    <w:rsid w:val="000E7247"/>
    <w:rsid w:val="000E7731"/>
    <w:rsid w:val="000F03A4"/>
    <w:rsid w:val="000F0F67"/>
    <w:rsid w:val="000F1357"/>
    <w:rsid w:val="000F1780"/>
    <w:rsid w:val="000F1947"/>
    <w:rsid w:val="000F1F33"/>
    <w:rsid w:val="000F22F6"/>
    <w:rsid w:val="000F2B85"/>
    <w:rsid w:val="000F2D79"/>
    <w:rsid w:val="000F2F3E"/>
    <w:rsid w:val="000F3416"/>
    <w:rsid w:val="000F3E41"/>
    <w:rsid w:val="000F3F2E"/>
    <w:rsid w:val="000F440D"/>
    <w:rsid w:val="000F485D"/>
    <w:rsid w:val="000F48DD"/>
    <w:rsid w:val="000F4AA5"/>
    <w:rsid w:val="000F50E3"/>
    <w:rsid w:val="000F53D1"/>
    <w:rsid w:val="000F6016"/>
    <w:rsid w:val="000F605E"/>
    <w:rsid w:val="000F63C5"/>
    <w:rsid w:val="000F67D2"/>
    <w:rsid w:val="000F6C13"/>
    <w:rsid w:val="000F70CA"/>
    <w:rsid w:val="000F71E9"/>
    <w:rsid w:val="000F72B0"/>
    <w:rsid w:val="000F77A2"/>
    <w:rsid w:val="000F7B29"/>
    <w:rsid w:val="000F7B74"/>
    <w:rsid w:val="000F7D44"/>
    <w:rsid w:val="000F7EF8"/>
    <w:rsid w:val="00100183"/>
    <w:rsid w:val="00100291"/>
    <w:rsid w:val="00100553"/>
    <w:rsid w:val="001006B4"/>
    <w:rsid w:val="001006C8"/>
    <w:rsid w:val="0010101E"/>
    <w:rsid w:val="001012FB"/>
    <w:rsid w:val="001017EB"/>
    <w:rsid w:val="00101991"/>
    <w:rsid w:val="00101E31"/>
    <w:rsid w:val="00102112"/>
    <w:rsid w:val="001027C3"/>
    <w:rsid w:val="001030BC"/>
    <w:rsid w:val="001032D8"/>
    <w:rsid w:val="00103FD1"/>
    <w:rsid w:val="0010419A"/>
    <w:rsid w:val="0010432C"/>
    <w:rsid w:val="001050F8"/>
    <w:rsid w:val="0010513C"/>
    <w:rsid w:val="001051D3"/>
    <w:rsid w:val="00105295"/>
    <w:rsid w:val="00105311"/>
    <w:rsid w:val="001057DA"/>
    <w:rsid w:val="0010665B"/>
    <w:rsid w:val="00106B68"/>
    <w:rsid w:val="00107462"/>
    <w:rsid w:val="00107E6A"/>
    <w:rsid w:val="0011044E"/>
    <w:rsid w:val="001104F8"/>
    <w:rsid w:val="0011068C"/>
    <w:rsid w:val="00110B11"/>
    <w:rsid w:val="00110B7A"/>
    <w:rsid w:val="00110BD0"/>
    <w:rsid w:val="00110DB1"/>
    <w:rsid w:val="0011112C"/>
    <w:rsid w:val="001113A6"/>
    <w:rsid w:val="00111485"/>
    <w:rsid w:val="00111570"/>
    <w:rsid w:val="00111CC4"/>
    <w:rsid w:val="00111E08"/>
    <w:rsid w:val="00112B0E"/>
    <w:rsid w:val="0011304D"/>
    <w:rsid w:val="001131C0"/>
    <w:rsid w:val="00113383"/>
    <w:rsid w:val="0011347E"/>
    <w:rsid w:val="0011352F"/>
    <w:rsid w:val="00113B4D"/>
    <w:rsid w:val="00113D0D"/>
    <w:rsid w:val="00113E09"/>
    <w:rsid w:val="00114063"/>
    <w:rsid w:val="001141CF"/>
    <w:rsid w:val="0011434A"/>
    <w:rsid w:val="001143AD"/>
    <w:rsid w:val="001146E3"/>
    <w:rsid w:val="0011473D"/>
    <w:rsid w:val="00114A07"/>
    <w:rsid w:val="00114AA8"/>
    <w:rsid w:val="00114CF1"/>
    <w:rsid w:val="00114D94"/>
    <w:rsid w:val="001150A0"/>
    <w:rsid w:val="0011523C"/>
    <w:rsid w:val="001152A1"/>
    <w:rsid w:val="00115642"/>
    <w:rsid w:val="001158C3"/>
    <w:rsid w:val="00115929"/>
    <w:rsid w:val="00115B06"/>
    <w:rsid w:val="00115B34"/>
    <w:rsid w:val="00116438"/>
    <w:rsid w:val="00116AC5"/>
    <w:rsid w:val="00116BD2"/>
    <w:rsid w:val="00116D3C"/>
    <w:rsid w:val="0011713F"/>
    <w:rsid w:val="001171BB"/>
    <w:rsid w:val="00117459"/>
    <w:rsid w:val="0011769C"/>
    <w:rsid w:val="0011781E"/>
    <w:rsid w:val="00117A7A"/>
    <w:rsid w:val="00117EA8"/>
    <w:rsid w:val="001201D6"/>
    <w:rsid w:val="001204C2"/>
    <w:rsid w:val="001206A8"/>
    <w:rsid w:val="00120A5E"/>
    <w:rsid w:val="00120EE6"/>
    <w:rsid w:val="00121181"/>
    <w:rsid w:val="00121518"/>
    <w:rsid w:val="001215D4"/>
    <w:rsid w:val="0012183B"/>
    <w:rsid w:val="00121A03"/>
    <w:rsid w:val="0012245B"/>
    <w:rsid w:val="001225C9"/>
    <w:rsid w:val="00122958"/>
    <w:rsid w:val="00122EBA"/>
    <w:rsid w:val="0012324A"/>
    <w:rsid w:val="00124407"/>
    <w:rsid w:val="00124519"/>
    <w:rsid w:val="00124E71"/>
    <w:rsid w:val="00125258"/>
    <w:rsid w:val="00125369"/>
    <w:rsid w:val="001254DD"/>
    <w:rsid w:val="00125E64"/>
    <w:rsid w:val="00125EA6"/>
    <w:rsid w:val="001262A9"/>
    <w:rsid w:val="00126394"/>
    <w:rsid w:val="00126399"/>
    <w:rsid w:val="001268EC"/>
    <w:rsid w:val="00126C1E"/>
    <w:rsid w:val="00126FCC"/>
    <w:rsid w:val="001270D7"/>
    <w:rsid w:val="0012743F"/>
    <w:rsid w:val="00127CB9"/>
    <w:rsid w:val="001301BD"/>
    <w:rsid w:val="00131182"/>
    <w:rsid w:val="001312A4"/>
    <w:rsid w:val="001319BE"/>
    <w:rsid w:val="00131CF3"/>
    <w:rsid w:val="00132009"/>
    <w:rsid w:val="001324B7"/>
    <w:rsid w:val="001324F5"/>
    <w:rsid w:val="001327D0"/>
    <w:rsid w:val="001329B4"/>
    <w:rsid w:val="0013399E"/>
    <w:rsid w:val="00133D00"/>
    <w:rsid w:val="00134310"/>
    <w:rsid w:val="001345AA"/>
    <w:rsid w:val="00134726"/>
    <w:rsid w:val="00134CA8"/>
    <w:rsid w:val="00134F11"/>
    <w:rsid w:val="00134FE8"/>
    <w:rsid w:val="00135432"/>
    <w:rsid w:val="001368E7"/>
    <w:rsid w:val="001369A9"/>
    <w:rsid w:val="00136C9F"/>
    <w:rsid w:val="00137224"/>
    <w:rsid w:val="0013725E"/>
    <w:rsid w:val="001377A8"/>
    <w:rsid w:val="00137CCA"/>
    <w:rsid w:val="00137FD3"/>
    <w:rsid w:val="001400B6"/>
    <w:rsid w:val="00140715"/>
    <w:rsid w:val="00140D61"/>
    <w:rsid w:val="00140E6E"/>
    <w:rsid w:val="00141070"/>
    <w:rsid w:val="0014169D"/>
    <w:rsid w:val="001416B0"/>
    <w:rsid w:val="00141920"/>
    <w:rsid w:val="00142146"/>
    <w:rsid w:val="00142D4C"/>
    <w:rsid w:val="00142FB2"/>
    <w:rsid w:val="001433C0"/>
    <w:rsid w:val="0014359E"/>
    <w:rsid w:val="001446E7"/>
    <w:rsid w:val="00144DFA"/>
    <w:rsid w:val="00145105"/>
    <w:rsid w:val="00145147"/>
    <w:rsid w:val="00145427"/>
    <w:rsid w:val="0014597E"/>
    <w:rsid w:val="001459C4"/>
    <w:rsid w:val="0014605F"/>
    <w:rsid w:val="001469AC"/>
    <w:rsid w:val="00146C4A"/>
    <w:rsid w:val="00146F20"/>
    <w:rsid w:val="001474F5"/>
    <w:rsid w:val="001476D1"/>
    <w:rsid w:val="00147982"/>
    <w:rsid w:val="00147C72"/>
    <w:rsid w:val="00147CB5"/>
    <w:rsid w:val="00147CEA"/>
    <w:rsid w:val="00150197"/>
    <w:rsid w:val="001501A7"/>
    <w:rsid w:val="001507A9"/>
    <w:rsid w:val="001508BA"/>
    <w:rsid w:val="0015147C"/>
    <w:rsid w:val="00151D32"/>
    <w:rsid w:val="001522CA"/>
    <w:rsid w:val="00152461"/>
    <w:rsid w:val="001526F5"/>
    <w:rsid w:val="001528DF"/>
    <w:rsid w:val="00152A05"/>
    <w:rsid w:val="00152ACF"/>
    <w:rsid w:val="00152E47"/>
    <w:rsid w:val="00152F73"/>
    <w:rsid w:val="001530D0"/>
    <w:rsid w:val="001531E0"/>
    <w:rsid w:val="00153683"/>
    <w:rsid w:val="00153AD6"/>
    <w:rsid w:val="00153C72"/>
    <w:rsid w:val="00153DB0"/>
    <w:rsid w:val="00153F33"/>
    <w:rsid w:val="00154113"/>
    <w:rsid w:val="0015415C"/>
    <w:rsid w:val="00154AA2"/>
    <w:rsid w:val="00154BB3"/>
    <w:rsid w:val="001557F5"/>
    <w:rsid w:val="001558D0"/>
    <w:rsid w:val="00155911"/>
    <w:rsid w:val="00155FC9"/>
    <w:rsid w:val="0015602B"/>
    <w:rsid w:val="0015623E"/>
    <w:rsid w:val="00156562"/>
    <w:rsid w:val="001569DA"/>
    <w:rsid w:val="00156D18"/>
    <w:rsid w:val="001577C7"/>
    <w:rsid w:val="001578F2"/>
    <w:rsid w:val="00157924"/>
    <w:rsid w:val="00157A0E"/>
    <w:rsid w:val="00157E56"/>
    <w:rsid w:val="0016025D"/>
    <w:rsid w:val="00160334"/>
    <w:rsid w:val="001604BB"/>
    <w:rsid w:val="001610FE"/>
    <w:rsid w:val="00161878"/>
    <w:rsid w:val="0016189E"/>
    <w:rsid w:val="001619ED"/>
    <w:rsid w:val="00161FC6"/>
    <w:rsid w:val="00162447"/>
    <w:rsid w:val="00162E84"/>
    <w:rsid w:val="001632E6"/>
    <w:rsid w:val="0016340A"/>
    <w:rsid w:val="001634D3"/>
    <w:rsid w:val="00163829"/>
    <w:rsid w:val="00163938"/>
    <w:rsid w:val="00163991"/>
    <w:rsid w:val="00163D16"/>
    <w:rsid w:val="00163F66"/>
    <w:rsid w:val="00164019"/>
    <w:rsid w:val="0016406B"/>
    <w:rsid w:val="001640A1"/>
    <w:rsid w:val="001649B7"/>
    <w:rsid w:val="00165277"/>
    <w:rsid w:val="001659C0"/>
    <w:rsid w:val="00165A06"/>
    <w:rsid w:val="00165A38"/>
    <w:rsid w:val="00165BED"/>
    <w:rsid w:val="00165E4B"/>
    <w:rsid w:val="001660AF"/>
    <w:rsid w:val="00166ACA"/>
    <w:rsid w:val="001676D7"/>
    <w:rsid w:val="00167EA0"/>
    <w:rsid w:val="00170206"/>
    <w:rsid w:val="001702C5"/>
    <w:rsid w:val="00170476"/>
    <w:rsid w:val="00170829"/>
    <w:rsid w:val="0017094E"/>
    <w:rsid w:val="00170C79"/>
    <w:rsid w:val="00170CC8"/>
    <w:rsid w:val="00170E6B"/>
    <w:rsid w:val="00171EAA"/>
    <w:rsid w:val="00171EBB"/>
    <w:rsid w:val="001724EC"/>
    <w:rsid w:val="00172BC4"/>
    <w:rsid w:val="00172E14"/>
    <w:rsid w:val="0017307B"/>
    <w:rsid w:val="0017345A"/>
    <w:rsid w:val="00173630"/>
    <w:rsid w:val="001739DF"/>
    <w:rsid w:val="00173A45"/>
    <w:rsid w:val="0017409B"/>
    <w:rsid w:val="00174763"/>
    <w:rsid w:val="0017483F"/>
    <w:rsid w:val="00174ACB"/>
    <w:rsid w:val="00174D5B"/>
    <w:rsid w:val="00174F5C"/>
    <w:rsid w:val="00174FF3"/>
    <w:rsid w:val="0017553B"/>
    <w:rsid w:val="00175A2C"/>
    <w:rsid w:val="00175F6B"/>
    <w:rsid w:val="00176240"/>
    <w:rsid w:val="001764A1"/>
    <w:rsid w:val="00176584"/>
    <w:rsid w:val="001766C5"/>
    <w:rsid w:val="00176B4F"/>
    <w:rsid w:val="00176F07"/>
    <w:rsid w:val="0017727A"/>
    <w:rsid w:val="00177982"/>
    <w:rsid w:val="00177A31"/>
    <w:rsid w:val="00177B39"/>
    <w:rsid w:val="00177B87"/>
    <w:rsid w:val="00177B9B"/>
    <w:rsid w:val="0018086E"/>
    <w:rsid w:val="00180CD9"/>
    <w:rsid w:val="00180D27"/>
    <w:rsid w:val="00181090"/>
    <w:rsid w:val="00181109"/>
    <w:rsid w:val="00181458"/>
    <w:rsid w:val="001819AB"/>
    <w:rsid w:val="001819E9"/>
    <w:rsid w:val="00181D5D"/>
    <w:rsid w:val="00182105"/>
    <w:rsid w:val="001821B5"/>
    <w:rsid w:val="0018242B"/>
    <w:rsid w:val="00182DA2"/>
    <w:rsid w:val="00183531"/>
    <w:rsid w:val="00183CEB"/>
    <w:rsid w:val="00183DEC"/>
    <w:rsid w:val="00183F68"/>
    <w:rsid w:val="00183FD8"/>
    <w:rsid w:val="001848C9"/>
    <w:rsid w:val="00184F23"/>
    <w:rsid w:val="00184FAC"/>
    <w:rsid w:val="001854D6"/>
    <w:rsid w:val="0018592B"/>
    <w:rsid w:val="001859BA"/>
    <w:rsid w:val="00186209"/>
    <w:rsid w:val="001869A3"/>
    <w:rsid w:val="00186EA3"/>
    <w:rsid w:val="001870B8"/>
    <w:rsid w:val="00187305"/>
    <w:rsid w:val="00187860"/>
    <w:rsid w:val="00187B62"/>
    <w:rsid w:val="00187C46"/>
    <w:rsid w:val="00187CEA"/>
    <w:rsid w:val="0019025D"/>
    <w:rsid w:val="0019065F"/>
    <w:rsid w:val="001910D6"/>
    <w:rsid w:val="001911E5"/>
    <w:rsid w:val="001912C0"/>
    <w:rsid w:val="001912F6"/>
    <w:rsid w:val="00191613"/>
    <w:rsid w:val="00191837"/>
    <w:rsid w:val="00191A45"/>
    <w:rsid w:val="00191DCE"/>
    <w:rsid w:val="00191E17"/>
    <w:rsid w:val="00191F32"/>
    <w:rsid w:val="001921D4"/>
    <w:rsid w:val="00192F7F"/>
    <w:rsid w:val="001936AB"/>
    <w:rsid w:val="001937E5"/>
    <w:rsid w:val="001943CA"/>
    <w:rsid w:val="001943F1"/>
    <w:rsid w:val="001946FC"/>
    <w:rsid w:val="00194C14"/>
    <w:rsid w:val="00194E95"/>
    <w:rsid w:val="00195717"/>
    <w:rsid w:val="0019590A"/>
    <w:rsid w:val="00195B80"/>
    <w:rsid w:val="00195CA6"/>
    <w:rsid w:val="00195FEC"/>
    <w:rsid w:val="00196635"/>
    <w:rsid w:val="00196762"/>
    <w:rsid w:val="0019692E"/>
    <w:rsid w:val="001969AA"/>
    <w:rsid w:val="001969B7"/>
    <w:rsid w:val="00196AE0"/>
    <w:rsid w:val="00196DA0"/>
    <w:rsid w:val="00196E14"/>
    <w:rsid w:val="00197308"/>
    <w:rsid w:val="0019740E"/>
    <w:rsid w:val="001976CC"/>
    <w:rsid w:val="0019780B"/>
    <w:rsid w:val="001979C9"/>
    <w:rsid w:val="00197C73"/>
    <w:rsid w:val="001A0092"/>
    <w:rsid w:val="001A01F5"/>
    <w:rsid w:val="001A04AB"/>
    <w:rsid w:val="001A05EE"/>
    <w:rsid w:val="001A0612"/>
    <w:rsid w:val="001A0800"/>
    <w:rsid w:val="001A0E8E"/>
    <w:rsid w:val="001A1120"/>
    <w:rsid w:val="001A17DE"/>
    <w:rsid w:val="001A18A6"/>
    <w:rsid w:val="001A19D0"/>
    <w:rsid w:val="001A21DF"/>
    <w:rsid w:val="001A31B4"/>
    <w:rsid w:val="001A324B"/>
    <w:rsid w:val="001A3401"/>
    <w:rsid w:val="001A3413"/>
    <w:rsid w:val="001A36BE"/>
    <w:rsid w:val="001A36D4"/>
    <w:rsid w:val="001A390C"/>
    <w:rsid w:val="001A3EF4"/>
    <w:rsid w:val="001A3FA3"/>
    <w:rsid w:val="001A4202"/>
    <w:rsid w:val="001A4255"/>
    <w:rsid w:val="001A4521"/>
    <w:rsid w:val="001A471B"/>
    <w:rsid w:val="001A547C"/>
    <w:rsid w:val="001A5491"/>
    <w:rsid w:val="001A5505"/>
    <w:rsid w:val="001A5641"/>
    <w:rsid w:val="001A5657"/>
    <w:rsid w:val="001A58EE"/>
    <w:rsid w:val="001A5B58"/>
    <w:rsid w:val="001A5D64"/>
    <w:rsid w:val="001A5F43"/>
    <w:rsid w:val="001A63E4"/>
    <w:rsid w:val="001A6798"/>
    <w:rsid w:val="001A69AA"/>
    <w:rsid w:val="001A6EA3"/>
    <w:rsid w:val="001A72B6"/>
    <w:rsid w:val="001A7786"/>
    <w:rsid w:val="001A79AF"/>
    <w:rsid w:val="001A7DD9"/>
    <w:rsid w:val="001A7FDF"/>
    <w:rsid w:val="001B04DE"/>
    <w:rsid w:val="001B0785"/>
    <w:rsid w:val="001B0A5F"/>
    <w:rsid w:val="001B0F0B"/>
    <w:rsid w:val="001B101D"/>
    <w:rsid w:val="001B14DD"/>
    <w:rsid w:val="001B15D6"/>
    <w:rsid w:val="001B19A1"/>
    <w:rsid w:val="001B2268"/>
    <w:rsid w:val="001B2683"/>
    <w:rsid w:val="001B3184"/>
    <w:rsid w:val="001B36AD"/>
    <w:rsid w:val="001B3EF0"/>
    <w:rsid w:val="001B4340"/>
    <w:rsid w:val="001B439A"/>
    <w:rsid w:val="001B43EF"/>
    <w:rsid w:val="001B43FA"/>
    <w:rsid w:val="001B4C9E"/>
    <w:rsid w:val="001B4E6B"/>
    <w:rsid w:val="001B4F20"/>
    <w:rsid w:val="001B4F47"/>
    <w:rsid w:val="001B4F4B"/>
    <w:rsid w:val="001B52EC"/>
    <w:rsid w:val="001B61C2"/>
    <w:rsid w:val="001B6510"/>
    <w:rsid w:val="001B6D62"/>
    <w:rsid w:val="001B6E59"/>
    <w:rsid w:val="001B7044"/>
    <w:rsid w:val="001B7236"/>
    <w:rsid w:val="001B72C3"/>
    <w:rsid w:val="001B7365"/>
    <w:rsid w:val="001B7AC8"/>
    <w:rsid w:val="001C0229"/>
    <w:rsid w:val="001C045E"/>
    <w:rsid w:val="001C08FE"/>
    <w:rsid w:val="001C0A58"/>
    <w:rsid w:val="001C0AB2"/>
    <w:rsid w:val="001C0F60"/>
    <w:rsid w:val="001C18D1"/>
    <w:rsid w:val="001C1B60"/>
    <w:rsid w:val="001C1DD4"/>
    <w:rsid w:val="001C1EB5"/>
    <w:rsid w:val="001C1F5C"/>
    <w:rsid w:val="001C1FA4"/>
    <w:rsid w:val="001C2A3C"/>
    <w:rsid w:val="001C2C6B"/>
    <w:rsid w:val="001C2F32"/>
    <w:rsid w:val="001C34D8"/>
    <w:rsid w:val="001C3861"/>
    <w:rsid w:val="001C417A"/>
    <w:rsid w:val="001C4928"/>
    <w:rsid w:val="001C4A11"/>
    <w:rsid w:val="001C4E16"/>
    <w:rsid w:val="001C5A6E"/>
    <w:rsid w:val="001C5D0F"/>
    <w:rsid w:val="001C6025"/>
    <w:rsid w:val="001C6304"/>
    <w:rsid w:val="001C6B57"/>
    <w:rsid w:val="001C6C02"/>
    <w:rsid w:val="001C6DAD"/>
    <w:rsid w:val="001C7395"/>
    <w:rsid w:val="001C7478"/>
    <w:rsid w:val="001C7A66"/>
    <w:rsid w:val="001D0003"/>
    <w:rsid w:val="001D029E"/>
    <w:rsid w:val="001D0471"/>
    <w:rsid w:val="001D08F8"/>
    <w:rsid w:val="001D0A91"/>
    <w:rsid w:val="001D1EFB"/>
    <w:rsid w:val="001D2142"/>
    <w:rsid w:val="001D27D5"/>
    <w:rsid w:val="001D2801"/>
    <w:rsid w:val="001D2BA3"/>
    <w:rsid w:val="001D302E"/>
    <w:rsid w:val="001D3121"/>
    <w:rsid w:val="001D31E8"/>
    <w:rsid w:val="001D3915"/>
    <w:rsid w:val="001D3F0F"/>
    <w:rsid w:val="001D3F57"/>
    <w:rsid w:val="001D420C"/>
    <w:rsid w:val="001D460D"/>
    <w:rsid w:val="001D49B2"/>
    <w:rsid w:val="001D4F55"/>
    <w:rsid w:val="001D5835"/>
    <w:rsid w:val="001D5ABD"/>
    <w:rsid w:val="001D5DE9"/>
    <w:rsid w:val="001D6509"/>
    <w:rsid w:val="001D6644"/>
    <w:rsid w:val="001D66B9"/>
    <w:rsid w:val="001D694E"/>
    <w:rsid w:val="001D6F32"/>
    <w:rsid w:val="001D7240"/>
    <w:rsid w:val="001D74CD"/>
    <w:rsid w:val="001D757C"/>
    <w:rsid w:val="001D75C3"/>
    <w:rsid w:val="001D78ED"/>
    <w:rsid w:val="001D7B18"/>
    <w:rsid w:val="001D7B35"/>
    <w:rsid w:val="001E0118"/>
    <w:rsid w:val="001E06B6"/>
    <w:rsid w:val="001E0FE1"/>
    <w:rsid w:val="001E150B"/>
    <w:rsid w:val="001E15B0"/>
    <w:rsid w:val="001E181C"/>
    <w:rsid w:val="001E1D16"/>
    <w:rsid w:val="001E1E40"/>
    <w:rsid w:val="001E1EEB"/>
    <w:rsid w:val="001E2280"/>
    <w:rsid w:val="001E247C"/>
    <w:rsid w:val="001E2DBB"/>
    <w:rsid w:val="001E3304"/>
    <w:rsid w:val="001E4065"/>
    <w:rsid w:val="001E44A4"/>
    <w:rsid w:val="001E45B4"/>
    <w:rsid w:val="001E484D"/>
    <w:rsid w:val="001E53CC"/>
    <w:rsid w:val="001E57A1"/>
    <w:rsid w:val="001E57E4"/>
    <w:rsid w:val="001E5841"/>
    <w:rsid w:val="001E5851"/>
    <w:rsid w:val="001E5BC3"/>
    <w:rsid w:val="001E5C8B"/>
    <w:rsid w:val="001E5D9B"/>
    <w:rsid w:val="001E60E1"/>
    <w:rsid w:val="001E62EB"/>
    <w:rsid w:val="001E676F"/>
    <w:rsid w:val="001E6F66"/>
    <w:rsid w:val="001E731B"/>
    <w:rsid w:val="001E75E8"/>
    <w:rsid w:val="001F00AD"/>
    <w:rsid w:val="001F027C"/>
    <w:rsid w:val="001F02DA"/>
    <w:rsid w:val="001F05B4"/>
    <w:rsid w:val="001F0A91"/>
    <w:rsid w:val="001F0E21"/>
    <w:rsid w:val="001F0F05"/>
    <w:rsid w:val="001F0F41"/>
    <w:rsid w:val="001F124A"/>
    <w:rsid w:val="001F204A"/>
    <w:rsid w:val="001F23B7"/>
    <w:rsid w:val="001F347B"/>
    <w:rsid w:val="001F354D"/>
    <w:rsid w:val="001F3981"/>
    <w:rsid w:val="001F3A51"/>
    <w:rsid w:val="001F4258"/>
    <w:rsid w:val="001F49B8"/>
    <w:rsid w:val="001F4CE5"/>
    <w:rsid w:val="001F4E54"/>
    <w:rsid w:val="001F511B"/>
    <w:rsid w:val="001F549C"/>
    <w:rsid w:val="001F555C"/>
    <w:rsid w:val="001F5F4E"/>
    <w:rsid w:val="001F692F"/>
    <w:rsid w:val="001F6A32"/>
    <w:rsid w:val="001F6A69"/>
    <w:rsid w:val="001F6FEF"/>
    <w:rsid w:val="001F76AC"/>
    <w:rsid w:val="001F782D"/>
    <w:rsid w:val="001F7B93"/>
    <w:rsid w:val="001F7EF7"/>
    <w:rsid w:val="00200391"/>
    <w:rsid w:val="002004E8"/>
    <w:rsid w:val="00200690"/>
    <w:rsid w:val="00200BAA"/>
    <w:rsid w:val="00200C28"/>
    <w:rsid w:val="002010F8"/>
    <w:rsid w:val="00201119"/>
    <w:rsid w:val="002012ED"/>
    <w:rsid w:val="00201AEE"/>
    <w:rsid w:val="00201EF2"/>
    <w:rsid w:val="002029F2"/>
    <w:rsid w:val="00202C9A"/>
    <w:rsid w:val="00202E66"/>
    <w:rsid w:val="00203741"/>
    <w:rsid w:val="00203BF0"/>
    <w:rsid w:val="00204027"/>
    <w:rsid w:val="00204196"/>
    <w:rsid w:val="002045AA"/>
    <w:rsid w:val="0020496F"/>
    <w:rsid w:val="00204CF6"/>
    <w:rsid w:val="00204FAA"/>
    <w:rsid w:val="00205D3E"/>
    <w:rsid w:val="00205D58"/>
    <w:rsid w:val="00205D6E"/>
    <w:rsid w:val="00206E00"/>
    <w:rsid w:val="00207547"/>
    <w:rsid w:val="00207631"/>
    <w:rsid w:val="00207791"/>
    <w:rsid w:val="0020779B"/>
    <w:rsid w:val="00207F39"/>
    <w:rsid w:val="00207F9A"/>
    <w:rsid w:val="0021001D"/>
    <w:rsid w:val="002102D9"/>
    <w:rsid w:val="002107D6"/>
    <w:rsid w:val="00210A80"/>
    <w:rsid w:val="002111D2"/>
    <w:rsid w:val="002119FC"/>
    <w:rsid w:val="00211A2D"/>
    <w:rsid w:val="00211CEB"/>
    <w:rsid w:val="00211E19"/>
    <w:rsid w:val="00212600"/>
    <w:rsid w:val="00212782"/>
    <w:rsid w:val="00213216"/>
    <w:rsid w:val="00213B09"/>
    <w:rsid w:val="00214C28"/>
    <w:rsid w:val="00215073"/>
    <w:rsid w:val="00215101"/>
    <w:rsid w:val="00215721"/>
    <w:rsid w:val="002157C8"/>
    <w:rsid w:val="0021588B"/>
    <w:rsid w:val="00215F6D"/>
    <w:rsid w:val="002160E2"/>
    <w:rsid w:val="002165CD"/>
    <w:rsid w:val="00216619"/>
    <w:rsid w:val="002167C7"/>
    <w:rsid w:val="00216968"/>
    <w:rsid w:val="00216C0E"/>
    <w:rsid w:val="00216F7D"/>
    <w:rsid w:val="002170CF"/>
    <w:rsid w:val="00217295"/>
    <w:rsid w:val="00217573"/>
    <w:rsid w:val="00217711"/>
    <w:rsid w:val="00217ACA"/>
    <w:rsid w:val="00217B6F"/>
    <w:rsid w:val="00217D5A"/>
    <w:rsid w:val="0022004E"/>
    <w:rsid w:val="0022005F"/>
    <w:rsid w:val="00220079"/>
    <w:rsid w:val="00220169"/>
    <w:rsid w:val="002204A7"/>
    <w:rsid w:val="002206FA"/>
    <w:rsid w:val="002207CC"/>
    <w:rsid w:val="00220B5D"/>
    <w:rsid w:val="00220D6D"/>
    <w:rsid w:val="00220E91"/>
    <w:rsid w:val="00221113"/>
    <w:rsid w:val="002218AB"/>
    <w:rsid w:val="002218F7"/>
    <w:rsid w:val="002227A0"/>
    <w:rsid w:val="00222DB2"/>
    <w:rsid w:val="002231F0"/>
    <w:rsid w:val="0022324B"/>
    <w:rsid w:val="0022340A"/>
    <w:rsid w:val="00223E7F"/>
    <w:rsid w:val="002242D6"/>
    <w:rsid w:val="0022435B"/>
    <w:rsid w:val="00224519"/>
    <w:rsid w:val="002247DF"/>
    <w:rsid w:val="0022498C"/>
    <w:rsid w:val="00224C10"/>
    <w:rsid w:val="0022507B"/>
    <w:rsid w:val="002253B7"/>
    <w:rsid w:val="002253BC"/>
    <w:rsid w:val="00225525"/>
    <w:rsid w:val="002258E6"/>
    <w:rsid w:val="00225B72"/>
    <w:rsid w:val="00225B8C"/>
    <w:rsid w:val="0022613D"/>
    <w:rsid w:val="00226833"/>
    <w:rsid w:val="00226C50"/>
    <w:rsid w:val="00226D6B"/>
    <w:rsid w:val="0022702D"/>
    <w:rsid w:val="00227239"/>
    <w:rsid w:val="00227DD8"/>
    <w:rsid w:val="00227E51"/>
    <w:rsid w:val="00230154"/>
    <w:rsid w:val="002302E6"/>
    <w:rsid w:val="002305F4"/>
    <w:rsid w:val="00230983"/>
    <w:rsid w:val="0023190E"/>
    <w:rsid w:val="00231CFD"/>
    <w:rsid w:val="002322A5"/>
    <w:rsid w:val="0023235F"/>
    <w:rsid w:val="0023277D"/>
    <w:rsid w:val="00232AC3"/>
    <w:rsid w:val="00232B52"/>
    <w:rsid w:val="002330B7"/>
    <w:rsid w:val="002331DE"/>
    <w:rsid w:val="002333AA"/>
    <w:rsid w:val="00233FE1"/>
    <w:rsid w:val="002343DA"/>
    <w:rsid w:val="00234601"/>
    <w:rsid w:val="00234A0C"/>
    <w:rsid w:val="00234B5E"/>
    <w:rsid w:val="00234F4B"/>
    <w:rsid w:val="002353A1"/>
    <w:rsid w:val="00235620"/>
    <w:rsid w:val="00235D60"/>
    <w:rsid w:val="00236847"/>
    <w:rsid w:val="00236950"/>
    <w:rsid w:val="00236FA6"/>
    <w:rsid w:val="00237163"/>
    <w:rsid w:val="00237193"/>
    <w:rsid w:val="002377C2"/>
    <w:rsid w:val="00237908"/>
    <w:rsid w:val="00237D78"/>
    <w:rsid w:val="0024044F"/>
    <w:rsid w:val="00240CCF"/>
    <w:rsid w:val="0024151B"/>
    <w:rsid w:val="002416EC"/>
    <w:rsid w:val="002421D8"/>
    <w:rsid w:val="00242689"/>
    <w:rsid w:val="00242EF4"/>
    <w:rsid w:val="00243289"/>
    <w:rsid w:val="002432D2"/>
    <w:rsid w:val="00243536"/>
    <w:rsid w:val="002436C2"/>
    <w:rsid w:val="00243C85"/>
    <w:rsid w:val="00243EAD"/>
    <w:rsid w:val="00244084"/>
    <w:rsid w:val="00244A63"/>
    <w:rsid w:val="00245307"/>
    <w:rsid w:val="00245369"/>
    <w:rsid w:val="0024549A"/>
    <w:rsid w:val="002458FB"/>
    <w:rsid w:val="00245903"/>
    <w:rsid w:val="00245E46"/>
    <w:rsid w:val="00245F55"/>
    <w:rsid w:val="00246A76"/>
    <w:rsid w:val="00246C46"/>
    <w:rsid w:val="00246DDE"/>
    <w:rsid w:val="002471BA"/>
    <w:rsid w:val="00247B11"/>
    <w:rsid w:val="00247DF1"/>
    <w:rsid w:val="0025037B"/>
    <w:rsid w:val="0025093D"/>
    <w:rsid w:val="00250985"/>
    <w:rsid w:val="002510DC"/>
    <w:rsid w:val="00251153"/>
    <w:rsid w:val="00251821"/>
    <w:rsid w:val="002518C5"/>
    <w:rsid w:val="00251D80"/>
    <w:rsid w:val="00251FCB"/>
    <w:rsid w:val="00252B75"/>
    <w:rsid w:val="00252EBD"/>
    <w:rsid w:val="00253469"/>
    <w:rsid w:val="0025374C"/>
    <w:rsid w:val="0025385C"/>
    <w:rsid w:val="00253A38"/>
    <w:rsid w:val="00254558"/>
    <w:rsid w:val="0025466A"/>
    <w:rsid w:val="002546D3"/>
    <w:rsid w:val="00255448"/>
    <w:rsid w:val="00255545"/>
    <w:rsid w:val="00255B3C"/>
    <w:rsid w:val="00255C78"/>
    <w:rsid w:val="00256358"/>
    <w:rsid w:val="002564B9"/>
    <w:rsid w:val="0025665F"/>
    <w:rsid w:val="00256DDB"/>
    <w:rsid w:val="00256E22"/>
    <w:rsid w:val="00257427"/>
    <w:rsid w:val="00257B82"/>
    <w:rsid w:val="002600E8"/>
    <w:rsid w:val="00260190"/>
    <w:rsid w:val="002601DE"/>
    <w:rsid w:val="00260344"/>
    <w:rsid w:val="0026056A"/>
    <w:rsid w:val="0026069E"/>
    <w:rsid w:val="00260EDE"/>
    <w:rsid w:val="00261392"/>
    <w:rsid w:val="00261780"/>
    <w:rsid w:val="00261867"/>
    <w:rsid w:val="002618B3"/>
    <w:rsid w:val="00261A47"/>
    <w:rsid w:val="00261C6B"/>
    <w:rsid w:val="00262443"/>
    <w:rsid w:val="00262858"/>
    <w:rsid w:val="00262C02"/>
    <w:rsid w:val="00262CEB"/>
    <w:rsid w:val="00262F50"/>
    <w:rsid w:val="002639D6"/>
    <w:rsid w:val="00263BB6"/>
    <w:rsid w:val="00263E5D"/>
    <w:rsid w:val="002646EC"/>
    <w:rsid w:val="00264717"/>
    <w:rsid w:val="00264C71"/>
    <w:rsid w:val="00264F1A"/>
    <w:rsid w:val="00264FDB"/>
    <w:rsid w:val="00265AD6"/>
    <w:rsid w:val="00265CB1"/>
    <w:rsid w:val="00265DB9"/>
    <w:rsid w:val="00266048"/>
    <w:rsid w:val="002663F0"/>
    <w:rsid w:val="00266459"/>
    <w:rsid w:val="00266798"/>
    <w:rsid w:val="00266C2E"/>
    <w:rsid w:val="00266D91"/>
    <w:rsid w:val="00267486"/>
    <w:rsid w:val="00267701"/>
    <w:rsid w:val="00267EE3"/>
    <w:rsid w:val="00267F4E"/>
    <w:rsid w:val="0027019F"/>
    <w:rsid w:val="00270CCF"/>
    <w:rsid w:val="00270E80"/>
    <w:rsid w:val="002712EC"/>
    <w:rsid w:val="00271799"/>
    <w:rsid w:val="00271D2C"/>
    <w:rsid w:val="002725BC"/>
    <w:rsid w:val="002728EB"/>
    <w:rsid w:val="002729C9"/>
    <w:rsid w:val="00272AA4"/>
    <w:rsid w:val="00272EF0"/>
    <w:rsid w:val="002734D1"/>
    <w:rsid w:val="00273644"/>
    <w:rsid w:val="00273B83"/>
    <w:rsid w:val="00273D88"/>
    <w:rsid w:val="002740E0"/>
    <w:rsid w:val="00274566"/>
    <w:rsid w:val="002757EB"/>
    <w:rsid w:val="00276D0C"/>
    <w:rsid w:val="00276D8E"/>
    <w:rsid w:val="00276DE4"/>
    <w:rsid w:val="00277245"/>
    <w:rsid w:val="00277257"/>
    <w:rsid w:val="0027725B"/>
    <w:rsid w:val="0027728E"/>
    <w:rsid w:val="00277B16"/>
    <w:rsid w:val="00277C58"/>
    <w:rsid w:val="0028028F"/>
    <w:rsid w:val="00281217"/>
    <w:rsid w:val="00281B9F"/>
    <w:rsid w:val="00281CCA"/>
    <w:rsid w:val="00281EFA"/>
    <w:rsid w:val="00281FAD"/>
    <w:rsid w:val="002821D8"/>
    <w:rsid w:val="002822FE"/>
    <w:rsid w:val="0028244E"/>
    <w:rsid w:val="002827FF"/>
    <w:rsid w:val="00282ACA"/>
    <w:rsid w:val="00282B54"/>
    <w:rsid w:val="00282BCB"/>
    <w:rsid w:val="00282F1E"/>
    <w:rsid w:val="002830AF"/>
    <w:rsid w:val="0028364A"/>
    <w:rsid w:val="0028417B"/>
    <w:rsid w:val="002845C7"/>
    <w:rsid w:val="00284A83"/>
    <w:rsid w:val="002854D5"/>
    <w:rsid w:val="0028571E"/>
    <w:rsid w:val="002857D5"/>
    <w:rsid w:val="002860C5"/>
    <w:rsid w:val="00286384"/>
    <w:rsid w:val="00286535"/>
    <w:rsid w:val="00286B68"/>
    <w:rsid w:val="00286C86"/>
    <w:rsid w:val="00286FB7"/>
    <w:rsid w:val="00287143"/>
    <w:rsid w:val="0028740B"/>
    <w:rsid w:val="00287678"/>
    <w:rsid w:val="00287F86"/>
    <w:rsid w:val="00287F87"/>
    <w:rsid w:val="00290CFA"/>
    <w:rsid w:val="00291117"/>
    <w:rsid w:val="0029152F"/>
    <w:rsid w:val="00291681"/>
    <w:rsid w:val="00291BA5"/>
    <w:rsid w:val="0029313D"/>
    <w:rsid w:val="002931E2"/>
    <w:rsid w:val="002934BE"/>
    <w:rsid w:val="00293AB1"/>
    <w:rsid w:val="00294076"/>
    <w:rsid w:val="002940AA"/>
    <w:rsid w:val="0029419A"/>
    <w:rsid w:val="00294237"/>
    <w:rsid w:val="00294326"/>
    <w:rsid w:val="00294391"/>
    <w:rsid w:val="00294405"/>
    <w:rsid w:val="002948E6"/>
    <w:rsid w:val="00295041"/>
    <w:rsid w:val="002960AF"/>
    <w:rsid w:val="0029644A"/>
    <w:rsid w:val="00296EDD"/>
    <w:rsid w:val="002971C2"/>
    <w:rsid w:val="00297827"/>
    <w:rsid w:val="0029790C"/>
    <w:rsid w:val="002A009A"/>
    <w:rsid w:val="002A1BD9"/>
    <w:rsid w:val="002A1FA2"/>
    <w:rsid w:val="002A2285"/>
    <w:rsid w:val="002A2624"/>
    <w:rsid w:val="002A2675"/>
    <w:rsid w:val="002A28E7"/>
    <w:rsid w:val="002A295C"/>
    <w:rsid w:val="002A2BB5"/>
    <w:rsid w:val="002A2D5B"/>
    <w:rsid w:val="002A2EC7"/>
    <w:rsid w:val="002A2F92"/>
    <w:rsid w:val="002A311C"/>
    <w:rsid w:val="002A3ACE"/>
    <w:rsid w:val="002A3EFD"/>
    <w:rsid w:val="002A4C47"/>
    <w:rsid w:val="002A4CCF"/>
    <w:rsid w:val="002A52B4"/>
    <w:rsid w:val="002A5AB8"/>
    <w:rsid w:val="002A5E2B"/>
    <w:rsid w:val="002A5E72"/>
    <w:rsid w:val="002A61CE"/>
    <w:rsid w:val="002A6AAB"/>
    <w:rsid w:val="002A6EB6"/>
    <w:rsid w:val="002A703B"/>
    <w:rsid w:val="002A754A"/>
    <w:rsid w:val="002A76F8"/>
    <w:rsid w:val="002B04DE"/>
    <w:rsid w:val="002B0843"/>
    <w:rsid w:val="002B0B64"/>
    <w:rsid w:val="002B126F"/>
    <w:rsid w:val="002B140F"/>
    <w:rsid w:val="002B1433"/>
    <w:rsid w:val="002B16DD"/>
    <w:rsid w:val="002B1870"/>
    <w:rsid w:val="002B189E"/>
    <w:rsid w:val="002B1DBC"/>
    <w:rsid w:val="002B2219"/>
    <w:rsid w:val="002B2240"/>
    <w:rsid w:val="002B2448"/>
    <w:rsid w:val="002B2DF1"/>
    <w:rsid w:val="002B303D"/>
    <w:rsid w:val="002B3316"/>
    <w:rsid w:val="002B3543"/>
    <w:rsid w:val="002B4411"/>
    <w:rsid w:val="002B4461"/>
    <w:rsid w:val="002B49F2"/>
    <w:rsid w:val="002B4A38"/>
    <w:rsid w:val="002B4EB6"/>
    <w:rsid w:val="002B4F5B"/>
    <w:rsid w:val="002B551F"/>
    <w:rsid w:val="002B5777"/>
    <w:rsid w:val="002B5833"/>
    <w:rsid w:val="002B59AE"/>
    <w:rsid w:val="002B644C"/>
    <w:rsid w:val="002B6B02"/>
    <w:rsid w:val="002B6E51"/>
    <w:rsid w:val="002B709C"/>
    <w:rsid w:val="002B77D4"/>
    <w:rsid w:val="002B7981"/>
    <w:rsid w:val="002B79ED"/>
    <w:rsid w:val="002B7BAF"/>
    <w:rsid w:val="002C0138"/>
    <w:rsid w:val="002C0436"/>
    <w:rsid w:val="002C04F7"/>
    <w:rsid w:val="002C0785"/>
    <w:rsid w:val="002C0E3A"/>
    <w:rsid w:val="002C0EEB"/>
    <w:rsid w:val="002C10AC"/>
    <w:rsid w:val="002C11ED"/>
    <w:rsid w:val="002C12A5"/>
    <w:rsid w:val="002C1920"/>
    <w:rsid w:val="002C1A23"/>
    <w:rsid w:val="002C1C82"/>
    <w:rsid w:val="002C1EC9"/>
    <w:rsid w:val="002C1F2D"/>
    <w:rsid w:val="002C1F63"/>
    <w:rsid w:val="002C23F6"/>
    <w:rsid w:val="002C2E1F"/>
    <w:rsid w:val="002C3197"/>
    <w:rsid w:val="002C378D"/>
    <w:rsid w:val="002C3A24"/>
    <w:rsid w:val="002C414E"/>
    <w:rsid w:val="002C4175"/>
    <w:rsid w:val="002C4B53"/>
    <w:rsid w:val="002C5043"/>
    <w:rsid w:val="002C55A1"/>
    <w:rsid w:val="002C573E"/>
    <w:rsid w:val="002C57AA"/>
    <w:rsid w:val="002C5893"/>
    <w:rsid w:val="002C5A93"/>
    <w:rsid w:val="002C5B87"/>
    <w:rsid w:val="002C5E63"/>
    <w:rsid w:val="002C67FC"/>
    <w:rsid w:val="002C6B33"/>
    <w:rsid w:val="002C6B65"/>
    <w:rsid w:val="002C6D1E"/>
    <w:rsid w:val="002C7106"/>
    <w:rsid w:val="002C7688"/>
    <w:rsid w:val="002C785D"/>
    <w:rsid w:val="002C7E24"/>
    <w:rsid w:val="002D06D2"/>
    <w:rsid w:val="002D0CA1"/>
    <w:rsid w:val="002D0D4A"/>
    <w:rsid w:val="002D1127"/>
    <w:rsid w:val="002D1149"/>
    <w:rsid w:val="002D1372"/>
    <w:rsid w:val="002D1BFA"/>
    <w:rsid w:val="002D1FA4"/>
    <w:rsid w:val="002D2220"/>
    <w:rsid w:val="002D25EB"/>
    <w:rsid w:val="002D25FC"/>
    <w:rsid w:val="002D26FF"/>
    <w:rsid w:val="002D2705"/>
    <w:rsid w:val="002D2E30"/>
    <w:rsid w:val="002D3949"/>
    <w:rsid w:val="002D397F"/>
    <w:rsid w:val="002D3FE0"/>
    <w:rsid w:val="002D413E"/>
    <w:rsid w:val="002D4274"/>
    <w:rsid w:val="002D4D66"/>
    <w:rsid w:val="002D4F6B"/>
    <w:rsid w:val="002D50B1"/>
    <w:rsid w:val="002D50D8"/>
    <w:rsid w:val="002D530A"/>
    <w:rsid w:val="002D550D"/>
    <w:rsid w:val="002D5BF5"/>
    <w:rsid w:val="002D5D39"/>
    <w:rsid w:val="002D5E15"/>
    <w:rsid w:val="002D69FE"/>
    <w:rsid w:val="002D6A24"/>
    <w:rsid w:val="002D72BC"/>
    <w:rsid w:val="002D7625"/>
    <w:rsid w:val="002D7D0E"/>
    <w:rsid w:val="002E00C9"/>
    <w:rsid w:val="002E029B"/>
    <w:rsid w:val="002E02B9"/>
    <w:rsid w:val="002E0571"/>
    <w:rsid w:val="002E0C4D"/>
    <w:rsid w:val="002E11B3"/>
    <w:rsid w:val="002E13F2"/>
    <w:rsid w:val="002E17C2"/>
    <w:rsid w:val="002E1AA6"/>
    <w:rsid w:val="002E1F93"/>
    <w:rsid w:val="002E2490"/>
    <w:rsid w:val="002E277A"/>
    <w:rsid w:val="002E2D4B"/>
    <w:rsid w:val="002E33EE"/>
    <w:rsid w:val="002E3B4F"/>
    <w:rsid w:val="002E457B"/>
    <w:rsid w:val="002E4699"/>
    <w:rsid w:val="002E50D2"/>
    <w:rsid w:val="002E54B4"/>
    <w:rsid w:val="002E5509"/>
    <w:rsid w:val="002E6748"/>
    <w:rsid w:val="002E6922"/>
    <w:rsid w:val="002E69C0"/>
    <w:rsid w:val="002E7A9E"/>
    <w:rsid w:val="002E7B65"/>
    <w:rsid w:val="002F01CE"/>
    <w:rsid w:val="002F04EC"/>
    <w:rsid w:val="002F0B8A"/>
    <w:rsid w:val="002F10C9"/>
    <w:rsid w:val="002F13CE"/>
    <w:rsid w:val="002F1A75"/>
    <w:rsid w:val="002F216B"/>
    <w:rsid w:val="002F2752"/>
    <w:rsid w:val="002F284C"/>
    <w:rsid w:val="002F28D1"/>
    <w:rsid w:val="002F2D13"/>
    <w:rsid w:val="002F2D56"/>
    <w:rsid w:val="002F2D60"/>
    <w:rsid w:val="002F32A4"/>
    <w:rsid w:val="002F3401"/>
    <w:rsid w:val="002F3B09"/>
    <w:rsid w:val="002F411A"/>
    <w:rsid w:val="002F54B2"/>
    <w:rsid w:val="002F561A"/>
    <w:rsid w:val="002F56E1"/>
    <w:rsid w:val="002F5BA1"/>
    <w:rsid w:val="002F60FC"/>
    <w:rsid w:val="002F6168"/>
    <w:rsid w:val="002F6408"/>
    <w:rsid w:val="002F7779"/>
    <w:rsid w:val="002F7C0F"/>
    <w:rsid w:val="002F7F8A"/>
    <w:rsid w:val="003003C6"/>
    <w:rsid w:val="00300582"/>
    <w:rsid w:val="003008F3"/>
    <w:rsid w:val="00300BFD"/>
    <w:rsid w:val="00300DE2"/>
    <w:rsid w:val="00300EA6"/>
    <w:rsid w:val="0030155C"/>
    <w:rsid w:val="00301B6E"/>
    <w:rsid w:val="00301BAC"/>
    <w:rsid w:val="00301F9A"/>
    <w:rsid w:val="003023DA"/>
    <w:rsid w:val="0030254A"/>
    <w:rsid w:val="0030282F"/>
    <w:rsid w:val="003028BC"/>
    <w:rsid w:val="00302975"/>
    <w:rsid w:val="003043F5"/>
    <w:rsid w:val="00304809"/>
    <w:rsid w:val="00304B2B"/>
    <w:rsid w:val="003055B6"/>
    <w:rsid w:val="00306502"/>
    <w:rsid w:val="003066D8"/>
    <w:rsid w:val="00306801"/>
    <w:rsid w:val="00306810"/>
    <w:rsid w:val="00307760"/>
    <w:rsid w:val="00307B7D"/>
    <w:rsid w:val="00307D4E"/>
    <w:rsid w:val="00307ED2"/>
    <w:rsid w:val="0031018A"/>
    <w:rsid w:val="00310234"/>
    <w:rsid w:val="003105DF"/>
    <w:rsid w:val="00310812"/>
    <w:rsid w:val="00310B19"/>
    <w:rsid w:val="00310B56"/>
    <w:rsid w:val="00310E5B"/>
    <w:rsid w:val="00311236"/>
    <w:rsid w:val="00311362"/>
    <w:rsid w:val="00311444"/>
    <w:rsid w:val="003114FE"/>
    <w:rsid w:val="00312231"/>
    <w:rsid w:val="00312566"/>
    <w:rsid w:val="003126C8"/>
    <w:rsid w:val="00312D42"/>
    <w:rsid w:val="00313741"/>
    <w:rsid w:val="0031398E"/>
    <w:rsid w:val="00313FEF"/>
    <w:rsid w:val="0031417A"/>
    <w:rsid w:val="00314242"/>
    <w:rsid w:val="003146DD"/>
    <w:rsid w:val="00314875"/>
    <w:rsid w:val="00314974"/>
    <w:rsid w:val="00314A7E"/>
    <w:rsid w:val="00314AC4"/>
    <w:rsid w:val="00314FAA"/>
    <w:rsid w:val="0031581F"/>
    <w:rsid w:val="00315BC6"/>
    <w:rsid w:val="00315FA5"/>
    <w:rsid w:val="0031618A"/>
    <w:rsid w:val="00316FC6"/>
    <w:rsid w:val="003170E7"/>
    <w:rsid w:val="0031741D"/>
    <w:rsid w:val="00317688"/>
    <w:rsid w:val="00317F03"/>
    <w:rsid w:val="0032015D"/>
    <w:rsid w:val="003204C8"/>
    <w:rsid w:val="00320A32"/>
    <w:rsid w:val="00320DA0"/>
    <w:rsid w:val="00321261"/>
    <w:rsid w:val="00321449"/>
    <w:rsid w:val="0032149C"/>
    <w:rsid w:val="003219A1"/>
    <w:rsid w:val="00321F60"/>
    <w:rsid w:val="0032210A"/>
    <w:rsid w:val="00322281"/>
    <w:rsid w:val="0032236C"/>
    <w:rsid w:val="00322B82"/>
    <w:rsid w:val="00323001"/>
    <w:rsid w:val="0032336A"/>
    <w:rsid w:val="00324166"/>
    <w:rsid w:val="00324800"/>
    <w:rsid w:val="00324D8F"/>
    <w:rsid w:val="00324F54"/>
    <w:rsid w:val="00325C5A"/>
    <w:rsid w:val="00325E68"/>
    <w:rsid w:val="00325FA7"/>
    <w:rsid w:val="00326617"/>
    <w:rsid w:val="00326B66"/>
    <w:rsid w:val="00326DC4"/>
    <w:rsid w:val="00326EA4"/>
    <w:rsid w:val="00327492"/>
    <w:rsid w:val="00327658"/>
    <w:rsid w:val="003276EE"/>
    <w:rsid w:val="00327854"/>
    <w:rsid w:val="00327BCF"/>
    <w:rsid w:val="00327BE1"/>
    <w:rsid w:val="00327C3C"/>
    <w:rsid w:val="00327F04"/>
    <w:rsid w:val="003300F9"/>
    <w:rsid w:val="003301D5"/>
    <w:rsid w:val="00330402"/>
    <w:rsid w:val="00330D53"/>
    <w:rsid w:val="003312FA"/>
    <w:rsid w:val="0033148D"/>
    <w:rsid w:val="003316B2"/>
    <w:rsid w:val="00331EA1"/>
    <w:rsid w:val="003320FC"/>
    <w:rsid w:val="003322EC"/>
    <w:rsid w:val="003324DD"/>
    <w:rsid w:val="003325AB"/>
    <w:rsid w:val="003328D3"/>
    <w:rsid w:val="00332D0E"/>
    <w:rsid w:val="00332D3D"/>
    <w:rsid w:val="00333316"/>
    <w:rsid w:val="00333B7B"/>
    <w:rsid w:val="00333D49"/>
    <w:rsid w:val="00334653"/>
    <w:rsid w:val="003348EB"/>
    <w:rsid w:val="00334ADE"/>
    <w:rsid w:val="00334FFC"/>
    <w:rsid w:val="0033586E"/>
    <w:rsid w:val="0033595C"/>
    <w:rsid w:val="00335A23"/>
    <w:rsid w:val="00335BF9"/>
    <w:rsid w:val="00335D8F"/>
    <w:rsid w:val="00335E99"/>
    <w:rsid w:val="003361D6"/>
    <w:rsid w:val="003362C4"/>
    <w:rsid w:val="00336893"/>
    <w:rsid w:val="00336C08"/>
    <w:rsid w:val="00336CAB"/>
    <w:rsid w:val="00336D7C"/>
    <w:rsid w:val="00337563"/>
    <w:rsid w:val="00337C61"/>
    <w:rsid w:val="00337E5F"/>
    <w:rsid w:val="00340277"/>
    <w:rsid w:val="003402AF"/>
    <w:rsid w:val="003407AD"/>
    <w:rsid w:val="003408D2"/>
    <w:rsid w:val="00340F87"/>
    <w:rsid w:val="0034155D"/>
    <w:rsid w:val="00341C91"/>
    <w:rsid w:val="00341F58"/>
    <w:rsid w:val="00342616"/>
    <w:rsid w:val="0034283C"/>
    <w:rsid w:val="00342CC1"/>
    <w:rsid w:val="0034327F"/>
    <w:rsid w:val="0034346A"/>
    <w:rsid w:val="00343686"/>
    <w:rsid w:val="00343CAD"/>
    <w:rsid w:val="00344453"/>
    <w:rsid w:val="00344596"/>
    <w:rsid w:val="00344E28"/>
    <w:rsid w:val="00344E98"/>
    <w:rsid w:val="003455E6"/>
    <w:rsid w:val="0034569B"/>
    <w:rsid w:val="00345A72"/>
    <w:rsid w:val="00346066"/>
    <w:rsid w:val="0034623E"/>
    <w:rsid w:val="00347040"/>
    <w:rsid w:val="00347703"/>
    <w:rsid w:val="003477CF"/>
    <w:rsid w:val="00347A37"/>
    <w:rsid w:val="00347AAA"/>
    <w:rsid w:val="00347C67"/>
    <w:rsid w:val="00347CE1"/>
    <w:rsid w:val="00350788"/>
    <w:rsid w:val="0035093C"/>
    <w:rsid w:val="00350A66"/>
    <w:rsid w:val="00351800"/>
    <w:rsid w:val="0035185D"/>
    <w:rsid w:val="00351A27"/>
    <w:rsid w:val="00351D69"/>
    <w:rsid w:val="00351DA1"/>
    <w:rsid w:val="003521D0"/>
    <w:rsid w:val="00352681"/>
    <w:rsid w:val="00352BEE"/>
    <w:rsid w:val="00352D2C"/>
    <w:rsid w:val="00352E0E"/>
    <w:rsid w:val="00352E70"/>
    <w:rsid w:val="00353157"/>
    <w:rsid w:val="00353711"/>
    <w:rsid w:val="00353994"/>
    <w:rsid w:val="00353A9A"/>
    <w:rsid w:val="00353F15"/>
    <w:rsid w:val="00353F18"/>
    <w:rsid w:val="00354054"/>
    <w:rsid w:val="003540C0"/>
    <w:rsid w:val="00354B7A"/>
    <w:rsid w:val="00354C09"/>
    <w:rsid w:val="003552DF"/>
    <w:rsid w:val="0035552E"/>
    <w:rsid w:val="003557B2"/>
    <w:rsid w:val="00355911"/>
    <w:rsid w:val="00355AC7"/>
    <w:rsid w:val="00355AF5"/>
    <w:rsid w:val="00355C93"/>
    <w:rsid w:val="0035611A"/>
    <w:rsid w:val="00356DBC"/>
    <w:rsid w:val="0035753D"/>
    <w:rsid w:val="0035768A"/>
    <w:rsid w:val="00357D12"/>
    <w:rsid w:val="00357E48"/>
    <w:rsid w:val="00357F59"/>
    <w:rsid w:val="00360046"/>
    <w:rsid w:val="003601D2"/>
    <w:rsid w:val="00360309"/>
    <w:rsid w:val="003603AC"/>
    <w:rsid w:val="003604CA"/>
    <w:rsid w:val="00360773"/>
    <w:rsid w:val="003609AE"/>
    <w:rsid w:val="00360D59"/>
    <w:rsid w:val="00360E68"/>
    <w:rsid w:val="0036116C"/>
    <w:rsid w:val="00361248"/>
    <w:rsid w:val="0036132A"/>
    <w:rsid w:val="0036162A"/>
    <w:rsid w:val="00361B04"/>
    <w:rsid w:val="00361C7B"/>
    <w:rsid w:val="0036226E"/>
    <w:rsid w:val="003624A4"/>
    <w:rsid w:val="00362682"/>
    <w:rsid w:val="00363733"/>
    <w:rsid w:val="00363CBD"/>
    <w:rsid w:val="003641DC"/>
    <w:rsid w:val="00364A63"/>
    <w:rsid w:val="00364CC4"/>
    <w:rsid w:val="00365090"/>
    <w:rsid w:val="0036535D"/>
    <w:rsid w:val="003653DD"/>
    <w:rsid w:val="0036566B"/>
    <w:rsid w:val="003656CC"/>
    <w:rsid w:val="00366373"/>
    <w:rsid w:val="00366572"/>
    <w:rsid w:val="003667E3"/>
    <w:rsid w:val="003669A4"/>
    <w:rsid w:val="00366B8C"/>
    <w:rsid w:val="00366BBC"/>
    <w:rsid w:val="00366CB3"/>
    <w:rsid w:val="003672A3"/>
    <w:rsid w:val="003672F9"/>
    <w:rsid w:val="003679A9"/>
    <w:rsid w:val="003679CA"/>
    <w:rsid w:val="00367DD3"/>
    <w:rsid w:val="0037024A"/>
    <w:rsid w:val="00370877"/>
    <w:rsid w:val="003708A1"/>
    <w:rsid w:val="00370C03"/>
    <w:rsid w:val="00371036"/>
    <w:rsid w:val="003711B2"/>
    <w:rsid w:val="00371236"/>
    <w:rsid w:val="00371567"/>
    <w:rsid w:val="00371806"/>
    <w:rsid w:val="00371F3B"/>
    <w:rsid w:val="0037217C"/>
    <w:rsid w:val="0037245D"/>
    <w:rsid w:val="003724A6"/>
    <w:rsid w:val="003725EF"/>
    <w:rsid w:val="00372744"/>
    <w:rsid w:val="003728DD"/>
    <w:rsid w:val="00372B47"/>
    <w:rsid w:val="0037308A"/>
    <w:rsid w:val="00373258"/>
    <w:rsid w:val="0037358B"/>
    <w:rsid w:val="003735F1"/>
    <w:rsid w:val="003736B2"/>
    <w:rsid w:val="00373C3D"/>
    <w:rsid w:val="00373F1A"/>
    <w:rsid w:val="00374292"/>
    <w:rsid w:val="003743F0"/>
    <w:rsid w:val="003745AA"/>
    <w:rsid w:val="003746E0"/>
    <w:rsid w:val="00374BC9"/>
    <w:rsid w:val="00374C9D"/>
    <w:rsid w:val="00374FA2"/>
    <w:rsid w:val="003750CA"/>
    <w:rsid w:val="0037523C"/>
    <w:rsid w:val="0037663B"/>
    <w:rsid w:val="003766E4"/>
    <w:rsid w:val="0037677E"/>
    <w:rsid w:val="003767E3"/>
    <w:rsid w:val="00376898"/>
    <w:rsid w:val="00376D8F"/>
    <w:rsid w:val="00377ADC"/>
    <w:rsid w:val="00377B43"/>
    <w:rsid w:val="00377D18"/>
    <w:rsid w:val="00377DB2"/>
    <w:rsid w:val="00380093"/>
    <w:rsid w:val="00380B3F"/>
    <w:rsid w:val="00380CE4"/>
    <w:rsid w:val="00380F2D"/>
    <w:rsid w:val="00380F7B"/>
    <w:rsid w:val="0038116F"/>
    <w:rsid w:val="0038187C"/>
    <w:rsid w:val="003822D9"/>
    <w:rsid w:val="0038274C"/>
    <w:rsid w:val="00382A4B"/>
    <w:rsid w:val="00382CD4"/>
    <w:rsid w:val="00382D6D"/>
    <w:rsid w:val="00382DEE"/>
    <w:rsid w:val="00383178"/>
    <w:rsid w:val="0038396E"/>
    <w:rsid w:val="00383A92"/>
    <w:rsid w:val="00384F76"/>
    <w:rsid w:val="0038509B"/>
    <w:rsid w:val="00385138"/>
    <w:rsid w:val="003851AB"/>
    <w:rsid w:val="0038520F"/>
    <w:rsid w:val="00385482"/>
    <w:rsid w:val="00385CAE"/>
    <w:rsid w:val="003866A0"/>
    <w:rsid w:val="003866FC"/>
    <w:rsid w:val="00386BF0"/>
    <w:rsid w:val="00386C96"/>
    <w:rsid w:val="00386F3E"/>
    <w:rsid w:val="0038711A"/>
    <w:rsid w:val="00390009"/>
    <w:rsid w:val="0039072B"/>
    <w:rsid w:val="00390B3B"/>
    <w:rsid w:val="00391112"/>
    <w:rsid w:val="003913A0"/>
    <w:rsid w:val="003913A9"/>
    <w:rsid w:val="00391CF0"/>
    <w:rsid w:val="003920AE"/>
    <w:rsid w:val="003924A2"/>
    <w:rsid w:val="0039257A"/>
    <w:rsid w:val="00392CC6"/>
    <w:rsid w:val="00392FD6"/>
    <w:rsid w:val="0039324C"/>
    <w:rsid w:val="003932E3"/>
    <w:rsid w:val="003936CC"/>
    <w:rsid w:val="0039436E"/>
    <w:rsid w:val="00394B29"/>
    <w:rsid w:val="003957C4"/>
    <w:rsid w:val="0039610A"/>
    <w:rsid w:val="00396147"/>
    <w:rsid w:val="00396266"/>
    <w:rsid w:val="00396974"/>
    <w:rsid w:val="00396F05"/>
    <w:rsid w:val="00396FB1"/>
    <w:rsid w:val="003973BA"/>
    <w:rsid w:val="00397672"/>
    <w:rsid w:val="00397726"/>
    <w:rsid w:val="0039790A"/>
    <w:rsid w:val="0039797E"/>
    <w:rsid w:val="00397EAA"/>
    <w:rsid w:val="003A001D"/>
    <w:rsid w:val="003A00A2"/>
    <w:rsid w:val="003A04E7"/>
    <w:rsid w:val="003A0506"/>
    <w:rsid w:val="003A0545"/>
    <w:rsid w:val="003A05E5"/>
    <w:rsid w:val="003A0CD4"/>
    <w:rsid w:val="003A1778"/>
    <w:rsid w:val="003A1AE3"/>
    <w:rsid w:val="003A1EEA"/>
    <w:rsid w:val="003A1FAE"/>
    <w:rsid w:val="003A20D4"/>
    <w:rsid w:val="003A2614"/>
    <w:rsid w:val="003A2729"/>
    <w:rsid w:val="003A2BF5"/>
    <w:rsid w:val="003A2EFC"/>
    <w:rsid w:val="003A2F76"/>
    <w:rsid w:val="003A34A3"/>
    <w:rsid w:val="003A3B6F"/>
    <w:rsid w:val="003A3CD3"/>
    <w:rsid w:val="003A3D7E"/>
    <w:rsid w:val="003A478C"/>
    <w:rsid w:val="003A4850"/>
    <w:rsid w:val="003A4C12"/>
    <w:rsid w:val="003A4D19"/>
    <w:rsid w:val="003A4FA4"/>
    <w:rsid w:val="003A5673"/>
    <w:rsid w:val="003A5712"/>
    <w:rsid w:val="003A5794"/>
    <w:rsid w:val="003A5A8F"/>
    <w:rsid w:val="003A5CEF"/>
    <w:rsid w:val="003A5F04"/>
    <w:rsid w:val="003A64EF"/>
    <w:rsid w:val="003A77F9"/>
    <w:rsid w:val="003A7AE3"/>
    <w:rsid w:val="003B0224"/>
    <w:rsid w:val="003B0397"/>
    <w:rsid w:val="003B09B8"/>
    <w:rsid w:val="003B0FC5"/>
    <w:rsid w:val="003B118F"/>
    <w:rsid w:val="003B1B8E"/>
    <w:rsid w:val="003B2803"/>
    <w:rsid w:val="003B291D"/>
    <w:rsid w:val="003B2E03"/>
    <w:rsid w:val="003B321A"/>
    <w:rsid w:val="003B3582"/>
    <w:rsid w:val="003B39C2"/>
    <w:rsid w:val="003B3F2F"/>
    <w:rsid w:val="003B4047"/>
    <w:rsid w:val="003B40CF"/>
    <w:rsid w:val="003B4319"/>
    <w:rsid w:val="003B4362"/>
    <w:rsid w:val="003B4B74"/>
    <w:rsid w:val="003B5246"/>
    <w:rsid w:val="003B53A6"/>
    <w:rsid w:val="003B56D8"/>
    <w:rsid w:val="003B58F3"/>
    <w:rsid w:val="003B5ADA"/>
    <w:rsid w:val="003B605D"/>
    <w:rsid w:val="003B64CE"/>
    <w:rsid w:val="003B66B7"/>
    <w:rsid w:val="003B72B0"/>
    <w:rsid w:val="003B7483"/>
    <w:rsid w:val="003B764A"/>
    <w:rsid w:val="003B797C"/>
    <w:rsid w:val="003B7F4E"/>
    <w:rsid w:val="003C0A5B"/>
    <w:rsid w:val="003C0F2F"/>
    <w:rsid w:val="003C10E0"/>
    <w:rsid w:val="003C1374"/>
    <w:rsid w:val="003C1700"/>
    <w:rsid w:val="003C1996"/>
    <w:rsid w:val="003C205E"/>
    <w:rsid w:val="003C2245"/>
    <w:rsid w:val="003C285A"/>
    <w:rsid w:val="003C29AF"/>
    <w:rsid w:val="003C29F3"/>
    <w:rsid w:val="003C365D"/>
    <w:rsid w:val="003C38DC"/>
    <w:rsid w:val="003C39C9"/>
    <w:rsid w:val="003C3DC1"/>
    <w:rsid w:val="003C4101"/>
    <w:rsid w:val="003C41CB"/>
    <w:rsid w:val="003C486A"/>
    <w:rsid w:val="003C4A3D"/>
    <w:rsid w:val="003C4C77"/>
    <w:rsid w:val="003C5529"/>
    <w:rsid w:val="003C6049"/>
    <w:rsid w:val="003C621A"/>
    <w:rsid w:val="003C63D0"/>
    <w:rsid w:val="003C6460"/>
    <w:rsid w:val="003C68F2"/>
    <w:rsid w:val="003C6E37"/>
    <w:rsid w:val="003C6EA0"/>
    <w:rsid w:val="003C72D4"/>
    <w:rsid w:val="003D053A"/>
    <w:rsid w:val="003D0603"/>
    <w:rsid w:val="003D0B20"/>
    <w:rsid w:val="003D0DB9"/>
    <w:rsid w:val="003D0F6A"/>
    <w:rsid w:val="003D107E"/>
    <w:rsid w:val="003D1AD8"/>
    <w:rsid w:val="003D1B46"/>
    <w:rsid w:val="003D22BC"/>
    <w:rsid w:val="003D2609"/>
    <w:rsid w:val="003D2F92"/>
    <w:rsid w:val="003D3990"/>
    <w:rsid w:val="003D40E7"/>
    <w:rsid w:val="003D45B6"/>
    <w:rsid w:val="003D5009"/>
    <w:rsid w:val="003D510C"/>
    <w:rsid w:val="003D51A8"/>
    <w:rsid w:val="003D5584"/>
    <w:rsid w:val="003D56FD"/>
    <w:rsid w:val="003D5712"/>
    <w:rsid w:val="003D5A76"/>
    <w:rsid w:val="003D5DAA"/>
    <w:rsid w:val="003D6077"/>
    <w:rsid w:val="003D69FD"/>
    <w:rsid w:val="003D6EE7"/>
    <w:rsid w:val="003D70F2"/>
    <w:rsid w:val="003D742B"/>
    <w:rsid w:val="003D76FA"/>
    <w:rsid w:val="003D7A6B"/>
    <w:rsid w:val="003D7EDA"/>
    <w:rsid w:val="003E00E9"/>
    <w:rsid w:val="003E0335"/>
    <w:rsid w:val="003E06FE"/>
    <w:rsid w:val="003E0FDD"/>
    <w:rsid w:val="003E111C"/>
    <w:rsid w:val="003E1A50"/>
    <w:rsid w:val="003E204C"/>
    <w:rsid w:val="003E251A"/>
    <w:rsid w:val="003E2AFB"/>
    <w:rsid w:val="003E2BB7"/>
    <w:rsid w:val="003E2D73"/>
    <w:rsid w:val="003E2DEE"/>
    <w:rsid w:val="003E2FDC"/>
    <w:rsid w:val="003E3448"/>
    <w:rsid w:val="003E3A8C"/>
    <w:rsid w:val="003E4007"/>
    <w:rsid w:val="003E4482"/>
    <w:rsid w:val="003E463A"/>
    <w:rsid w:val="003E4B58"/>
    <w:rsid w:val="003E4E94"/>
    <w:rsid w:val="003E551F"/>
    <w:rsid w:val="003E5860"/>
    <w:rsid w:val="003E59F2"/>
    <w:rsid w:val="003E5D09"/>
    <w:rsid w:val="003E5F04"/>
    <w:rsid w:val="003E604F"/>
    <w:rsid w:val="003E60D3"/>
    <w:rsid w:val="003E6B6B"/>
    <w:rsid w:val="003E7027"/>
    <w:rsid w:val="003E74DB"/>
    <w:rsid w:val="003E7F28"/>
    <w:rsid w:val="003F029B"/>
    <w:rsid w:val="003F058B"/>
    <w:rsid w:val="003F05A4"/>
    <w:rsid w:val="003F08AC"/>
    <w:rsid w:val="003F0BD2"/>
    <w:rsid w:val="003F0CDF"/>
    <w:rsid w:val="003F0DFB"/>
    <w:rsid w:val="003F0E5A"/>
    <w:rsid w:val="003F1867"/>
    <w:rsid w:val="003F1A5E"/>
    <w:rsid w:val="003F2F7D"/>
    <w:rsid w:val="003F3606"/>
    <w:rsid w:val="003F3D75"/>
    <w:rsid w:val="003F4131"/>
    <w:rsid w:val="003F44AD"/>
    <w:rsid w:val="003F44D4"/>
    <w:rsid w:val="003F49CD"/>
    <w:rsid w:val="003F55AC"/>
    <w:rsid w:val="003F59D7"/>
    <w:rsid w:val="003F5C5D"/>
    <w:rsid w:val="003F5EE4"/>
    <w:rsid w:val="003F5F2A"/>
    <w:rsid w:val="003F5F66"/>
    <w:rsid w:val="003F5FB1"/>
    <w:rsid w:val="003F61F2"/>
    <w:rsid w:val="003F64A5"/>
    <w:rsid w:val="003F691D"/>
    <w:rsid w:val="003F6AD2"/>
    <w:rsid w:val="003F6CE5"/>
    <w:rsid w:val="003F6D03"/>
    <w:rsid w:val="003F6F80"/>
    <w:rsid w:val="003F78A9"/>
    <w:rsid w:val="003F7D74"/>
    <w:rsid w:val="003F7DA3"/>
    <w:rsid w:val="00400BD4"/>
    <w:rsid w:val="00401075"/>
    <w:rsid w:val="0040140E"/>
    <w:rsid w:val="00401645"/>
    <w:rsid w:val="00402007"/>
    <w:rsid w:val="00402356"/>
    <w:rsid w:val="00402C7B"/>
    <w:rsid w:val="0040338E"/>
    <w:rsid w:val="004033E9"/>
    <w:rsid w:val="0040351B"/>
    <w:rsid w:val="0040361B"/>
    <w:rsid w:val="00403797"/>
    <w:rsid w:val="00403AB9"/>
    <w:rsid w:val="00403AD0"/>
    <w:rsid w:val="00403B4A"/>
    <w:rsid w:val="00403CDF"/>
    <w:rsid w:val="00404B21"/>
    <w:rsid w:val="00404C6D"/>
    <w:rsid w:val="00404D50"/>
    <w:rsid w:val="00404F37"/>
    <w:rsid w:val="0040515A"/>
    <w:rsid w:val="00405312"/>
    <w:rsid w:val="00405589"/>
    <w:rsid w:val="004064F8"/>
    <w:rsid w:val="004065B5"/>
    <w:rsid w:val="004067C0"/>
    <w:rsid w:val="00406AA5"/>
    <w:rsid w:val="00407ADC"/>
    <w:rsid w:val="00410337"/>
    <w:rsid w:val="00410364"/>
    <w:rsid w:val="00410420"/>
    <w:rsid w:val="00410520"/>
    <w:rsid w:val="004107D2"/>
    <w:rsid w:val="00410943"/>
    <w:rsid w:val="004109D7"/>
    <w:rsid w:val="00411102"/>
    <w:rsid w:val="004116C3"/>
    <w:rsid w:val="00411A87"/>
    <w:rsid w:val="00411B36"/>
    <w:rsid w:val="00412009"/>
    <w:rsid w:val="0041233A"/>
    <w:rsid w:val="00412C76"/>
    <w:rsid w:val="00412D4F"/>
    <w:rsid w:val="004136FD"/>
    <w:rsid w:val="00413B07"/>
    <w:rsid w:val="00413CCC"/>
    <w:rsid w:val="004140F9"/>
    <w:rsid w:val="00414A59"/>
    <w:rsid w:val="004153B6"/>
    <w:rsid w:val="00415EFF"/>
    <w:rsid w:val="00415F4B"/>
    <w:rsid w:val="00415F9E"/>
    <w:rsid w:val="004163EA"/>
    <w:rsid w:val="00416778"/>
    <w:rsid w:val="00416B40"/>
    <w:rsid w:val="00417111"/>
    <w:rsid w:val="004171C4"/>
    <w:rsid w:val="0041757E"/>
    <w:rsid w:val="004177E9"/>
    <w:rsid w:val="00417C10"/>
    <w:rsid w:val="00417CFF"/>
    <w:rsid w:val="00417DD4"/>
    <w:rsid w:val="00417E3A"/>
    <w:rsid w:val="0042014E"/>
    <w:rsid w:val="00420187"/>
    <w:rsid w:val="00420BB2"/>
    <w:rsid w:val="0042151E"/>
    <w:rsid w:val="00421BB0"/>
    <w:rsid w:val="0042202D"/>
    <w:rsid w:val="0042210F"/>
    <w:rsid w:val="00422186"/>
    <w:rsid w:val="004223D6"/>
    <w:rsid w:val="004224BD"/>
    <w:rsid w:val="004224F0"/>
    <w:rsid w:val="00422AE4"/>
    <w:rsid w:val="00422FEC"/>
    <w:rsid w:val="004233BC"/>
    <w:rsid w:val="004235F9"/>
    <w:rsid w:val="00423B30"/>
    <w:rsid w:val="004242E1"/>
    <w:rsid w:val="004246A5"/>
    <w:rsid w:val="00424949"/>
    <w:rsid w:val="00424ED2"/>
    <w:rsid w:val="00424F66"/>
    <w:rsid w:val="00425067"/>
    <w:rsid w:val="004251E3"/>
    <w:rsid w:val="00425B31"/>
    <w:rsid w:val="00425F48"/>
    <w:rsid w:val="00425FAE"/>
    <w:rsid w:val="00426217"/>
    <w:rsid w:val="0042674E"/>
    <w:rsid w:val="00426966"/>
    <w:rsid w:val="00427230"/>
    <w:rsid w:val="004274A4"/>
    <w:rsid w:val="00427E22"/>
    <w:rsid w:val="00427E8B"/>
    <w:rsid w:val="00427F50"/>
    <w:rsid w:val="0043046D"/>
    <w:rsid w:val="004307EA"/>
    <w:rsid w:val="00430B53"/>
    <w:rsid w:val="00430EB6"/>
    <w:rsid w:val="00430F43"/>
    <w:rsid w:val="00430F5B"/>
    <w:rsid w:val="0043108F"/>
    <w:rsid w:val="004310C3"/>
    <w:rsid w:val="0043167B"/>
    <w:rsid w:val="00431C1A"/>
    <w:rsid w:val="00431CB4"/>
    <w:rsid w:val="00431DF4"/>
    <w:rsid w:val="00431EE3"/>
    <w:rsid w:val="004323AB"/>
    <w:rsid w:val="0043243C"/>
    <w:rsid w:val="004325FE"/>
    <w:rsid w:val="0043266E"/>
    <w:rsid w:val="00432895"/>
    <w:rsid w:val="00432E48"/>
    <w:rsid w:val="00432F04"/>
    <w:rsid w:val="00433313"/>
    <w:rsid w:val="00433844"/>
    <w:rsid w:val="00433ABF"/>
    <w:rsid w:val="00433D6F"/>
    <w:rsid w:val="00434588"/>
    <w:rsid w:val="0043464E"/>
    <w:rsid w:val="004348A0"/>
    <w:rsid w:val="00434A3B"/>
    <w:rsid w:val="00434ABE"/>
    <w:rsid w:val="00434AF4"/>
    <w:rsid w:val="00434D56"/>
    <w:rsid w:val="00435D6A"/>
    <w:rsid w:val="00435F1B"/>
    <w:rsid w:val="00436514"/>
    <w:rsid w:val="00436984"/>
    <w:rsid w:val="004372BE"/>
    <w:rsid w:val="00437958"/>
    <w:rsid w:val="00437F33"/>
    <w:rsid w:val="004409CA"/>
    <w:rsid w:val="00440E4A"/>
    <w:rsid w:val="00440EAD"/>
    <w:rsid w:val="00440F1B"/>
    <w:rsid w:val="00441088"/>
    <w:rsid w:val="004413DF"/>
    <w:rsid w:val="004414C6"/>
    <w:rsid w:val="004416DD"/>
    <w:rsid w:val="00441F1F"/>
    <w:rsid w:val="00442302"/>
    <w:rsid w:val="00442794"/>
    <w:rsid w:val="004428E0"/>
    <w:rsid w:val="00442A6A"/>
    <w:rsid w:val="00442B31"/>
    <w:rsid w:val="00443132"/>
    <w:rsid w:val="0044314D"/>
    <w:rsid w:val="0044355D"/>
    <w:rsid w:val="00443BB9"/>
    <w:rsid w:val="00443F30"/>
    <w:rsid w:val="004440E1"/>
    <w:rsid w:val="00444338"/>
    <w:rsid w:val="00444567"/>
    <w:rsid w:val="004445DD"/>
    <w:rsid w:val="00444B3E"/>
    <w:rsid w:val="00445173"/>
    <w:rsid w:val="004458BA"/>
    <w:rsid w:val="00445EEB"/>
    <w:rsid w:val="00446D5F"/>
    <w:rsid w:val="00447B82"/>
    <w:rsid w:val="004502B7"/>
    <w:rsid w:val="004503E2"/>
    <w:rsid w:val="0045072E"/>
    <w:rsid w:val="00450F09"/>
    <w:rsid w:val="004511C2"/>
    <w:rsid w:val="0045150C"/>
    <w:rsid w:val="00451B3F"/>
    <w:rsid w:val="00452635"/>
    <w:rsid w:val="004529DF"/>
    <w:rsid w:val="00452D08"/>
    <w:rsid w:val="00453155"/>
    <w:rsid w:val="00453416"/>
    <w:rsid w:val="00453771"/>
    <w:rsid w:val="00453773"/>
    <w:rsid w:val="00453B92"/>
    <w:rsid w:val="0045413B"/>
    <w:rsid w:val="004541AF"/>
    <w:rsid w:val="00454640"/>
    <w:rsid w:val="004548BB"/>
    <w:rsid w:val="00454D63"/>
    <w:rsid w:val="00454E44"/>
    <w:rsid w:val="0045556C"/>
    <w:rsid w:val="00455680"/>
    <w:rsid w:val="004557C0"/>
    <w:rsid w:val="00455D10"/>
    <w:rsid w:val="00455D9B"/>
    <w:rsid w:val="00455EDD"/>
    <w:rsid w:val="004566B8"/>
    <w:rsid w:val="00456B81"/>
    <w:rsid w:val="00456CA9"/>
    <w:rsid w:val="00456D8B"/>
    <w:rsid w:val="00456E32"/>
    <w:rsid w:val="00457181"/>
    <w:rsid w:val="004571F6"/>
    <w:rsid w:val="0045751C"/>
    <w:rsid w:val="00457579"/>
    <w:rsid w:val="00457AD8"/>
    <w:rsid w:val="00457E96"/>
    <w:rsid w:val="004601D6"/>
    <w:rsid w:val="0046050F"/>
    <w:rsid w:val="00460922"/>
    <w:rsid w:val="00460A1F"/>
    <w:rsid w:val="00460B99"/>
    <w:rsid w:val="00460CF1"/>
    <w:rsid w:val="00460D98"/>
    <w:rsid w:val="00460E8B"/>
    <w:rsid w:val="004611C7"/>
    <w:rsid w:val="00461255"/>
    <w:rsid w:val="004612B8"/>
    <w:rsid w:val="004617A3"/>
    <w:rsid w:val="00461BFC"/>
    <w:rsid w:val="00461C4E"/>
    <w:rsid w:val="0046202D"/>
    <w:rsid w:val="00462119"/>
    <w:rsid w:val="0046272A"/>
    <w:rsid w:val="00462D4B"/>
    <w:rsid w:val="00462DFE"/>
    <w:rsid w:val="00464376"/>
    <w:rsid w:val="004644AD"/>
    <w:rsid w:val="00464B58"/>
    <w:rsid w:val="00464C86"/>
    <w:rsid w:val="00464DB7"/>
    <w:rsid w:val="0046502D"/>
    <w:rsid w:val="004650AC"/>
    <w:rsid w:val="0046512A"/>
    <w:rsid w:val="0046537F"/>
    <w:rsid w:val="00465CAC"/>
    <w:rsid w:val="00465E86"/>
    <w:rsid w:val="00465F4D"/>
    <w:rsid w:val="004666E4"/>
    <w:rsid w:val="0046670E"/>
    <w:rsid w:val="00466BFA"/>
    <w:rsid w:val="004672EA"/>
    <w:rsid w:val="0046755A"/>
    <w:rsid w:val="0046775D"/>
    <w:rsid w:val="004678E4"/>
    <w:rsid w:val="00470638"/>
    <w:rsid w:val="00470E8D"/>
    <w:rsid w:val="00470FB8"/>
    <w:rsid w:val="00471225"/>
    <w:rsid w:val="004714DD"/>
    <w:rsid w:val="004715EB"/>
    <w:rsid w:val="00471955"/>
    <w:rsid w:val="00471982"/>
    <w:rsid w:val="004720AF"/>
    <w:rsid w:val="00472440"/>
    <w:rsid w:val="0047326D"/>
    <w:rsid w:val="00474182"/>
    <w:rsid w:val="00474298"/>
    <w:rsid w:val="00474330"/>
    <w:rsid w:val="004747E0"/>
    <w:rsid w:val="00474883"/>
    <w:rsid w:val="00474BF4"/>
    <w:rsid w:val="00474E5B"/>
    <w:rsid w:val="00474EAA"/>
    <w:rsid w:val="0047538D"/>
    <w:rsid w:val="00475730"/>
    <w:rsid w:val="00475A6A"/>
    <w:rsid w:val="00476394"/>
    <w:rsid w:val="00476CA2"/>
    <w:rsid w:val="0047787B"/>
    <w:rsid w:val="004778B2"/>
    <w:rsid w:val="004779E5"/>
    <w:rsid w:val="00477AA1"/>
    <w:rsid w:val="00477B98"/>
    <w:rsid w:val="00477E28"/>
    <w:rsid w:val="00480118"/>
    <w:rsid w:val="00480A1F"/>
    <w:rsid w:val="00480BCF"/>
    <w:rsid w:val="00480E94"/>
    <w:rsid w:val="00481726"/>
    <w:rsid w:val="004822E5"/>
    <w:rsid w:val="00482544"/>
    <w:rsid w:val="004825E2"/>
    <w:rsid w:val="004826AF"/>
    <w:rsid w:val="004828E4"/>
    <w:rsid w:val="004829BE"/>
    <w:rsid w:val="00482BBB"/>
    <w:rsid w:val="004835F6"/>
    <w:rsid w:val="0048395D"/>
    <w:rsid w:val="00483B65"/>
    <w:rsid w:val="00484017"/>
    <w:rsid w:val="00484576"/>
    <w:rsid w:val="004845D7"/>
    <w:rsid w:val="004846C6"/>
    <w:rsid w:val="00485081"/>
    <w:rsid w:val="0048548A"/>
    <w:rsid w:val="00485671"/>
    <w:rsid w:val="004858A0"/>
    <w:rsid w:val="00485E85"/>
    <w:rsid w:val="00485F5A"/>
    <w:rsid w:val="00485FC0"/>
    <w:rsid w:val="00486374"/>
    <w:rsid w:val="0048688F"/>
    <w:rsid w:val="004871E1"/>
    <w:rsid w:val="0048728D"/>
    <w:rsid w:val="00487ABA"/>
    <w:rsid w:val="00487C43"/>
    <w:rsid w:val="00487CEB"/>
    <w:rsid w:val="004905F5"/>
    <w:rsid w:val="00490C17"/>
    <w:rsid w:val="00490D13"/>
    <w:rsid w:val="00490E63"/>
    <w:rsid w:val="0049137D"/>
    <w:rsid w:val="00491825"/>
    <w:rsid w:val="004918C1"/>
    <w:rsid w:val="00491AF8"/>
    <w:rsid w:val="00491F23"/>
    <w:rsid w:val="00492191"/>
    <w:rsid w:val="00492295"/>
    <w:rsid w:val="004925E5"/>
    <w:rsid w:val="00492D56"/>
    <w:rsid w:val="004931A8"/>
    <w:rsid w:val="0049343F"/>
    <w:rsid w:val="004934CF"/>
    <w:rsid w:val="00493BE4"/>
    <w:rsid w:val="00493C15"/>
    <w:rsid w:val="00493F7A"/>
    <w:rsid w:val="004941F7"/>
    <w:rsid w:val="004946E6"/>
    <w:rsid w:val="00494EF5"/>
    <w:rsid w:val="004952C8"/>
    <w:rsid w:val="00495512"/>
    <w:rsid w:val="00495644"/>
    <w:rsid w:val="00495C48"/>
    <w:rsid w:val="00495CE7"/>
    <w:rsid w:val="00495D34"/>
    <w:rsid w:val="00496057"/>
    <w:rsid w:val="0049631D"/>
    <w:rsid w:val="004966D5"/>
    <w:rsid w:val="004966DD"/>
    <w:rsid w:val="00496BA2"/>
    <w:rsid w:val="0049719D"/>
    <w:rsid w:val="004971F0"/>
    <w:rsid w:val="00497388"/>
    <w:rsid w:val="00497428"/>
    <w:rsid w:val="00497975"/>
    <w:rsid w:val="004A0007"/>
    <w:rsid w:val="004A00DA"/>
    <w:rsid w:val="004A00FA"/>
    <w:rsid w:val="004A04E4"/>
    <w:rsid w:val="004A0680"/>
    <w:rsid w:val="004A098C"/>
    <w:rsid w:val="004A09B8"/>
    <w:rsid w:val="004A0D50"/>
    <w:rsid w:val="004A123E"/>
    <w:rsid w:val="004A16C8"/>
    <w:rsid w:val="004A18D4"/>
    <w:rsid w:val="004A1CD2"/>
    <w:rsid w:val="004A2219"/>
    <w:rsid w:val="004A261D"/>
    <w:rsid w:val="004A2C41"/>
    <w:rsid w:val="004A353E"/>
    <w:rsid w:val="004A3A03"/>
    <w:rsid w:val="004A3A34"/>
    <w:rsid w:val="004A41BC"/>
    <w:rsid w:val="004A44BB"/>
    <w:rsid w:val="004A467C"/>
    <w:rsid w:val="004A5D5B"/>
    <w:rsid w:val="004A5D8D"/>
    <w:rsid w:val="004A5E5D"/>
    <w:rsid w:val="004A6331"/>
    <w:rsid w:val="004A636A"/>
    <w:rsid w:val="004A6C36"/>
    <w:rsid w:val="004A6F6D"/>
    <w:rsid w:val="004A727A"/>
    <w:rsid w:val="004A72B9"/>
    <w:rsid w:val="004A72BB"/>
    <w:rsid w:val="004A779A"/>
    <w:rsid w:val="004A785C"/>
    <w:rsid w:val="004A7B71"/>
    <w:rsid w:val="004A7F39"/>
    <w:rsid w:val="004B01D3"/>
    <w:rsid w:val="004B0770"/>
    <w:rsid w:val="004B07DE"/>
    <w:rsid w:val="004B0E00"/>
    <w:rsid w:val="004B186B"/>
    <w:rsid w:val="004B1886"/>
    <w:rsid w:val="004B1B44"/>
    <w:rsid w:val="004B1D55"/>
    <w:rsid w:val="004B23BB"/>
    <w:rsid w:val="004B2564"/>
    <w:rsid w:val="004B25C3"/>
    <w:rsid w:val="004B27B1"/>
    <w:rsid w:val="004B28C7"/>
    <w:rsid w:val="004B2A8D"/>
    <w:rsid w:val="004B2E34"/>
    <w:rsid w:val="004B2E81"/>
    <w:rsid w:val="004B2FDE"/>
    <w:rsid w:val="004B34A1"/>
    <w:rsid w:val="004B36FE"/>
    <w:rsid w:val="004B4077"/>
    <w:rsid w:val="004B4111"/>
    <w:rsid w:val="004B4192"/>
    <w:rsid w:val="004B41AF"/>
    <w:rsid w:val="004B45F6"/>
    <w:rsid w:val="004B47F6"/>
    <w:rsid w:val="004B495F"/>
    <w:rsid w:val="004B4EFE"/>
    <w:rsid w:val="004B54B8"/>
    <w:rsid w:val="004B5517"/>
    <w:rsid w:val="004B5B1D"/>
    <w:rsid w:val="004B5BC8"/>
    <w:rsid w:val="004B5E50"/>
    <w:rsid w:val="004B6645"/>
    <w:rsid w:val="004B66CF"/>
    <w:rsid w:val="004B6BD8"/>
    <w:rsid w:val="004B7193"/>
    <w:rsid w:val="004B71A4"/>
    <w:rsid w:val="004B73DA"/>
    <w:rsid w:val="004B7885"/>
    <w:rsid w:val="004B7916"/>
    <w:rsid w:val="004B794B"/>
    <w:rsid w:val="004B7DFB"/>
    <w:rsid w:val="004C0599"/>
    <w:rsid w:val="004C0630"/>
    <w:rsid w:val="004C0952"/>
    <w:rsid w:val="004C0DC4"/>
    <w:rsid w:val="004C1209"/>
    <w:rsid w:val="004C14F7"/>
    <w:rsid w:val="004C1783"/>
    <w:rsid w:val="004C20F3"/>
    <w:rsid w:val="004C2280"/>
    <w:rsid w:val="004C2314"/>
    <w:rsid w:val="004C28D5"/>
    <w:rsid w:val="004C2B43"/>
    <w:rsid w:val="004C327A"/>
    <w:rsid w:val="004C44AE"/>
    <w:rsid w:val="004C465D"/>
    <w:rsid w:val="004C47D7"/>
    <w:rsid w:val="004C4BEE"/>
    <w:rsid w:val="004C538A"/>
    <w:rsid w:val="004C5391"/>
    <w:rsid w:val="004C631D"/>
    <w:rsid w:val="004C69FB"/>
    <w:rsid w:val="004C6E3C"/>
    <w:rsid w:val="004C7027"/>
    <w:rsid w:val="004C71B3"/>
    <w:rsid w:val="004C71D6"/>
    <w:rsid w:val="004C796F"/>
    <w:rsid w:val="004C7980"/>
    <w:rsid w:val="004C79FC"/>
    <w:rsid w:val="004D07E4"/>
    <w:rsid w:val="004D0A3E"/>
    <w:rsid w:val="004D0F72"/>
    <w:rsid w:val="004D12E4"/>
    <w:rsid w:val="004D153A"/>
    <w:rsid w:val="004D19BA"/>
    <w:rsid w:val="004D1A36"/>
    <w:rsid w:val="004D2327"/>
    <w:rsid w:val="004D25FC"/>
    <w:rsid w:val="004D2CCB"/>
    <w:rsid w:val="004D33C1"/>
    <w:rsid w:val="004D3548"/>
    <w:rsid w:val="004D3D0D"/>
    <w:rsid w:val="004D41B3"/>
    <w:rsid w:val="004D4565"/>
    <w:rsid w:val="004D4736"/>
    <w:rsid w:val="004D4D62"/>
    <w:rsid w:val="004D52D9"/>
    <w:rsid w:val="004D56E0"/>
    <w:rsid w:val="004D5E9B"/>
    <w:rsid w:val="004D5F16"/>
    <w:rsid w:val="004D6032"/>
    <w:rsid w:val="004D6094"/>
    <w:rsid w:val="004D61F7"/>
    <w:rsid w:val="004D6342"/>
    <w:rsid w:val="004D6408"/>
    <w:rsid w:val="004D64F2"/>
    <w:rsid w:val="004D6789"/>
    <w:rsid w:val="004D6D9C"/>
    <w:rsid w:val="004D6F98"/>
    <w:rsid w:val="004D700A"/>
    <w:rsid w:val="004D71A7"/>
    <w:rsid w:val="004D79B1"/>
    <w:rsid w:val="004D7D50"/>
    <w:rsid w:val="004E0341"/>
    <w:rsid w:val="004E037E"/>
    <w:rsid w:val="004E03AF"/>
    <w:rsid w:val="004E0900"/>
    <w:rsid w:val="004E0A9D"/>
    <w:rsid w:val="004E0BC3"/>
    <w:rsid w:val="004E1930"/>
    <w:rsid w:val="004E2067"/>
    <w:rsid w:val="004E2EEC"/>
    <w:rsid w:val="004E33C5"/>
    <w:rsid w:val="004E33D8"/>
    <w:rsid w:val="004E3510"/>
    <w:rsid w:val="004E3582"/>
    <w:rsid w:val="004E35D2"/>
    <w:rsid w:val="004E375C"/>
    <w:rsid w:val="004E378D"/>
    <w:rsid w:val="004E4B3A"/>
    <w:rsid w:val="004E4CDB"/>
    <w:rsid w:val="004E51A1"/>
    <w:rsid w:val="004E5AA8"/>
    <w:rsid w:val="004E5B0A"/>
    <w:rsid w:val="004E5E27"/>
    <w:rsid w:val="004E5E76"/>
    <w:rsid w:val="004E5FA4"/>
    <w:rsid w:val="004E6227"/>
    <w:rsid w:val="004E62FE"/>
    <w:rsid w:val="004E63FD"/>
    <w:rsid w:val="004E67DD"/>
    <w:rsid w:val="004E6D36"/>
    <w:rsid w:val="004E6DE8"/>
    <w:rsid w:val="004E6F4F"/>
    <w:rsid w:val="004E7423"/>
    <w:rsid w:val="004E7569"/>
    <w:rsid w:val="004E7A6F"/>
    <w:rsid w:val="004E7C4E"/>
    <w:rsid w:val="004E7C88"/>
    <w:rsid w:val="004F01FE"/>
    <w:rsid w:val="004F08AF"/>
    <w:rsid w:val="004F0AD0"/>
    <w:rsid w:val="004F1025"/>
    <w:rsid w:val="004F129D"/>
    <w:rsid w:val="004F158C"/>
    <w:rsid w:val="004F178F"/>
    <w:rsid w:val="004F224E"/>
    <w:rsid w:val="004F23FA"/>
    <w:rsid w:val="004F2DBB"/>
    <w:rsid w:val="004F2F18"/>
    <w:rsid w:val="004F327D"/>
    <w:rsid w:val="004F38DC"/>
    <w:rsid w:val="004F38E5"/>
    <w:rsid w:val="004F3A22"/>
    <w:rsid w:val="004F467D"/>
    <w:rsid w:val="004F48B4"/>
    <w:rsid w:val="004F48E7"/>
    <w:rsid w:val="004F4B44"/>
    <w:rsid w:val="004F5064"/>
    <w:rsid w:val="004F51CE"/>
    <w:rsid w:val="004F51E0"/>
    <w:rsid w:val="004F5413"/>
    <w:rsid w:val="004F57A9"/>
    <w:rsid w:val="004F5EA0"/>
    <w:rsid w:val="004F618B"/>
    <w:rsid w:val="004F620F"/>
    <w:rsid w:val="004F624C"/>
    <w:rsid w:val="004F62C2"/>
    <w:rsid w:val="004F66DF"/>
    <w:rsid w:val="004F6912"/>
    <w:rsid w:val="004F710C"/>
    <w:rsid w:val="004F754B"/>
    <w:rsid w:val="004F7627"/>
    <w:rsid w:val="00500A30"/>
    <w:rsid w:val="00500F98"/>
    <w:rsid w:val="005010DF"/>
    <w:rsid w:val="00501425"/>
    <w:rsid w:val="005016DD"/>
    <w:rsid w:val="005017B5"/>
    <w:rsid w:val="00501A94"/>
    <w:rsid w:val="005020FC"/>
    <w:rsid w:val="005021A5"/>
    <w:rsid w:val="00502672"/>
    <w:rsid w:val="005030E9"/>
    <w:rsid w:val="0050327B"/>
    <w:rsid w:val="00503281"/>
    <w:rsid w:val="00503363"/>
    <w:rsid w:val="005038C8"/>
    <w:rsid w:val="005038E2"/>
    <w:rsid w:val="00503A2F"/>
    <w:rsid w:val="0050400F"/>
    <w:rsid w:val="00504303"/>
    <w:rsid w:val="00504CB6"/>
    <w:rsid w:val="00504FBD"/>
    <w:rsid w:val="0050501B"/>
    <w:rsid w:val="005052F6"/>
    <w:rsid w:val="0050538F"/>
    <w:rsid w:val="0050561A"/>
    <w:rsid w:val="00505730"/>
    <w:rsid w:val="00505D10"/>
    <w:rsid w:val="00505DE9"/>
    <w:rsid w:val="0050641F"/>
    <w:rsid w:val="00506BB3"/>
    <w:rsid w:val="00506CD4"/>
    <w:rsid w:val="00506DC3"/>
    <w:rsid w:val="00506FFE"/>
    <w:rsid w:val="00507C8E"/>
    <w:rsid w:val="00507FA5"/>
    <w:rsid w:val="00511730"/>
    <w:rsid w:val="005122DE"/>
    <w:rsid w:val="00512544"/>
    <w:rsid w:val="00512BAD"/>
    <w:rsid w:val="00513087"/>
    <w:rsid w:val="0051345C"/>
    <w:rsid w:val="00513470"/>
    <w:rsid w:val="00513620"/>
    <w:rsid w:val="005136D7"/>
    <w:rsid w:val="0051481A"/>
    <w:rsid w:val="00514D45"/>
    <w:rsid w:val="005157DA"/>
    <w:rsid w:val="005158D1"/>
    <w:rsid w:val="00515954"/>
    <w:rsid w:val="005159CF"/>
    <w:rsid w:val="00515DCB"/>
    <w:rsid w:val="00515E45"/>
    <w:rsid w:val="00515F38"/>
    <w:rsid w:val="0051633F"/>
    <w:rsid w:val="005163DB"/>
    <w:rsid w:val="005165B0"/>
    <w:rsid w:val="005168BD"/>
    <w:rsid w:val="00517243"/>
    <w:rsid w:val="00517677"/>
    <w:rsid w:val="00517890"/>
    <w:rsid w:val="00517E29"/>
    <w:rsid w:val="005200CF"/>
    <w:rsid w:val="005201A0"/>
    <w:rsid w:val="00520320"/>
    <w:rsid w:val="0052063D"/>
    <w:rsid w:val="00520777"/>
    <w:rsid w:val="0052097E"/>
    <w:rsid w:val="00520F3C"/>
    <w:rsid w:val="005211D4"/>
    <w:rsid w:val="00521B24"/>
    <w:rsid w:val="0052228B"/>
    <w:rsid w:val="005226C6"/>
    <w:rsid w:val="00522BE0"/>
    <w:rsid w:val="00522C87"/>
    <w:rsid w:val="00523202"/>
    <w:rsid w:val="005234B4"/>
    <w:rsid w:val="00523924"/>
    <w:rsid w:val="0052414B"/>
    <w:rsid w:val="005243B6"/>
    <w:rsid w:val="005249ED"/>
    <w:rsid w:val="00524A64"/>
    <w:rsid w:val="00524D4E"/>
    <w:rsid w:val="005250CF"/>
    <w:rsid w:val="00525C3B"/>
    <w:rsid w:val="00525FE2"/>
    <w:rsid w:val="00526034"/>
    <w:rsid w:val="00526189"/>
    <w:rsid w:val="0052658E"/>
    <w:rsid w:val="00526B5E"/>
    <w:rsid w:val="00526C2A"/>
    <w:rsid w:val="0052723B"/>
    <w:rsid w:val="005278EB"/>
    <w:rsid w:val="00527A80"/>
    <w:rsid w:val="00527C95"/>
    <w:rsid w:val="005304A1"/>
    <w:rsid w:val="0053052A"/>
    <w:rsid w:val="00530A94"/>
    <w:rsid w:val="00530F13"/>
    <w:rsid w:val="00530F18"/>
    <w:rsid w:val="005310A7"/>
    <w:rsid w:val="00531264"/>
    <w:rsid w:val="00531426"/>
    <w:rsid w:val="00531760"/>
    <w:rsid w:val="00532093"/>
    <w:rsid w:val="00532263"/>
    <w:rsid w:val="00532499"/>
    <w:rsid w:val="0053284F"/>
    <w:rsid w:val="00532BDE"/>
    <w:rsid w:val="00533601"/>
    <w:rsid w:val="005343E6"/>
    <w:rsid w:val="0053471C"/>
    <w:rsid w:val="0053479E"/>
    <w:rsid w:val="00535390"/>
    <w:rsid w:val="00535C8D"/>
    <w:rsid w:val="00535E5F"/>
    <w:rsid w:val="00535E78"/>
    <w:rsid w:val="00536A2D"/>
    <w:rsid w:val="00536B94"/>
    <w:rsid w:val="00536CE0"/>
    <w:rsid w:val="00536F07"/>
    <w:rsid w:val="005370E0"/>
    <w:rsid w:val="0053759A"/>
    <w:rsid w:val="00537F06"/>
    <w:rsid w:val="00537FA3"/>
    <w:rsid w:val="00540103"/>
    <w:rsid w:val="00540625"/>
    <w:rsid w:val="00540791"/>
    <w:rsid w:val="00540C6B"/>
    <w:rsid w:val="00540CC4"/>
    <w:rsid w:val="00540CDD"/>
    <w:rsid w:val="00540DB9"/>
    <w:rsid w:val="00540E93"/>
    <w:rsid w:val="0054109E"/>
    <w:rsid w:val="00541170"/>
    <w:rsid w:val="0054125F"/>
    <w:rsid w:val="00541379"/>
    <w:rsid w:val="005414B3"/>
    <w:rsid w:val="005415C7"/>
    <w:rsid w:val="005419F1"/>
    <w:rsid w:val="005420FC"/>
    <w:rsid w:val="005421C0"/>
    <w:rsid w:val="005423D7"/>
    <w:rsid w:val="00542413"/>
    <w:rsid w:val="00542798"/>
    <w:rsid w:val="00542A60"/>
    <w:rsid w:val="00542C43"/>
    <w:rsid w:val="00542D64"/>
    <w:rsid w:val="00542ED9"/>
    <w:rsid w:val="00542F10"/>
    <w:rsid w:val="005433D3"/>
    <w:rsid w:val="005435F1"/>
    <w:rsid w:val="00543702"/>
    <w:rsid w:val="00543997"/>
    <w:rsid w:val="00543CB1"/>
    <w:rsid w:val="00543CE0"/>
    <w:rsid w:val="00543E6E"/>
    <w:rsid w:val="005441DC"/>
    <w:rsid w:val="00544261"/>
    <w:rsid w:val="0054489C"/>
    <w:rsid w:val="00544AD2"/>
    <w:rsid w:val="00544B2A"/>
    <w:rsid w:val="00544E5F"/>
    <w:rsid w:val="00545004"/>
    <w:rsid w:val="00545174"/>
    <w:rsid w:val="00545579"/>
    <w:rsid w:val="0054566C"/>
    <w:rsid w:val="00545B15"/>
    <w:rsid w:val="00546393"/>
    <w:rsid w:val="00546614"/>
    <w:rsid w:val="00546AEE"/>
    <w:rsid w:val="00547219"/>
    <w:rsid w:val="00547889"/>
    <w:rsid w:val="00547CE9"/>
    <w:rsid w:val="00547F20"/>
    <w:rsid w:val="00550038"/>
    <w:rsid w:val="005500C4"/>
    <w:rsid w:val="00550573"/>
    <w:rsid w:val="0055096E"/>
    <w:rsid w:val="00550B56"/>
    <w:rsid w:val="00550C3C"/>
    <w:rsid w:val="00550DAD"/>
    <w:rsid w:val="00550E9C"/>
    <w:rsid w:val="0055120E"/>
    <w:rsid w:val="005514CE"/>
    <w:rsid w:val="00551C3B"/>
    <w:rsid w:val="00551E8A"/>
    <w:rsid w:val="00551FD5"/>
    <w:rsid w:val="00552422"/>
    <w:rsid w:val="005524F0"/>
    <w:rsid w:val="00552627"/>
    <w:rsid w:val="00552648"/>
    <w:rsid w:val="00552A3C"/>
    <w:rsid w:val="00552B84"/>
    <w:rsid w:val="00553198"/>
    <w:rsid w:val="005539A4"/>
    <w:rsid w:val="005540A5"/>
    <w:rsid w:val="00554162"/>
    <w:rsid w:val="00554A8D"/>
    <w:rsid w:val="005558ED"/>
    <w:rsid w:val="00555926"/>
    <w:rsid w:val="00555B62"/>
    <w:rsid w:val="00555BC2"/>
    <w:rsid w:val="00555DC9"/>
    <w:rsid w:val="0055664A"/>
    <w:rsid w:val="005566A5"/>
    <w:rsid w:val="00556792"/>
    <w:rsid w:val="00556DCD"/>
    <w:rsid w:val="00556E5E"/>
    <w:rsid w:val="00556E99"/>
    <w:rsid w:val="0055709A"/>
    <w:rsid w:val="005576F9"/>
    <w:rsid w:val="00557792"/>
    <w:rsid w:val="0056042F"/>
    <w:rsid w:val="00560491"/>
    <w:rsid w:val="0056149C"/>
    <w:rsid w:val="0056173B"/>
    <w:rsid w:val="005617A3"/>
    <w:rsid w:val="0056188A"/>
    <w:rsid w:val="00561E75"/>
    <w:rsid w:val="00562076"/>
    <w:rsid w:val="00562ECA"/>
    <w:rsid w:val="0056342C"/>
    <w:rsid w:val="00563621"/>
    <w:rsid w:val="00563705"/>
    <w:rsid w:val="00563B2E"/>
    <w:rsid w:val="00563E06"/>
    <w:rsid w:val="00563F12"/>
    <w:rsid w:val="005641A7"/>
    <w:rsid w:val="005644A0"/>
    <w:rsid w:val="005647C3"/>
    <w:rsid w:val="00564A1E"/>
    <w:rsid w:val="00565042"/>
    <w:rsid w:val="0056507D"/>
    <w:rsid w:val="005653B2"/>
    <w:rsid w:val="0056573E"/>
    <w:rsid w:val="005657E7"/>
    <w:rsid w:val="00565AF7"/>
    <w:rsid w:val="00565BDD"/>
    <w:rsid w:val="00565BFB"/>
    <w:rsid w:val="00565EC5"/>
    <w:rsid w:val="00566157"/>
    <w:rsid w:val="005665C7"/>
    <w:rsid w:val="00566A47"/>
    <w:rsid w:val="00566BAC"/>
    <w:rsid w:val="005672F5"/>
    <w:rsid w:val="00567510"/>
    <w:rsid w:val="0056756D"/>
    <w:rsid w:val="005678F3"/>
    <w:rsid w:val="00567CCB"/>
    <w:rsid w:val="0057033E"/>
    <w:rsid w:val="00570735"/>
    <w:rsid w:val="00570B34"/>
    <w:rsid w:val="00571833"/>
    <w:rsid w:val="00571DFE"/>
    <w:rsid w:val="00571F23"/>
    <w:rsid w:val="005724C5"/>
    <w:rsid w:val="0057254A"/>
    <w:rsid w:val="00572629"/>
    <w:rsid w:val="00572908"/>
    <w:rsid w:val="00572F1F"/>
    <w:rsid w:val="00572F78"/>
    <w:rsid w:val="0057343F"/>
    <w:rsid w:val="005734B9"/>
    <w:rsid w:val="005736F6"/>
    <w:rsid w:val="005738BA"/>
    <w:rsid w:val="00573FB4"/>
    <w:rsid w:val="005744FA"/>
    <w:rsid w:val="00574672"/>
    <w:rsid w:val="00575690"/>
    <w:rsid w:val="00575C62"/>
    <w:rsid w:val="00576226"/>
    <w:rsid w:val="0057627C"/>
    <w:rsid w:val="005772EA"/>
    <w:rsid w:val="005778B1"/>
    <w:rsid w:val="00577AB2"/>
    <w:rsid w:val="00577AD9"/>
    <w:rsid w:val="00577E28"/>
    <w:rsid w:val="00577E85"/>
    <w:rsid w:val="00580106"/>
    <w:rsid w:val="0058040A"/>
    <w:rsid w:val="005804C6"/>
    <w:rsid w:val="005804D5"/>
    <w:rsid w:val="0058058A"/>
    <w:rsid w:val="005805E6"/>
    <w:rsid w:val="005806DA"/>
    <w:rsid w:val="00580745"/>
    <w:rsid w:val="00581074"/>
    <w:rsid w:val="005812F0"/>
    <w:rsid w:val="005814FF"/>
    <w:rsid w:val="00581898"/>
    <w:rsid w:val="00581EB5"/>
    <w:rsid w:val="00581EEB"/>
    <w:rsid w:val="00582757"/>
    <w:rsid w:val="00582A9F"/>
    <w:rsid w:val="00584063"/>
    <w:rsid w:val="005843BD"/>
    <w:rsid w:val="005847EF"/>
    <w:rsid w:val="00584842"/>
    <w:rsid w:val="00584C8B"/>
    <w:rsid w:val="00584F79"/>
    <w:rsid w:val="005854EB"/>
    <w:rsid w:val="00585894"/>
    <w:rsid w:val="00585EDE"/>
    <w:rsid w:val="00586B64"/>
    <w:rsid w:val="00586B8E"/>
    <w:rsid w:val="00586C5E"/>
    <w:rsid w:val="005872D7"/>
    <w:rsid w:val="0058782A"/>
    <w:rsid w:val="00587B7F"/>
    <w:rsid w:val="00587CA5"/>
    <w:rsid w:val="00587EBE"/>
    <w:rsid w:val="00590120"/>
    <w:rsid w:val="00590424"/>
    <w:rsid w:val="00590496"/>
    <w:rsid w:val="005905E4"/>
    <w:rsid w:val="005907BE"/>
    <w:rsid w:val="00590B7C"/>
    <w:rsid w:val="00590BFF"/>
    <w:rsid w:val="00590EAB"/>
    <w:rsid w:val="005910C1"/>
    <w:rsid w:val="00591242"/>
    <w:rsid w:val="00591537"/>
    <w:rsid w:val="00591AAC"/>
    <w:rsid w:val="00592561"/>
    <w:rsid w:val="005925CE"/>
    <w:rsid w:val="0059269C"/>
    <w:rsid w:val="005927A2"/>
    <w:rsid w:val="00593180"/>
    <w:rsid w:val="005932AE"/>
    <w:rsid w:val="00593CA6"/>
    <w:rsid w:val="00593D8A"/>
    <w:rsid w:val="00593E10"/>
    <w:rsid w:val="00593EA8"/>
    <w:rsid w:val="00594F84"/>
    <w:rsid w:val="005950F9"/>
    <w:rsid w:val="0059512E"/>
    <w:rsid w:val="005953AF"/>
    <w:rsid w:val="005954AB"/>
    <w:rsid w:val="005959DF"/>
    <w:rsid w:val="005960C8"/>
    <w:rsid w:val="00596147"/>
    <w:rsid w:val="0059660E"/>
    <w:rsid w:val="0059665D"/>
    <w:rsid w:val="00596F54"/>
    <w:rsid w:val="0059703B"/>
    <w:rsid w:val="00597301"/>
    <w:rsid w:val="00597757"/>
    <w:rsid w:val="005977CB"/>
    <w:rsid w:val="00597906"/>
    <w:rsid w:val="00597B18"/>
    <w:rsid w:val="00597DDB"/>
    <w:rsid w:val="00597F1A"/>
    <w:rsid w:val="005A02C2"/>
    <w:rsid w:val="005A0387"/>
    <w:rsid w:val="005A05E0"/>
    <w:rsid w:val="005A08DF"/>
    <w:rsid w:val="005A0C11"/>
    <w:rsid w:val="005A0D1F"/>
    <w:rsid w:val="005A1138"/>
    <w:rsid w:val="005A129A"/>
    <w:rsid w:val="005A136B"/>
    <w:rsid w:val="005A19FC"/>
    <w:rsid w:val="005A205D"/>
    <w:rsid w:val="005A25B7"/>
    <w:rsid w:val="005A2DDA"/>
    <w:rsid w:val="005A30F9"/>
    <w:rsid w:val="005A3310"/>
    <w:rsid w:val="005A3406"/>
    <w:rsid w:val="005A3ADF"/>
    <w:rsid w:val="005A3C9A"/>
    <w:rsid w:val="005A410C"/>
    <w:rsid w:val="005A472A"/>
    <w:rsid w:val="005A490B"/>
    <w:rsid w:val="005A4EDA"/>
    <w:rsid w:val="005A4F08"/>
    <w:rsid w:val="005A5352"/>
    <w:rsid w:val="005A5475"/>
    <w:rsid w:val="005A569A"/>
    <w:rsid w:val="005A5F7A"/>
    <w:rsid w:val="005A6094"/>
    <w:rsid w:val="005A6350"/>
    <w:rsid w:val="005A6467"/>
    <w:rsid w:val="005A7023"/>
    <w:rsid w:val="005A78CF"/>
    <w:rsid w:val="005A795F"/>
    <w:rsid w:val="005A79DD"/>
    <w:rsid w:val="005A7B5E"/>
    <w:rsid w:val="005B0068"/>
    <w:rsid w:val="005B0089"/>
    <w:rsid w:val="005B0202"/>
    <w:rsid w:val="005B0879"/>
    <w:rsid w:val="005B0ABA"/>
    <w:rsid w:val="005B10EE"/>
    <w:rsid w:val="005B1615"/>
    <w:rsid w:val="005B16AE"/>
    <w:rsid w:val="005B1DB3"/>
    <w:rsid w:val="005B2134"/>
    <w:rsid w:val="005B213F"/>
    <w:rsid w:val="005B2257"/>
    <w:rsid w:val="005B271C"/>
    <w:rsid w:val="005B2770"/>
    <w:rsid w:val="005B29C4"/>
    <w:rsid w:val="005B29F7"/>
    <w:rsid w:val="005B2E3F"/>
    <w:rsid w:val="005B2ECE"/>
    <w:rsid w:val="005B3B12"/>
    <w:rsid w:val="005B3F25"/>
    <w:rsid w:val="005B419D"/>
    <w:rsid w:val="005B41FD"/>
    <w:rsid w:val="005B4AAD"/>
    <w:rsid w:val="005B55BC"/>
    <w:rsid w:val="005B5A9D"/>
    <w:rsid w:val="005B5B36"/>
    <w:rsid w:val="005B6359"/>
    <w:rsid w:val="005B635B"/>
    <w:rsid w:val="005B6360"/>
    <w:rsid w:val="005B6519"/>
    <w:rsid w:val="005B694B"/>
    <w:rsid w:val="005B72BA"/>
    <w:rsid w:val="005B732C"/>
    <w:rsid w:val="005B7438"/>
    <w:rsid w:val="005B7447"/>
    <w:rsid w:val="005B750E"/>
    <w:rsid w:val="005B764D"/>
    <w:rsid w:val="005B7C09"/>
    <w:rsid w:val="005B7F41"/>
    <w:rsid w:val="005C00CA"/>
    <w:rsid w:val="005C06F0"/>
    <w:rsid w:val="005C0A6B"/>
    <w:rsid w:val="005C1007"/>
    <w:rsid w:val="005C1183"/>
    <w:rsid w:val="005C1693"/>
    <w:rsid w:val="005C2247"/>
    <w:rsid w:val="005C272A"/>
    <w:rsid w:val="005C27AD"/>
    <w:rsid w:val="005C28AE"/>
    <w:rsid w:val="005C2ACD"/>
    <w:rsid w:val="005C2F98"/>
    <w:rsid w:val="005C36F4"/>
    <w:rsid w:val="005C3A3D"/>
    <w:rsid w:val="005C4044"/>
    <w:rsid w:val="005C4102"/>
    <w:rsid w:val="005C45D7"/>
    <w:rsid w:val="005C5175"/>
    <w:rsid w:val="005C529C"/>
    <w:rsid w:val="005C5B37"/>
    <w:rsid w:val="005C70F0"/>
    <w:rsid w:val="005C78D4"/>
    <w:rsid w:val="005C7AC6"/>
    <w:rsid w:val="005D0177"/>
    <w:rsid w:val="005D01A8"/>
    <w:rsid w:val="005D0664"/>
    <w:rsid w:val="005D1AC7"/>
    <w:rsid w:val="005D1D3F"/>
    <w:rsid w:val="005D2038"/>
    <w:rsid w:val="005D2415"/>
    <w:rsid w:val="005D2FAB"/>
    <w:rsid w:val="005D4005"/>
    <w:rsid w:val="005D4149"/>
    <w:rsid w:val="005D4167"/>
    <w:rsid w:val="005D45F3"/>
    <w:rsid w:val="005D46D8"/>
    <w:rsid w:val="005D4715"/>
    <w:rsid w:val="005D4B4F"/>
    <w:rsid w:val="005D4CB2"/>
    <w:rsid w:val="005D54AB"/>
    <w:rsid w:val="005D5964"/>
    <w:rsid w:val="005D5A7A"/>
    <w:rsid w:val="005D5B47"/>
    <w:rsid w:val="005D65F1"/>
    <w:rsid w:val="005D6DD0"/>
    <w:rsid w:val="005D734E"/>
    <w:rsid w:val="005D7CD7"/>
    <w:rsid w:val="005D7E4E"/>
    <w:rsid w:val="005E024E"/>
    <w:rsid w:val="005E0FD6"/>
    <w:rsid w:val="005E1208"/>
    <w:rsid w:val="005E1210"/>
    <w:rsid w:val="005E1254"/>
    <w:rsid w:val="005E14C6"/>
    <w:rsid w:val="005E160C"/>
    <w:rsid w:val="005E18BA"/>
    <w:rsid w:val="005E1CB1"/>
    <w:rsid w:val="005E2042"/>
    <w:rsid w:val="005E22ED"/>
    <w:rsid w:val="005E2A72"/>
    <w:rsid w:val="005E2DC7"/>
    <w:rsid w:val="005E342D"/>
    <w:rsid w:val="005E34B8"/>
    <w:rsid w:val="005E3709"/>
    <w:rsid w:val="005E3965"/>
    <w:rsid w:val="005E3F0E"/>
    <w:rsid w:val="005E407A"/>
    <w:rsid w:val="005E417A"/>
    <w:rsid w:val="005E479F"/>
    <w:rsid w:val="005E56E1"/>
    <w:rsid w:val="005E597B"/>
    <w:rsid w:val="005E5ACF"/>
    <w:rsid w:val="005E5DE5"/>
    <w:rsid w:val="005E5EFE"/>
    <w:rsid w:val="005E6595"/>
    <w:rsid w:val="005E659A"/>
    <w:rsid w:val="005E6A83"/>
    <w:rsid w:val="005E6B8C"/>
    <w:rsid w:val="005E6EEC"/>
    <w:rsid w:val="005E6F57"/>
    <w:rsid w:val="005E717E"/>
    <w:rsid w:val="005E766E"/>
    <w:rsid w:val="005E768B"/>
    <w:rsid w:val="005E76C5"/>
    <w:rsid w:val="005E789B"/>
    <w:rsid w:val="005E796B"/>
    <w:rsid w:val="005E7C16"/>
    <w:rsid w:val="005F001C"/>
    <w:rsid w:val="005F02DB"/>
    <w:rsid w:val="005F04B0"/>
    <w:rsid w:val="005F0CED"/>
    <w:rsid w:val="005F10CC"/>
    <w:rsid w:val="005F1EE5"/>
    <w:rsid w:val="005F243A"/>
    <w:rsid w:val="005F2469"/>
    <w:rsid w:val="005F2973"/>
    <w:rsid w:val="005F2F2A"/>
    <w:rsid w:val="005F3101"/>
    <w:rsid w:val="005F361D"/>
    <w:rsid w:val="005F37EA"/>
    <w:rsid w:val="005F3832"/>
    <w:rsid w:val="005F3B56"/>
    <w:rsid w:val="005F3D76"/>
    <w:rsid w:val="005F3EEA"/>
    <w:rsid w:val="005F4202"/>
    <w:rsid w:val="005F4245"/>
    <w:rsid w:val="005F44A9"/>
    <w:rsid w:val="005F4758"/>
    <w:rsid w:val="005F48E6"/>
    <w:rsid w:val="005F4E1D"/>
    <w:rsid w:val="005F4E69"/>
    <w:rsid w:val="005F4FA8"/>
    <w:rsid w:val="005F506D"/>
    <w:rsid w:val="005F5DF6"/>
    <w:rsid w:val="005F5E64"/>
    <w:rsid w:val="005F6095"/>
    <w:rsid w:val="005F62F5"/>
    <w:rsid w:val="005F67E2"/>
    <w:rsid w:val="005F69ED"/>
    <w:rsid w:val="005F6BCE"/>
    <w:rsid w:val="005F7139"/>
    <w:rsid w:val="005F758B"/>
    <w:rsid w:val="005F7833"/>
    <w:rsid w:val="005F7A47"/>
    <w:rsid w:val="006002F6"/>
    <w:rsid w:val="00600ED7"/>
    <w:rsid w:val="0060172B"/>
    <w:rsid w:val="00601840"/>
    <w:rsid w:val="0060266E"/>
    <w:rsid w:val="00602AE7"/>
    <w:rsid w:val="00602B8F"/>
    <w:rsid w:val="00602BF1"/>
    <w:rsid w:val="00602CC7"/>
    <w:rsid w:val="00602E06"/>
    <w:rsid w:val="00602EC4"/>
    <w:rsid w:val="00602ECA"/>
    <w:rsid w:val="0060368A"/>
    <w:rsid w:val="00603DF5"/>
    <w:rsid w:val="00604460"/>
    <w:rsid w:val="00604671"/>
    <w:rsid w:val="006049D8"/>
    <w:rsid w:val="00604DA8"/>
    <w:rsid w:val="006051DD"/>
    <w:rsid w:val="00605732"/>
    <w:rsid w:val="00605981"/>
    <w:rsid w:val="00605FBC"/>
    <w:rsid w:val="0060603D"/>
    <w:rsid w:val="0060620F"/>
    <w:rsid w:val="006069B4"/>
    <w:rsid w:val="0060706E"/>
    <w:rsid w:val="00607556"/>
    <w:rsid w:val="006075EE"/>
    <w:rsid w:val="006107B0"/>
    <w:rsid w:val="00610ED1"/>
    <w:rsid w:val="00611863"/>
    <w:rsid w:val="006118A1"/>
    <w:rsid w:val="00612805"/>
    <w:rsid w:val="006138E9"/>
    <w:rsid w:val="00613F17"/>
    <w:rsid w:val="00614149"/>
    <w:rsid w:val="006145A6"/>
    <w:rsid w:val="00614F3C"/>
    <w:rsid w:val="00614F85"/>
    <w:rsid w:val="00615109"/>
    <w:rsid w:val="0061537B"/>
    <w:rsid w:val="0061542F"/>
    <w:rsid w:val="00615DC1"/>
    <w:rsid w:val="00615F88"/>
    <w:rsid w:val="00616268"/>
    <w:rsid w:val="006162F7"/>
    <w:rsid w:val="006165AA"/>
    <w:rsid w:val="00616CAD"/>
    <w:rsid w:val="00616EF1"/>
    <w:rsid w:val="006173FD"/>
    <w:rsid w:val="00617DB6"/>
    <w:rsid w:val="00617FAA"/>
    <w:rsid w:val="00620E3D"/>
    <w:rsid w:val="00620F2D"/>
    <w:rsid w:val="00620F84"/>
    <w:rsid w:val="0062115B"/>
    <w:rsid w:val="006213F0"/>
    <w:rsid w:val="00621403"/>
    <w:rsid w:val="006215DB"/>
    <w:rsid w:val="0062164A"/>
    <w:rsid w:val="00621722"/>
    <w:rsid w:val="006217B3"/>
    <w:rsid w:val="006219B1"/>
    <w:rsid w:val="00622933"/>
    <w:rsid w:val="006229D0"/>
    <w:rsid w:val="00622CA7"/>
    <w:rsid w:val="00622D91"/>
    <w:rsid w:val="0062321B"/>
    <w:rsid w:val="006233C4"/>
    <w:rsid w:val="00623938"/>
    <w:rsid w:val="006239E4"/>
    <w:rsid w:val="00623BB1"/>
    <w:rsid w:val="006240A9"/>
    <w:rsid w:val="006240CC"/>
    <w:rsid w:val="00624297"/>
    <w:rsid w:val="006243CB"/>
    <w:rsid w:val="006245BC"/>
    <w:rsid w:val="00624893"/>
    <w:rsid w:val="00624C1B"/>
    <w:rsid w:val="006253B5"/>
    <w:rsid w:val="00625407"/>
    <w:rsid w:val="0062599C"/>
    <w:rsid w:val="00626397"/>
    <w:rsid w:val="00626517"/>
    <w:rsid w:val="00626588"/>
    <w:rsid w:val="00626D6B"/>
    <w:rsid w:val="00627287"/>
    <w:rsid w:val="00627401"/>
    <w:rsid w:val="00627814"/>
    <w:rsid w:val="00627A1B"/>
    <w:rsid w:val="00627EB8"/>
    <w:rsid w:val="00627F31"/>
    <w:rsid w:val="00630187"/>
    <w:rsid w:val="00630284"/>
    <w:rsid w:val="0063034B"/>
    <w:rsid w:val="00630694"/>
    <w:rsid w:val="00630727"/>
    <w:rsid w:val="00630871"/>
    <w:rsid w:val="00630B64"/>
    <w:rsid w:val="00631F15"/>
    <w:rsid w:val="00631F22"/>
    <w:rsid w:val="00632921"/>
    <w:rsid w:val="00632D6A"/>
    <w:rsid w:val="0063342D"/>
    <w:rsid w:val="00633799"/>
    <w:rsid w:val="00633A2C"/>
    <w:rsid w:val="00633E68"/>
    <w:rsid w:val="00633FDF"/>
    <w:rsid w:val="00633FE6"/>
    <w:rsid w:val="00634003"/>
    <w:rsid w:val="006347AE"/>
    <w:rsid w:val="00634962"/>
    <w:rsid w:val="00634FE6"/>
    <w:rsid w:val="006352B0"/>
    <w:rsid w:val="00635A3E"/>
    <w:rsid w:val="00635F7F"/>
    <w:rsid w:val="00635FCC"/>
    <w:rsid w:val="00636059"/>
    <w:rsid w:val="006360A1"/>
    <w:rsid w:val="006362DC"/>
    <w:rsid w:val="006365C2"/>
    <w:rsid w:val="00636641"/>
    <w:rsid w:val="0063676C"/>
    <w:rsid w:val="00636AB5"/>
    <w:rsid w:val="00636D32"/>
    <w:rsid w:val="00636E45"/>
    <w:rsid w:val="0063726C"/>
    <w:rsid w:val="006378DB"/>
    <w:rsid w:val="006379C8"/>
    <w:rsid w:val="00637DA6"/>
    <w:rsid w:val="006402EB"/>
    <w:rsid w:val="00640B5A"/>
    <w:rsid w:val="006413FB"/>
    <w:rsid w:val="00641897"/>
    <w:rsid w:val="006419E3"/>
    <w:rsid w:val="006422EA"/>
    <w:rsid w:val="00642790"/>
    <w:rsid w:val="0064296D"/>
    <w:rsid w:val="00642BED"/>
    <w:rsid w:val="0064358A"/>
    <w:rsid w:val="006435F6"/>
    <w:rsid w:val="00643CDE"/>
    <w:rsid w:val="006442EE"/>
    <w:rsid w:val="0064432E"/>
    <w:rsid w:val="0064457A"/>
    <w:rsid w:val="006445FE"/>
    <w:rsid w:val="00644BAC"/>
    <w:rsid w:val="00645124"/>
    <w:rsid w:val="006451E3"/>
    <w:rsid w:val="006456C1"/>
    <w:rsid w:val="006459FF"/>
    <w:rsid w:val="00645AF4"/>
    <w:rsid w:val="00646555"/>
    <w:rsid w:val="006472A7"/>
    <w:rsid w:val="0064744C"/>
    <w:rsid w:val="00647E58"/>
    <w:rsid w:val="00647FC6"/>
    <w:rsid w:val="00650717"/>
    <w:rsid w:val="00650F60"/>
    <w:rsid w:val="00651028"/>
    <w:rsid w:val="00651A1D"/>
    <w:rsid w:val="00651C19"/>
    <w:rsid w:val="00651CC3"/>
    <w:rsid w:val="00651FC8"/>
    <w:rsid w:val="00652061"/>
    <w:rsid w:val="00652330"/>
    <w:rsid w:val="0065243C"/>
    <w:rsid w:val="00652DF7"/>
    <w:rsid w:val="006538B5"/>
    <w:rsid w:val="00653E07"/>
    <w:rsid w:val="00654473"/>
    <w:rsid w:val="0065491A"/>
    <w:rsid w:val="006549FB"/>
    <w:rsid w:val="00654B7D"/>
    <w:rsid w:val="00654C9F"/>
    <w:rsid w:val="00654DC7"/>
    <w:rsid w:val="00654E8C"/>
    <w:rsid w:val="00654F25"/>
    <w:rsid w:val="00654FE5"/>
    <w:rsid w:val="0065521E"/>
    <w:rsid w:val="006553D3"/>
    <w:rsid w:val="006554A8"/>
    <w:rsid w:val="00655720"/>
    <w:rsid w:val="00655F30"/>
    <w:rsid w:val="006564E3"/>
    <w:rsid w:val="006565E4"/>
    <w:rsid w:val="00657605"/>
    <w:rsid w:val="006576C5"/>
    <w:rsid w:val="0065782E"/>
    <w:rsid w:val="006578A5"/>
    <w:rsid w:val="00657AD6"/>
    <w:rsid w:val="00660030"/>
    <w:rsid w:val="006608C2"/>
    <w:rsid w:val="00660D74"/>
    <w:rsid w:val="00660DAE"/>
    <w:rsid w:val="00660E00"/>
    <w:rsid w:val="00660E36"/>
    <w:rsid w:val="0066252B"/>
    <w:rsid w:val="00662F7C"/>
    <w:rsid w:val="0066305B"/>
    <w:rsid w:val="006631AF"/>
    <w:rsid w:val="00663223"/>
    <w:rsid w:val="0066366C"/>
    <w:rsid w:val="0066405D"/>
    <w:rsid w:val="00664B4C"/>
    <w:rsid w:val="00664E2B"/>
    <w:rsid w:val="006651F5"/>
    <w:rsid w:val="0066525A"/>
    <w:rsid w:val="0066567E"/>
    <w:rsid w:val="00666289"/>
    <w:rsid w:val="00666430"/>
    <w:rsid w:val="00666A3A"/>
    <w:rsid w:val="00666C74"/>
    <w:rsid w:val="00667C47"/>
    <w:rsid w:val="00667E1C"/>
    <w:rsid w:val="00670057"/>
    <w:rsid w:val="00670075"/>
    <w:rsid w:val="006707FC"/>
    <w:rsid w:val="00670979"/>
    <w:rsid w:val="006709FF"/>
    <w:rsid w:val="00670C89"/>
    <w:rsid w:val="00670CC0"/>
    <w:rsid w:val="00671198"/>
    <w:rsid w:val="00671505"/>
    <w:rsid w:val="00671C24"/>
    <w:rsid w:val="00671EB0"/>
    <w:rsid w:val="00672157"/>
    <w:rsid w:val="006725C8"/>
    <w:rsid w:val="0067277D"/>
    <w:rsid w:val="006727CC"/>
    <w:rsid w:val="00672896"/>
    <w:rsid w:val="0067356A"/>
    <w:rsid w:val="00673756"/>
    <w:rsid w:val="006737F6"/>
    <w:rsid w:val="00673D62"/>
    <w:rsid w:val="00673E57"/>
    <w:rsid w:val="00674235"/>
    <w:rsid w:val="00674238"/>
    <w:rsid w:val="006744D5"/>
    <w:rsid w:val="006746AA"/>
    <w:rsid w:val="006749D9"/>
    <w:rsid w:val="00675471"/>
    <w:rsid w:val="006759DC"/>
    <w:rsid w:val="00675A0F"/>
    <w:rsid w:val="00675DE1"/>
    <w:rsid w:val="006767E8"/>
    <w:rsid w:val="0067692F"/>
    <w:rsid w:val="00676D02"/>
    <w:rsid w:val="00676DA7"/>
    <w:rsid w:val="0067709D"/>
    <w:rsid w:val="0067722B"/>
    <w:rsid w:val="006773DB"/>
    <w:rsid w:val="0067770C"/>
    <w:rsid w:val="0067795A"/>
    <w:rsid w:val="006804AF"/>
    <w:rsid w:val="00680EED"/>
    <w:rsid w:val="00680F04"/>
    <w:rsid w:val="00681055"/>
    <w:rsid w:val="00681295"/>
    <w:rsid w:val="006813E4"/>
    <w:rsid w:val="00681A17"/>
    <w:rsid w:val="00681F41"/>
    <w:rsid w:val="006822E1"/>
    <w:rsid w:val="006823C0"/>
    <w:rsid w:val="0068283E"/>
    <w:rsid w:val="0068301B"/>
    <w:rsid w:val="00683647"/>
    <w:rsid w:val="00684986"/>
    <w:rsid w:val="0068498F"/>
    <w:rsid w:val="00684EDA"/>
    <w:rsid w:val="006851A3"/>
    <w:rsid w:val="00685307"/>
    <w:rsid w:val="006858CC"/>
    <w:rsid w:val="00685DE8"/>
    <w:rsid w:val="0068684D"/>
    <w:rsid w:val="00686C37"/>
    <w:rsid w:val="006876D0"/>
    <w:rsid w:val="00687F88"/>
    <w:rsid w:val="00690501"/>
    <w:rsid w:val="00690577"/>
    <w:rsid w:val="006907A3"/>
    <w:rsid w:val="00690DDA"/>
    <w:rsid w:val="0069182D"/>
    <w:rsid w:val="00691A18"/>
    <w:rsid w:val="00691EAF"/>
    <w:rsid w:val="00692085"/>
    <w:rsid w:val="006923C4"/>
    <w:rsid w:val="0069280C"/>
    <w:rsid w:val="00692946"/>
    <w:rsid w:val="00692AB0"/>
    <w:rsid w:val="00692ADE"/>
    <w:rsid w:val="00692B9B"/>
    <w:rsid w:val="00693E35"/>
    <w:rsid w:val="006945D9"/>
    <w:rsid w:val="006949AC"/>
    <w:rsid w:val="006952FC"/>
    <w:rsid w:val="006954E8"/>
    <w:rsid w:val="006955A3"/>
    <w:rsid w:val="00695B2B"/>
    <w:rsid w:val="0069695B"/>
    <w:rsid w:val="00696DF8"/>
    <w:rsid w:val="006970C9"/>
    <w:rsid w:val="00697139"/>
    <w:rsid w:val="006973D1"/>
    <w:rsid w:val="00697448"/>
    <w:rsid w:val="0069752E"/>
    <w:rsid w:val="00697710"/>
    <w:rsid w:val="0069773A"/>
    <w:rsid w:val="00697748"/>
    <w:rsid w:val="00697C81"/>
    <w:rsid w:val="006A0215"/>
    <w:rsid w:val="006A143D"/>
    <w:rsid w:val="006A14C9"/>
    <w:rsid w:val="006A1B14"/>
    <w:rsid w:val="006A1B67"/>
    <w:rsid w:val="006A200A"/>
    <w:rsid w:val="006A2602"/>
    <w:rsid w:val="006A26B7"/>
    <w:rsid w:val="006A2E52"/>
    <w:rsid w:val="006A2E82"/>
    <w:rsid w:val="006A3ADD"/>
    <w:rsid w:val="006A4920"/>
    <w:rsid w:val="006A4C6A"/>
    <w:rsid w:val="006A544B"/>
    <w:rsid w:val="006A5544"/>
    <w:rsid w:val="006A565D"/>
    <w:rsid w:val="006A5ACA"/>
    <w:rsid w:val="006A61AE"/>
    <w:rsid w:val="006A6A8E"/>
    <w:rsid w:val="006A73A0"/>
    <w:rsid w:val="006A7403"/>
    <w:rsid w:val="006A77A8"/>
    <w:rsid w:val="006A7B02"/>
    <w:rsid w:val="006A7CC5"/>
    <w:rsid w:val="006A7FE7"/>
    <w:rsid w:val="006B0399"/>
    <w:rsid w:val="006B0440"/>
    <w:rsid w:val="006B0578"/>
    <w:rsid w:val="006B0ED9"/>
    <w:rsid w:val="006B0EF1"/>
    <w:rsid w:val="006B1600"/>
    <w:rsid w:val="006B16EE"/>
    <w:rsid w:val="006B1709"/>
    <w:rsid w:val="006B1E88"/>
    <w:rsid w:val="006B1F8A"/>
    <w:rsid w:val="006B262E"/>
    <w:rsid w:val="006B2ACF"/>
    <w:rsid w:val="006B2B5E"/>
    <w:rsid w:val="006B2FC4"/>
    <w:rsid w:val="006B310E"/>
    <w:rsid w:val="006B32E1"/>
    <w:rsid w:val="006B346B"/>
    <w:rsid w:val="006B353A"/>
    <w:rsid w:val="006B3548"/>
    <w:rsid w:val="006B3A14"/>
    <w:rsid w:val="006B42CB"/>
    <w:rsid w:val="006B4A4C"/>
    <w:rsid w:val="006B61BA"/>
    <w:rsid w:val="006B6699"/>
    <w:rsid w:val="006B6D87"/>
    <w:rsid w:val="006B738A"/>
    <w:rsid w:val="006B77F8"/>
    <w:rsid w:val="006B7A5E"/>
    <w:rsid w:val="006C0019"/>
    <w:rsid w:val="006C004D"/>
    <w:rsid w:val="006C00CB"/>
    <w:rsid w:val="006C0130"/>
    <w:rsid w:val="006C0144"/>
    <w:rsid w:val="006C015D"/>
    <w:rsid w:val="006C051A"/>
    <w:rsid w:val="006C0700"/>
    <w:rsid w:val="006C0AA7"/>
    <w:rsid w:val="006C0B35"/>
    <w:rsid w:val="006C0BDE"/>
    <w:rsid w:val="006C0BE1"/>
    <w:rsid w:val="006C0C8C"/>
    <w:rsid w:val="006C13D2"/>
    <w:rsid w:val="006C1968"/>
    <w:rsid w:val="006C1A93"/>
    <w:rsid w:val="006C263F"/>
    <w:rsid w:val="006C27C8"/>
    <w:rsid w:val="006C33A4"/>
    <w:rsid w:val="006C3492"/>
    <w:rsid w:val="006C3574"/>
    <w:rsid w:val="006C3594"/>
    <w:rsid w:val="006C35C7"/>
    <w:rsid w:val="006C38E2"/>
    <w:rsid w:val="006C3F24"/>
    <w:rsid w:val="006C4750"/>
    <w:rsid w:val="006C4761"/>
    <w:rsid w:val="006C49F2"/>
    <w:rsid w:val="006C4A47"/>
    <w:rsid w:val="006C4E38"/>
    <w:rsid w:val="006C52E1"/>
    <w:rsid w:val="006C54B4"/>
    <w:rsid w:val="006C5807"/>
    <w:rsid w:val="006C58FD"/>
    <w:rsid w:val="006C5DFB"/>
    <w:rsid w:val="006C600D"/>
    <w:rsid w:val="006C61B1"/>
    <w:rsid w:val="006C6B06"/>
    <w:rsid w:val="006C731C"/>
    <w:rsid w:val="006C7426"/>
    <w:rsid w:val="006C75FF"/>
    <w:rsid w:val="006C768F"/>
    <w:rsid w:val="006C7777"/>
    <w:rsid w:val="006C77FE"/>
    <w:rsid w:val="006C79D7"/>
    <w:rsid w:val="006D021B"/>
    <w:rsid w:val="006D03CE"/>
    <w:rsid w:val="006D04AF"/>
    <w:rsid w:val="006D07C3"/>
    <w:rsid w:val="006D088F"/>
    <w:rsid w:val="006D0BD0"/>
    <w:rsid w:val="006D17A5"/>
    <w:rsid w:val="006D1BBF"/>
    <w:rsid w:val="006D1DE1"/>
    <w:rsid w:val="006D1F98"/>
    <w:rsid w:val="006D270A"/>
    <w:rsid w:val="006D2821"/>
    <w:rsid w:val="006D28BB"/>
    <w:rsid w:val="006D28D3"/>
    <w:rsid w:val="006D2DC9"/>
    <w:rsid w:val="006D3548"/>
    <w:rsid w:val="006D375D"/>
    <w:rsid w:val="006D3AF6"/>
    <w:rsid w:val="006D442F"/>
    <w:rsid w:val="006D4A4A"/>
    <w:rsid w:val="006D4C42"/>
    <w:rsid w:val="006D4CB9"/>
    <w:rsid w:val="006D4F50"/>
    <w:rsid w:val="006D503B"/>
    <w:rsid w:val="006D5065"/>
    <w:rsid w:val="006D5808"/>
    <w:rsid w:val="006D6145"/>
    <w:rsid w:val="006D6B85"/>
    <w:rsid w:val="006D6D12"/>
    <w:rsid w:val="006D732A"/>
    <w:rsid w:val="006D76D2"/>
    <w:rsid w:val="006D77E2"/>
    <w:rsid w:val="006D783F"/>
    <w:rsid w:val="006E02CF"/>
    <w:rsid w:val="006E030C"/>
    <w:rsid w:val="006E0640"/>
    <w:rsid w:val="006E0FBF"/>
    <w:rsid w:val="006E150C"/>
    <w:rsid w:val="006E168A"/>
    <w:rsid w:val="006E1AF3"/>
    <w:rsid w:val="006E1DF6"/>
    <w:rsid w:val="006E1E24"/>
    <w:rsid w:val="006E2094"/>
    <w:rsid w:val="006E248B"/>
    <w:rsid w:val="006E2741"/>
    <w:rsid w:val="006E2AAC"/>
    <w:rsid w:val="006E3050"/>
    <w:rsid w:val="006E33C6"/>
    <w:rsid w:val="006E359D"/>
    <w:rsid w:val="006E3867"/>
    <w:rsid w:val="006E395C"/>
    <w:rsid w:val="006E3A41"/>
    <w:rsid w:val="006E3A78"/>
    <w:rsid w:val="006E3E5F"/>
    <w:rsid w:val="006E4060"/>
    <w:rsid w:val="006E488B"/>
    <w:rsid w:val="006E4932"/>
    <w:rsid w:val="006E4942"/>
    <w:rsid w:val="006E5008"/>
    <w:rsid w:val="006E50A3"/>
    <w:rsid w:val="006E51EC"/>
    <w:rsid w:val="006E555E"/>
    <w:rsid w:val="006E5971"/>
    <w:rsid w:val="006E5C21"/>
    <w:rsid w:val="006E5E30"/>
    <w:rsid w:val="006E60B2"/>
    <w:rsid w:val="006E6B6C"/>
    <w:rsid w:val="006E70B9"/>
    <w:rsid w:val="006E77C1"/>
    <w:rsid w:val="006E7B82"/>
    <w:rsid w:val="006E7E49"/>
    <w:rsid w:val="006F0034"/>
    <w:rsid w:val="006F02CD"/>
    <w:rsid w:val="006F078D"/>
    <w:rsid w:val="006F0A91"/>
    <w:rsid w:val="006F1030"/>
    <w:rsid w:val="006F15AF"/>
    <w:rsid w:val="006F1610"/>
    <w:rsid w:val="006F19B9"/>
    <w:rsid w:val="006F1A50"/>
    <w:rsid w:val="006F1CB1"/>
    <w:rsid w:val="006F1D27"/>
    <w:rsid w:val="006F23E2"/>
    <w:rsid w:val="006F294B"/>
    <w:rsid w:val="006F2DEB"/>
    <w:rsid w:val="006F2F1E"/>
    <w:rsid w:val="006F31B7"/>
    <w:rsid w:val="006F3482"/>
    <w:rsid w:val="006F379D"/>
    <w:rsid w:val="006F45D4"/>
    <w:rsid w:val="006F470A"/>
    <w:rsid w:val="006F5436"/>
    <w:rsid w:val="006F56B4"/>
    <w:rsid w:val="006F56C7"/>
    <w:rsid w:val="006F5802"/>
    <w:rsid w:val="006F5AD0"/>
    <w:rsid w:val="006F62F8"/>
    <w:rsid w:val="006F6328"/>
    <w:rsid w:val="006F768B"/>
    <w:rsid w:val="006F7964"/>
    <w:rsid w:val="006F79A5"/>
    <w:rsid w:val="00700022"/>
    <w:rsid w:val="00700F7C"/>
    <w:rsid w:val="0070190D"/>
    <w:rsid w:val="00701C82"/>
    <w:rsid w:val="0070219D"/>
    <w:rsid w:val="00702303"/>
    <w:rsid w:val="00702570"/>
    <w:rsid w:val="00702714"/>
    <w:rsid w:val="00702C4E"/>
    <w:rsid w:val="00702FA7"/>
    <w:rsid w:val="007036D1"/>
    <w:rsid w:val="007037AC"/>
    <w:rsid w:val="007046AD"/>
    <w:rsid w:val="00704A16"/>
    <w:rsid w:val="007050E5"/>
    <w:rsid w:val="00705678"/>
    <w:rsid w:val="007058E6"/>
    <w:rsid w:val="007060AF"/>
    <w:rsid w:val="00706482"/>
    <w:rsid w:val="0070662A"/>
    <w:rsid w:val="00706AC2"/>
    <w:rsid w:val="00706CF6"/>
    <w:rsid w:val="007072D6"/>
    <w:rsid w:val="007072F4"/>
    <w:rsid w:val="0070735A"/>
    <w:rsid w:val="00707392"/>
    <w:rsid w:val="007079B5"/>
    <w:rsid w:val="00707AA6"/>
    <w:rsid w:val="0071073B"/>
    <w:rsid w:val="00710993"/>
    <w:rsid w:val="007117E6"/>
    <w:rsid w:val="0071180F"/>
    <w:rsid w:val="00711BFE"/>
    <w:rsid w:val="00712122"/>
    <w:rsid w:val="007121D4"/>
    <w:rsid w:val="0071246B"/>
    <w:rsid w:val="007125CD"/>
    <w:rsid w:val="007130C4"/>
    <w:rsid w:val="00713981"/>
    <w:rsid w:val="00713C72"/>
    <w:rsid w:val="0071409B"/>
    <w:rsid w:val="0071414C"/>
    <w:rsid w:val="0071476F"/>
    <w:rsid w:val="00714997"/>
    <w:rsid w:val="007157A2"/>
    <w:rsid w:val="007158FA"/>
    <w:rsid w:val="007159E5"/>
    <w:rsid w:val="0071604C"/>
    <w:rsid w:val="00716090"/>
    <w:rsid w:val="007164B8"/>
    <w:rsid w:val="007169D4"/>
    <w:rsid w:val="00716A95"/>
    <w:rsid w:val="00716EE3"/>
    <w:rsid w:val="00716EEC"/>
    <w:rsid w:val="007174DB"/>
    <w:rsid w:val="0071788E"/>
    <w:rsid w:val="00717B36"/>
    <w:rsid w:val="00717B4E"/>
    <w:rsid w:val="00717D9B"/>
    <w:rsid w:val="00720776"/>
    <w:rsid w:val="00720CA0"/>
    <w:rsid w:val="00721340"/>
    <w:rsid w:val="00721F85"/>
    <w:rsid w:val="007222C6"/>
    <w:rsid w:val="00722317"/>
    <w:rsid w:val="007225FD"/>
    <w:rsid w:val="00722C2B"/>
    <w:rsid w:val="00722E1A"/>
    <w:rsid w:val="00722FC5"/>
    <w:rsid w:val="007230E3"/>
    <w:rsid w:val="00723DA3"/>
    <w:rsid w:val="0072442E"/>
    <w:rsid w:val="007245A9"/>
    <w:rsid w:val="00724FAD"/>
    <w:rsid w:val="0072520F"/>
    <w:rsid w:val="007253B5"/>
    <w:rsid w:val="0072546F"/>
    <w:rsid w:val="0072583A"/>
    <w:rsid w:val="00725923"/>
    <w:rsid w:val="00725C12"/>
    <w:rsid w:val="00726825"/>
    <w:rsid w:val="00726DE9"/>
    <w:rsid w:val="007271A1"/>
    <w:rsid w:val="00730AE7"/>
    <w:rsid w:val="00730D1F"/>
    <w:rsid w:val="0073118C"/>
    <w:rsid w:val="0073125D"/>
    <w:rsid w:val="0073128F"/>
    <w:rsid w:val="0073131F"/>
    <w:rsid w:val="007313B7"/>
    <w:rsid w:val="00731596"/>
    <w:rsid w:val="00731597"/>
    <w:rsid w:val="00731AE3"/>
    <w:rsid w:val="00731DB3"/>
    <w:rsid w:val="00732A6A"/>
    <w:rsid w:val="00732C69"/>
    <w:rsid w:val="00732DD6"/>
    <w:rsid w:val="0073302E"/>
    <w:rsid w:val="00733635"/>
    <w:rsid w:val="0073399D"/>
    <w:rsid w:val="00733CB4"/>
    <w:rsid w:val="00733DE0"/>
    <w:rsid w:val="007341FA"/>
    <w:rsid w:val="0073464A"/>
    <w:rsid w:val="0073510C"/>
    <w:rsid w:val="0073560E"/>
    <w:rsid w:val="00735BAE"/>
    <w:rsid w:val="00735C58"/>
    <w:rsid w:val="00735EF3"/>
    <w:rsid w:val="00736359"/>
    <w:rsid w:val="00736449"/>
    <w:rsid w:val="007364C1"/>
    <w:rsid w:val="00736650"/>
    <w:rsid w:val="00736703"/>
    <w:rsid w:val="00736852"/>
    <w:rsid w:val="007368E3"/>
    <w:rsid w:val="007369D7"/>
    <w:rsid w:val="00736AE0"/>
    <w:rsid w:val="00736BCF"/>
    <w:rsid w:val="00736DE9"/>
    <w:rsid w:val="00737428"/>
    <w:rsid w:val="00737483"/>
    <w:rsid w:val="0073756D"/>
    <w:rsid w:val="00737B8A"/>
    <w:rsid w:val="00737F38"/>
    <w:rsid w:val="00740284"/>
    <w:rsid w:val="00740350"/>
    <w:rsid w:val="0074087B"/>
    <w:rsid w:val="007413FB"/>
    <w:rsid w:val="0074182E"/>
    <w:rsid w:val="00741A0A"/>
    <w:rsid w:val="00741A45"/>
    <w:rsid w:val="00741F08"/>
    <w:rsid w:val="0074216A"/>
    <w:rsid w:val="00742287"/>
    <w:rsid w:val="00742771"/>
    <w:rsid w:val="007429C3"/>
    <w:rsid w:val="007429CB"/>
    <w:rsid w:val="00742A58"/>
    <w:rsid w:val="007435F6"/>
    <w:rsid w:val="00743C63"/>
    <w:rsid w:val="00743F2D"/>
    <w:rsid w:val="0074430D"/>
    <w:rsid w:val="0074438D"/>
    <w:rsid w:val="0074477C"/>
    <w:rsid w:val="0074484B"/>
    <w:rsid w:val="007453AA"/>
    <w:rsid w:val="0074548B"/>
    <w:rsid w:val="00745E18"/>
    <w:rsid w:val="00746274"/>
    <w:rsid w:val="00746BFA"/>
    <w:rsid w:val="00746C13"/>
    <w:rsid w:val="00747C33"/>
    <w:rsid w:val="00747D96"/>
    <w:rsid w:val="00750066"/>
    <w:rsid w:val="0075035D"/>
    <w:rsid w:val="0075063C"/>
    <w:rsid w:val="00750FFF"/>
    <w:rsid w:val="00751230"/>
    <w:rsid w:val="007518D3"/>
    <w:rsid w:val="00752441"/>
    <w:rsid w:val="00752873"/>
    <w:rsid w:val="007528A8"/>
    <w:rsid w:val="007531F4"/>
    <w:rsid w:val="00753625"/>
    <w:rsid w:val="007540AC"/>
    <w:rsid w:val="00754A42"/>
    <w:rsid w:val="007556CA"/>
    <w:rsid w:val="007557C6"/>
    <w:rsid w:val="00755D47"/>
    <w:rsid w:val="00755DD4"/>
    <w:rsid w:val="0075641D"/>
    <w:rsid w:val="007570D8"/>
    <w:rsid w:val="0075748D"/>
    <w:rsid w:val="007574E1"/>
    <w:rsid w:val="0075766B"/>
    <w:rsid w:val="007578E6"/>
    <w:rsid w:val="007579CE"/>
    <w:rsid w:val="007579EB"/>
    <w:rsid w:val="00757A31"/>
    <w:rsid w:val="00757E59"/>
    <w:rsid w:val="00757E72"/>
    <w:rsid w:val="00757EB6"/>
    <w:rsid w:val="0076002A"/>
    <w:rsid w:val="007605ED"/>
    <w:rsid w:val="00760785"/>
    <w:rsid w:val="00760A81"/>
    <w:rsid w:val="00760EF1"/>
    <w:rsid w:val="00761499"/>
    <w:rsid w:val="007615C2"/>
    <w:rsid w:val="0076167C"/>
    <w:rsid w:val="00761847"/>
    <w:rsid w:val="00761EA1"/>
    <w:rsid w:val="00762854"/>
    <w:rsid w:val="00762DA3"/>
    <w:rsid w:val="00762E62"/>
    <w:rsid w:val="00763156"/>
    <w:rsid w:val="00763897"/>
    <w:rsid w:val="00763BD8"/>
    <w:rsid w:val="00763D98"/>
    <w:rsid w:val="00763DC0"/>
    <w:rsid w:val="007644F2"/>
    <w:rsid w:val="00764677"/>
    <w:rsid w:val="007646BB"/>
    <w:rsid w:val="00764C4B"/>
    <w:rsid w:val="00764EA6"/>
    <w:rsid w:val="00764F3D"/>
    <w:rsid w:val="00765016"/>
    <w:rsid w:val="007650D9"/>
    <w:rsid w:val="00765EBE"/>
    <w:rsid w:val="00766111"/>
    <w:rsid w:val="007661DB"/>
    <w:rsid w:val="00766490"/>
    <w:rsid w:val="00766729"/>
    <w:rsid w:val="0076680B"/>
    <w:rsid w:val="007668B9"/>
    <w:rsid w:val="007669F9"/>
    <w:rsid w:val="00767F21"/>
    <w:rsid w:val="00770424"/>
    <w:rsid w:val="00770469"/>
    <w:rsid w:val="00770BBA"/>
    <w:rsid w:val="00770E70"/>
    <w:rsid w:val="00770FC4"/>
    <w:rsid w:val="0077195F"/>
    <w:rsid w:val="00771C02"/>
    <w:rsid w:val="00771CC2"/>
    <w:rsid w:val="00771FDB"/>
    <w:rsid w:val="0077217D"/>
    <w:rsid w:val="0077233A"/>
    <w:rsid w:val="0077292F"/>
    <w:rsid w:val="00772E19"/>
    <w:rsid w:val="00772ED9"/>
    <w:rsid w:val="007734E4"/>
    <w:rsid w:val="00773502"/>
    <w:rsid w:val="00773B7F"/>
    <w:rsid w:val="00773C3E"/>
    <w:rsid w:val="00773F4E"/>
    <w:rsid w:val="007742CC"/>
    <w:rsid w:val="007742D0"/>
    <w:rsid w:val="0077471B"/>
    <w:rsid w:val="00774943"/>
    <w:rsid w:val="00774970"/>
    <w:rsid w:val="00774B2F"/>
    <w:rsid w:val="00774E12"/>
    <w:rsid w:val="00775104"/>
    <w:rsid w:val="00775292"/>
    <w:rsid w:val="00775A56"/>
    <w:rsid w:val="00775C8C"/>
    <w:rsid w:val="00775E79"/>
    <w:rsid w:val="0077607C"/>
    <w:rsid w:val="007764A4"/>
    <w:rsid w:val="0077672E"/>
    <w:rsid w:val="00776929"/>
    <w:rsid w:val="00776971"/>
    <w:rsid w:val="00776A4F"/>
    <w:rsid w:val="00777021"/>
    <w:rsid w:val="007776F0"/>
    <w:rsid w:val="007804FE"/>
    <w:rsid w:val="00780545"/>
    <w:rsid w:val="00780A04"/>
    <w:rsid w:val="00780A0B"/>
    <w:rsid w:val="00780E38"/>
    <w:rsid w:val="00781B70"/>
    <w:rsid w:val="00781BD9"/>
    <w:rsid w:val="007829ED"/>
    <w:rsid w:val="00782D29"/>
    <w:rsid w:val="00782EE2"/>
    <w:rsid w:val="007833C7"/>
    <w:rsid w:val="00783803"/>
    <w:rsid w:val="00783921"/>
    <w:rsid w:val="00783961"/>
    <w:rsid w:val="00783CC2"/>
    <w:rsid w:val="00783F5D"/>
    <w:rsid w:val="00783FEE"/>
    <w:rsid w:val="0078456A"/>
    <w:rsid w:val="00785326"/>
    <w:rsid w:val="007855A9"/>
    <w:rsid w:val="007864FD"/>
    <w:rsid w:val="00786590"/>
    <w:rsid w:val="00786642"/>
    <w:rsid w:val="007867EA"/>
    <w:rsid w:val="00786BB4"/>
    <w:rsid w:val="00786C5D"/>
    <w:rsid w:val="00786FA5"/>
    <w:rsid w:val="0078714B"/>
    <w:rsid w:val="0078762E"/>
    <w:rsid w:val="00787BB6"/>
    <w:rsid w:val="00787C69"/>
    <w:rsid w:val="00787EC1"/>
    <w:rsid w:val="0079050E"/>
    <w:rsid w:val="00791261"/>
    <w:rsid w:val="00792469"/>
    <w:rsid w:val="00792C60"/>
    <w:rsid w:val="007935F1"/>
    <w:rsid w:val="00793629"/>
    <w:rsid w:val="00793A24"/>
    <w:rsid w:val="007940FA"/>
    <w:rsid w:val="0079435F"/>
    <w:rsid w:val="00794681"/>
    <w:rsid w:val="007949BA"/>
    <w:rsid w:val="00794D83"/>
    <w:rsid w:val="00794DB3"/>
    <w:rsid w:val="00794E47"/>
    <w:rsid w:val="00795349"/>
    <w:rsid w:val="007958DD"/>
    <w:rsid w:val="00795C13"/>
    <w:rsid w:val="00796E88"/>
    <w:rsid w:val="007973BF"/>
    <w:rsid w:val="00797663"/>
    <w:rsid w:val="007976E0"/>
    <w:rsid w:val="00797CB0"/>
    <w:rsid w:val="00797CC7"/>
    <w:rsid w:val="007A0258"/>
    <w:rsid w:val="007A0725"/>
    <w:rsid w:val="007A132A"/>
    <w:rsid w:val="007A1F6F"/>
    <w:rsid w:val="007A26D5"/>
    <w:rsid w:val="007A2B5E"/>
    <w:rsid w:val="007A38C4"/>
    <w:rsid w:val="007A3D5D"/>
    <w:rsid w:val="007A4454"/>
    <w:rsid w:val="007A457E"/>
    <w:rsid w:val="007A50C4"/>
    <w:rsid w:val="007A52B8"/>
    <w:rsid w:val="007A5385"/>
    <w:rsid w:val="007A557C"/>
    <w:rsid w:val="007A5584"/>
    <w:rsid w:val="007A587F"/>
    <w:rsid w:val="007A592B"/>
    <w:rsid w:val="007A5FB2"/>
    <w:rsid w:val="007A6D87"/>
    <w:rsid w:val="007A6DC9"/>
    <w:rsid w:val="007A6E73"/>
    <w:rsid w:val="007A6F7D"/>
    <w:rsid w:val="007A7133"/>
    <w:rsid w:val="007A74A5"/>
    <w:rsid w:val="007A7770"/>
    <w:rsid w:val="007A7C97"/>
    <w:rsid w:val="007B0648"/>
    <w:rsid w:val="007B1676"/>
    <w:rsid w:val="007B195A"/>
    <w:rsid w:val="007B2137"/>
    <w:rsid w:val="007B220D"/>
    <w:rsid w:val="007B25FC"/>
    <w:rsid w:val="007B261B"/>
    <w:rsid w:val="007B26A1"/>
    <w:rsid w:val="007B2940"/>
    <w:rsid w:val="007B2A2D"/>
    <w:rsid w:val="007B2D32"/>
    <w:rsid w:val="007B2EC5"/>
    <w:rsid w:val="007B2EE2"/>
    <w:rsid w:val="007B3688"/>
    <w:rsid w:val="007B3721"/>
    <w:rsid w:val="007B3AA8"/>
    <w:rsid w:val="007B429B"/>
    <w:rsid w:val="007B42B3"/>
    <w:rsid w:val="007B49A6"/>
    <w:rsid w:val="007B5503"/>
    <w:rsid w:val="007B55E8"/>
    <w:rsid w:val="007B5703"/>
    <w:rsid w:val="007B5974"/>
    <w:rsid w:val="007B5AF3"/>
    <w:rsid w:val="007B602D"/>
    <w:rsid w:val="007B63AA"/>
    <w:rsid w:val="007B6453"/>
    <w:rsid w:val="007B6CF5"/>
    <w:rsid w:val="007B747A"/>
    <w:rsid w:val="007B79E9"/>
    <w:rsid w:val="007B7AD0"/>
    <w:rsid w:val="007C0379"/>
    <w:rsid w:val="007C0F75"/>
    <w:rsid w:val="007C11AF"/>
    <w:rsid w:val="007C1230"/>
    <w:rsid w:val="007C202D"/>
    <w:rsid w:val="007C2170"/>
    <w:rsid w:val="007C25CD"/>
    <w:rsid w:val="007C2DE9"/>
    <w:rsid w:val="007C3812"/>
    <w:rsid w:val="007C41F4"/>
    <w:rsid w:val="007C44BF"/>
    <w:rsid w:val="007C45DF"/>
    <w:rsid w:val="007C4620"/>
    <w:rsid w:val="007C48BC"/>
    <w:rsid w:val="007C4A47"/>
    <w:rsid w:val="007C4B83"/>
    <w:rsid w:val="007C4D41"/>
    <w:rsid w:val="007C5C41"/>
    <w:rsid w:val="007C5E5B"/>
    <w:rsid w:val="007C6043"/>
    <w:rsid w:val="007C6416"/>
    <w:rsid w:val="007C6BB4"/>
    <w:rsid w:val="007C6DD1"/>
    <w:rsid w:val="007C765C"/>
    <w:rsid w:val="007C7AFC"/>
    <w:rsid w:val="007C7FF2"/>
    <w:rsid w:val="007C7FFA"/>
    <w:rsid w:val="007D01F1"/>
    <w:rsid w:val="007D0B68"/>
    <w:rsid w:val="007D11A5"/>
    <w:rsid w:val="007D146E"/>
    <w:rsid w:val="007D1A85"/>
    <w:rsid w:val="007D1E1E"/>
    <w:rsid w:val="007D2305"/>
    <w:rsid w:val="007D2608"/>
    <w:rsid w:val="007D266C"/>
    <w:rsid w:val="007D2ABF"/>
    <w:rsid w:val="007D363A"/>
    <w:rsid w:val="007D38C8"/>
    <w:rsid w:val="007D3DC9"/>
    <w:rsid w:val="007D4201"/>
    <w:rsid w:val="007D432F"/>
    <w:rsid w:val="007D44E1"/>
    <w:rsid w:val="007D466C"/>
    <w:rsid w:val="007D47A9"/>
    <w:rsid w:val="007D4930"/>
    <w:rsid w:val="007D4BC9"/>
    <w:rsid w:val="007D4F2C"/>
    <w:rsid w:val="007D521E"/>
    <w:rsid w:val="007D535D"/>
    <w:rsid w:val="007D5360"/>
    <w:rsid w:val="007D578E"/>
    <w:rsid w:val="007D5D8A"/>
    <w:rsid w:val="007D5E6F"/>
    <w:rsid w:val="007D6614"/>
    <w:rsid w:val="007D6767"/>
    <w:rsid w:val="007D6820"/>
    <w:rsid w:val="007D69A4"/>
    <w:rsid w:val="007D6B22"/>
    <w:rsid w:val="007D6DDB"/>
    <w:rsid w:val="007D6E81"/>
    <w:rsid w:val="007D6FA6"/>
    <w:rsid w:val="007D73BF"/>
    <w:rsid w:val="007E0468"/>
    <w:rsid w:val="007E07E9"/>
    <w:rsid w:val="007E0A91"/>
    <w:rsid w:val="007E0E22"/>
    <w:rsid w:val="007E0FA3"/>
    <w:rsid w:val="007E174A"/>
    <w:rsid w:val="007E1A16"/>
    <w:rsid w:val="007E1CF1"/>
    <w:rsid w:val="007E205A"/>
    <w:rsid w:val="007E20AB"/>
    <w:rsid w:val="007E2460"/>
    <w:rsid w:val="007E2A44"/>
    <w:rsid w:val="007E2DF2"/>
    <w:rsid w:val="007E3262"/>
    <w:rsid w:val="007E3266"/>
    <w:rsid w:val="007E32A1"/>
    <w:rsid w:val="007E3748"/>
    <w:rsid w:val="007E3D23"/>
    <w:rsid w:val="007E3E11"/>
    <w:rsid w:val="007E3FFB"/>
    <w:rsid w:val="007E40C8"/>
    <w:rsid w:val="007E4ED2"/>
    <w:rsid w:val="007E549F"/>
    <w:rsid w:val="007E5E1A"/>
    <w:rsid w:val="007E61A5"/>
    <w:rsid w:val="007E6C77"/>
    <w:rsid w:val="007E6F68"/>
    <w:rsid w:val="007E708E"/>
    <w:rsid w:val="007E72AD"/>
    <w:rsid w:val="007E7E79"/>
    <w:rsid w:val="007F01C4"/>
    <w:rsid w:val="007F06B7"/>
    <w:rsid w:val="007F0784"/>
    <w:rsid w:val="007F0847"/>
    <w:rsid w:val="007F0F79"/>
    <w:rsid w:val="007F0FD5"/>
    <w:rsid w:val="007F1272"/>
    <w:rsid w:val="007F1EA6"/>
    <w:rsid w:val="007F238C"/>
    <w:rsid w:val="007F24D3"/>
    <w:rsid w:val="007F26DD"/>
    <w:rsid w:val="007F2F9E"/>
    <w:rsid w:val="007F30F7"/>
    <w:rsid w:val="007F35FF"/>
    <w:rsid w:val="007F3BC7"/>
    <w:rsid w:val="007F478A"/>
    <w:rsid w:val="007F4DAB"/>
    <w:rsid w:val="007F5403"/>
    <w:rsid w:val="007F54F6"/>
    <w:rsid w:val="007F5D74"/>
    <w:rsid w:val="007F62AF"/>
    <w:rsid w:val="007F6DBD"/>
    <w:rsid w:val="007F70EA"/>
    <w:rsid w:val="007F7634"/>
    <w:rsid w:val="007F787B"/>
    <w:rsid w:val="007F7995"/>
    <w:rsid w:val="008000FC"/>
    <w:rsid w:val="00800815"/>
    <w:rsid w:val="0080130B"/>
    <w:rsid w:val="0080141F"/>
    <w:rsid w:val="00801455"/>
    <w:rsid w:val="008015E2"/>
    <w:rsid w:val="00801716"/>
    <w:rsid w:val="00801937"/>
    <w:rsid w:val="00801A39"/>
    <w:rsid w:val="00801DEE"/>
    <w:rsid w:val="008022F7"/>
    <w:rsid w:val="00802E0E"/>
    <w:rsid w:val="00802EEA"/>
    <w:rsid w:val="00803094"/>
    <w:rsid w:val="0080313B"/>
    <w:rsid w:val="008034E0"/>
    <w:rsid w:val="00803C8D"/>
    <w:rsid w:val="00804052"/>
    <w:rsid w:val="00804690"/>
    <w:rsid w:val="0080486F"/>
    <w:rsid w:val="00804E81"/>
    <w:rsid w:val="00805558"/>
    <w:rsid w:val="00805A4F"/>
    <w:rsid w:val="00805E6F"/>
    <w:rsid w:val="008065CD"/>
    <w:rsid w:val="008066CC"/>
    <w:rsid w:val="00806709"/>
    <w:rsid w:val="00806B23"/>
    <w:rsid w:val="008073FC"/>
    <w:rsid w:val="008079E2"/>
    <w:rsid w:val="00807A4D"/>
    <w:rsid w:val="00810289"/>
    <w:rsid w:val="008105D3"/>
    <w:rsid w:val="0081064E"/>
    <w:rsid w:val="008108B6"/>
    <w:rsid w:val="008109DA"/>
    <w:rsid w:val="00810D06"/>
    <w:rsid w:val="0081126D"/>
    <w:rsid w:val="008112E9"/>
    <w:rsid w:val="00811493"/>
    <w:rsid w:val="00811B16"/>
    <w:rsid w:val="00811F0A"/>
    <w:rsid w:val="00812094"/>
    <w:rsid w:val="00812196"/>
    <w:rsid w:val="00812519"/>
    <w:rsid w:val="00812A93"/>
    <w:rsid w:val="008130AD"/>
    <w:rsid w:val="0081335A"/>
    <w:rsid w:val="00813ABF"/>
    <w:rsid w:val="00813BFE"/>
    <w:rsid w:val="00813D2C"/>
    <w:rsid w:val="00813EB2"/>
    <w:rsid w:val="00813FFD"/>
    <w:rsid w:val="00814E21"/>
    <w:rsid w:val="00815008"/>
    <w:rsid w:val="0081548B"/>
    <w:rsid w:val="00815859"/>
    <w:rsid w:val="00815943"/>
    <w:rsid w:val="0081599C"/>
    <w:rsid w:val="00815D03"/>
    <w:rsid w:val="008160A3"/>
    <w:rsid w:val="00816287"/>
    <w:rsid w:val="008166EC"/>
    <w:rsid w:val="008168C7"/>
    <w:rsid w:val="008169D7"/>
    <w:rsid w:val="00816B20"/>
    <w:rsid w:val="00816E87"/>
    <w:rsid w:val="00817744"/>
    <w:rsid w:val="00817962"/>
    <w:rsid w:val="00817A1A"/>
    <w:rsid w:val="00817E90"/>
    <w:rsid w:val="008203EA"/>
    <w:rsid w:val="00820888"/>
    <w:rsid w:val="00820CB2"/>
    <w:rsid w:val="0082107F"/>
    <w:rsid w:val="00821B5F"/>
    <w:rsid w:val="0082207D"/>
    <w:rsid w:val="0082209D"/>
    <w:rsid w:val="00822655"/>
    <w:rsid w:val="00822943"/>
    <w:rsid w:val="0082355D"/>
    <w:rsid w:val="0082361E"/>
    <w:rsid w:val="0082375D"/>
    <w:rsid w:val="008238E6"/>
    <w:rsid w:val="008239FF"/>
    <w:rsid w:val="00823AAB"/>
    <w:rsid w:val="00823AE6"/>
    <w:rsid w:val="008242B3"/>
    <w:rsid w:val="00824338"/>
    <w:rsid w:val="008245B5"/>
    <w:rsid w:val="008253E5"/>
    <w:rsid w:val="00825DB2"/>
    <w:rsid w:val="00826007"/>
    <w:rsid w:val="008262A3"/>
    <w:rsid w:val="008262CD"/>
    <w:rsid w:val="008268E6"/>
    <w:rsid w:val="00826956"/>
    <w:rsid w:val="00826E5B"/>
    <w:rsid w:val="00826FB6"/>
    <w:rsid w:val="008302D0"/>
    <w:rsid w:val="008307C3"/>
    <w:rsid w:val="00830929"/>
    <w:rsid w:val="00831A07"/>
    <w:rsid w:val="00831D4C"/>
    <w:rsid w:val="00831E2B"/>
    <w:rsid w:val="0083213B"/>
    <w:rsid w:val="0083216E"/>
    <w:rsid w:val="0083225C"/>
    <w:rsid w:val="008325B6"/>
    <w:rsid w:val="00832865"/>
    <w:rsid w:val="00832C5C"/>
    <w:rsid w:val="00832C60"/>
    <w:rsid w:val="008335A3"/>
    <w:rsid w:val="008337BE"/>
    <w:rsid w:val="0083395C"/>
    <w:rsid w:val="00833A4B"/>
    <w:rsid w:val="00833C9B"/>
    <w:rsid w:val="00833E7A"/>
    <w:rsid w:val="008349A2"/>
    <w:rsid w:val="00834F2B"/>
    <w:rsid w:val="00835146"/>
    <w:rsid w:val="00835271"/>
    <w:rsid w:val="00835438"/>
    <w:rsid w:val="008355D8"/>
    <w:rsid w:val="00835704"/>
    <w:rsid w:val="008357FE"/>
    <w:rsid w:val="00835AE3"/>
    <w:rsid w:val="00835B20"/>
    <w:rsid w:val="00836395"/>
    <w:rsid w:val="00836887"/>
    <w:rsid w:val="0083690D"/>
    <w:rsid w:val="00836BEF"/>
    <w:rsid w:val="00836F76"/>
    <w:rsid w:val="00837DDA"/>
    <w:rsid w:val="00840234"/>
    <w:rsid w:val="0084069A"/>
    <w:rsid w:val="00840E02"/>
    <w:rsid w:val="008412AD"/>
    <w:rsid w:val="008413E8"/>
    <w:rsid w:val="00841A65"/>
    <w:rsid w:val="00841CF9"/>
    <w:rsid w:val="008424A7"/>
    <w:rsid w:val="00842656"/>
    <w:rsid w:val="00842C3C"/>
    <w:rsid w:val="00842D11"/>
    <w:rsid w:val="00842D3E"/>
    <w:rsid w:val="0084333B"/>
    <w:rsid w:val="008441EE"/>
    <w:rsid w:val="00844216"/>
    <w:rsid w:val="0084423F"/>
    <w:rsid w:val="0084450C"/>
    <w:rsid w:val="00844538"/>
    <w:rsid w:val="00844A0F"/>
    <w:rsid w:val="00844ED4"/>
    <w:rsid w:val="00845015"/>
    <w:rsid w:val="008458EC"/>
    <w:rsid w:val="00845C45"/>
    <w:rsid w:val="008460A6"/>
    <w:rsid w:val="00846526"/>
    <w:rsid w:val="0084673C"/>
    <w:rsid w:val="00846813"/>
    <w:rsid w:val="00846940"/>
    <w:rsid w:val="00847651"/>
    <w:rsid w:val="00847D61"/>
    <w:rsid w:val="00847F9E"/>
    <w:rsid w:val="00847FF1"/>
    <w:rsid w:val="00850416"/>
    <w:rsid w:val="00850444"/>
    <w:rsid w:val="0085093B"/>
    <w:rsid w:val="00850A9E"/>
    <w:rsid w:val="00850BAD"/>
    <w:rsid w:val="00851B91"/>
    <w:rsid w:val="00851E79"/>
    <w:rsid w:val="0085208C"/>
    <w:rsid w:val="00852C96"/>
    <w:rsid w:val="008530B5"/>
    <w:rsid w:val="008533AC"/>
    <w:rsid w:val="008533DC"/>
    <w:rsid w:val="00854261"/>
    <w:rsid w:val="00854378"/>
    <w:rsid w:val="0085475D"/>
    <w:rsid w:val="0085490D"/>
    <w:rsid w:val="0085572A"/>
    <w:rsid w:val="00856983"/>
    <w:rsid w:val="00856DC7"/>
    <w:rsid w:val="00856EFA"/>
    <w:rsid w:val="00856F53"/>
    <w:rsid w:val="00856FDC"/>
    <w:rsid w:val="0085712C"/>
    <w:rsid w:val="00857403"/>
    <w:rsid w:val="008576E5"/>
    <w:rsid w:val="00860150"/>
    <w:rsid w:val="0086015A"/>
    <w:rsid w:val="0086051E"/>
    <w:rsid w:val="008605F0"/>
    <w:rsid w:val="0086079B"/>
    <w:rsid w:val="00860C6B"/>
    <w:rsid w:val="00860DD2"/>
    <w:rsid w:val="00860EB7"/>
    <w:rsid w:val="0086110B"/>
    <w:rsid w:val="008613F3"/>
    <w:rsid w:val="00861402"/>
    <w:rsid w:val="00861577"/>
    <w:rsid w:val="00861734"/>
    <w:rsid w:val="00861972"/>
    <w:rsid w:val="00861C5F"/>
    <w:rsid w:val="00862166"/>
    <w:rsid w:val="00862682"/>
    <w:rsid w:val="008626DC"/>
    <w:rsid w:val="00862FA0"/>
    <w:rsid w:val="008634C4"/>
    <w:rsid w:val="0086350A"/>
    <w:rsid w:val="0086394B"/>
    <w:rsid w:val="00863B2D"/>
    <w:rsid w:val="00864408"/>
    <w:rsid w:val="0086464B"/>
    <w:rsid w:val="00864BAC"/>
    <w:rsid w:val="00864CA2"/>
    <w:rsid w:val="00865354"/>
    <w:rsid w:val="00865403"/>
    <w:rsid w:val="00865A69"/>
    <w:rsid w:val="00865B80"/>
    <w:rsid w:val="00865CD7"/>
    <w:rsid w:val="00865E61"/>
    <w:rsid w:val="00865EC3"/>
    <w:rsid w:val="00866574"/>
    <w:rsid w:val="008668EC"/>
    <w:rsid w:val="00866D07"/>
    <w:rsid w:val="008671DF"/>
    <w:rsid w:val="008672A3"/>
    <w:rsid w:val="008674D0"/>
    <w:rsid w:val="00867A00"/>
    <w:rsid w:val="00867E9A"/>
    <w:rsid w:val="008700D5"/>
    <w:rsid w:val="008701DB"/>
    <w:rsid w:val="008707E4"/>
    <w:rsid w:val="008708DE"/>
    <w:rsid w:val="00870CDC"/>
    <w:rsid w:val="00870D17"/>
    <w:rsid w:val="0087103E"/>
    <w:rsid w:val="00871111"/>
    <w:rsid w:val="00871BD0"/>
    <w:rsid w:val="00872F78"/>
    <w:rsid w:val="00872FAC"/>
    <w:rsid w:val="00873016"/>
    <w:rsid w:val="00873373"/>
    <w:rsid w:val="008736A0"/>
    <w:rsid w:val="0087379C"/>
    <w:rsid w:val="00873993"/>
    <w:rsid w:val="00873EA5"/>
    <w:rsid w:val="00873EC2"/>
    <w:rsid w:val="00874320"/>
    <w:rsid w:val="008748C9"/>
    <w:rsid w:val="00874BAB"/>
    <w:rsid w:val="00874EEF"/>
    <w:rsid w:val="00874F2B"/>
    <w:rsid w:val="008750C7"/>
    <w:rsid w:val="00875115"/>
    <w:rsid w:val="00875B61"/>
    <w:rsid w:val="00875C1F"/>
    <w:rsid w:val="00875F13"/>
    <w:rsid w:val="00876C2D"/>
    <w:rsid w:val="00876F21"/>
    <w:rsid w:val="008773DD"/>
    <w:rsid w:val="008779FF"/>
    <w:rsid w:val="00877D79"/>
    <w:rsid w:val="00877E71"/>
    <w:rsid w:val="00877E88"/>
    <w:rsid w:val="00877EBC"/>
    <w:rsid w:val="00877F98"/>
    <w:rsid w:val="008801C0"/>
    <w:rsid w:val="00880259"/>
    <w:rsid w:val="0088031F"/>
    <w:rsid w:val="00880FF6"/>
    <w:rsid w:val="0088105A"/>
    <w:rsid w:val="008816F0"/>
    <w:rsid w:val="00881954"/>
    <w:rsid w:val="00881EFE"/>
    <w:rsid w:val="008826AA"/>
    <w:rsid w:val="008829F4"/>
    <w:rsid w:val="008831AF"/>
    <w:rsid w:val="008838F7"/>
    <w:rsid w:val="00883BF0"/>
    <w:rsid w:val="00883C98"/>
    <w:rsid w:val="00884EDE"/>
    <w:rsid w:val="0088547A"/>
    <w:rsid w:val="0088577F"/>
    <w:rsid w:val="00885874"/>
    <w:rsid w:val="008858C7"/>
    <w:rsid w:val="00885970"/>
    <w:rsid w:val="00885D9B"/>
    <w:rsid w:val="00885E1B"/>
    <w:rsid w:val="00886188"/>
    <w:rsid w:val="008864C5"/>
    <w:rsid w:val="00886697"/>
    <w:rsid w:val="0088682D"/>
    <w:rsid w:val="00886893"/>
    <w:rsid w:val="008868F3"/>
    <w:rsid w:val="008874A4"/>
    <w:rsid w:val="00887951"/>
    <w:rsid w:val="00890847"/>
    <w:rsid w:val="0089095F"/>
    <w:rsid w:val="00890B46"/>
    <w:rsid w:val="00890EB3"/>
    <w:rsid w:val="00890F67"/>
    <w:rsid w:val="00890F98"/>
    <w:rsid w:val="008914B6"/>
    <w:rsid w:val="00891CE7"/>
    <w:rsid w:val="00891FB9"/>
    <w:rsid w:val="00892629"/>
    <w:rsid w:val="00892851"/>
    <w:rsid w:val="00892E67"/>
    <w:rsid w:val="0089314B"/>
    <w:rsid w:val="0089317A"/>
    <w:rsid w:val="008937D7"/>
    <w:rsid w:val="0089393A"/>
    <w:rsid w:val="00893C48"/>
    <w:rsid w:val="00893FD4"/>
    <w:rsid w:val="00894CBD"/>
    <w:rsid w:val="00895790"/>
    <w:rsid w:val="00896802"/>
    <w:rsid w:val="008968B0"/>
    <w:rsid w:val="008973E4"/>
    <w:rsid w:val="008975BC"/>
    <w:rsid w:val="008978C5"/>
    <w:rsid w:val="00897D46"/>
    <w:rsid w:val="00897F78"/>
    <w:rsid w:val="008A095D"/>
    <w:rsid w:val="008A110A"/>
    <w:rsid w:val="008A213A"/>
    <w:rsid w:val="008A286A"/>
    <w:rsid w:val="008A28E2"/>
    <w:rsid w:val="008A2B24"/>
    <w:rsid w:val="008A332A"/>
    <w:rsid w:val="008A339C"/>
    <w:rsid w:val="008A3858"/>
    <w:rsid w:val="008A448E"/>
    <w:rsid w:val="008A48C3"/>
    <w:rsid w:val="008A49C8"/>
    <w:rsid w:val="008A4EC0"/>
    <w:rsid w:val="008A502E"/>
    <w:rsid w:val="008A5407"/>
    <w:rsid w:val="008A5DC5"/>
    <w:rsid w:val="008A684B"/>
    <w:rsid w:val="008A6B1F"/>
    <w:rsid w:val="008A6FF9"/>
    <w:rsid w:val="008A7830"/>
    <w:rsid w:val="008B00DE"/>
    <w:rsid w:val="008B030F"/>
    <w:rsid w:val="008B05B3"/>
    <w:rsid w:val="008B05C6"/>
    <w:rsid w:val="008B0CAB"/>
    <w:rsid w:val="008B11AC"/>
    <w:rsid w:val="008B11FB"/>
    <w:rsid w:val="008B1BED"/>
    <w:rsid w:val="008B1C29"/>
    <w:rsid w:val="008B2BDF"/>
    <w:rsid w:val="008B2EC2"/>
    <w:rsid w:val="008B39C2"/>
    <w:rsid w:val="008B405F"/>
    <w:rsid w:val="008B42DB"/>
    <w:rsid w:val="008B4557"/>
    <w:rsid w:val="008B45F8"/>
    <w:rsid w:val="008B4671"/>
    <w:rsid w:val="008B4AE4"/>
    <w:rsid w:val="008B4D6F"/>
    <w:rsid w:val="008B4E58"/>
    <w:rsid w:val="008B50ED"/>
    <w:rsid w:val="008B5D3F"/>
    <w:rsid w:val="008B614B"/>
    <w:rsid w:val="008B6197"/>
    <w:rsid w:val="008B6719"/>
    <w:rsid w:val="008B68BD"/>
    <w:rsid w:val="008B6BAD"/>
    <w:rsid w:val="008B73D7"/>
    <w:rsid w:val="008B73DA"/>
    <w:rsid w:val="008B762E"/>
    <w:rsid w:val="008B7E68"/>
    <w:rsid w:val="008B7FF6"/>
    <w:rsid w:val="008C01A3"/>
    <w:rsid w:val="008C0636"/>
    <w:rsid w:val="008C0B14"/>
    <w:rsid w:val="008C0B33"/>
    <w:rsid w:val="008C1034"/>
    <w:rsid w:val="008C151E"/>
    <w:rsid w:val="008C173E"/>
    <w:rsid w:val="008C1AB3"/>
    <w:rsid w:val="008C1AE1"/>
    <w:rsid w:val="008C1D4D"/>
    <w:rsid w:val="008C1FC0"/>
    <w:rsid w:val="008C22C3"/>
    <w:rsid w:val="008C3107"/>
    <w:rsid w:val="008C33F2"/>
    <w:rsid w:val="008C36DD"/>
    <w:rsid w:val="008C383C"/>
    <w:rsid w:val="008C3AA2"/>
    <w:rsid w:val="008C3C02"/>
    <w:rsid w:val="008C46C8"/>
    <w:rsid w:val="008C4AE2"/>
    <w:rsid w:val="008C4CAB"/>
    <w:rsid w:val="008C5049"/>
    <w:rsid w:val="008C504F"/>
    <w:rsid w:val="008C54B8"/>
    <w:rsid w:val="008C5515"/>
    <w:rsid w:val="008C5AEB"/>
    <w:rsid w:val="008C6131"/>
    <w:rsid w:val="008C614D"/>
    <w:rsid w:val="008C6365"/>
    <w:rsid w:val="008C66E9"/>
    <w:rsid w:val="008C6E24"/>
    <w:rsid w:val="008C7175"/>
    <w:rsid w:val="008C735F"/>
    <w:rsid w:val="008D0161"/>
    <w:rsid w:val="008D0E67"/>
    <w:rsid w:val="008D119B"/>
    <w:rsid w:val="008D1A4E"/>
    <w:rsid w:val="008D234C"/>
    <w:rsid w:val="008D26B8"/>
    <w:rsid w:val="008D2F7B"/>
    <w:rsid w:val="008D2FE8"/>
    <w:rsid w:val="008D3516"/>
    <w:rsid w:val="008D40DD"/>
    <w:rsid w:val="008D4147"/>
    <w:rsid w:val="008D41E6"/>
    <w:rsid w:val="008D4E45"/>
    <w:rsid w:val="008D4E95"/>
    <w:rsid w:val="008D51A1"/>
    <w:rsid w:val="008D5331"/>
    <w:rsid w:val="008D53E8"/>
    <w:rsid w:val="008D5915"/>
    <w:rsid w:val="008D5E49"/>
    <w:rsid w:val="008D5E6E"/>
    <w:rsid w:val="008D64CA"/>
    <w:rsid w:val="008D69D8"/>
    <w:rsid w:val="008D734A"/>
    <w:rsid w:val="008D742A"/>
    <w:rsid w:val="008D7659"/>
    <w:rsid w:val="008D7752"/>
    <w:rsid w:val="008D7C6F"/>
    <w:rsid w:val="008E019D"/>
    <w:rsid w:val="008E0578"/>
    <w:rsid w:val="008E0B4E"/>
    <w:rsid w:val="008E0C82"/>
    <w:rsid w:val="008E0CC2"/>
    <w:rsid w:val="008E1073"/>
    <w:rsid w:val="008E10A7"/>
    <w:rsid w:val="008E1297"/>
    <w:rsid w:val="008E15BC"/>
    <w:rsid w:val="008E1E01"/>
    <w:rsid w:val="008E2251"/>
    <w:rsid w:val="008E225A"/>
    <w:rsid w:val="008E22DE"/>
    <w:rsid w:val="008E246B"/>
    <w:rsid w:val="008E2C60"/>
    <w:rsid w:val="008E34AA"/>
    <w:rsid w:val="008E34C5"/>
    <w:rsid w:val="008E3F32"/>
    <w:rsid w:val="008E3F47"/>
    <w:rsid w:val="008E4473"/>
    <w:rsid w:val="008E45E6"/>
    <w:rsid w:val="008E4ABF"/>
    <w:rsid w:val="008E4B86"/>
    <w:rsid w:val="008E530F"/>
    <w:rsid w:val="008E557E"/>
    <w:rsid w:val="008E5E41"/>
    <w:rsid w:val="008E5E5D"/>
    <w:rsid w:val="008E6065"/>
    <w:rsid w:val="008E64C1"/>
    <w:rsid w:val="008E68AF"/>
    <w:rsid w:val="008E6A5E"/>
    <w:rsid w:val="008E6AF7"/>
    <w:rsid w:val="008E6F61"/>
    <w:rsid w:val="008E7594"/>
    <w:rsid w:val="008E7B19"/>
    <w:rsid w:val="008E7C57"/>
    <w:rsid w:val="008E7FAE"/>
    <w:rsid w:val="008E7FB5"/>
    <w:rsid w:val="008E7FF7"/>
    <w:rsid w:val="008F05BD"/>
    <w:rsid w:val="008F088E"/>
    <w:rsid w:val="008F1040"/>
    <w:rsid w:val="008F1173"/>
    <w:rsid w:val="008F1702"/>
    <w:rsid w:val="008F1894"/>
    <w:rsid w:val="008F1FCB"/>
    <w:rsid w:val="008F20B2"/>
    <w:rsid w:val="008F20D2"/>
    <w:rsid w:val="008F2488"/>
    <w:rsid w:val="008F284A"/>
    <w:rsid w:val="008F30D5"/>
    <w:rsid w:val="008F33FD"/>
    <w:rsid w:val="008F3599"/>
    <w:rsid w:val="008F35A8"/>
    <w:rsid w:val="008F3B61"/>
    <w:rsid w:val="008F3C5F"/>
    <w:rsid w:val="008F41F6"/>
    <w:rsid w:val="008F4707"/>
    <w:rsid w:val="008F48EB"/>
    <w:rsid w:val="008F4D1A"/>
    <w:rsid w:val="008F51D6"/>
    <w:rsid w:val="008F52C4"/>
    <w:rsid w:val="008F5370"/>
    <w:rsid w:val="008F6314"/>
    <w:rsid w:val="008F6DCD"/>
    <w:rsid w:val="008F6FCD"/>
    <w:rsid w:val="008F7A09"/>
    <w:rsid w:val="008F7AC4"/>
    <w:rsid w:val="0090022F"/>
    <w:rsid w:val="0090084E"/>
    <w:rsid w:val="00900B90"/>
    <w:rsid w:val="00901261"/>
    <w:rsid w:val="009013A6"/>
    <w:rsid w:val="00901519"/>
    <w:rsid w:val="00901A4B"/>
    <w:rsid w:val="00901CE6"/>
    <w:rsid w:val="00901DD9"/>
    <w:rsid w:val="0090235D"/>
    <w:rsid w:val="009027BE"/>
    <w:rsid w:val="0090282B"/>
    <w:rsid w:val="009029B1"/>
    <w:rsid w:val="00902AF3"/>
    <w:rsid w:val="00903029"/>
    <w:rsid w:val="00904A7D"/>
    <w:rsid w:val="00905099"/>
    <w:rsid w:val="0090515F"/>
    <w:rsid w:val="0090562E"/>
    <w:rsid w:val="009058FD"/>
    <w:rsid w:val="00905998"/>
    <w:rsid w:val="00905D93"/>
    <w:rsid w:val="00905DC7"/>
    <w:rsid w:val="00905EAC"/>
    <w:rsid w:val="009060F2"/>
    <w:rsid w:val="0090653E"/>
    <w:rsid w:val="009065F0"/>
    <w:rsid w:val="009068F6"/>
    <w:rsid w:val="009069A6"/>
    <w:rsid w:val="00906CD3"/>
    <w:rsid w:val="00906D57"/>
    <w:rsid w:val="00906E94"/>
    <w:rsid w:val="0090723C"/>
    <w:rsid w:val="00907D3B"/>
    <w:rsid w:val="00907E7A"/>
    <w:rsid w:val="009102DD"/>
    <w:rsid w:val="009106A8"/>
    <w:rsid w:val="00910D6A"/>
    <w:rsid w:val="00910F12"/>
    <w:rsid w:val="009112EE"/>
    <w:rsid w:val="00911F81"/>
    <w:rsid w:val="0091200A"/>
    <w:rsid w:val="00912021"/>
    <w:rsid w:val="009128D9"/>
    <w:rsid w:val="00912AF6"/>
    <w:rsid w:val="00912B5C"/>
    <w:rsid w:val="00912D48"/>
    <w:rsid w:val="00912F29"/>
    <w:rsid w:val="009131C4"/>
    <w:rsid w:val="0091326B"/>
    <w:rsid w:val="0091351B"/>
    <w:rsid w:val="00913587"/>
    <w:rsid w:val="00913BB6"/>
    <w:rsid w:val="00913F62"/>
    <w:rsid w:val="009146FD"/>
    <w:rsid w:val="009147B4"/>
    <w:rsid w:val="00914C88"/>
    <w:rsid w:val="0091502C"/>
    <w:rsid w:val="0091535B"/>
    <w:rsid w:val="009163BD"/>
    <w:rsid w:val="00916720"/>
    <w:rsid w:val="00916788"/>
    <w:rsid w:val="00916804"/>
    <w:rsid w:val="00916E6E"/>
    <w:rsid w:val="00916F0B"/>
    <w:rsid w:val="0091748D"/>
    <w:rsid w:val="00917E07"/>
    <w:rsid w:val="00917E3A"/>
    <w:rsid w:val="00920199"/>
    <w:rsid w:val="0092022C"/>
    <w:rsid w:val="009202A1"/>
    <w:rsid w:val="0092078D"/>
    <w:rsid w:val="00920AC7"/>
    <w:rsid w:val="00920E0D"/>
    <w:rsid w:val="00921482"/>
    <w:rsid w:val="00921757"/>
    <w:rsid w:val="0092191C"/>
    <w:rsid w:val="00921B17"/>
    <w:rsid w:val="00921FEC"/>
    <w:rsid w:val="00922179"/>
    <w:rsid w:val="0092248F"/>
    <w:rsid w:val="009225B3"/>
    <w:rsid w:val="009227AF"/>
    <w:rsid w:val="00922B4D"/>
    <w:rsid w:val="00922B6E"/>
    <w:rsid w:val="00922BEC"/>
    <w:rsid w:val="00922E3E"/>
    <w:rsid w:val="00923A29"/>
    <w:rsid w:val="00923B0E"/>
    <w:rsid w:val="00923D88"/>
    <w:rsid w:val="00924262"/>
    <w:rsid w:val="00924803"/>
    <w:rsid w:val="00924FF5"/>
    <w:rsid w:val="009253A5"/>
    <w:rsid w:val="00925B2E"/>
    <w:rsid w:val="00926003"/>
    <w:rsid w:val="00926112"/>
    <w:rsid w:val="00926681"/>
    <w:rsid w:val="0092679B"/>
    <w:rsid w:val="00926F01"/>
    <w:rsid w:val="00927240"/>
    <w:rsid w:val="00927241"/>
    <w:rsid w:val="0092731D"/>
    <w:rsid w:val="00927558"/>
    <w:rsid w:val="00927BB4"/>
    <w:rsid w:val="00927C09"/>
    <w:rsid w:val="00927C50"/>
    <w:rsid w:val="00927EE8"/>
    <w:rsid w:val="0093050C"/>
    <w:rsid w:val="0093064A"/>
    <w:rsid w:val="00930CDE"/>
    <w:rsid w:val="00930E4F"/>
    <w:rsid w:val="009317DA"/>
    <w:rsid w:val="00931816"/>
    <w:rsid w:val="0093217A"/>
    <w:rsid w:val="009325D7"/>
    <w:rsid w:val="00932772"/>
    <w:rsid w:val="00932A55"/>
    <w:rsid w:val="00932BB5"/>
    <w:rsid w:val="00932BE0"/>
    <w:rsid w:val="0093380F"/>
    <w:rsid w:val="00933C1D"/>
    <w:rsid w:val="0093456D"/>
    <w:rsid w:val="00934969"/>
    <w:rsid w:val="00934EC8"/>
    <w:rsid w:val="00934FF6"/>
    <w:rsid w:val="0093519F"/>
    <w:rsid w:val="00935255"/>
    <w:rsid w:val="0093536C"/>
    <w:rsid w:val="00935435"/>
    <w:rsid w:val="00935B55"/>
    <w:rsid w:val="0093627E"/>
    <w:rsid w:val="00936306"/>
    <w:rsid w:val="009368B6"/>
    <w:rsid w:val="009369D4"/>
    <w:rsid w:val="00936F57"/>
    <w:rsid w:val="00936FA1"/>
    <w:rsid w:val="00937073"/>
    <w:rsid w:val="009373F5"/>
    <w:rsid w:val="009378A5"/>
    <w:rsid w:val="00937A63"/>
    <w:rsid w:val="00937B83"/>
    <w:rsid w:val="00937FBA"/>
    <w:rsid w:val="00937FDE"/>
    <w:rsid w:val="0094043E"/>
    <w:rsid w:val="00940556"/>
    <w:rsid w:val="009407AD"/>
    <w:rsid w:val="009408A6"/>
    <w:rsid w:val="00940987"/>
    <w:rsid w:val="00940C1F"/>
    <w:rsid w:val="00940E53"/>
    <w:rsid w:val="0094121A"/>
    <w:rsid w:val="00941431"/>
    <w:rsid w:val="00941D7B"/>
    <w:rsid w:val="009420DE"/>
    <w:rsid w:val="00942966"/>
    <w:rsid w:val="00942988"/>
    <w:rsid w:val="009429A4"/>
    <w:rsid w:val="00942A90"/>
    <w:rsid w:val="00942B14"/>
    <w:rsid w:val="00942B76"/>
    <w:rsid w:val="00942E24"/>
    <w:rsid w:val="009432FA"/>
    <w:rsid w:val="00943529"/>
    <w:rsid w:val="00943655"/>
    <w:rsid w:val="0094369D"/>
    <w:rsid w:val="009436B6"/>
    <w:rsid w:val="00943B5D"/>
    <w:rsid w:val="00943EBB"/>
    <w:rsid w:val="00943F6D"/>
    <w:rsid w:val="0094414C"/>
    <w:rsid w:val="009442B9"/>
    <w:rsid w:val="00944A47"/>
    <w:rsid w:val="00944BD9"/>
    <w:rsid w:val="0094519D"/>
    <w:rsid w:val="0094545D"/>
    <w:rsid w:val="0094598E"/>
    <w:rsid w:val="00945C75"/>
    <w:rsid w:val="0094704D"/>
    <w:rsid w:val="009470B2"/>
    <w:rsid w:val="009477A4"/>
    <w:rsid w:val="00947983"/>
    <w:rsid w:val="00947CD9"/>
    <w:rsid w:val="009505F6"/>
    <w:rsid w:val="009508FD"/>
    <w:rsid w:val="009509DE"/>
    <w:rsid w:val="00950D09"/>
    <w:rsid w:val="009513D0"/>
    <w:rsid w:val="00951D9F"/>
    <w:rsid w:val="00951FE4"/>
    <w:rsid w:val="00952452"/>
    <w:rsid w:val="0095253F"/>
    <w:rsid w:val="009528DC"/>
    <w:rsid w:val="00952A7B"/>
    <w:rsid w:val="00952B56"/>
    <w:rsid w:val="00952BF4"/>
    <w:rsid w:val="009532AA"/>
    <w:rsid w:val="0095336C"/>
    <w:rsid w:val="00953CAE"/>
    <w:rsid w:val="00953DFB"/>
    <w:rsid w:val="009543E8"/>
    <w:rsid w:val="00954645"/>
    <w:rsid w:val="00954AF7"/>
    <w:rsid w:val="00954CD6"/>
    <w:rsid w:val="009552B2"/>
    <w:rsid w:val="00955568"/>
    <w:rsid w:val="009556A9"/>
    <w:rsid w:val="009556E3"/>
    <w:rsid w:val="00955FEA"/>
    <w:rsid w:val="00956325"/>
    <w:rsid w:val="009563FD"/>
    <w:rsid w:val="00956403"/>
    <w:rsid w:val="00956A97"/>
    <w:rsid w:val="0095748A"/>
    <w:rsid w:val="00957A44"/>
    <w:rsid w:val="00957B0C"/>
    <w:rsid w:val="0096052E"/>
    <w:rsid w:val="0096081F"/>
    <w:rsid w:val="00960EBE"/>
    <w:rsid w:val="00961589"/>
    <w:rsid w:val="0096175C"/>
    <w:rsid w:val="00961946"/>
    <w:rsid w:val="00961A96"/>
    <w:rsid w:val="0096206B"/>
    <w:rsid w:val="0096209E"/>
    <w:rsid w:val="009621E0"/>
    <w:rsid w:val="00962298"/>
    <w:rsid w:val="00962540"/>
    <w:rsid w:val="00962717"/>
    <w:rsid w:val="009639AB"/>
    <w:rsid w:val="00963C2E"/>
    <w:rsid w:val="00963C80"/>
    <w:rsid w:val="00963D69"/>
    <w:rsid w:val="00963E04"/>
    <w:rsid w:val="0096410A"/>
    <w:rsid w:val="00964586"/>
    <w:rsid w:val="009645D3"/>
    <w:rsid w:val="00964725"/>
    <w:rsid w:val="009649A3"/>
    <w:rsid w:val="00964A3B"/>
    <w:rsid w:val="00964AC0"/>
    <w:rsid w:val="00964D42"/>
    <w:rsid w:val="00964D66"/>
    <w:rsid w:val="00964FDF"/>
    <w:rsid w:val="00965270"/>
    <w:rsid w:val="00965912"/>
    <w:rsid w:val="00965DBB"/>
    <w:rsid w:val="00965FF7"/>
    <w:rsid w:val="009661E0"/>
    <w:rsid w:val="00966A31"/>
    <w:rsid w:val="00966C08"/>
    <w:rsid w:val="00966CA1"/>
    <w:rsid w:val="009677EB"/>
    <w:rsid w:val="00967864"/>
    <w:rsid w:val="009702C9"/>
    <w:rsid w:val="009704B5"/>
    <w:rsid w:val="00970763"/>
    <w:rsid w:val="009709CA"/>
    <w:rsid w:val="00970BE0"/>
    <w:rsid w:val="00970E61"/>
    <w:rsid w:val="00971280"/>
    <w:rsid w:val="00971313"/>
    <w:rsid w:val="009718F9"/>
    <w:rsid w:val="00971977"/>
    <w:rsid w:val="00971C56"/>
    <w:rsid w:val="00971C6C"/>
    <w:rsid w:val="00972001"/>
    <w:rsid w:val="009724BF"/>
    <w:rsid w:val="0097255D"/>
    <w:rsid w:val="00972707"/>
    <w:rsid w:val="00972768"/>
    <w:rsid w:val="0097296D"/>
    <w:rsid w:val="00972E8A"/>
    <w:rsid w:val="009731AF"/>
    <w:rsid w:val="0097321D"/>
    <w:rsid w:val="009737B2"/>
    <w:rsid w:val="009737C4"/>
    <w:rsid w:val="00973D6E"/>
    <w:rsid w:val="00973F88"/>
    <w:rsid w:val="00973F96"/>
    <w:rsid w:val="00974031"/>
    <w:rsid w:val="009741CB"/>
    <w:rsid w:val="00974AAB"/>
    <w:rsid w:val="00974D97"/>
    <w:rsid w:val="00974E3D"/>
    <w:rsid w:val="009751D0"/>
    <w:rsid w:val="00976366"/>
    <w:rsid w:val="00976667"/>
    <w:rsid w:val="0097678A"/>
    <w:rsid w:val="00976C99"/>
    <w:rsid w:val="00976EA0"/>
    <w:rsid w:val="00976F68"/>
    <w:rsid w:val="009777B9"/>
    <w:rsid w:val="00977A35"/>
    <w:rsid w:val="00977C75"/>
    <w:rsid w:val="00977D0B"/>
    <w:rsid w:val="009800D2"/>
    <w:rsid w:val="009800D6"/>
    <w:rsid w:val="009808ED"/>
    <w:rsid w:val="0098103C"/>
    <w:rsid w:val="009812AC"/>
    <w:rsid w:val="009813E3"/>
    <w:rsid w:val="009814B6"/>
    <w:rsid w:val="009819A3"/>
    <w:rsid w:val="00981A0C"/>
    <w:rsid w:val="009824F8"/>
    <w:rsid w:val="00982F77"/>
    <w:rsid w:val="00983444"/>
    <w:rsid w:val="009835DB"/>
    <w:rsid w:val="009840FB"/>
    <w:rsid w:val="00984317"/>
    <w:rsid w:val="0098461E"/>
    <w:rsid w:val="00984B9B"/>
    <w:rsid w:val="00984F94"/>
    <w:rsid w:val="009851F5"/>
    <w:rsid w:val="009853DC"/>
    <w:rsid w:val="0098635F"/>
    <w:rsid w:val="009867FC"/>
    <w:rsid w:val="0098693C"/>
    <w:rsid w:val="00986E71"/>
    <w:rsid w:val="00986F65"/>
    <w:rsid w:val="0098751B"/>
    <w:rsid w:val="00987C93"/>
    <w:rsid w:val="00990016"/>
    <w:rsid w:val="009902F1"/>
    <w:rsid w:val="009906E2"/>
    <w:rsid w:val="00990717"/>
    <w:rsid w:val="00991B4F"/>
    <w:rsid w:val="00991B98"/>
    <w:rsid w:val="009926A2"/>
    <w:rsid w:val="0099287F"/>
    <w:rsid w:val="00993164"/>
    <w:rsid w:val="00993341"/>
    <w:rsid w:val="009937D2"/>
    <w:rsid w:val="00993C53"/>
    <w:rsid w:val="00993CD9"/>
    <w:rsid w:val="00993F81"/>
    <w:rsid w:val="0099408A"/>
    <w:rsid w:val="00994119"/>
    <w:rsid w:val="00994FAD"/>
    <w:rsid w:val="0099515C"/>
    <w:rsid w:val="009956C9"/>
    <w:rsid w:val="00995856"/>
    <w:rsid w:val="00995AEE"/>
    <w:rsid w:val="00995FA9"/>
    <w:rsid w:val="00996182"/>
    <w:rsid w:val="00996C46"/>
    <w:rsid w:val="00996E4C"/>
    <w:rsid w:val="00996E58"/>
    <w:rsid w:val="00997DC2"/>
    <w:rsid w:val="00997F4A"/>
    <w:rsid w:val="00997FD8"/>
    <w:rsid w:val="009A01DB"/>
    <w:rsid w:val="009A046C"/>
    <w:rsid w:val="009A05B4"/>
    <w:rsid w:val="009A098C"/>
    <w:rsid w:val="009A0AB1"/>
    <w:rsid w:val="009A0D9D"/>
    <w:rsid w:val="009A1057"/>
    <w:rsid w:val="009A14E8"/>
    <w:rsid w:val="009A1DEA"/>
    <w:rsid w:val="009A249E"/>
    <w:rsid w:val="009A24AD"/>
    <w:rsid w:val="009A27FF"/>
    <w:rsid w:val="009A2AA7"/>
    <w:rsid w:val="009A2BFE"/>
    <w:rsid w:val="009A2C28"/>
    <w:rsid w:val="009A2EAC"/>
    <w:rsid w:val="009A337E"/>
    <w:rsid w:val="009A39AE"/>
    <w:rsid w:val="009A3BDD"/>
    <w:rsid w:val="009A3C1B"/>
    <w:rsid w:val="009A3CF9"/>
    <w:rsid w:val="009A421F"/>
    <w:rsid w:val="009A442E"/>
    <w:rsid w:val="009A49CE"/>
    <w:rsid w:val="009A4BB2"/>
    <w:rsid w:val="009A4F23"/>
    <w:rsid w:val="009A524B"/>
    <w:rsid w:val="009A5314"/>
    <w:rsid w:val="009A5941"/>
    <w:rsid w:val="009A6135"/>
    <w:rsid w:val="009A6397"/>
    <w:rsid w:val="009A63E7"/>
    <w:rsid w:val="009A65A4"/>
    <w:rsid w:val="009A6C0B"/>
    <w:rsid w:val="009A731A"/>
    <w:rsid w:val="009A7A9E"/>
    <w:rsid w:val="009B0409"/>
    <w:rsid w:val="009B079D"/>
    <w:rsid w:val="009B0900"/>
    <w:rsid w:val="009B0DD3"/>
    <w:rsid w:val="009B10B7"/>
    <w:rsid w:val="009B1290"/>
    <w:rsid w:val="009B1632"/>
    <w:rsid w:val="009B1BBE"/>
    <w:rsid w:val="009B1CEB"/>
    <w:rsid w:val="009B24D1"/>
    <w:rsid w:val="009B2EDC"/>
    <w:rsid w:val="009B3B6D"/>
    <w:rsid w:val="009B3D46"/>
    <w:rsid w:val="009B3F68"/>
    <w:rsid w:val="009B441D"/>
    <w:rsid w:val="009B4D47"/>
    <w:rsid w:val="009B4E29"/>
    <w:rsid w:val="009B4EF2"/>
    <w:rsid w:val="009B5162"/>
    <w:rsid w:val="009B562B"/>
    <w:rsid w:val="009B5678"/>
    <w:rsid w:val="009B66E5"/>
    <w:rsid w:val="009B7061"/>
    <w:rsid w:val="009B7278"/>
    <w:rsid w:val="009B75EB"/>
    <w:rsid w:val="009B77A7"/>
    <w:rsid w:val="009B787A"/>
    <w:rsid w:val="009B7A0D"/>
    <w:rsid w:val="009B7CEA"/>
    <w:rsid w:val="009B7D48"/>
    <w:rsid w:val="009B7FA7"/>
    <w:rsid w:val="009C0668"/>
    <w:rsid w:val="009C0763"/>
    <w:rsid w:val="009C0C05"/>
    <w:rsid w:val="009C139B"/>
    <w:rsid w:val="009C1546"/>
    <w:rsid w:val="009C1782"/>
    <w:rsid w:val="009C18B6"/>
    <w:rsid w:val="009C1C7D"/>
    <w:rsid w:val="009C1C81"/>
    <w:rsid w:val="009C1E2F"/>
    <w:rsid w:val="009C206C"/>
    <w:rsid w:val="009C20EA"/>
    <w:rsid w:val="009C2686"/>
    <w:rsid w:val="009C347D"/>
    <w:rsid w:val="009C379A"/>
    <w:rsid w:val="009C3A0D"/>
    <w:rsid w:val="009C46F0"/>
    <w:rsid w:val="009C4863"/>
    <w:rsid w:val="009C4BD2"/>
    <w:rsid w:val="009C4E94"/>
    <w:rsid w:val="009C4EFA"/>
    <w:rsid w:val="009C5172"/>
    <w:rsid w:val="009C52C3"/>
    <w:rsid w:val="009C5333"/>
    <w:rsid w:val="009C5378"/>
    <w:rsid w:val="009C541D"/>
    <w:rsid w:val="009C544E"/>
    <w:rsid w:val="009C552F"/>
    <w:rsid w:val="009C5943"/>
    <w:rsid w:val="009C607D"/>
    <w:rsid w:val="009C6135"/>
    <w:rsid w:val="009C6261"/>
    <w:rsid w:val="009C629A"/>
    <w:rsid w:val="009C637D"/>
    <w:rsid w:val="009C6899"/>
    <w:rsid w:val="009C6932"/>
    <w:rsid w:val="009C6A25"/>
    <w:rsid w:val="009C7010"/>
    <w:rsid w:val="009C7352"/>
    <w:rsid w:val="009D095E"/>
    <w:rsid w:val="009D0C0D"/>
    <w:rsid w:val="009D176A"/>
    <w:rsid w:val="009D1E98"/>
    <w:rsid w:val="009D1F28"/>
    <w:rsid w:val="009D244A"/>
    <w:rsid w:val="009D2496"/>
    <w:rsid w:val="009D2600"/>
    <w:rsid w:val="009D26B4"/>
    <w:rsid w:val="009D2A50"/>
    <w:rsid w:val="009D2E4E"/>
    <w:rsid w:val="009D2FD7"/>
    <w:rsid w:val="009D321F"/>
    <w:rsid w:val="009D352A"/>
    <w:rsid w:val="009D3601"/>
    <w:rsid w:val="009D3772"/>
    <w:rsid w:val="009D3B09"/>
    <w:rsid w:val="009D3BE2"/>
    <w:rsid w:val="009D3FAE"/>
    <w:rsid w:val="009D4145"/>
    <w:rsid w:val="009D424C"/>
    <w:rsid w:val="009D43C3"/>
    <w:rsid w:val="009D4504"/>
    <w:rsid w:val="009D4572"/>
    <w:rsid w:val="009D4ACE"/>
    <w:rsid w:val="009D4EFE"/>
    <w:rsid w:val="009D4F4D"/>
    <w:rsid w:val="009D508E"/>
    <w:rsid w:val="009D50D4"/>
    <w:rsid w:val="009D5A6B"/>
    <w:rsid w:val="009D5F26"/>
    <w:rsid w:val="009D5F7A"/>
    <w:rsid w:val="009D631E"/>
    <w:rsid w:val="009D64C8"/>
    <w:rsid w:val="009D64CD"/>
    <w:rsid w:val="009D6638"/>
    <w:rsid w:val="009D66D0"/>
    <w:rsid w:val="009D67C9"/>
    <w:rsid w:val="009D6C86"/>
    <w:rsid w:val="009D6E40"/>
    <w:rsid w:val="009D6FDA"/>
    <w:rsid w:val="009D71E9"/>
    <w:rsid w:val="009D7917"/>
    <w:rsid w:val="009D7EA0"/>
    <w:rsid w:val="009E0001"/>
    <w:rsid w:val="009E027B"/>
    <w:rsid w:val="009E04EA"/>
    <w:rsid w:val="009E0955"/>
    <w:rsid w:val="009E0977"/>
    <w:rsid w:val="009E0A54"/>
    <w:rsid w:val="009E0F39"/>
    <w:rsid w:val="009E1233"/>
    <w:rsid w:val="009E1B62"/>
    <w:rsid w:val="009E1DDB"/>
    <w:rsid w:val="009E2137"/>
    <w:rsid w:val="009E2556"/>
    <w:rsid w:val="009E2B7F"/>
    <w:rsid w:val="009E2CB9"/>
    <w:rsid w:val="009E3343"/>
    <w:rsid w:val="009E338A"/>
    <w:rsid w:val="009E36E1"/>
    <w:rsid w:val="009E3892"/>
    <w:rsid w:val="009E4322"/>
    <w:rsid w:val="009E4EBB"/>
    <w:rsid w:val="009E4EBC"/>
    <w:rsid w:val="009E51FA"/>
    <w:rsid w:val="009E55CD"/>
    <w:rsid w:val="009E5B33"/>
    <w:rsid w:val="009E67E4"/>
    <w:rsid w:val="009E6EC4"/>
    <w:rsid w:val="009E6EE3"/>
    <w:rsid w:val="009E71E6"/>
    <w:rsid w:val="009E7644"/>
    <w:rsid w:val="009E7847"/>
    <w:rsid w:val="009E79C7"/>
    <w:rsid w:val="009E7AA9"/>
    <w:rsid w:val="009E7B46"/>
    <w:rsid w:val="009E7E39"/>
    <w:rsid w:val="009F05EA"/>
    <w:rsid w:val="009F081E"/>
    <w:rsid w:val="009F0C89"/>
    <w:rsid w:val="009F0CCC"/>
    <w:rsid w:val="009F0CCF"/>
    <w:rsid w:val="009F0E06"/>
    <w:rsid w:val="009F10DC"/>
    <w:rsid w:val="009F119E"/>
    <w:rsid w:val="009F1387"/>
    <w:rsid w:val="009F2254"/>
    <w:rsid w:val="009F28AD"/>
    <w:rsid w:val="009F2F20"/>
    <w:rsid w:val="009F2FF9"/>
    <w:rsid w:val="009F377E"/>
    <w:rsid w:val="009F37E0"/>
    <w:rsid w:val="009F39A2"/>
    <w:rsid w:val="009F3D0D"/>
    <w:rsid w:val="009F45B8"/>
    <w:rsid w:val="009F4B36"/>
    <w:rsid w:val="009F4E17"/>
    <w:rsid w:val="009F4EFC"/>
    <w:rsid w:val="009F4FE6"/>
    <w:rsid w:val="009F56E9"/>
    <w:rsid w:val="009F63A1"/>
    <w:rsid w:val="009F64F5"/>
    <w:rsid w:val="009F66AC"/>
    <w:rsid w:val="009F6753"/>
    <w:rsid w:val="00A000A3"/>
    <w:rsid w:val="00A0068D"/>
    <w:rsid w:val="00A00B42"/>
    <w:rsid w:val="00A01402"/>
    <w:rsid w:val="00A0144C"/>
    <w:rsid w:val="00A0154E"/>
    <w:rsid w:val="00A015BA"/>
    <w:rsid w:val="00A01E44"/>
    <w:rsid w:val="00A01EA9"/>
    <w:rsid w:val="00A020C0"/>
    <w:rsid w:val="00A023AF"/>
    <w:rsid w:val="00A026DB"/>
    <w:rsid w:val="00A02709"/>
    <w:rsid w:val="00A027BC"/>
    <w:rsid w:val="00A02E4C"/>
    <w:rsid w:val="00A02FB4"/>
    <w:rsid w:val="00A03A70"/>
    <w:rsid w:val="00A03C91"/>
    <w:rsid w:val="00A04298"/>
    <w:rsid w:val="00A04847"/>
    <w:rsid w:val="00A04AB5"/>
    <w:rsid w:val="00A04EF3"/>
    <w:rsid w:val="00A04F5B"/>
    <w:rsid w:val="00A0504E"/>
    <w:rsid w:val="00A05900"/>
    <w:rsid w:val="00A05A64"/>
    <w:rsid w:val="00A05C23"/>
    <w:rsid w:val="00A05E8C"/>
    <w:rsid w:val="00A0615B"/>
    <w:rsid w:val="00A0615E"/>
    <w:rsid w:val="00A06335"/>
    <w:rsid w:val="00A067C2"/>
    <w:rsid w:val="00A072F2"/>
    <w:rsid w:val="00A07698"/>
    <w:rsid w:val="00A0789D"/>
    <w:rsid w:val="00A079EF"/>
    <w:rsid w:val="00A100BA"/>
    <w:rsid w:val="00A10190"/>
    <w:rsid w:val="00A101DD"/>
    <w:rsid w:val="00A10423"/>
    <w:rsid w:val="00A10772"/>
    <w:rsid w:val="00A10A5E"/>
    <w:rsid w:val="00A10AE3"/>
    <w:rsid w:val="00A10D7D"/>
    <w:rsid w:val="00A113A6"/>
    <w:rsid w:val="00A11543"/>
    <w:rsid w:val="00A11705"/>
    <w:rsid w:val="00A11C78"/>
    <w:rsid w:val="00A11CC4"/>
    <w:rsid w:val="00A121E9"/>
    <w:rsid w:val="00A12232"/>
    <w:rsid w:val="00A12667"/>
    <w:rsid w:val="00A12734"/>
    <w:rsid w:val="00A12D11"/>
    <w:rsid w:val="00A12FD1"/>
    <w:rsid w:val="00A13FAA"/>
    <w:rsid w:val="00A14008"/>
    <w:rsid w:val="00A14046"/>
    <w:rsid w:val="00A1428A"/>
    <w:rsid w:val="00A146D9"/>
    <w:rsid w:val="00A14E8C"/>
    <w:rsid w:val="00A15210"/>
    <w:rsid w:val="00A15231"/>
    <w:rsid w:val="00A15431"/>
    <w:rsid w:val="00A15743"/>
    <w:rsid w:val="00A1591E"/>
    <w:rsid w:val="00A15B82"/>
    <w:rsid w:val="00A15D3D"/>
    <w:rsid w:val="00A15D6C"/>
    <w:rsid w:val="00A16350"/>
    <w:rsid w:val="00A168DE"/>
    <w:rsid w:val="00A16BE4"/>
    <w:rsid w:val="00A17D51"/>
    <w:rsid w:val="00A20CB0"/>
    <w:rsid w:val="00A21068"/>
    <w:rsid w:val="00A211D5"/>
    <w:rsid w:val="00A21565"/>
    <w:rsid w:val="00A216E2"/>
    <w:rsid w:val="00A2183B"/>
    <w:rsid w:val="00A21A57"/>
    <w:rsid w:val="00A21A8F"/>
    <w:rsid w:val="00A21C3B"/>
    <w:rsid w:val="00A21D0F"/>
    <w:rsid w:val="00A22F56"/>
    <w:rsid w:val="00A23947"/>
    <w:rsid w:val="00A24100"/>
    <w:rsid w:val="00A24170"/>
    <w:rsid w:val="00A24599"/>
    <w:rsid w:val="00A247E9"/>
    <w:rsid w:val="00A24A1F"/>
    <w:rsid w:val="00A252B7"/>
    <w:rsid w:val="00A25413"/>
    <w:rsid w:val="00A255F3"/>
    <w:rsid w:val="00A2572F"/>
    <w:rsid w:val="00A25779"/>
    <w:rsid w:val="00A257CE"/>
    <w:rsid w:val="00A25E67"/>
    <w:rsid w:val="00A26D03"/>
    <w:rsid w:val="00A26FAD"/>
    <w:rsid w:val="00A26FBF"/>
    <w:rsid w:val="00A27298"/>
    <w:rsid w:val="00A27FD3"/>
    <w:rsid w:val="00A30265"/>
    <w:rsid w:val="00A30592"/>
    <w:rsid w:val="00A30714"/>
    <w:rsid w:val="00A3129E"/>
    <w:rsid w:val="00A3136D"/>
    <w:rsid w:val="00A315ED"/>
    <w:rsid w:val="00A31BC9"/>
    <w:rsid w:val="00A320BF"/>
    <w:rsid w:val="00A32312"/>
    <w:rsid w:val="00A32E68"/>
    <w:rsid w:val="00A330D6"/>
    <w:rsid w:val="00A332EB"/>
    <w:rsid w:val="00A332FD"/>
    <w:rsid w:val="00A3334B"/>
    <w:rsid w:val="00A334B6"/>
    <w:rsid w:val="00A335C3"/>
    <w:rsid w:val="00A3391B"/>
    <w:rsid w:val="00A33F07"/>
    <w:rsid w:val="00A33FBC"/>
    <w:rsid w:val="00A3463E"/>
    <w:rsid w:val="00A349A0"/>
    <w:rsid w:val="00A34F79"/>
    <w:rsid w:val="00A352EE"/>
    <w:rsid w:val="00A355AE"/>
    <w:rsid w:val="00A357BC"/>
    <w:rsid w:val="00A35987"/>
    <w:rsid w:val="00A36C17"/>
    <w:rsid w:val="00A37009"/>
    <w:rsid w:val="00A371F7"/>
    <w:rsid w:val="00A375FC"/>
    <w:rsid w:val="00A376D8"/>
    <w:rsid w:val="00A3770E"/>
    <w:rsid w:val="00A378FD"/>
    <w:rsid w:val="00A400FB"/>
    <w:rsid w:val="00A40140"/>
    <w:rsid w:val="00A402E5"/>
    <w:rsid w:val="00A4031C"/>
    <w:rsid w:val="00A40B4E"/>
    <w:rsid w:val="00A40E72"/>
    <w:rsid w:val="00A4105B"/>
    <w:rsid w:val="00A410EB"/>
    <w:rsid w:val="00A41666"/>
    <w:rsid w:val="00A41694"/>
    <w:rsid w:val="00A41D71"/>
    <w:rsid w:val="00A41F85"/>
    <w:rsid w:val="00A426DF"/>
    <w:rsid w:val="00A4279A"/>
    <w:rsid w:val="00A427E8"/>
    <w:rsid w:val="00A42AD1"/>
    <w:rsid w:val="00A42D5A"/>
    <w:rsid w:val="00A431CB"/>
    <w:rsid w:val="00A43469"/>
    <w:rsid w:val="00A4355E"/>
    <w:rsid w:val="00A4370D"/>
    <w:rsid w:val="00A43D4A"/>
    <w:rsid w:val="00A43E58"/>
    <w:rsid w:val="00A4440C"/>
    <w:rsid w:val="00A4466E"/>
    <w:rsid w:val="00A44820"/>
    <w:rsid w:val="00A449E1"/>
    <w:rsid w:val="00A44A7F"/>
    <w:rsid w:val="00A44F4A"/>
    <w:rsid w:val="00A451C5"/>
    <w:rsid w:val="00A4553B"/>
    <w:rsid w:val="00A4681A"/>
    <w:rsid w:val="00A46C86"/>
    <w:rsid w:val="00A46F0B"/>
    <w:rsid w:val="00A474C3"/>
    <w:rsid w:val="00A476B1"/>
    <w:rsid w:val="00A478BE"/>
    <w:rsid w:val="00A479C1"/>
    <w:rsid w:val="00A47A50"/>
    <w:rsid w:val="00A50077"/>
    <w:rsid w:val="00A50298"/>
    <w:rsid w:val="00A5084E"/>
    <w:rsid w:val="00A51330"/>
    <w:rsid w:val="00A51900"/>
    <w:rsid w:val="00A51BA3"/>
    <w:rsid w:val="00A51F2B"/>
    <w:rsid w:val="00A51FAA"/>
    <w:rsid w:val="00A52454"/>
    <w:rsid w:val="00A5255F"/>
    <w:rsid w:val="00A529EA"/>
    <w:rsid w:val="00A529EB"/>
    <w:rsid w:val="00A53112"/>
    <w:rsid w:val="00A53453"/>
    <w:rsid w:val="00A5363D"/>
    <w:rsid w:val="00A538A4"/>
    <w:rsid w:val="00A53A26"/>
    <w:rsid w:val="00A53A47"/>
    <w:rsid w:val="00A54226"/>
    <w:rsid w:val="00A543B6"/>
    <w:rsid w:val="00A5476E"/>
    <w:rsid w:val="00A54810"/>
    <w:rsid w:val="00A54E26"/>
    <w:rsid w:val="00A55044"/>
    <w:rsid w:val="00A55130"/>
    <w:rsid w:val="00A5517F"/>
    <w:rsid w:val="00A5598C"/>
    <w:rsid w:val="00A565B3"/>
    <w:rsid w:val="00A5668D"/>
    <w:rsid w:val="00A56A03"/>
    <w:rsid w:val="00A57273"/>
    <w:rsid w:val="00A575AE"/>
    <w:rsid w:val="00A57A75"/>
    <w:rsid w:val="00A57E6E"/>
    <w:rsid w:val="00A60487"/>
    <w:rsid w:val="00A6081A"/>
    <w:rsid w:val="00A60BA2"/>
    <w:rsid w:val="00A60CA0"/>
    <w:rsid w:val="00A6187B"/>
    <w:rsid w:val="00A61A7F"/>
    <w:rsid w:val="00A62C1B"/>
    <w:rsid w:val="00A62E7A"/>
    <w:rsid w:val="00A63032"/>
    <w:rsid w:val="00A6315D"/>
    <w:rsid w:val="00A63313"/>
    <w:rsid w:val="00A63776"/>
    <w:rsid w:val="00A63D32"/>
    <w:rsid w:val="00A6402C"/>
    <w:rsid w:val="00A64146"/>
    <w:rsid w:val="00A64482"/>
    <w:rsid w:val="00A644A3"/>
    <w:rsid w:val="00A64985"/>
    <w:rsid w:val="00A64CAD"/>
    <w:rsid w:val="00A64DFF"/>
    <w:rsid w:val="00A64FDA"/>
    <w:rsid w:val="00A6504D"/>
    <w:rsid w:val="00A6531C"/>
    <w:rsid w:val="00A65FE2"/>
    <w:rsid w:val="00A6629E"/>
    <w:rsid w:val="00A66594"/>
    <w:rsid w:val="00A6683B"/>
    <w:rsid w:val="00A66BDD"/>
    <w:rsid w:val="00A6780F"/>
    <w:rsid w:val="00A67B68"/>
    <w:rsid w:val="00A67E01"/>
    <w:rsid w:val="00A700B7"/>
    <w:rsid w:val="00A70413"/>
    <w:rsid w:val="00A70545"/>
    <w:rsid w:val="00A70D0C"/>
    <w:rsid w:val="00A70ECE"/>
    <w:rsid w:val="00A70FA8"/>
    <w:rsid w:val="00A7114F"/>
    <w:rsid w:val="00A71343"/>
    <w:rsid w:val="00A71A2C"/>
    <w:rsid w:val="00A71C32"/>
    <w:rsid w:val="00A71DF8"/>
    <w:rsid w:val="00A71ED4"/>
    <w:rsid w:val="00A725A6"/>
    <w:rsid w:val="00A72710"/>
    <w:rsid w:val="00A728F7"/>
    <w:rsid w:val="00A72F17"/>
    <w:rsid w:val="00A733C2"/>
    <w:rsid w:val="00A73485"/>
    <w:rsid w:val="00A738D0"/>
    <w:rsid w:val="00A739CE"/>
    <w:rsid w:val="00A73E4A"/>
    <w:rsid w:val="00A73F3F"/>
    <w:rsid w:val="00A741AC"/>
    <w:rsid w:val="00A74207"/>
    <w:rsid w:val="00A745FA"/>
    <w:rsid w:val="00A74D55"/>
    <w:rsid w:val="00A753F0"/>
    <w:rsid w:val="00A75729"/>
    <w:rsid w:val="00A7596E"/>
    <w:rsid w:val="00A75EA6"/>
    <w:rsid w:val="00A761ED"/>
    <w:rsid w:val="00A76562"/>
    <w:rsid w:val="00A7659F"/>
    <w:rsid w:val="00A7750A"/>
    <w:rsid w:val="00A775DB"/>
    <w:rsid w:val="00A77701"/>
    <w:rsid w:val="00A7790D"/>
    <w:rsid w:val="00A77D4E"/>
    <w:rsid w:val="00A80068"/>
    <w:rsid w:val="00A80779"/>
    <w:rsid w:val="00A80826"/>
    <w:rsid w:val="00A80C31"/>
    <w:rsid w:val="00A80CB6"/>
    <w:rsid w:val="00A80E60"/>
    <w:rsid w:val="00A811CA"/>
    <w:rsid w:val="00A81512"/>
    <w:rsid w:val="00A81555"/>
    <w:rsid w:val="00A8176C"/>
    <w:rsid w:val="00A818F9"/>
    <w:rsid w:val="00A81EA0"/>
    <w:rsid w:val="00A82307"/>
    <w:rsid w:val="00A823A7"/>
    <w:rsid w:val="00A823F4"/>
    <w:rsid w:val="00A824D1"/>
    <w:rsid w:val="00A826B0"/>
    <w:rsid w:val="00A827D5"/>
    <w:rsid w:val="00A8280F"/>
    <w:rsid w:val="00A8293B"/>
    <w:rsid w:val="00A8295A"/>
    <w:rsid w:val="00A82A7B"/>
    <w:rsid w:val="00A82E44"/>
    <w:rsid w:val="00A82EE8"/>
    <w:rsid w:val="00A82F86"/>
    <w:rsid w:val="00A83A1D"/>
    <w:rsid w:val="00A83EEB"/>
    <w:rsid w:val="00A84212"/>
    <w:rsid w:val="00A84826"/>
    <w:rsid w:val="00A84925"/>
    <w:rsid w:val="00A84A97"/>
    <w:rsid w:val="00A84EF3"/>
    <w:rsid w:val="00A85499"/>
    <w:rsid w:val="00A85982"/>
    <w:rsid w:val="00A85F5D"/>
    <w:rsid w:val="00A85FB0"/>
    <w:rsid w:val="00A865F1"/>
    <w:rsid w:val="00A86866"/>
    <w:rsid w:val="00A86BA1"/>
    <w:rsid w:val="00A86FB7"/>
    <w:rsid w:val="00A8723B"/>
    <w:rsid w:val="00A873F7"/>
    <w:rsid w:val="00A8769C"/>
    <w:rsid w:val="00A87752"/>
    <w:rsid w:val="00A878CD"/>
    <w:rsid w:val="00A879A1"/>
    <w:rsid w:val="00A87BA4"/>
    <w:rsid w:val="00A90452"/>
    <w:rsid w:val="00A91234"/>
    <w:rsid w:val="00A91C78"/>
    <w:rsid w:val="00A91DBD"/>
    <w:rsid w:val="00A92341"/>
    <w:rsid w:val="00A925C6"/>
    <w:rsid w:val="00A92623"/>
    <w:rsid w:val="00A92723"/>
    <w:rsid w:val="00A927A8"/>
    <w:rsid w:val="00A92A12"/>
    <w:rsid w:val="00A92DAF"/>
    <w:rsid w:val="00A92F4D"/>
    <w:rsid w:val="00A93286"/>
    <w:rsid w:val="00A933D8"/>
    <w:rsid w:val="00A93CBA"/>
    <w:rsid w:val="00A9409A"/>
    <w:rsid w:val="00A940B6"/>
    <w:rsid w:val="00A9414A"/>
    <w:rsid w:val="00A94E43"/>
    <w:rsid w:val="00A95028"/>
    <w:rsid w:val="00A9542A"/>
    <w:rsid w:val="00A9594A"/>
    <w:rsid w:val="00A95AF4"/>
    <w:rsid w:val="00A95C87"/>
    <w:rsid w:val="00A95D5A"/>
    <w:rsid w:val="00A9695F"/>
    <w:rsid w:val="00A971ED"/>
    <w:rsid w:val="00A973BA"/>
    <w:rsid w:val="00A97C7E"/>
    <w:rsid w:val="00AA0487"/>
    <w:rsid w:val="00AA0789"/>
    <w:rsid w:val="00AA0F24"/>
    <w:rsid w:val="00AA1729"/>
    <w:rsid w:val="00AA1AC8"/>
    <w:rsid w:val="00AA1CAC"/>
    <w:rsid w:val="00AA1D6F"/>
    <w:rsid w:val="00AA1E7C"/>
    <w:rsid w:val="00AA1FAA"/>
    <w:rsid w:val="00AA208A"/>
    <w:rsid w:val="00AA21A5"/>
    <w:rsid w:val="00AA2BCE"/>
    <w:rsid w:val="00AA3310"/>
    <w:rsid w:val="00AA3A9D"/>
    <w:rsid w:val="00AA3C77"/>
    <w:rsid w:val="00AA3DF7"/>
    <w:rsid w:val="00AA3EC7"/>
    <w:rsid w:val="00AA42CF"/>
    <w:rsid w:val="00AA465E"/>
    <w:rsid w:val="00AA46CB"/>
    <w:rsid w:val="00AA4E75"/>
    <w:rsid w:val="00AA5001"/>
    <w:rsid w:val="00AA5CF8"/>
    <w:rsid w:val="00AA5E87"/>
    <w:rsid w:val="00AA6012"/>
    <w:rsid w:val="00AA601F"/>
    <w:rsid w:val="00AA6093"/>
    <w:rsid w:val="00AA6223"/>
    <w:rsid w:val="00AA643C"/>
    <w:rsid w:val="00AA65CA"/>
    <w:rsid w:val="00AA6816"/>
    <w:rsid w:val="00AA6B63"/>
    <w:rsid w:val="00AA6EEA"/>
    <w:rsid w:val="00AA76AD"/>
    <w:rsid w:val="00AA7EAC"/>
    <w:rsid w:val="00AB018A"/>
    <w:rsid w:val="00AB041F"/>
    <w:rsid w:val="00AB04F2"/>
    <w:rsid w:val="00AB0651"/>
    <w:rsid w:val="00AB0930"/>
    <w:rsid w:val="00AB097B"/>
    <w:rsid w:val="00AB0BBB"/>
    <w:rsid w:val="00AB0C7E"/>
    <w:rsid w:val="00AB0CA5"/>
    <w:rsid w:val="00AB0DF2"/>
    <w:rsid w:val="00AB0EB2"/>
    <w:rsid w:val="00AB0F58"/>
    <w:rsid w:val="00AB1015"/>
    <w:rsid w:val="00AB13C5"/>
    <w:rsid w:val="00AB1B26"/>
    <w:rsid w:val="00AB1D20"/>
    <w:rsid w:val="00AB27D1"/>
    <w:rsid w:val="00AB2904"/>
    <w:rsid w:val="00AB2B85"/>
    <w:rsid w:val="00AB352E"/>
    <w:rsid w:val="00AB3543"/>
    <w:rsid w:val="00AB3656"/>
    <w:rsid w:val="00AB3797"/>
    <w:rsid w:val="00AB489B"/>
    <w:rsid w:val="00AB4A03"/>
    <w:rsid w:val="00AB4A84"/>
    <w:rsid w:val="00AB4A90"/>
    <w:rsid w:val="00AB4F25"/>
    <w:rsid w:val="00AB5147"/>
    <w:rsid w:val="00AB5837"/>
    <w:rsid w:val="00AB6076"/>
    <w:rsid w:val="00AB62D4"/>
    <w:rsid w:val="00AB6388"/>
    <w:rsid w:val="00AB66F3"/>
    <w:rsid w:val="00AB69AA"/>
    <w:rsid w:val="00AB6D3D"/>
    <w:rsid w:val="00AB6F75"/>
    <w:rsid w:val="00AB72E8"/>
    <w:rsid w:val="00AB74F7"/>
    <w:rsid w:val="00AB7B02"/>
    <w:rsid w:val="00AC05A6"/>
    <w:rsid w:val="00AC06F1"/>
    <w:rsid w:val="00AC08E3"/>
    <w:rsid w:val="00AC0B8E"/>
    <w:rsid w:val="00AC0D11"/>
    <w:rsid w:val="00AC10BB"/>
    <w:rsid w:val="00AC11EB"/>
    <w:rsid w:val="00AC145B"/>
    <w:rsid w:val="00AC171D"/>
    <w:rsid w:val="00AC17FB"/>
    <w:rsid w:val="00AC1FF6"/>
    <w:rsid w:val="00AC208D"/>
    <w:rsid w:val="00AC2120"/>
    <w:rsid w:val="00AC271D"/>
    <w:rsid w:val="00AC2B57"/>
    <w:rsid w:val="00AC2BE1"/>
    <w:rsid w:val="00AC2BE6"/>
    <w:rsid w:val="00AC32AA"/>
    <w:rsid w:val="00AC3429"/>
    <w:rsid w:val="00AC3477"/>
    <w:rsid w:val="00AC3A33"/>
    <w:rsid w:val="00AC42CD"/>
    <w:rsid w:val="00AC4525"/>
    <w:rsid w:val="00AC4A3B"/>
    <w:rsid w:val="00AC54A4"/>
    <w:rsid w:val="00AC590E"/>
    <w:rsid w:val="00AC5BA1"/>
    <w:rsid w:val="00AC5E6E"/>
    <w:rsid w:val="00AC5EE4"/>
    <w:rsid w:val="00AC5F11"/>
    <w:rsid w:val="00AC624D"/>
    <w:rsid w:val="00AC6A34"/>
    <w:rsid w:val="00AC6B07"/>
    <w:rsid w:val="00AC7257"/>
    <w:rsid w:val="00AC7417"/>
    <w:rsid w:val="00AC78E2"/>
    <w:rsid w:val="00AC7971"/>
    <w:rsid w:val="00AC79B7"/>
    <w:rsid w:val="00AC7C63"/>
    <w:rsid w:val="00AD0B80"/>
    <w:rsid w:val="00AD166E"/>
    <w:rsid w:val="00AD1B5D"/>
    <w:rsid w:val="00AD1DB8"/>
    <w:rsid w:val="00AD2209"/>
    <w:rsid w:val="00AD23B2"/>
    <w:rsid w:val="00AD273F"/>
    <w:rsid w:val="00AD29A6"/>
    <w:rsid w:val="00AD37F7"/>
    <w:rsid w:val="00AD3B0B"/>
    <w:rsid w:val="00AD3E16"/>
    <w:rsid w:val="00AD40D7"/>
    <w:rsid w:val="00AD44BF"/>
    <w:rsid w:val="00AD5222"/>
    <w:rsid w:val="00AD536A"/>
    <w:rsid w:val="00AD550F"/>
    <w:rsid w:val="00AD5EBE"/>
    <w:rsid w:val="00AD6204"/>
    <w:rsid w:val="00AD6722"/>
    <w:rsid w:val="00AD6899"/>
    <w:rsid w:val="00AD68EE"/>
    <w:rsid w:val="00AD698E"/>
    <w:rsid w:val="00AD6EA3"/>
    <w:rsid w:val="00AD7039"/>
    <w:rsid w:val="00AD7084"/>
    <w:rsid w:val="00AD7298"/>
    <w:rsid w:val="00AD7733"/>
    <w:rsid w:val="00AD7B0F"/>
    <w:rsid w:val="00AD7BBF"/>
    <w:rsid w:val="00AD7C3E"/>
    <w:rsid w:val="00AD7D9C"/>
    <w:rsid w:val="00AE008D"/>
    <w:rsid w:val="00AE05DB"/>
    <w:rsid w:val="00AE0B1C"/>
    <w:rsid w:val="00AE0B6E"/>
    <w:rsid w:val="00AE13A7"/>
    <w:rsid w:val="00AE1892"/>
    <w:rsid w:val="00AE1A8F"/>
    <w:rsid w:val="00AE1ACC"/>
    <w:rsid w:val="00AE1B17"/>
    <w:rsid w:val="00AE1CB6"/>
    <w:rsid w:val="00AE23A9"/>
    <w:rsid w:val="00AE298E"/>
    <w:rsid w:val="00AE3088"/>
    <w:rsid w:val="00AE360B"/>
    <w:rsid w:val="00AE36D7"/>
    <w:rsid w:val="00AE3FEF"/>
    <w:rsid w:val="00AE40B8"/>
    <w:rsid w:val="00AE48BE"/>
    <w:rsid w:val="00AE49BD"/>
    <w:rsid w:val="00AE49D0"/>
    <w:rsid w:val="00AE4AD4"/>
    <w:rsid w:val="00AE4B9D"/>
    <w:rsid w:val="00AE4BD1"/>
    <w:rsid w:val="00AE4F2D"/>
    <w:rsid w:val="00AE5148"/>
    <w:rsid w:val="00AE5510"/>
    <w:rsid w:val="00AE5959"/>
    <w:rsid w:val="00AE597B"/>
    <w:rsid w:val="00AE5E36"/>
    <w:rsid w:val="00AE63B1"/>
    <w:rsid w:val="00AE6BA8"/>
    <w:rsid w:val="00AE6D07"/>
    <w:rsid w:val="00AE798F"/>
    <w:rsid w:val="00AE7F6D"/>
    <w:rsid w:val="00AF005E"/>
    <w:rsid w:val="00AF04FA"/>
    <w:rsid w:val="00AF0889"/>
    <w:rsid w:val="00AF0A48"/>
    <w:rsid w:val="00AF0A96"/>
    <w:rsid w:val="00AF124D"/>
    <w:rsid w:val="00AF12BB"/>
    <w:rsid w:val="00AF1396"/>
    <w:rsid w:val="00AF15AD"/>
    <w:rsid w:val="00AF16B3"/>
    <w:rsid w:val="00AF1A5A"/>
    <w:rsid w:val="00AF1D4A"/>
    <w:rsid w:val="00AF247C"/>
    <w:rsid w:val="00AF26A5"/>
    <w:rsid w:val="00AF2DE8"/>
    <w:rsid w:val="00AF2E05"/>
    <w:rsid w:val="00AF2E3C"/>
    <w:rsid w:val="00AF3908"/>
    <w:rsid w:val="00AF3AFE"/>
    <w:rsid w:val="00AF4326"/>
    <w:rsid w:val="00AF46A5"/>
    <w:rsid w:val="00AF46C4"/>
    <w:rsid w:val="00AF4AE2"/>
    <w:rsid w:val="00AF501E"/>
    <w:rsid w:val="00AF580A"/>
    <w:rsid w:val="00AF5ABD"/>
    <w:rsid w:val="00AF6248"/>
    <w:rsid w:val="00AF6547"/>
    <w:rsid w:val="00AF676B"/>
    <w:rsid w:val="00AF6EFB"/>
    <w:rsid w:val="00AF7085"/>
    <w:rsid w:val="00AF722D"/>
    <w:rsid w:val="00AF777B"/>
    <w:rsid w:val="00AF798F"/>
    <w:rsid w:val="00B00058"/>
    <w:rsid w:val="00B0036F"/>
    <w:rsid w:val="00B0067C"/>
    <w:rsid w:val="00B00841"/>
    <w:rsid w:val="00B00A1F"/>
    <w:rsid w:val="00B00BAE"/>
    <w:rsid w:val="00B010CF"/>
    <w:rsid w:val="00B014CE"/>
    <w:rsid w:val="00B01748"/>
    <w:rsid w:val="00B0180E"/>
    <w:rsid w:val="00B019DA"/>
    <w:rsid w:val="00B019E6"/>
    <w:rsid w:val="00B01A9A"/>
    <w:rsid w:val="00B01DF7"/>
    <w:rsid w:val="00B01EEB"/>
    <w:rsid w:val="00B01FF9"/>
    <w:rsid w:val="00B0228B"/>
    <w:rsid w:val="00B0240C"/>
    <w:rsid w:val="00B025C8"/>
    <w:rsid w:val="00B0269F"/>
    <w:rsid w:val="00B02DA4"/>
    <w:rsid w:val="00B02FA9"/>
    <w:rsid w:val="00B040FC"/>
    <w:rsid w:val="00B041EE"/>
    <w:rsid w:val="00B0428E"/>
    <w:rsid w:val="00B0436B"/>
    <w:rsid w:val="00B044E9"/>
    <w:rsid w:val="00B046CB"/>
    <w:rsid w:val="00B04BC4"/>
    <w:rsid w:val="00B04DE0"/>
    <w:rsid w:val="00B04E78"/>
    <w:rsid w:val="00B04F99"/>
    <w:rsid w:val="00B0554E"/>
    <w:rsid w:val="00B05762"/>
    <w:rsid w:val="00B05EE4"/>
    <w:rsid w:val="00B06197"/>
    <w:rsid w:val="00B06389"/>
    <w:rsid w:val="00B067E9"/>
    <w:rsid w:val="00B06EAD"/>
    <w:rsid w:val="00B076AD"/>
    <w:rsid w:val="00B07A42"/>
    <w:rsid w:val="00B07CAF"/>
    <w:rsid w:val="00B07D4A"/>
    <w:rsid w:val="00B104C7"/>
    <w:rsid w:val="00B10C60"/>
    <w:rsid w:val="00B10D61"/>
    <w:rsid w:val="00B10F40"/>
    <w:rsid w:val="00B1150C"/>
    <w:rsid w:val="00B11C3B"/>
    <w:rsid w:val="00B120FD"/>
    <w:rsid w:val="00B1223E"/>
    <w:rsid w:val="00B12629"/>
    <w:rsid w:val="00B126E2"/>
    <w:rsid w:val="00B12866"/>
    <w:rsid w:val="00B12AC8"/>
    <w:rsid w:val="00B133EC"/>
    <w:rsid w:val="00B134D7"/>
    <w:rsid w:val="00B13A8A"/>
    <w:rsid w:val="00B13CE7"/>
    <w:rsid w:val="00B13CFD"/>
    <w:rsid w:val="00B13D5A"/>
    <w:rsid w:val="00B13EA7"/>
    <w:rsid w:val="00B1407F"/>
    <w:rsid w:val="00B1414E"/>
    <w:rsid w:val="00B1437D"/>
    <w:rsid w:val="00B14870"/>
    <w:rsid w:val="00B14917"/>
    <w:rsid w:val="00B14CF1"/>
    <w:rsid w:val="00B14DDE"/>
    <w:rsid w:val="00B14E92"/>
    <w:rsid w:val="00B15844"/>
    <w:rsid w:val="00B15BC8"/>
    <w:rsid w:val="00B15BE9"/>
    <w:rsid w:val="00B1603C"/>
    <w:rsid w:val="00B1617F"/>
    <w:rsid w:val="00B1654A"/>
    <w:rsid w:val="00B16912"/>
    <w:rsid w:val="00B16D4F"/>
    <w:rsid w:val="00B16DA7"/>
    <w:rsid w:val="00B17355"/>
    <w:rsid w:val="00B17573"/>
    <w:rsid w:val="00B175E5"/>
    <w:rsid w:val="00B1786B"/>
    <w:rsid w:val="00B179EE"/>
    <w:rsid w:val="00B17EE9"/>
    <w:rsid w:val="00B200B7"/>
    <w:rsid w:val="00B2048D"/>
    <w:rsid w:val="00B205ED"/>
    <w:rsid w:val="00B20ED1"/>
    <w:rsid w:val="00B211D3"/>
    <w:rsid w:val="00B215FB"/>
    <w:rsid w:val="00B2168C"/>
    <w:rsid w:val="00B21692"/>
    <w:rsid w:val="00B21D4E"/>
    <w:rsid w:val="00B2221F"/>
    <w:rsid w:val="00B22C53"/>
    <w:rsid w:val="00B22F03"/>
    <w:rsid w:val="00B22FAC"/>
    <w:rsid w:val="00B2309B"/>
    <w:rsid w:val="00B23146"/>
    <w:rsid w:val="00B23573"/>
    <w:rsid w:val="00B23948"/>
    <w:rsid w:val="00B23E53"/>
    <w:rsid w:val="00B24029"/>
    <w:rsid w:val="00B240B3"/>
    <w:rsid w:val="00B24328"/>
    <w:rsid w:val="00B24496"/>
    <w:rsid w:val="00B244DE"/>
    <w:rsid w:val="00B245D0"/>
    <w:rsid w:val="00B2470F"/>
    <w:rsid w:val="00B24800"/>
    <w:rsid w:val="00B24C28"/>
    <w:rsid w:val="00B24C75"/>
    <w:rsid w:val="00B2544C"/>
    <w:rsid w:val="00B255A9"/>
    <w:rsid w:val="00B25B35"/>
    <w:rsid w:val="00B25BA7"/>
    <w:rsid w:val="00B263DE"/>
    <w:rsid w:val="00B2696E"/>
    <w:rsid w:val="00B26F01"/>
    <w:rsid w:val="00B2745D"/>
    <w:rsid w:val="00B2760F"/>
    <w:rsid w:val="00B27741"/>
    <w:rsid w:val="00B301C2"/>
    <w:rsid w:val="00B303AC"/>
    <w:rsid w:val="00B3040E"/>
    <w:rsid w:val="00B30452"/>
    <w:rsid w:val="00B3081C"/>
    <w:rsid w:val="00B3094D"/>
    <w:rsid w:val="00B30ADE"/>
    <w:rsid w:val="00B31337"/>
    <w:rsid w:val="00B31501"/>
    <w:rsid w:val="00B315C8"/>
    <w:rsid w:val="00B31647"/>
    <w:rsid w:val="00B323E6"/>
    <w:rsid w:val="00B329B0"/>
    <w:rsid w:val="00B32A3C"/>
    <w:rsid w:val="00B33663"/>
    <w:rsid w:val="00B33723"/>
    <w:rsid w:val="00B3379B"/>
    <w:rsid w:val="00B33977"/>
    <w:rsid w:val="00B33BB5"/>
    <w:rsid w:val="00B33EAE"/>
    <w:rsid w:val="00B340B3"/>
    <w:rsid w:val="00B34269"/>
    <w:rsid w:val="00B345C7"/>
    <w:rsid w:val="00B346EF"/>
    <w:rsid w:val="00B348AD"/>
    <w:rsid w:val="00B34B51"/>
    <w:rsid w:val="00B34E36"/>
    <w:rsid w:val="00B3510E"/>
    <w:rsid w:val="00B3516F"/>
    <w:rsid w:val="00B35558"/>
    <w:rsid w:val="00B35620"/>
    <w:rsid w:val="00B35682"/>
    <w:rsid w:val="00B359A0"/>
    <w:rsid w:val="00B35A7A"/>
    <w:rsid w:val="00B35E02"/>
    <w:rsid w:val="00B365A6"/>
    <w:rsid w:val="00B365E0"/>
    <w:rsid w:val="00B371CA"/>
    <w:rsid w:val="00B3720F"/>
    <w:rsid w:val="00B373CF"/>
    <w:rsid w:val="00B37603"/>
    <w:rsid w:val="00B403DF"/>
    <w:rsid w:val="00B4128C"/>
    <w:rsid w:val="00B41398"/>
    <w:rsid w:val="00B417B7"/>
    <w:rsid w:val="00B41E72"/>
    <w:rsid w:val="00B4259E"/>
    <w:rsid w:val="00B42D86"/>
    <w:rsid w:val="00B431BA"/>
    <w:rsid w:val="00B433D2"/>
    <w:rsid w:val="00B43EC5"/>
    <w:rsid w:val="00B43F19"/>
    <w:rsid w:val="00B44091"/>
    <w:rsid w:val="00B44939"/>
    <w:rsid w:val="00B450E2"/>
    <w:rsid w:val="00B45A9B"/>
    <w:rsid w:val="00B45D2D"/>
    <w:rsid w:val="00B45F3D"/>
    <w:rsid w:val="00B46169"/>
    <w:rsid w:val="00B4640E"/>
    <w:rsid w:val="00B46B7A"/>
    <w:rsid w:val="00B46C39"/>
    <w:rsid w:val="00B4704A"/>
    <w:rsid w:val="00B472CE"/>
    <w:rsid w:val="00B475FF"/>
    <w:rsid w:val="00B47A8D"/>
    <w:rsid w:val="00B47B85"/>
    <w:rsid w:val="00B47BFA"/>
    <w:rsid w:val="00B501EF"/>
    <w:rsid w:val="00B503E3"/>
    <w:rsid w:val="00B504A6"/>
    <w:rsid w:val="00B5071E"/>
    <w:rsid w:val="00B50A9A"/>
    <w:rsid w:val="00B50B26"/>
    <w:rsid w:val="00B50E7E"/>
    <w:rsid w:val="00B5126E"/>
    <w:rsid w:val="00B513F3"/>
    <w:rsid w:val="00B51798"/>
    <w:rsid w:val="00B51D63"/>
    <w:rsid w:val="00B5236E"/>
    <w:rsid w:val="00B524DE"/>
    <w:rsid w:val="00B52846"/>
    <w:rsid w:val="00B5299D"/>
    <w:rsid w:val="00B52C28"/>
    <w:rsid w:val="00B53A81"/>
    <w:rsid w:val="00B53B31"/>
    <w:rsid w:val="00B53FFD"/>
    <w:rsid w:val="00B546E3"/>
    <w:rsid w:val="00B54A99"/>
    <w:rsid w:val="00B54B12"/>
    <w:rsid w:val="00B54B78"/>
    <w:rsid w:val="00B54CE9"/>
    <w:rsid w:val="00B553BD"/>
    <w:rsid w:val="00B55736"/>
    <w:rsid w:val="00B55A25"/>
    <w:rsid w:val="00B56968"/>
    <w:rsid w:val="00B56987"/>
    <w:rsid w:val="00B56DC0"/>
    <w:rsid w:val="00B5756E"/>
    <w:rsid w:val="00B57573"/>
    <w:rsid w:val="00B57F3A"/>
    <w:rsid w:val="00B601B2"/>
    <w:rsid w:val="00B6034C"/>
    <w:rsid w:val="00B6054C"/>
    <w:rsid w:val="00B6064B"/>
    <w:rsid w:val="00B60810"/>
    <w:rsid w:val="00B60B94"/>
    <w:rsid w:val="00B60C78"/>
    <w:rsid w:val="00B60ED2"/>
    <w:rsid w:val="00B6136C"/>
    <w:rsid w:val="00B6151C"/>
    <w:rsid w:val="00B61790"/>
    <w:rsid w:val="00B61BA9"/>
    <w:rsid w:val="00B61F49"/>
    <w:rsid w:val="00B61F98"/>
    <w:rsid w:val="00B61FB2"/>
    <w:rsid w:val="00B6291E"/>
    <w:rsid w:val="00B62C97"/>
    <w:rsid w:val="00B6338B"/>
    <w:rsid w:val="00B636E9"/>
    <w:rsid w:val="00B639CE"/>
    <w:rsid w:val="00B63B6B"/>
    <w:rsid w:val="00B63D17"/>
    <w:rsid w:val="00B64165"/>
    <w:rsid w:val="00B64200"/>
    <w:rsid w:val="00B6491C"/>
    <w:rsid w:val="00B64FBE"/>
    <w:rsid w:val="00B659C0"/>
    <w:rsid w:val="00B659F0"/>
    <w:rsid w:val="00B65EC7"/>
    <w:rsid w:val="00B67770"/>
    <w:rsid w:val="00B677C7"/>
    <w:rsid w:val="00B67B71"/>
    <w:rsid w:val="00B701A1"/>
    <w:rsid w:val="00B70328"/>
    <w:rsid w:val="00B7058D"/>
    <w:rsid w:val="00B71354"/>
    <w:rsid w:val="00B71635"/>
    <w:rsid w:val="00B71DD3"/>
    <w:rsid w:val="00B721EE"/>
    <w:rsid w:val="00B72259"/>
    <w:rsid w:val="00B7236F"/>
    <w:rsid w:val="00B7242F"/>
    <w:rsid w:val="00B726E0"/>
    <w:rsid w:val="00B733CC"/>
    <w:rsid w:val="00B73417"/>
    <w:rsid w:val="00B7357C"/>
    <w:rsid w:val="00B73655"/>
    <w:rsid w:val="00B7384E"/>
    <w:rsid w:val="00B73BC3"/>
    <w:rsid w:val="00B73E17"/>
    <w:rsid w:val="00B7455D"/>
    <w:rsid w:val="00B7473C"/>
    <w:rsid w:val="00B747D6"/>
    <w:rsid w:val="00B74C0C"/>
    <w:rsid w:val="00B75676"/>
    <w:rsid w:val="00B756BE"/>
    <w:rsid w:val="00B7579C"/>
    <w:rsid w:val="00B75AD7"/>
    <w:rsid w:val="00B75AE3"/>
    <w:rsid w:val="00B75C4E"/>
    <w:rsid w:val="00B762B0"/>
    <w:rsid w:val="00B76514"/>
    <w:rsid w:val="00B7693B"/>
    <w:rsid w:val="00B77003"/>
    <w:rsid w:val="00B77CC0"/>
    <w:rsid w:val="00B8008C"/>
    <w:rsid w:val="00B8013D"/>
    <w:rsid w:val="00B80489"/>
    <w:rsid w:val="00B80503"/>
    <w:rsid w:val="00B80617"/>
    <w:rsid w:val="00B811AD"/>
    <w:rsid w:val="00B8129A"/>
    <w:rsid w:val="00B8166F"/>
    <w:rsid w:val="00B818CC"/>
    <w:rsid w:val="00B81B90"/>
    <w:rsid w:val="00B81DE9"/>
    <w:rsid w:val="00B81F33"/>
    <w:rsid w:val="00B82538"/>
    <w:rsid w:val="00B82DE2"/>
    <w:rsid w:val="00B82EBE"/>
    <w:rsid w:val="00B82F16"/>
    <w:rsid w:val="00B83882"/>
    <w:rsid w:val="00B838B5"/>
    <w:rsid w:val="00B83BF7"/>
    <w:rsid w:val="00B83E0E"/>
    <w:rsid w:val="00B840DE"/>
    <w:rsid w:val="00B8457C"/>
    <w:rsid w:val="00B8484D"/>
    <w:rsid w:val="00B848E3"/>
    <w:rsid w:val="00B84CF4"/>
    <w:rsid w:val="00B84CF9"/>
    <w:rsid w:val="00B84D2E"/>
    <w:rsid w:val="00B85077"/>
    <w:rsid w:val="00B85097"/>
    <w:rsid w:val="00B85485"/>
    <w:rsid w:val="00B856F3"/>
    <w:rsid w:val="00B85BE8"/>
    <w:rsid w:val="00B861A2"/>
    <w:rsid w:val="00B8679F"/>
    <w:rsid w:val="00B86B55"/>
    <w:rsid w:val="00B905B1"/>
    <w:rsid w:val="00B90A47"/>
    <w:rsid w:val="00B90B26"/>
    <w:rsid w:val="00B90C65"/>
    <w:rsid w:val="00B911A7"/>
    <w:rsid w:val="00B91D5C"/>
    <w:rsid w:val="00B91D74"/>
    <w:rsid w:val="00B920CE"/>
    <w:rsid w:val="00B922B2"/>
    <w:rsid w:val="00B9269C"/>
    <w:rsid w:val="00B92A5B"/>
    <w:rsid w:val="00B92B15"/>
    <w:rsid w:val="00B9306F"/>
    <w:rsid w:val="00B93AEC"/>
    <w:rsid w:val="00B93B9D"/>
    <w:rsid w:val="00B93C3C"/>
    <w:rsid w:val="00B93E6B"/>
    <w:rsid w:val="00B93EFC"/>
    <w:rsid w:val="00B9441B"/>
    <w:rsid w:val="00B94682"/>
    <w:rsid w:val="00B94DE6"/>
    <w:rsid w:val="00B955E9"/>
    <w:rsid w:val="00B956D3"/>
    <w:rsid w:val="00B95AC4"/>
    <w:rsid w:val="00B95D4C"/>
    <w:rsid w:val="00B95DBE"/>
    <w:rsid w:val="00B96B66"/>
    <w:rsid w:val="00B96BB3"/>
    <w:rsid w:val="00B96BB9"/>
    <w:rsid w:val="00B96BFD"/>
    <w:rsid w:val="00B96C15"/>
    <w:rsid w:val="00B96F33"/>
    <w:rsid w:val="00B9744C"/>
    <w:rsid w:val="00B97455"/>
    <w:rsid w:val="00B97CC5"/>
    <w:rsid w:val="00BA00EF"/>
    <w:rsid w:val="00BA043A"/>
    <w:rsid w:val="00BA0483"/>
    <w:rsid w:val="00BA048D"/>
    <w:rsid w:val="00BA0583"/>
    <w:rsid w:val="00BA1028"/>
    <w:rsid w:val="00BA122D"/>
    <w:rsid w:val="00BA2216"/>
    <w:rsid w:val="00BA2AFE"/>
    <w:rsid w:val="00BA3245"/>
    <w:rsid w:val="00BA3357"/>
    <w:rsid w:val="00BA3532"/>
    <w:rsid w:val="00BA373C"/>
    <w:rsid w:val="00BA3D18"/>
    <w:rsid w:val="00BA4017"/>
    <w:rsid w:val="00BA42D6"/>
    <w:rsid w:val="00BA46C6"/>
    <w:rsid w:val="00BA4759"/>
    <w:rsid w:val="00BA490C"/>
    <w:rsid w:val="00BA4AF3"/>
    <w:rsid w:val="00BA4B41"/>
    <w:rsid w:val="00BA4C7F"/>
    <w:rsid w:val="00BA4DA6"/>
    <w:rsid w:val="00BA4FF9"/>
    <w:rsid w:val="00BA522D"/>
    <w:rsid w:val="00BA523B"/>
    <w:rsid w:val="00BA568D"/>
    <w:rsid w:val="00BA5CFF"/>
    <w:rsid w:val="00BA5E74"/>
    <w:rsid w:val="00BA5EA9"/>
    <w:rsid w:val="00BA6566"/>
    <w:rsid w:val="00BA65BC"/>
    <w:rsid w:val="00BA697C"/>
    <w:rsid w:val="00BA6D8B"/>
    <w:rsid w:val="00BA7390"/>
    <w:rsid w:val="00BA75AD"/>
    <w:rsid w:val="00BA77D0"/>
    <w:rsid w:val="00BA7BDB"/>
    <w:rsid w:val="00BA7D70"/>
    <w:rsid w:val="00BB0184"/>
    <w:rsid w:val="00BB0656"/>
    <w:rsid w:val="00BB078B"/>
    <w:rsid w:val="00BB0CB4"/>
    <w:rsid w:val="00BB0FEB"/>
    <w:rsid w:val="00BB12FB"/>
    <w:rsid w:val="00BB20BA"/>
    <w:rsid w:val="00BB23E8"/>
    <w:rsid w:val="00BB24A7"/>
    <w:rsid w:val="00BB2510"/>
    <w:rsid w:val="00BB2A04"/>
    <w:rsid w:val="00BB2B5A"/>
    <w:rsid w:val="00BB2FB3"/>
    <w:rsid w:val="00BB304A"/>
    <w:rsid w:val="00BB31D3"/>
    <w:rsid w:val="00BB3A5E"/>
    <w:rsid w:val="00BB3BE8"/>
    <w:rsid w:val="00BB3C02"/>
    <w:rsid w:val="00BB3F3F"/>
    <w:rsid w:val="00BB4122"/>
    <w:rsid w:val="00BB41A0"/>
    <w:rsid w:val="00BB42FD"/>
    <w:rsid w:val="00BB4716"/>
    <w:rsid w:val="00BB48A8"/>
    <w:rsid w:val="00BB587A"/>
    <w:rsid w:val="00BB593E"/>
    <w:rsid w:val="00BB60B6"/>
    <w:rsid w:val="00BB63BB"/>
    <w:rsid w:val="00BB6C72"/>
    <w:rsid w:val="00BB6DC5"/>
    <w:rsid w:val="00BB6E54"/>
    <w:rsid w:val="00BB7206"/>
    <w:rsid w:val="00BB7259"/>
    <w:rsid w:val="00BB72EA"/>
    <w:rsid w:val="00BB73A5"/>
    <w:rsid w:val="00BB7BA2"/>
    <w:rsid w:val="00BC001E"/>
    <w:rsid w:val="00BC0077"/>
    <w:rsid w:val="00BC01E1"/>
    <w:rsid w:val="00BC0494"/>
    <w:rsid w:val="00BC0CEF"/>
    <w:rsid w:val="00BC0D7F"/>
    <w:rsid w:val="00BC0FA0"/>
    <w:rsid w:val="00BC1126"/>
    <w:rsid w:val="00BC1135"/>
    <w:rsid w:val="00BC12C6"/>
    <w:rsid w:val="00BC168A"/>
    <w:rsid w:val="00BC1B44"/>
    <w:rsid w:val="00BC1F33"/>
    <w:rsid w:val="00BC263F"/>
    <w:rsid w:val="00BC2849"/>
    <w:rsid w:val="00BC2A91"/>
    <w:rsid w:val="00BC2FCC"/>
    <w:rsid w:val="00BC32F9"/>
    <w:rsid w:val="00BC366B"/>
    <w:rsid w:val="00BC3B3E"/>
    <w:rsid w:val="00BC3FED"/>
    <w:rsid w:val="00BC42F4"/>
    <w:rsid w:val="00BC462D"/>
    <w:rsid w:val="00BC46C8"/>
    <w:rsid w:val="00BC5233"/>
    <w:rsid w:val="00BC554A"/>
    <w:rsid w:val="00BC5980"/>
    <w:rsid w:val="00BC5DF1"/>
    <w:rsid w:val="00BC6E18"/>
    <w:rsid w:val="00BC7288"/>
    <w:rsid w:val="00BC75C3"/>
    <w:rsid w:val="00BC7663"/>
    <w:rsid w:val="00BC7687"/>
    <w:rsid w:val="00BD03DE"/>
    <w:rsid w:val="00BD0734"/>
    <w:rsid w:val="00BD0A10"/>
    <w:rsid w:val="00BD0EC3"/>
    <w:rsid w:val="00BD11D8"/>
    <w:rsid w:val="00BD212B"/>
    <w:rsid w:val="00BD25F6"/>
    <w:rsid w:val="00BD27BF"/>
    <w:rsid w:val="00BD2C8F"/>
    <w:rsid w:val="00BD2E38"/>
    <w:rsid w:val="00BD2F75"/>
    <w:rsid w:val="00BD3431"/>
    <w:rsid w:val="00BD3693"/>
    <w:rsid w:val="00BD4125"/>
    <w:rsid w:val="00BD4493"/>
    <w:rsid w:val="00BD44B6"/>
    <w:rsid w:val="00BD485C"/>
    <w:rsid w:val="00BD50AA"/>
    <w:rsid w:val="00BD50E0"/>
    <w:rsid w:val="00BD5500"/>
    <w:rsid w:val="00BD5710"/>
    <w:rsid w:val="00BD5A7E"/>
    <w:rsid w:val="00BD5AFC"/>
    <w:rsid w:val="00BD629C"/>
    <w:rsid w:val="00BD65CC"/>
    <w:rsid w:val="00BD65CF"/>
    <w:rsid w:val="00BD67A1"/>
    <w:rsid w:val="00BD6826"/>
    <w:rsid w:val="00BD6B78"/>
    <w:rsid w:val="00BD7128"/>
    <w:rsid w:val="00BD74DF"/>
    <w:rsid w:val="00BD76B2"/>
    <w:rsid w:val="00BD7778"/>
    <w:rsid w:val="00BD7AD4"/>
    <w:rsid w:val="00BD7EA5"/>
    <w:rsid w:val="00BE021E"/>
    <w:rsid w:val="00BE0468"/>
    <w:rsid w:val="00BE070F"/>
    <w:rsid w:val="00BE0916"/>
    <w:rsid w:val="00BE0EAF"/>
    <w:rsid w:val="00BE1046"/>
    <w:rsid w:val="00BE16EB"/>
    <w:rsid w:val="00BE19CA"/>
    <w:rsid w:val="00BE1C9F"/>
    <w:rsid w:val="00BE1F5F"/>
    <w:rsid w:val="00BE25DF"/>
    <w:rsid w:val="00BE29C1"/>
    <w:rsid w:val="00BE2C01"/>
    <w:rsid w:val="00BE2CD3"/>
    <w:rsid w:val="00BE2D38"/>
    <w:rsid w:val="00BE2E7B"/>
    <w:rsid w:val="00BE2EA2"/>
    <w:rsid w:val="00BE2F63"/>
    <w:rsid w:val="00BE32D3"/>
    <w:rsid w:val="00BE34CD"/>
    <w:rsid w:val="00BE36E3"/>
    <w:rsid w:val="00BE431C"/>
    <w:rsid w:val="00BE43FD"/>
    <w:rsid w:val="00BE4E61"/>
    <w:rsid w:val="00BE4E99"/>
    <w:rsid w:val="00BE5353"/>
    <w:rsid w:val="00BE5359"/>
    <w:rsid w:val="00BE55CF"/>
    <w:rsid w:val="00BE55E3"/>
    <w:rsid w:val="00BE5B79"/>
    <w:rsid w:val="00BE5C24"/>
    <w:rsid w:val="00BE5C7C"/>
    <w:rsid w:val="00BE5EEA"/>
    <w:rsid w:val="00BE5F73"/>
    <w:rsid w:val="00BE6899"/>
    <w:rsid w:val="00BE69CA"/>
    <w:rsid w:val="00BE7058"/>
    <w:rsid w:val="00BE7658"/>
    <w:rsid w:val="00BE7B25"/>
    <w:rsid w:val="00BE7D92"/>
    <w:rsid w:val="00BF1399"/>
    <w:rsid w:val="00BF1C57"/>
    <w:rsid w:val="00BF2846"/>
    <w:rsid w:val="00BF305A"/>
    <w:rsid w:val="00BF313B"/>
    <w:rsid w:val="00BF3352"/>
    <w:rsid w:val="00BF35E6"/>
    <w:rsid w:val="00BF3B8C"/>
    <w:rsid w:val="00BF3DC9"/>
    <w:rsid w:val="00BF43B4"/>
    <w:rsid w:val="00BF4428"/>
    <w:rsid w:val="00BF45B2"/>
    <w:rsid w:val="00BF45DE"/>
    <w:rsid w:val="00BF51B8"/>
    <w:rsid w:val="00BF520B"/>
    <w:rsid w:val="00BF563F"/>
    <w:rsid w:val="00BF56C7"/>
    <w:rsid w:val="00BF5B67"/>
    <w:rsid w:val="00BF5FD1"/>
    <w:rsid w:val="00BF6125"/>
    <w:rsid w:val="00BF6961"/>
    <w:rsid w:val="00BF6D42"/>
    <w:rsid w:val="00BF6E82"/>
    <w:rsid w:val="00BF73A3"/>
    <w:rsid w:val="00BF7AE0"/>
    <w:rsid w:val="00BF7C25"/>
    <w:rsid w:val="00BF7C92"/>
    <w:rsid w:val="00C00318"/>
    <w:rsid w:val="00C008D9"/>
    <w:rsid w:val="00C012BD"/>
    <w:rsid w:val="00C014C6"/>
    <w:rsid w:val="00C01635"/>
    <w:rsid w:val="00C0185C"/>
    <w:rsid w:val="00C01AB2"/>
    <w:rsid w:val="00C01C28"/>
    <w:rsid w:val="00C01C43"/>
    <w:rsid w:val="00C01EF7"/>
    <w:rsid w:val="00C02381"/>
    <w:rsid w:val="00C02FC6"/>
    <w:rsid w:val="00C0334A"/>
    <w:rsid w:val="00C036EC"/>
    <w:rsid w:val="00C03D91"/>
    <w:rsid w:val="00C04425"/>
    <w:rsid w:val="00C04668"/>
    <w:rsid w:val="00C04916"/>
    <w:rsid w:val="00C04A5E"/>
    <w:rsid w:val="00C04AFE"/>
    <w:rsid w:val="00C05191"/>
    <w:rsid w:val="00C058AE"/>
    <w:rsid w:val="00C05A21"/>
    <w:rsid w:val="00C0708E"/>
    <w:rsid w:val="00C0754D"/>
    <w:rsid w:val="00C07614"/>
    <w:rsid w:val="00C0782D"/>
    <w:rsid w:val="00C07C1D"/>
    <w:rsid w:val="00C07E26"/>
    <w:rsid w:val="00C1090B"/>
    <w:rsid w:val="00C117E0"/>
    <w:rsid w:val="00C119E6"/>
    <w:rsid w:val="00C1254A"/>
    <w:rsid w:val="00C12857"/>
    <w:rsid w:val="00C12F33"/>
    <w:rsid w:val="00C13CD7"/>
    <w:rsid w:val="00C140FF"/>
    <w:rsid w:val="00C144D8"/>
    <w:rsid w:val="00C14561"/>
    <w:rsid w:val="00C14757"/>
    <w:rsid w:val="00C14863"/>
    <w:rsid w:val="00C1498A"/>
    <w:rsid w:val="00C14ADE"/>
    <w:rsid w:val="00C14CBE"/>
    <w:rsid w:val="00C14F85"/>
    <w:rsid w:val="00C15C1E"/>
    <w:rsid w:val="00C1603E"/>
    <w:rsid w:val="00C1628A"/>
    <w:rsid w:val="00C16298"/>
    <w:rsid w:val="00C163C0"/>
    <w:rsid w:val="00C164ED"/>
    <w:rsid w:val="00C16FED"/>
    <w:rsid w:val="00C176A4"/>
    <w:rsid w:val="00C17926"/>
    <w:rsid w:val="00C179DA"/>
    <w:rsid w:val="00C17B66"/>
    <w:rsid w:val="00C17EE9"/>
    <w:rsid w:val="00C20123"/>
    <w:rsid w:val="00C20335"/>
    <w:rsid w:val="00C203A7"/>
    <w:rsid w:val="00C20405"/>
    <w:rsid w:val="00C21DAE"/>
    <w:rsid w:val="00C21DC9"/>
    <w:rsid w:val="00C22311"/>
    <w:rsid w:val="00C228C3"/>
    <w:rsid w:val="00C23291"/>
    <w:rsid w:val="00C23293"/>
    <w:rsid w:val="00C23772"/>
    <w:rsid w:val="00C23798"/>
    <w:rsid w:val="00C2385C"/>
    <w:rsid w:val="00C23956"/>
    <w:rsid w:val="00C23BAB"/>
    <w:rsid w:val="00C23E43"/>
    <w:rsid w:val="00C23FA1"/>
    <w:rsid w:val="00C24299"/>
    <w:rsid w:val="00C2490A"/>
    <w:rsid w:val="00C24B54"/>
    <w:rsid w:val="00C24C06"/>
    <w:rsid w:val="00C24C5C"/>
    <w:rsid w:val="00C24CF8"/>
    <w:rsid w:val="00C25152"/>
    <w:rsid w:val="00C25693"/>
    <w:rsid w:val="00C25A64"/>
    <w:rsid w:val="00C25B65"/>
    <w:rsid w:val="00C25BD8"/>
    <w:rsid w:val="00C2663A"/>
    <w:rsid w:val="00C26E4C"/>
    <w:rsid w:val="00C26EE9"/>
    <w:rsid w:val="00C2792E"/>
    <w:rsid w:val="00C27C0A"/>
    <w:rsid w:val="00C30158"/>
    <w:rsid w:val="00C30505"/>
    <w:rsid w:val="00C30925"/>
    <w:rsid w:val="00C30D21"/>
    <w:rsid w:val="00C30EF9"/>
    <w:rsid w:val="00C310F2"/>
    <w:rsid w:val="00C31588"/>
    <w:rsid w:val="00C31605"/>
    <w:rsid w:val="00C3180E"/>
    <w:rsid w:val="00C31B4C"/>
    <w:rsid w:val="00C32265"/>
    <w:rsid w:val="00C322A4"/>
    <w:rsid w:val="00C323EF"/>
    <w:rsid w:val="00C3263E"/>
    <w:rsid w:val="00C32917"/>
    <w:rsid w:val="00C32AB1"/>
    <w:rsid w:val="00C32E63"/>
    <w:rsid w:val="00C32F92"/>
    <w:rsid w:val="00C33179"/>
    <w:rsid w:val="00C331E6"/>
    <w:rsid w:val="00C33A37"/>
    <w:rsid w:val="00C33E2A"/>
    <w:rsid w:val="00C34C73"/>
    <w:rsid w:val="00C34D82"/>
    <w:rsid w:val="00C34EFE"/>
    <w:rsid w:val="00C350E6"/>
    <w:rsid w:val="00C35305"/>
    <w:rsid w:val="00C35529"/>
    <w:rsid w:val="00C357DD"/>
    <w:rsid w:val="00C35C43"/>
    <w:rsid w:val="00C35F22"/>
    <w:rsid w:val="00C35F42"/>
    <w:rsid w:val="00C3630B"/>
    <w:rsid w:val="00C3642B"/>
    <w:rsid w:val="00C3662D"/>
    <w:rsid w:val="00C3685B"/>
    <w:rsid w:val="00C36A99"/>
    <w:rsid w:val="00C36DFF"/>
    <w:rsid w:val="00C36F2C"/>
    <w:rsid w:val="00C370AF"/>
    <w:rsid w:val="00C373A4"/>
    <w:rsid w:val="00C376E7"/>
    <w:rsid w:val="00C3775D"/>
    <w:rsid w:val="00C37FF3"/>
    <w:rsid w:val="00C40829"/>
    <w:rsid w:val="00C40C7E"/>
    <w:rsid w:val="00C40CCD"/>
    <w:rsid w:val="00C40F54"/>
    <w:rsid w:val="00C40F80"/>
    <w:rsid w:val="00C41088"/>
    <w:rsid w:val="00C410BB"/>
    <w:rsid w:val="00C41147"/>
    <w:rsid w:val="00C41784"/>
    <w:rsid w:val="00C41799"/>
    <w:rsid w:val="00C420C8"/>
    <w:rsid w:val="00C4237F"/>
    <w:rsid w:val="00C423BC"/>
    <w:rsid w:val="00C42663"/>
    <w:rsid w:val="00C4307B"/>
    <w:rsid w:val="00C430DF"/>
    <w:rsid w:val="00C44159"/>
    <w:rsid w:val="00C4440C"/>
    <w:rsid w:val="00C44789"/>
    <w:rsid w:val="00C44F53"/>
    <w:rsid w:val="00C4515E"/>
    <w:rsid w:val="00C454AA"/>
    <w:rsid w:val="00C45521"/>
    <w:rsid w:val="00C45C74"/>
    <w:rsid w:val="00C46159"/>
    <w:rsid w:val="00C46678"/>
    <w:rsid w:val="00C468FC"/>
    <w:rsid w:val="00C46A44"/>
    <w:rsid w:val="00C46E29"/>
    <w:rsid w:val="00C47533"/>
    <w:rsid w:val="00C50A8B"/>
    <w:rsid w:val="00C50B6A"/>
    <w:rsid w:val="00C51111"/>
    <w:rsid w:val="00C5145D"/>
    <w:rsid w:val="00C517D3"/>
    <w:rsid w:val="00C520C2"/>
    <w:rsid w:val="00C520F5"/>
    <w:rsid w:val="00C5250D"/>
    <w:rsid w:val="00C52BE3"/>
    <w:rsid w:val="00C5310B"/>
    <w:rsid w:val="00C53249"/>
    <w:rsid w:val="00C5349B"/>
    <w:rsid w:val="00C53619"/>
    <w:rsid w:val="00C53DB6"/>
    <w:rsid w:val="00C53EC1"/>
    <w:rsid w:val="00C54395"/>
    <w:rsid w:val="00C545C6"/>
    <w:rsid w:val="00C54875"/>
    <w:rsid w:val="00C55788"/>
    <w:rsid w:val="00C55EF8"/>
    <w:rsid w:val="00C56109"/>
    <w:rsid w:val="00C56320"/>
    <w:rsid w:val="00C56550"/>
    <w:rsid w:val="00C566EF"/>
    <w:rsid w:val="00C5686C"/>
    <w:rsid w:val="00C56B32"/>
    <w:rsid w:val="00C56DC3"/>
    <w:rsid w:val="00C56F70"/>
    <w:rsid w:val="00C5702A"/>
    <w:rsid w:val="00C57344"/>
    <w:rsid w:val="00C5744B"/>
    <w:rsid w:val="00C57881"/>
    <w:rsid w:val="00C60381"/>
    <w:rsid w:val="00C60450"/>
    <w:rsid w:val="00C607D8"/>
    <w:rsid w:val="00C60F55"/>
    <w:rsid w:val="00C611BC"/>
    <w:rsid w:val="00C616D9"/>
    <w:rsid w:val="00C617DA"/>
    <w:rsid w:val="00C619A1"/>
    <w:rsid w:val="00C61AF1"/>
    <w:rsid w:val="00C61D0C"/>
    <w:rsid w:val="00C61D33"/>
    <w:rsid w:val="00C635C1"/>
    <w:rsid w:val="00C63A51"/>
    <w:rsid w:val="00C63DF8"/>
    <w:rsid w:val="00C64288"/>
    <w:rsid w:val="00C6475F"/>
    <w:rsid w:val="00C65391"/>
    <w:rsid w:val="00C65936"/>
    <w:rsid w:val="00C65C3D"/>
    <w:rsid w:val="00C6618A"/>
    <w:rsid w:val="00C667AE"/>
    <w:rsid w:val="00C66885"/>
    <w:rsid w:val="00C66AE0"/>
    <w:rsid w:val="00C66F39"/>
    <w:rsid w:val="00C671E9"/>
    <w:rsid w:val="00C6725C"/>
    <w:rsid w:val="00C672E3"/>
    <w:rsid w:val="00C6749B"/>
    <w:rsid w:val="00C676AB"/>
    <w:rsid w:val="00C67EFE"/>
    <w:rsid w:val="00C70142"/>
    <w:rsid w:val="00C70204"/>
    <w:rsid w:val="00C70772"/>
    <w:rsid w:val="00C70DCD"/>
    <w:rsid w:val="00C70E72"/>
    <w:rsid w:val="00C71328"/>
    <w:rsid w:val="00C717E2"/>
    <w:rsid w:val="00C7186E"/>
    <w:rsid w:val="00C7254A"/>
    <w:rsid w:val="00C72591"/>
    <w:rsid w:val="00C726F7"/>
    <w:rsid w:val="00C72709"/>
    <w:rsid w:val="00C72A70"/>
    <w:rsid w:val="00C72AE0"/>
    <w:rsid w:val="00C72B76"/>
    <w:rsid w:val="00C72C6D"/>
    <w:rsid w:val="00C72C74"/>
    <w:rsid w:val="00C72F3E"/>
    <w:rsid w:val="00C731F8"/>
    <w:rsid w:val="00C73421"/>
    <w:rsid w:val="00C73D4D"/>
    <w:rsid w:val="00C7428F"/>
    <w:rsid w:val="00C74532"/>
    <w:rsid w:val="00C7469D"/>
    <w:rsid w:val="00C74DDE"/>
    <w:rsid w:val="00C751AA"/>
    <w:rsid w:val="00C75248"/>
    <w:rsid w:val="00C7577A"/>
    <w:rsid w:val="00C75E83"/>
    <w:rsid w:val="00C760E2"/>
    <w:rsid w:val="00C7681E"/>
    <w:rsid w:val="00C76ADC"/>
    <w:rsid w:val="00C77379"/>
    <w:rsid w:val="00C77CFD"/>
    <w:rsid w:val="00C77E69"/>
    <w:rsid w:val="00C8002D"/>
    <w:rsid w:val="00C800EF"/>
    <w:rsid w:val="00C8074A"/>
    <w:rsid w:val="00C8093E"/>
    <w:rsid w:val="00C80D44"/>
    <w:rsid w:val="00C814B2"/>
    <w:rsid w:val="00C81DE4"/>
    <w:rsid w:val="00C82090"/>
    <w:rsid w:val="00C82590"/>
    <w:rsid w:val="00C82C83"/>
    <w:rsid w:val="00C82E01"/>
    <w:rsid w:val="00C838E4"/>
    <w:rsid w:val="00C8520C"/>
    <w:rsid w:val="00C85984"/>
    <w:rsid w:val="00C85FB5"/>
    <w:rsid w:val="00C862CF"/>
    <w:rsid w:val="00C86685"/>
    <w:rsid w:val="00C86A4A"/>
    <w:rsid w:val="00C86BFC"/>
    <w:rsid w:val="00C876FC"/>
    <w:rsid w:val="00C87A73"/>
    <w:rsid w:val="00C87B42"/>
    <w:rsid w:val="00C87CDB"/>
    <w:rsid w:val="00C90A10"/>
    <w:rsid w:val="00C90DDE"/>
    <w:rsid w:val="00C91308"/>
    <w:rsid w:val="00C91403"/>
    <w:rsid w:val="00C91CB9"/>
    <w:rsid w:val="00C91E28"/>
    <w:rsid w:val="00C91E97"/>
    <w:rsid w:val="00C92113"/>
    <w:rsid w:val="00C92E83"/>
    <w:rsid w:val="00C92E8E"/>
    <w:rsid w:val="00C93135"/>
    <w:rsid w:val="00C93446"/>
    <w:rsid w:val="00C93577"/>
    <w:rsid w:val="00C936FE"/>
    <w:rsid w:val="00C93A2D"/>
    <w:rsid w:val="00C94152"/>
    <w:rsid w:val="00C948C6"/>
    <w:rsid w:val="00C94C45"/>
    <w:rsid w:val="00C94F0F"/>
    <w:rsid w:val="00C95658"/>
    <w:rsid w:val="00C95672"/>
    <w:rsid w:val="00C956E7"/>
    <w:rsid w:val="00C9574D"/>
    <w:rsid w:val="00C95EC6"/>
    <w:rsid w:val="00C96189"/>
    <w:rsid w:val="00C9634B"/>
    <w:rsid w:val="00C963AC"/>
    <w:rsid w:val="00C9647D"/>
    <w:rsid w:val="00C967E5"/>
    <w:rsid w:val="00C96D62"/>
    <w:rsid w:val="00C974E0"/>
    <w:rsid w:val="00C97501"/>
    <w:rsid w:val="00C97999"/>
    <w:rsid w:val="00C97BF2"/>
    <w:rsid w:val="00CA02C3"/>
    <w:rsid w:val="00CA0A12"/>
    <w:rsid w:val="00CA0AEC"/>
    <w:rsid w:val="00CA0D9C"/>
    <w:rsid w:val="00CA0DB5"/>
    <w:rsid w:val="00CA164F"/>
    <w:rsid w:val="00CA1A5B"/>
    <w:rsid w:val="00CA1BED"/>
    <w:rsid w:val="00CA1FFC"/>
    <w:rsid w:val="00CA265C"/>
    <w:rsid w:val="00CA314F"/>
    <w:rsid w:val="00CA3369"/>
    <w:rsid w:val="00CA3426"/>
    <w:rsid w:val="00CA3667"/>
    <w:rsid w:val="00CA37EA"/>
    <w:rsid w:val="00CA38DE"/>
    <w:rsid w:val="00CA3CEB"/>
    <w:rsid w:val="00CA4144"/>
    <w:rsid w:val="00CA4181"/>
    <w:rsid w:val="00CA4318"/>
    <w:rsid w:val="00CA4C73"/>
    <w:rsid w:val="00CA4F10"/>
    <w:rsid w:val="00CA4F91"/>
    <w:rsid w:val="00CA50C0"/>
    <w:rsid w:val="00CA52EC"/>
    <w:rsid w:val="00CA5950"/>
    <w:rsid w:val="00CA5EA2"/>
    <w:rsid w:val="00CA5EBC"/>
    <w:rsid w:val="00CA5F0E"/>
    <w:rsid w:val="00CA656C"/>
    <w:rsid w:val="00CA678C"/>
    <w:rsid w:val="00CA73CD"/>
    <w:rsid w:val="00CA73CE"/>
    <w:rsid w:val="00CA7500"/>
    <w:rsid w:val="00CA7A26"/>
    <w:rsid w:val="00CA7CB3"/>
    <w:rsid w:val="00CB0468"/>
    <w:rsid w:val="00CB0AA4"/>
    <w:rsid w:val="00CB0CD6"/>
    <w:rsid w:val="00CB160F"/>
    <w:rsid w:val="00CB18EA"/>
    <w:rsid w:val="00CB1F23"/>
    <w:rsid w:val="00CB276E"/>
    <w:rsid w:val="00CB29A2"/>
    <w:rsid w:val="00CB2AB7"/>
    <w:rsid w:val="00CB2FDC"/>
    <w:rsid w:val="00CB31F3"/>
    <w:rsid w:val="00CB3B45"/>
    <w:rsid w:val="00CB3B60"/>
    <w:rsid w:val="00CB3DB3"/>
    <w:rsid w:val="00CB3E7F"/>
    <w:rsid w:val="00CB4345"/>
    <w:rsid w:val="00CB4485"/>
    <w:rsid w:val="00CB460F"/>
    <w:rsid w:val="00CB4624"/>
    <w:rsid w:val="00CB48F1"/>
    <w:rsid w:val="00CB4A7A"/>
    <w:rsid w:val="00CB4B90"/>
    <w:rsid w:val="00CB50EB"/>
    <w:rsid w:val="00CB5390"/>
    <w:rsid w:val="00CB549C"/>
    <w:rsid w:val="00CB58DF"/>
    <w:rsid w:val="00CB5AD0"/>
    <w:rsid w:val="00CB5BFB"/>
    <w:rsid w:val="00CB5DAA"/>
    <w:rsid w:val="00CB5FA5"/>
    <w:rsid w:val="00CB5FE2"/>
    <w:rsid w:val="00CB65A8"/>
    <w:rsid w:val="00CB6822"/>
    <w:rsid w:val="00CB6CB4"/>
    <w:rsid w:val="00CB71E0"/>
    <w:rsid w:val="00CB71F8"/>
    <w:rsid w:val="00CB748D"/>
    <w:rsid w:val="00CB7963"/>
    <w:rsid w:val="00CB7A1A"/>
    <w:rsid w:val="00CB7C55"/>
    <w:rsid w:val="00CC045A"/>
    <w:rsid w:val="00CC0B3B"/>
    <w:rsid w:val="00CC0D1D"/>
    <w:rsid w:val="00CC0E5D"/>
    <w:rsid w:val="00CC0FE3"/>
    <w:rsid w:val="00CC1097"/>
    <w:rsid w:val="00CC11D8"/>
    <w:rsid w:val="00CC15CC"/>
    <w:rsid w:val="00CC183A"/>
    <w:rsid w:val="00CC1B32"/>
    <w:rsid w:val="00CC1FC9"/>
    <w:rsid w:val="00CC20F7"/>
    <w:rsid w:val="00CC221A"/>
    <w:rsid w:val="00CC2376"/>
    <w:rsid w:val="00CC261A"/>
    <w:rsid w:val="00CC2E17"/>
    <w:rsid w:val="00CC36BC"/>
    <w:rsid w:val="00CC3DBA"/>
    <w:rsid w:val="00CC425A"/>
    <w:rsid w:val="00CC452A"/>
    <w:rsid w:val="00CC486D"/>
    <w:rsid w:val="00CC4A0E"/>
    <w:rsid w:val="00CC4C66"/>
    <w:rsid w:val="00CC4E2D"/>
    <w:rsid w:val="00CC50E0"/>
    <w:rsid w:val="00CC5524"/>
    <w:rsid w:val="00CC5801"/>
    <w:rsid w:val="00CC617F"/>
    <w:rsid w:val="00CC626C"/>
    <w:rsid w:val="00CC6616"/>
    <w:rsid w:val="00CC6730"/>
    <w:rsid w:val="00CC67F5"/>
    <w:rsid w:val="00CC6ACE"/>
    <w:rsid w:val="00CC7277"/>
    <w:rsid w:val="00CC7578"/>
    <w:rsid w:val="00CC761D"/>
    <w:rsid w:val="00CC786C"/>
    <w:rsid w:val="00CC7EC4"/>
    <w:rsid w:val="00CD04A1"/>
    <w:rsid w:val="00CD083C"/>
    <w:rsid w:val="00CD0C7E"/>
    <w:rsid w:val="00CD102A"/>
    <w:rsid w:val="00CD1629"/>
    <w:rsid w:val="00CD1670"/>
    <w:rsid w:val="00CD23E9"/>
    <w:rsid w:val="00CD2BEC"/>
    <w:rsid w:val="00CD2DAD"/>
    <w:rsid w:val="00CD2F18"/>
    <w:rsid w:val="00CD32C7"/>
    <w:rsid w:val="00CD3763"/>
    <w:rsid w:val="00CD39EF"/>
    <w:rsid w:val="00CD3A13"/>
    <w:rsid w:val="00CD3A44"/>
    <w:rsid w:val="00CD3C35"/>
    <w:rsid w:val="00CD47BC"/>
    <w:rsid w:val="00CD4C34"/>
    <w:rsid w:val="00CD4C3A"/>
    <w:rsid w:val="00CD4C8D"/>
    <w:rsid w:val="00CD50CC"/>
    <w:rsid w:val="00CD50F6"/>
    <w:rsid w:val="00CD52F1"/>
    <w:rsid w:val="00CD5FA9"/>
    <w:rsid w:val="00CD64DB"/>
    <w:rsid w:val="00CD689A"/>
    <w:rsid w:val="00CD6D36"/>
    <w:rsid w:val="00CD700C"/>
    <w:rsid w:val="00CD70DD"/>
    <w:rsid w:val="00CD71A8"/>
    <w:rsid w:val="00CD71E0"/>
    <w:rsid w:val="00CD728B"/>
    <w:rsid w:val="00CD76BF"/>
    <w:rsid w:val="00CD76D4"/>
    <w:rsid w:val="00CD7E61"/>
    <w:rsid w:val="00CE0A71"/>
    <w:rsid w:val="00CE0C06"/>
    <w:rsid w:val="00CE0DAD"/>
    <w:rsid w:val="00CE1617"/>
    <w:rsid w:val="00CE27E4"/>
    <w:rsid w:val="00CE3A33"/>
    <w:rsid w:val="00CE3AD2"/>
    <w:rsid w:val="00CE3AF3"/>
    <w:rsid w:val="00CE3C85"/>
    <w:rsid w:val="00CE3C8E"/>
    <w:rsid w:val="00CE3CC0"/>
    <w:rsid w:val="00CE41E0"/>
    <w:rsid w:val="00CE466F"/>
    <w:rsid w:val="00CE4D0F"/>
    <w:rsid w:val="00CE4E47"/>
    <w:rsid w:val="00CE4E4C"/>
    <w:rsid w:val="00CE4F70"/>
    <w:rsid w:val="00CE55B2"/>
    <w:rsid w:val="00CE5DAE"/>
    <w:rsid w:val="00CE5E32"/>
    <w:rsid w:val="00CE5E9C"/>
    <w:rsid w:val="00CE6404"/>
    <w:rsid w:val="00CE684A"/>
    <w:rsid w:val="00CE6FBD"/>
    <w:rsid w:val="00CE70E5"/>
    <w:rsid w:val="00CE725D"/>
    <w:rsid w:val="00CE7353"/>
    <w:rsid w:val="00CE73AD"/>
    <w:rsid w:val="00CE75D0"/>
    <w:rsid w:val="00CE7CDE"/>
    <w:rsid w:val="00CE7E48"/>
    <w:rsid w:val="00CF0127"/>
    <w:rsid w:val="00CF03CF"/>
    <w:rsid w:val="00CF084D"/>
    <w:rsid w:val="00CF0A8A"/>
    <w:rsid w:val="00CF0BD2"/>
    <w:rsid w:val="00CF1659"/>
    <w:rsid w:val="00CF16B5"/>
    <w:rsid w:val="00CF16BD"/>
    <w:rsid w:val="00CF1B4C"/>
    <w:rsid w:val="00CF1DBD"/>
    <w:rsid w:val="00CF1E0E"/>
    <w:rsid w:val="00CF213E"/>
    <w:rsid w:val="00CF2B06"/>
    <w:rsid w:val="00CF2DEC"/>
    <w:rsid w:val="00CF2F65"/>
    <w:rsid w:val="00CF33FB"/>
    <w:rsid w:val="00CF36E9"/>
    <w:rsid w:val="00CF380E"/>
    <w:rsid w:val="00CF3870"/>
    <w:rsid w:val="00CF41AA"/>
    <w:rsid w:val="00CF43F7"/>
    <w:rsid w:val="00CF463B"/>
    <w:rsid w:val="00CF4B99"/>
    <w:rsid w:val="00CF4B9F"/>
    <w:rsid w:val="00CF4E33"/>
    <w:rsid w:val="00CF54D6"/>
    <w:rsid w:val="00CF5555"/>
    <w:rsid w:val="00CF5B9D"/>
    <w:rsid w:val="00CF5F5A"/>
    <w:rsid w:val="00CF618C"/>
    <w:rsid w:val="00CF6444"/>
    <w:rsid w:val="00CF64C2"/>
    <w:rsid w:val="00CF689D"/>
    <w:rsid w:val="00CF68EB"/>
    <w:rsid w:val="00CF699E"/>
    <w:rsid w:val="00CF6A9D"/>
    <w:rsid w:val="00CF75E5"/>
    <w:rsid w:val="00CF7C84"/>
    <w:rsid w:val="00CF7CB7"/>
    <w:rsid w:val="00D007EC"/>
    <w:rsid w:val="00D009B9"/>
    <w:rsid w:val="00D009C1"/>
    <w:rsid w:val="00D009C5"/>
    <w:rsid w:val="00D00C28"/>
    <w:rsid w:val="00D00D67"/>
    <w:rsid w:val="00D00E3C"/>
    <w:rsid w:val="00D01B8B"/>
    <w:rsid w:val="00D02774"/>
    <w:rsid w:val="00D03026"/>
    <w:rsid w:val="00D030D7"/>
    <w:rsid w:val="00D0311B"/>
    <w:rsid w:val="00D03AA9"/>
    <w:rsid w:val="00D03AEC"/>
    <w:rsid w:val="00D03F17"/>
    <w:rsid w:val="00D040A8"/>
    <w:rsid w:val="00D04282"/>
    <w:rsid w:val="00D045FD"/>
    <w:rsid w:val="00D04859"/>
    <w:rsid w:val="00D05360"/>
    <w:rsid w:val="00D05A1E"/>
    <w:rsid w:val="00D05C86"/>
    <w:rsid w:val="00D05D12"/>
    <w:rsid w:val="00D05DA7"/>
    <w:rsid w:val="00D061C3"/>
    <w:rsid w:val="00D065CB"/>
    <w:rsid w:val="00D06706"/>
    <w:rsid w:val="00D06750"/>
    <w:rsid w:val="00D0685A"/>
    <w:rsid w:val="00D06B7C"/>
    <w:rsid w:val="00D06C05"/>
    <w:rsid w:val="00D06C95"/>
    <w:rsid w:val="00D06D15"/>
    <w:rsid w:val="00D06D86"/>
    <w:rsid w:val="00D06FE1"/>
    <w:rsid w:val="00D07319"/>
    <w:rsid w:val="00D07403"/>
    <w:rsid w:val="00D075E3"/>
    <w:rsid w:val="00D07957"/>
    <w:rsid w:val="00D07E08"/>
    <w:rsid w:val="00D1095B"/>
    <w:rsid w:val="00D10D18"/>
    <w:rsid w:val="00D1105A"/>
    <w:rsid w:val="00D1110C"/>
    <w:rsid w:val="00D112EC"/>
    <w:rsid w:val="00D11793"/>
    <w:rsid w:val="00D11AED"/>
    <w:rsid w:val="00D11CE7"/>
    <w:rsid w:val="00D11F9B"/>
    <w:rsid w:val="00D12071"/>
    <w:rsid w:val="00D12244"/>
    <w:rsid w:val="00D1277D"/>
    <w:rsid w:val="00D12DDD"/>
    <w:rsid w:val="00D12F3C"/>
    <w:rsid w:val="00D13F5A"/>
    <w:rsid w:val="00D1413C"/>
    <w:rsid w:val="00D142EC"/>
    <w:rsid w:val="00D14618"/>
    <w:rsid w:val="00D14A88"/>
    <w:rsid w:val="00D14FEC"/>
    <w:rsid w:val="00D15BB4"/>
    <w:rsid w:val="00D15DEF"/>
    <w:rsid w:val="00D16034"/>
    <w:rsid w:val="00D16076"/>
    <w:rsid w:val="00D161E6"/>
    <w:rsid w:val="00D16654"/>
    <w:rsid w:val="00D16794"/>
    <w:rsid w:val="00D16B19"/>
    <w:rsid w:val="00D16C7B"/>
    <w:rsid w:val="00D16EE7"/>
    <w:rsid w:val="00D16F74"/>
    <w:rsid w:val="00D16F7F"/>
    <w:rsid w:val="00D173B2"/>
    <w:rsid w:val="00D173BA"/>
    <w:rsid w:val="00D17B40"/>
    <w:rsid w:val="00D17D29"/>
    <w:rsid w:val="00D17DC1"/>
    <w:rsid w:val="00D20129"/>
    <w:rsid w:val="00D201CF"/>
    <w:rsid w:val="00D20258"/>
    <w:rsid w:val="00D204AE"/>
    <w:rsid w:val="00D2066D"/>
    <w:rsid w:val="00D20F25"/>
    <w:rsid w:val="00D21AEF"/>
    <w:rsid w:val="00D21B28"/>
    <w:rsid w:val="00D21E48"/>
    <w:rsid w:val="00D22735"/>
    <w:rsid w:val="00D22E5C"/>
    <w:rsid w:val="00D22FEB"/>
    <w:rsid w:val="00D230BB"/>
    <w:rsid w:val="00D23E52"/>
    <w:rsid w:val="00D2483B"/>
    <w:rsid w:val="00D24889"/>
    <w:rsid w:val="00D24C7A"/>
    <w:rsid w:val="00D25D5A"/>
    <w:rsid w:val="00D25E40"/>
    <w:rsid w:val="00D25E4B"/>
    <w:rsid w:val="00D25E84"/>
    <w:rsid w:val="00D262C7"/>
    <w:rsid w:val="00D26520"/>
    <w:rsid w:val="00D26614"/>
    <w:rsid w:val="00D26B7C"/>
    <w:rsid w:val="00D26E09"/>
    <w:rsid w:val="00D26F73"/>
    <w:rsid w:val="00D271B5"/>
    <w:rsid w:val="00D27907"/>
    <w:rsid w:val="00D30B69"/>
    <w:rsid w:val="00D30B9A"/>
    <w:rsid w:val="00D30C8C"/>
    <w:rsid w:val="00D3100D"/>
    <w:rsid w:val="00D31030"/>
    <w:rsid w:val="00D3122F"/>
    <w:rsid w:val="00D31840"/>
    <w:rsid w:val="00D31979"/>
    <w:rsid w:val="00D31D52"/>
    <w:rsid w:val="00D31D69"/>
    <w:rsid w:val="00D3213C"/>
    <w:rsid w:val="00D32217"/>
    <w:rsid w:val="00D32CE9"/>
    <w:rsid w:val="00D32D58"/>
    <w:rsid w:val="00D32DA3"/>
    <w:rsid w:val="00D32F04"/>
    <w:rsid w:val="00D335E9"/>
    <w:rsid w:val="00D33B2E"/>
    <w:rsid w:val="00D34868"/>
    <w:rsid w:val="00D34A78"/>
    <w:rsid w:val="00D34C72"/>
    <w:rsid w:val="00D353FC"/>
    <w:rsid w:val="00D3542F"/>
    <w:rsid w:val="00D3543F"/>
    <w:rsid w:val="00D35529"/>
    <w:rsid w:val="00D35A49"/>
    <w:rsid w:val="00D35B46"/>
    <w:rsid w:val="00D3652B"/>
    <w:rsid w:val="00D36F33"/>
    <w:rsid w:val="00D37B4B"/>
    <w:rsid w:val="00D40150"/>
    <w:rsid w:val="00D40692"/>
    <w:rsid w:val="00D40717"/>
    <w:rsid w:val="00D40C17"/>
    <w:rsid w:val="00D41221"/>
    <w:rsid w:val="00D413EF"/>
    <w:rsid w:val="00D414F8"/>
    <w:rsid w:val="00D4159B"/>
    <w:rsid w:val="00D4189C"/>
    <w:rsid w:val="00D41A2B"/>
    <w:rsid w:val="00D42B36"/>
    <w:rsid w:val="00D43721"/>
    <w:rsid w:val="00D43C71"/>
    <w:rsid w:val="00D43F96"/>
    <w:rsid w:val="00D44142"/>
    <w:rsid w:val="00D44377"/>
    <w:rsid w:val="00D4440E"/>
    <w:rsid w:val="00D4471A"/>
    <w:rsid w:val="00D449F9"/>
    <w:rsid w:val="00D44F93"/>
    <w:rsid w:val="00D45083"/>
    <w:rsid w:val="00D45CE0"/>
    <w:rsid w:val="00D45DEE"/>
    <w:rsid w:val="00D45F3C"/>
    <w:rsid w:val="00D4605E"/>
    <w:rsid w:val="00D4678F"/>
    <w:rsid w:val="00D471D5"/>
    <w:rsid w:val="00D47227"/>
    <w:rsid w:val="00D4758B"/>
    <w:rsid w:val="00D47BB4"/>
    <w:rsid w:val="00D50291"/>
    <w:rsid w:val="00D503AF"/>
    <w:rsid w:val="00D50492"/>
    <w:rsid w:val="00D507D3"/>
    <w:rsid w:val="00D5112E"/>
    <w:rsid w:val="00D511AF"/>
    <w:rsid w:val="00D51492"/>
    <w:rsid w:val="00D5154C"/>
    <w:rsid w:val="00D517E9"/>
    <w:rsid w:val="00D523D2"/>
    <w:rsid w:val="00D528A6"/>
    <w:rsid w:val="00D53118"/>
    <w:rsid w:val="00D53828"/>
    <w:rsid w:val="00D54BF1"/>
    <w:rsid w:val="00D54F75"/>
    <w:rsid w:val="00D555DC"/>
    <w:rsid w:val="00D55780"/>
    <w:rsid w:val="00D55913"/>
    <w:rsid w:val="00D55D79"/>
    <w:rsid w:val="00D56052"/>
    <w:rsid w:val="00D56581"/>
    <w:rsid w:val="00D5660A"/>
    <w:rsid w:val="00D56AC4"/>
    <w:rsid w:val="00D5730B"/>
    <w:rsid w:val="00D57446"/>
    <w:rsid w:val="00D574DF"/>
    <w:rsid w:val="00D576AF"/>
    <w:rsid w:val="00D57808"/>
    <w:rsid w:val="00D57AC3"/>
    <w:rsid w:val="00D57F99"/>
    <w:rsid w:val="00D60837"/>
    <w:rsid w:val="00D60AB5"/>
    <w:rsid w:val="00D60AED"/>
    <w:rsid w:val="00D60B53"/>
    <w:rsid w:val="00D60E2C"/>
    <w:rsid w:val="00D61519"/>
    <w:rsid w:val="00D62657"/>
    <w:rsid w:val="00D6289A"/>
    <w:rsid w:val="00D628AD"/>
    <w:rsid w:val="00D62B1B"/>
    <w:rsid w:val="00D62B7E"/>
    <w:rsid w:val="00D62CFF"/>
    <w:rsid w:val="00D63B55"/>
    <w:rsid w:val="00D6419F"/>
    <w:rsid w:val="00D64662"/>
    <w:rsid w:val="00D64EA2"/>
    <w:rsid w:val="00D6585E"/>
    <w:rsid w:val="00D6619F"/>
    <w:rsid w:val="00D665B6"/>
    <w:rsid w:val="00D66842"/>
    <w:rsid w:val="00D66885"/>
    <w:rsid w:val="00D66952"/>
    <w:rsid w:val="00D66A2A"/>
    <w:rsid w:val="00D66C31"/>
    <w:rsid w:val="00D66CBB"/>
    <w:rsid w:val="00D67074"/>
    <w:rsid w:val="00D67308"/>
    <w:rsid w:val="00D673EF"/>
    <w:rsid w:val="00D703E4"/>
    <w:rsid w:val="00D70506"/>
    <w:rsid w:val="00D7066D"/>
    <w:rsid w:val="00D70B8C"/>
    <w:rsid w:val="00D71193"/>
    <w:rsid w:val="00D7167A"/>
    <w:rsid w:val="00D71688"/>
    <w:rsid w:val="00D71CFD"/>
    <w:rsid w:val="00D724D8"/>
    <w:rsid w:val="00D7279B"/>
    <w:rsid w:val="00D7299A"/>
    <w:rsid w:val="00D72B1E"/>
    <w:rsid w:val="00D72D6B"/>
    <w:rsid w:val="00D72EAC"/>
    <w:rsid w:val="00D7303F"/>
    <w:rsid w:val="00D73255"/>
    <w:rsid w:val="00D733BB"/>
    <w:rsid w:val="00D7403B"/>
    <w:rsid w:val="00D7452F"/>
    <w:rsid w:val="00D74A88"/>
    <w:rsid w:val="00D74FCA"/>
    <w:rsid w:val="00D75126"/>
    <w:rsid w:val="00D764ED"/>
    <w:rsid w:val="00D76528"/>
    <w:rsid w:val="00D766D9"/>
    <w:rsid w:val="00D76852"/>
    <w:rsid w:val="00D76912"/>
    <w:rsid w:val="00D76A62"/>
    <w:rsid w:val="00D76A8C"/>
    <w:rsid w:val="00D76B68"/>
    <w:rsid w:val="00D76EDF"/>
    <w:rsid w:val="00D7743A"/>
    <w:rsid w:val="00D77C8D"/>
    <w:rsid w:val="00D802CA"/>
    <w:rsid w:val="00D803E3"/>
    <w:rsid w:val="00D805A4"/>
    <w:rsid w:val="00D8071C"/>
    <w:rsid w:val="00D8074E"/>
    <w:rsid w:val="00D80981"/>
    <w:rsid w:val="00D80D34"/>
    <w:rsid w:val="00D80FD9"/>
    <w:rsid w:val="00D81116"/>
    <w:rsid w:val="00D81213"/>
    <w:rsid w:val="00D812A3"/>
    <w:rsid w:val="00D81868"/>
    <w:rsid w:val="00D81A1A"/>
    <w:rsid w:val="00D81BA3"/>
    <w:rsid w:val="00D81D10"/>
    <w:rsid w:val="00D820F3"/>
    <w:rsid w:val="00D826AC"/>
    <w:rsid w:val="00D8280A"/>
    <w:rsid w:val="00D82CEC"/>
    <w:rsid w:val="00D8316F"/>
    <w:rsid w:val="00D834D1"/>
    <w:rsid w:val="00D837B6"/>
    <w:rsid w:val="00D83AD3"/>
    <w:rsid w:val="00D84057"/>
    <w:rsid w:val="00D840EA"/>
    <w:rsid w:val="00D849DD"/>
    <w:rsid w:val="00D84B46"/>
    <w:rsid w:val="00D84F64"/>
    <w:rsid w:val="00D858B2"/>
    <w:rsid w:val="00D8591B"/>
    <w:rsid w:val="00D85E09"/>
    <w:rsid w:val="00D85FD2"/>
    <w:rsid w:val="00D8653A"/>
    <w:rsid w:val="00D8687B"/>
    <w:rsid w:val="00D86BA9"/>
    <w:rsid w:val="00D86CD1"/>
    <w:rsid w:val="00D86D41"/>
    <w:rsid w:val="00D86DB4"/>
    <w:rsid w:val="00D87045"/>
    <w:rsid w:val="00D87203"/>
    <w:rsid w:val="00D873B2"/>
    <w:rsid w:val="00D87870"/>
    <w:rsid w:val="00D87875"/>
    <w:rsid w:val="00D87B02"/>
    <w:rsid w:val="00D87B4E"/>
    <w:rsid w:val="00D87DD8"/>
    <w:rsid w:val="00D87E9D"/>
    <w:rsid w:val="00D87EDB"/>
    <w:rsid w:val="00D9010F"/>
    <w:rsid w:val="00D90182"/>
    <w:rsid w:val="00D90199"/>
    <w:rsid w:val="00D901E3"/>
    <w:rsid w:val="00D90EE8"/>
    <w:rsid w:val="00D90EFA"/>
    <w:rsid w:val="00D91005"/>
    <w:rsid w:val="00D9195F"/>
    <w:rsid w:val="00D91B1C"/>
    <w:rsid w:val="00D91D26"/>
    <w:rsid w:val="00D9241B"/>
    <w:rsid w:val="00D92629"/>
    <w:rsid w:val="00D928A6"/>
    <w:rsid w:val="00D928AF"/>
    <w:rsid w:val="00D92EC1"/>
    <w:rsid w:val="00D9308A"/>
    <w:rsid w:val="00D9364D"/>
    <w:rsid w:val="00D93D24"/>
    <w:rsid w:val="00D93E03"/>
    <w:rsid w:val="00D943C6"/>
    <w:rsid w:val="00D947AE"/>
    <w:rsid w:val="00D94AF6"/>
    <w:rsid w:val="00D94BA5"/>
    <w:rsid w:val="00D94D3D"/>
    <w:rsid w:val="00D9557D"/>
    <w:rsid w:val="00D9592B"/>
    <w:rsid w:val="00D95AD5"/>
    <w:rsid w:val="00D96237"/>
    <w:rsid w:val="00D964B0"/>
    <w:rsid w:val="00D97483"/>
    <w:rsid w:val="00DA0175"/>
    <w:rsid w:val="00DA022A"/>
    <w:rsid w:val="00DA0BBD"/>
    <w:rsid w:val="00DA0C07"/>
    <w:rsid w:val="00DA0F38"/>
    <w:rsid w:val="00DA15DE"/>
    <w:rsid w:val="00DA1B0B"/>
    <w:rsid w:val="00DA20F4"/>
    <w:rsid w:val="00DA21CD"/>
    <w:rsid w:val="00DA2287"/>
    <w:rsid w:val="00DA22C5"/>
    <w:rsid w:val="00DA2B9A"/>
    <w:rsid w:val="00DA3134"/>
    <w:rsid w:val="00DA37CB"/>
    <w:rsid w:val="00DA3A66"/>
    <w:rsid w:val="00DA3D49"/>
    <w:rsid w:val="00DA3DF6"/>
    <w:rsid w:val="00DA42B8"/>
    <w:rsid w:val="00DA44E8"/>
    <w:rsid w:val="00DA4994"/>
    <w:rsid w:val="00DA4A73"/>
    <w:rsid w:val="00DA4C06"/>
    <w:rsid w:val="00DA4DAE"/>
    <w:rsid w:val="00DA518F"/>
    <w:rsid w:val="00DA55B7"/>
    <w:rsid w:val="00DA56CD"/>
    <w:rsid w:val="00DA570B"/>
    <w:rsid w:val="00DA5871"/>
    <w:rsid w:val="00DA589B"/>
    <w:rsid w:val="00DA5994"/>
    <w:rsid w:val="00DA5AAC"/>
    <w:rsid w:val="00DA5B1B"/>
    <w:rsid w:val="00DA5EC1"/>
    <w:rsid w:val="00DA605B"/>
    <w:rsid w:val="00DA62D8"/>
    <w:rsid w:val="00DA6528"/>
    <w:rsid w:val="00DA6852"/>
    <w:rsid w:val="00DA69BA"/>
    <w:rsid w:val="00DA6C75"/>
    <w:rsid w:val="00DA6D85"/>
    <w:rsid w:val="00DA7390"/>
    <w:rsid w:val="00DA7996"/>
    <w:rsid w:val="00DB0133"/>
    <w:rsid w:val="00DB045E"/>
    <w:rsid w:val="00DB07B1"/>
    <w:rsid w:val="00DB07E6"/>
    <w:rsid w:val="00DB080E"/>
    <w:rsid w:val="00DB081B"/>
    <w:rsid w:val="00DB0B85"/>
    <w:rsid w:val="00DB0BA2"/>
    <w:rsid w:val="00DB0C18"/>
    <w:rsid w:val="00DB0C43"/>
    <w:rsid w:val="00DB0F0B"/>
    <w:rsid w:val="00DB1264"/>
    <w:rsid w:val="00DB12B9"/>
    <w:rsid w:val="00DB12FC"/>
    <w:rsid w:val="00DB1854"/>
    <w:rsid w:val="00DB18F4"/>
    <w:rsid w:val="00DB1AF8"/>
    <w:rsid w:val="00DB2583"/>
    <w:rsid w:val="00DB2971"/>
    <w:rsid w:val="00DB2AAA"/>
    <w:rsid w:val="00DB2BBF"/>
    <w:rsid w:val="00DB2EEF"/>
    <w:rsid w:val="00DB2F80"/>
    <w:rsid w:val="00DB3423"/>
    <w:rsid w:val="00DB379A"/>
    <w:rsid w:val="00DB3A3D"/>
    <w:rsid w:val="00DB3BED"/>
    <w:rsid w:val="00DB3CA4"/>
    <w:rsid w:val="00DB3D6A"/>
    <w:rsid w:val="00DB3E29"/>
    <w:rsid w:val="00DB3F74"/>
    <w:rsid w:val="00DB3FCA"/>
    <w:rsid w:val="00DB40D8"/>
    <w:rsid w:val="00DB4563"/>
    <w:rsid w:val="00DB470B"/>
    <w:rsid w:val="00DB49AB"/>
    <w:rsid w:val="00DB4B47"/>
    <w:rsid w:val="00DB4B6C"/>
    <w:rsid w:val="00DB51AD"/>
    <w:rsid w:val="00DB52BB"/>
    <w:rsid w:val="00DB589A"/>
    <w:rsid w:val="00DB5CD7"/>
    <w:rsid w:val="00DB5EA7"/>
    <w:rsid w:val="00DB6423"/>
    <w:rsid w:val="00DB66E3"/>
    <w:rsid w:val="00DB677C"/>
    <w:rsid w:val="00DB6AF5"/>
    <w:rsid w:val="00DB6C9F"/>
    <w:rsid w:val="00DB6D3C"/>
    <w:rsid w:val="00DB6D9F"/>
    <w:rsid w:val="00DB6FE5"/>
    <w:rsid w:val="00DB7012"/>
    <w:rsid w:val="00DB7271"/>
    <w:rsid w:val="00DB7814"/>
    <w:rsid w:val="00DB7852"/>
    <w:rsid w:val="00DB7947"/>
    <w:rsid w:val="00DB7EBF"/>
    <w:rsid w:val="00DC047B"/>
    <w:rsid w:val="00DC05DD"/>
    <w:rsid w:val="00DC0EF1"/>
    <w:rsid w:val="00DC110A"/>
    <w:rsid w:val="00DC1B98"/>
    <w:rsid w:val="00DC1C9C"/>
    <w:rsid w:val="00DC25C7"/>
    <w:rsid w:val="00DC2914"/>
    <w:rsid w:val="00DC3082"/>
    <w:rsid w:val="00DC3231"/>
    <w:rsid w:val="00DC36B9"/>
    <w:rsid w:val="00DC3D32"/>
    <w:rsid w:val="00DC42EA"/>
    <w:rsid w:val="00DC47AA"/>
    <w:rsid w:val="00DC4854"/>
    <w:rsid w:val="00DC535B"/>
    <w:rsid w:val="00DC5977"/>
    <w:rsid w:val="00DC5BFD"/>
    <w:rsid w:val="00DC5D43"/>
    <w:rsid w:val="00DC5DC6"/>
    <w:rsid w:val="00DC6262"/>
    <w:rsid w:val="00DC70DB"/>
    <w:rsid w:val="00DC73A3"/>
    <w:rsid w:val="00DC7FB2"/>
    <w:rsid w:val="00DD04F4"/>
    <w:rsid w:val="00DD08A5"/>
    <w:rsid w:val="00DD0FFB"/>
    <w:rsid w:val="00DD168C"/>
    <w:rsid w:val="00DD1BE9"/>
    <w:rsid w:val="00DD1CA0"/>
    <w:rsid w:val="00DD1E51"/>
    <w:rsid w:val="00DD20C9"/>
    <w:rsid w:val="00DD2D9A"/>
    <w:rsid w:val="00DD2E3D"/>
    <w:rsid w:val="00DD2F7F"/>
    <w:rsid w:val="00DD304A"/>
    <w:rsid w:val="00DD321B"/>
    <w:rsid w:val="00DD3563"/>
    <w:rsid w:val="00DD35AB"/>
    <w:rsid w:val="00DD37BA"/>
    <w:rsid w:val="00DD3987"/>
    <w:rsid w:val="00DD3E04"/>
    <w:rsid w:val="00DD3E34"/>
    <w:rsid w:val="00DD3F4B"/>
    <w:rsid w:val="00DD4173"/>
    <w:rsid w:val="00DD4A6A"/>
    <w:rsid w:val="00DD51B1"/>
    <w:rsid w:val="00DD5297"/>
    <w:rsid w:val="00DD61CD"/>
    <w:rsid w:val="00DD6925"/>
    <w:rsid w:val="00DD6A3F"/>
    <w:rsid w:val="00DD6C64"/>
    <w:rsid w:val="00DD724B"/>
    <w:rsid w:val="00DD7328"/>
    <w:rsid w:val="00DD7830"/>
    <w:rsid w:val="00DD7A7C"/>
    <w:rsid w:val="00DD7ED1"/>
    <w:rsid w:val="00DE0262"/>
    <w:rsid w:val="00DE0281"/>
    <w:rsid w:val="00DE07F8"/>
    <w:rsid w:val="00DE0B37"/>
    <w:rsid w:val="00DE0EAB"/>
    <w:rsid w:val="00DE1056"/>
    <w:rsid w:val="00DE1465"/>
    <w:rsid w:val="00DE15BE"/>
    <w:rsid w:val="00DE16BC"/>
    <w:rsid w:val="00DE1A63"/>
    <w:rsid w:val="00DE1C8D"/>
    <w:rsid w:val="00DE1FC7"/>
    <w:rsid w:val="00DE204C"/>
    <w:rsid w:val="00DE215A"/>
    <w:rsid w:val="00DE2EC6"/>
    <w:rsid w:val="00DE3818"/>
    <w:rsid w:val="00DE40FB"/>
    <w:rsid w:val="00DE456F"/>
    <w:rsid w:val="00DE4694"/>
    <w:rsid w:val="00DE4733"/>
    <w:rsid w:val="00DE4AF3"/>
    <w:rsid w:val="00DE5226"/>
    <w:rsid w:val="00DE52CC"/>
    <w:rsid w:val="00DE52D1"/>
    <w:rsid w:val="00DE561B"/>
    <w:rsid w:val="00DE5B13"/>
    <w:rsid w:val="00DE5BA0"/>
    <w:rsid w:val="00DE5D5F"/>
    <w:rsid w:val="00DE5F75"/>
    <w:rsid w:val="00DE609E"/>
    <w:rsid w:val="00DE6578"/>
    <w:rsid w:val="00DE7123"/>
    <w:rsid w:val="00DE7759"/>
    <w:rsid w:val="00DE7A7B"/>
    <w:rsid w:val="00DE7CFF"/>
    <w:rsid w:val="00DF0469"/>
    <w:rsid w:val="00DF04C5"/>
    <w:rsid w:val="00DF0915"/>
    <w:rsid w:val="00DF0E76"/>
    <w:rsid w:val="00DF1098"/>
    <w:rsid w:val="00DF180D"/>
    <w:rsid w:val="00DF1D7B"/>
    <w:rsid w:val="00DF2022"/>
    <w:rsid w:val="00DF203D"/>
    <w:rsid w:val="00DF2360"/>
    <w:rsid w:val="00DF2535"/>
    <w:rsid w:val="00DF2E54"/>
    <w:rsid w:val="00DF323D"/>
    <w:rsid w:val="00DF3305"/>
    <w:rsid w:val="00DF331F"/>
    <w:rsid w:val="00DF3326"/>
    <w:rsid w:val="00DF3AD7"/>
    <w:rsid w:val="00DF3C23"/>
    <w:rsid w:val="00DF3E2A"/>
    <w:rsid w:val="00DF414E"/>
    <w:rsid w:val="00DF4318"/>
    <w:rsid w:val="00DF4A2B"/>
    <w:rsid w:val="00DF4CAB"/>
    <w:rsid w:val="00DF4DBF"/>
    <w:rsid w:val="00DF55EF"/>
    <w:rsid w:val="00DF612A"/>
    <w:rsid w:val="00DF66B3"/>
    <w:rsid w:val="00DF67BF"/>
    <w:rsid w:val="00DF6AAF"/>
    <w:rsid w:val="00DF6E0F"/>
    <w:rsid w:val="00DF703F"/>
    <w:rsid w:val="00DF731F"/>
    <w:rsid w:val="00DF7568"/>
    <w:rsid w:val="00DF7653"/>
    <w:rsid w:val="00DF79AA"/>
    <w:rsid w:val="00DF79C5"/>
    <w:rsid w:val="00DF7AF7"/>
    <w:rsid w:val="00DF7CEE"/>
    <w:rsid w:val="00DF7F84"/>
    <w:rsid w:val="00DF7FD1"/>
    <w:rsid w:val="00E00269"/>
    <w:rsid w:val="00E00395"/>
    <w:rsid w:val="00E00B51"/>
    <w:rsid w:val="00E00E45"/>
    <w:rsid w:val="00E00F0E"/>
    <w:rsid w:val="00E01274"/>
    <w:rsid w:val="00E0148A"/>
    <w:rsid w:val="00E015B8"/>
    <w:rsid w:val="00E01A05"/>
    <w:rsid w:val="00E02421"/>
    <w:rsid w:val="00E024CC"/>
    <w:rsid w:val="00E029B3"/>
    <w:rsid w:val="00E03B3B"/>
    <w:rsid w:val="00E03F48"/>
    <w:rsid w:val="00E04DB9"/>
    <w:rsid w:val="00E04FA2"/>
    <w:rsid w:val="00E059DC"/>
    <w:rsid w:val="00E05A18"/>
    <w:rsid w:val="00E05E3B"/>
    <w:rsid w:val="00E06037"/>
    <w:rsid w:val="00E06797"/>
    <w:rsid w:val="00E0685C"/>
    <w:rsid w:val="00E06B1F"/>
    <w:rsid w:val="00E06D8D"/>
    <w:rsid w:val="00E07478"/>
    <w:rsid w:val="00E0758F"/>
    <w:rsid w:val="00E075C2"/>
    <w:rsid w:val="00E075D6"/>
    <w:rsid w:val="00E078B0"/>
    <w:rsid w:val="00E07970"/>
    <w:rsid w:val="00E0799A"/>
    <w:rsid w:val="00E07B8C"/>
    <w:rsid w:val="00E10472"/>
    <w:rsid w:val="00E107DF"/>
    <w:rsid w:val="00E1088C"/>
    <w:rsid w:val="00E10980"/>
    <w:rsid w:val="00E10E3F"/>
    <w:rsid w:val="00E110B1"/>
    <w:rsid w:val="00E11364"/>
    <w:rsid w:val="00E1245E"/>
    <w:rsid w:val="00E124D1"/>
    <w:rsid w:val="00E12528"/>
    <w:rsid w:val="00E125A7"/>
    <w:rsid w:val="00E125B0"/>
    <w:rsid w:val="00E12DC6"/>
    <w:rsid w:val="00E12FC6"/>
    <w:rsid w:val="00E134AE"/>
    <w:rsid w:val="00E140A0"/>
    <w:rsid w:val="00E141AE"/>
    <w:rsid w:val="00E14250"/>
    <w:rsid w:val="00E149AD"/>
    <w:rsid w:val="00E14F49"/>
    <w:rsid w:val="00E14F7B"/>
    <w:rsid w:val="00E150BA"/>
    <w:rsid w:val="00E15739"/>
    <w:rsid w:val="00E15AC5"/>
    <w:rsid w:val="00E15BD8"/>
    <w:rsid w:val="00E15F79"/>
    <w:rsid w:val="00E1644B"/>
    <w:rsid w:val="00E16603"/>
    <w:rsid w:val="00E16949"/>
    <w:rsid w:val="00E16C87"/>
    <w:rsid w:val="00E16DEF"/>
    <w:rsid w:val="00E1790B"/>
    <w:rsid w:val="00E17D3D"/>
    <w:rsid w:val="00E17DF3"/>
    <w:rsid w:val="00E17F2C"/>
    <w:rsid w:val="00E20755"/>
    <w:rsid w:val="00E20A7D"/>
    <w:rsid w:val="00E20D59"/>
    <w:rsid w:val="00E210DD"/>
    <w:rsid w:val="00E21188"/>
    <w:rsid w:val="00E21247"/>
    <w:rsid w:val="00E213F6"/>
    <w:rsid w:val="00E214D6"/>
    <w:rsid w:val="00E21719"/>
    <w:rsid w:val="00E2187C"/>
    <w:rsid w:val="00E21C71"/>
    <w:rsid w:val="00E22CC6"/>
    <w:rsid w:val="00E22F9D"/>
    <w:rsid w:val="00E232A4"/>
    <w:rsid w:val="00E23C08"/>
    <w:rsid w:val="00E23CB9"/>
    <w:rsid w:val="00E24260"/>
    <w:rsid w:val="00E24B4E"/>
    <w:rsid w:val="00E24B6F"/>
    <w:rsid w:val="00E24BF6"/>
    <w:rsid w:val="00E24F61"/>
    <w:rsid w:val="00E253ED"/>
    <w:rsid w:val="00E25791"/>
    <w:rsid w:val="00E2590E"/>
    <w:rsid w:val="00E25AB3"/>
    <w:rsid w:val="00E25B14"/>
    <w:rsid w:val="00E260AA"/>
    <w:rsid w:val="00E262FA"/>
    <w:rsid w:val="00E26383"/>
    <w:rsid w:val="00E265E6"/>
    <w:rsid w:val="00E26A33"/>
    <w:rsid w:val="00E26BA0"/>
    <w:rsid w:val="00E27260"/>
    <w:rsid w:val="00E2752D"/>
    <w:rsid w:val="00E2769F"/>
    <w:rsid w:val="00E27765"/>
    <w:rsid w:val="00E27F0E"/>
    <w:rsid w:val="00E30409"/>
    <w:rsid w:val="00E3056C"/>
    <w:rsid w:val="00E30BEB"/>
    <w:rsid w:val="00E30D1C"/>
    <w:rsid w:val="00E31600"/>
    <w:rsid w:val="00E323D5"/>
    <w:rsid w:val="00E3267F"/>
    <w:rsid w:val="00E32B07"/>
    <w:rsid w:val="00E33420"/>
    <w:rsid w:val="00E33B5A"/>
    <w:rsid w:val="00E33F84"/>
    <w:rsid w:val="00E34319"/>
    <w:rsid w:val="00E345C2"/>
    <w:rsid w:val="00E349D6"/>
    <w:rsid w:val="00E34A87"/>
    <w:rsid w:val="00E34B25"/>
    <w:rsid w:val="00E34C17"/>
    <w:rsid w:val="00E34C97"/>
    <w:rsid w:val="00E34CD8"/>
    <w:rsid w:val="00E34E89"/>
    <w:rsid w:val="00E35186"/>
    <w:rsid w:val="00E353FC"/>
    <w:rsid w:val="00E35417"/>
    <w:rsid w:val="00E35538"/>
    <w:rsid w:val="00E36608"/>
    <w:rsid w:val="00E369FC"/>
    <w:rsid w:val="00E36C0C"/>
    <w:rsid w:val="00E36F05"/>
    <w:rsid w:val="00E37070"/>
    <w:rsid w:val="00E378B3"/>
    <w:rsid w:val="00E37927"/>
    <w:rsid w:val="00E37967"/>
    <w:rsid w:val="00E37EA4"/>
    <w:rsid w:val="00E4019C"/>
    <w:rsid w:val="00E401B7"/>
    <w:rsid w:val="00E403A4"/>
    <w:rsid w:val="00E4056B"/>
    <w:rsid w:val="00E405D0"/>
    <w:rsid w:val="00E4127C"/>
    <w:rsid w:val="00E418D3"/>
    <w:rsid w:val="00E4223B"/>
    <w:rsid w:val="00E4247F"/>
    <w:rsid w:val="00E429DA"/>
    <w:rsid w:val="00E42C7E"/>
    <w:rsid w:val="00E42DE8"/>
    <w:rsid w:val="00E43249"/>
    <w:rsid w:val="00E4341C"/>
    <w:rsid w:val="00E436E2"/>
    <w:rsid w:val="00E43A71"/>
    <w:rsid w:val="00E43E10"/>
    <w:rsid w:val="00E44506"/>
    <w:rsid w:val="00E44F98"/>
    <w:rsid w:val="00E45019"/>
    <w:rsid w:val="00E452DB"/>
    <w:rsid w:val="00E453D9"/>
    <w:rsid w:val="00E46026"/>
    <w:rsid w:val="00E460F5"/>
    <w:rsid w:val="00E46564"/>
    <w:rsid w:val="00E46965"/>
    <w:rsid w:val="00E4753C"/>
    <w:rsid w:val="00E475EF"/>
    <w:rsid w:val="00E4780C"/>
    <w:rsid w:val="00E4782B"/>
    <w:rsid w:val="00E47B12"/>
    <w:rsid w:val="00E506E1"/>
    <w:rsid w:val="00E508B3"/>
    <w:rsid w:val="00E51119"/>
    <w:rsid w:val="00E5132E"/>
    <w:rsid w:val="00E51677"/>
    <w:rsid w:val="00E517AC"/>
    <w:rsid w:val="00E51C5A"/>
    <w:rsid w:val="00E51E32"/>
    <w:rsid w:val="00E5204F"/>
    <w:rsid w:val="00E52321"/>
    <w:rsid w:val="00E52570"/>
    <w:rsid w:val="00E525CF"/>
    <w:rsid w:val="00E5276C"/>
    <w:rsid w:val="00E52C1E"/>
    <w:rsid w:val="00E52E2C"/>
    <w:rsid w:val="00E53143"/>
    <w:rsid w:val="00E536AF"/>
    <w:rsid w:val="00E53767"/>
    <w:rsid w:val="00E53D2D"/>
    <w:rsid w:val="00E542C6"/>
    <w:rsid w:val="00E5441E"/>
    <w:rsid w:val="00E54593"/>
    <w:rsid w:val="00E54C00"/>
    <w:rsid w:val="00E54EC5"/>
    <w:rsid w:val="00E5548D"/>
    <w:rsid w:val="00E55596"/>
    <w:rsid w:val="00E559B4"/>
    <w:rsid w:val="00E55AF1"/>
    <w:rsid w:val="00E55B34"/>
    <w:rsid w:val="00E5604F"/>
    <w:rsid w:val="00E5665F"/>
    <w:rsid w:val="00E56913"/>
    <w:rsid w:val="00E56C78"/>
    <w:rsid w:val="00E5700D"/>
    <w:rsid w:val="00E57C3F"/>
    <w:rsid w:val="00E57C89"/>
    <w:rsid w:val="00E6049B"/>
    <w:rsid w:val="00E60857"/>
    <w:rsid w:val="00E60EF5"/>
    <w:rsid w:val="00E61157"/>
    <w:rsid w:val="00E61AA5"/>
    <w:rsid w:val="00E61AF9"/>
    <w:rsid w:val="00E6232E"/>
    <w:rsid w:val="00E6241E"/>
    <w:rsid w:val="00E6254A"/>
    <w:rsid w:val="00E62779"/>
    <w:rsid w:val="00E62844"/>
    <w:rsid w:val="00E62C1A"/>
    <w:rsid w:val="00E634E6"/>
    <w:rsid w:val="00E63AA6"/>
    <w:rsid w:val="00E63CC8"/>
    <w:rsid w:val="00E6413F"/>
    <w:rsid w:val="00E64154"/>
    <w:rsid w:val="00E64311"/>
    <w:rsid w:val="00E6444A"/>
    <w:rsid w:val="00E65034"/>
    <w:rsid w:val="00E650AF"/>
    <w:rsid w:val="00E65153"/>
    <w:rsid w:val="00E65157"/>
    <w:rsid w:val="00E6579D"/>
    <w:rsid w:val="00E65B57"/>
    <w:rsid w:val="00E65C9F"/>
    <w:rsid w:val="00E6692A"/>
    <w:rsid w:val="00E669A2"/>
    <w:rsid w:val="00E66B5C"/>
    <w:rsid w:val="00E66D38"/>
    <w:rsid w:val="00E6718B"/>
    <w:rsid w:val="00E67A06"/>
    <w:rsid w:val="00E67F12"/>
    <w:rsid w:val="00E70480"/>
    <w:rsid w:val="00E71963"/>
    <w:rsid w:val="00E71E74"/>
    <w:rsid w:val="00E71FAD"/>
    <w:rsid w:val="00E72634"/>
    <w:rsid w:val="00E73154"/>
    <w:rsid w:val="00E73346"/>
    <w:rsid w:val="00E740DA"/>
    <w:rsid w:val="00E746C4"/>
    <w:rsid w:val="00E74867"/>
    <w:rsid w:val="00E74DCC"/>
    <w:rsid w:val="00E74EE8"/>
    <w:rsid w:val="00E7500B"/>
    <w:rsid w:val="00E7543F"/>
    <w:rsid w:val="00E75BA8"/>
    <w:rsid w:val="00E75BE2"/>
    <w:rsid w:val="00E75F65"/>
    <w:rsid w:val="00E76294"/>
    <w:rsid w:val="00E762BE"/>
    <w:rsid w:val="00E764C2"/>
    <w:rsid w:val="00E76542"/>
    <w:rsid w:val="00E76625"/>
    <w:rsid w:val="00E77C02"/>
    <w:rsid w:val="00E77E12"/>
    <w:rsid w:val="00E77F11"/>
    <w:rsid w:val="00E77F26"/>
    <w:rsid w:val="00E80145"/>
    <w:rsid w:val="00E80382"/>
    <w:rsid w:val="00E80736"/>
    <w:rsid w:val="00E80851"/>
    <w:rsid w:val="00E8096C"/>
    <w:rsid w:val="00E80985"/>
    <w:rsid w:val="00E809D0"/>
    <w:rsid w:val="00E80BE9"/>
    <w:rsid w:val="00E80E32"/>
    <w:rsid w:val="00E811DF"/>
    <w:rsid w:val="00E812BB"/>
    <w:rsid w:val="00E812D7"/>
    <w:rsid w:val="00E81348"/>
    <w:rsid w:val="00E81596"/>
    <w:rsid w:val="00E81CD4"/>
    <w:rsid w:val="00E81D11"/>
    <w:rsid w:val="00E81F52"/>
    <w:rsid w:val="00E82172"/>
    <w:rsid w:val="00E82393"/>
    <w:rsid w:val="00E82423"/>
    <w:rsid w:val="00E82459"/>
    <w:rsid w:val="00E82769"/>
    <w:rsid w:val="00E82894"/>
    <w:rsid w:val="00E82B92"/>
    <w:rsid w:val="00E82BA6"/>
    <w:rsid w:val="00E82C6E"/>
    <w:rsid w:val="00E83154"/>
    <w:rsid w:val="00E831BD"/>
    <w:rsid w:val="00E836A3"/>
    <w:rsid w:val="00E83CF3"/>
    <w:rsid w:val="00E83E33"/>
    <w:rsid w:val="00E8405E"/>
    <w:rsid w:val="00E842E5"/>
    <w:rsid w:val="00E84833"/>
    <w:rsid w:val="00E84A84"/>
    <w:rsid w:val="00E8539F"/>
    <w:rsid w:val="00E85953"/>
    <w:rsid w:val="00E85955"/>
    <w:rsid w:val="00E85A7D"/>
    <w:rsid w:val="00E8605C"/>
    <w:rsid w:val="00E8612B"/>
    <w:rsid w:val="00E8627D"/>
    <w:rsid w:val="00E86AB7"/>
    <w:rsid w:val="00E86ABF"/>
    <w:rsid w:val="00E86B80"/>
    <w:rsid w:val="00E86C1B"/>
    <w:rsid w:val="00E86DA6"/>
    <w:rsid w:val="00E87249"/>
    <w:rsid w:val="00E87717"/>
    <w:rsid w:val="00E87B18"/>
    <w:rsid w:val="00E90007"/>
    <w:rsid w:val="00E90409"/>
    <w:rsid w:val="00E91496"/>
    <w:rsid w:val="00E916DB"/>
    <w:rsid w:val="00E917C9"/>
    <w:rsid w:val="00E91A1F"/>
    <w:rsid w:val="00E91EA7"/>
    <w:rsid w:val="00E928D6"/>
    <w:rsid w:val="00E93D35"/>
    <w:rsid w:val="00E9424F"/>
    <w:rsid w:val="00E944DE"/>
    <w:rsid w:val="00E9466E"/>
    <w:rsid w:val="00E947E4"/>
    <w:rsid w:val="00E94FB0"/>
    <w:rsid w:val="00E9623D"/>
    <w:rsid w:val="00E96BEA"/>
    <w:rsid w:val="00E96F5A"/>
    <w:rsid w:val="00E97528"/>
    <w:rsid w:val="00E975DB"/>
    <w:rsid w:val="00E978C9"/>
    <w:rsid w:val="00E97A40"/>
    <w:rsid w:val="00E97DF1"/>
    <w:rsid w:val="00EA0977"/>
    <w:rsid w:val="00EA0D76"/>
    <w:rsid w:val="00EA10F8"/>
    <w:rsid w:val="00EA1245"/>
    <w:rsid w:val="00EA1259"/>
    <w:rsid w:val="00EA14ED"/>
    <w:rsid w:val="00EA1797"/>
    <w:rsid w:val="00EA1AB6"/>
    <w:rsid w:val="00EA25FF"/>
    <w:rsid w:val="00EA2F65"/>
    <w:rsid w:val="00EA3291"/>
    <w:rsid w:val="00EA361A"/>
    <w:rsid w:val="00EA3901"/>
    <w:rsid w:val="00EA3D94"/>
    <w:rsid w:val="00EA3E49"/>
    <w:rsid w:val="00EA3F00"/>
    <w:rsid w:val="00EA44E2"/>
    <w:rsid w:val="00EA4734"/>
    <w:rsid w:val="00EA4F32"/>
    <w:rsid w:val="00EA4FCD"/>
    <w:rsid w:val="00EA53C5"/>
    <w:rsid w:val="00EA5622"/>
    <w:rsid w:val="00EA5BE7"/>
    <w:rsid w:val="00EA6AFB"/>
    <w:rsid w:val="00EA6BCA"/>
    <w:rsid w:val="00EA6C6D"/>
    <w:rsid w:val="00EA6F39"/>
    <w:rsid w:val="00EA6FAB"/>
    <w:rsid w:val="00EA7440"/>
    <w:rsid w:val="00EA7615"/>
    <w:rsid w:val="00EA76D7"/>
    <w:rsid w:val="00EA7EAB"/>
    <w:rsid w:val="00EB07C5"/>
    <w:rsid w:val="00EB120C"/>
    <w:rsid w:val="00EB12B9"/>
    <w:rsid w:val="00EB12DE"/>
    <w:rsid w:val="00EB139D"/>
    <w:rsid w:val="00EB21E1"/>
    <w:rsid w:val="00EB250D"/>
    <w:rsid w:val="00EB2968"/>
    <w:rsid w:val="00EB2E8C"/>
    <w:rsid w:val="00EB3605"/>
    <w:rsid w:val="00EB3A6C"/>
    <w:rsid w:val="00EB3CAF"/>
    <w:rsid w:val="00EB3D56"/>
    <w:rsid w:val="00EB435E"/>
    <w:rsid w:val="00EB467A"/>
    <w:rsid w:val="00EB477D"/>
    <w:rsid w:val="00EB51A5"/>
    <w:rsid w:val="00EB5B4A"/>
    <w:rsid w:val="00EB5E6F"/>
    <w:rsid w:val="00EB6945"/>
    <w:rsid w:val="00EB7085"/>
    <w:rsid w:val="00EB7246"/>
    <w:rsid w:val="00EB762A"/>
    <w:rsid w:val="00EB7639"/>
    <w:rsid w:val="00EB7D78"/>
    <w:rsid w:val="00EC0042"/>
    <w:rsid w:val="00EC0F97"/>
    <w:rsid w:val="00EC123A"/>
    <w:rsid w:val="00EC1438"/>
    <w:rsid w:val="00EC177B"/>
    <w:rsid w:val="00EC1CCC"/>
    <w:rsid w:val="00EC1F0B"/>
    <w:rsid w:val="00EC208E"/>
    <w:rsid w:val="00EC2308"/>
    <w:rsid w:val="00EC232A"/>
    <w:rsid w:val="00EC2373"/>
    <w:rsid w:val="00EC23D6"/>
    <w:rsid w:val="00EC2D8B"/>
    <w:rsid w:val="00EC34F8"/>
    <w:rsid w:val="00EC35A0"/>
    <w:rsid w:val="00EC3C6F"/>
    <w:rsid w:val="00EC3DDD"/>
    <w:rsid w:val="00EC4236"/>
    <w:rsid w:val="00EC4388"/>
    <w:rsid w:val="00EC4C23"/>
    <w:rsid w:val="00EC4C2F"/>
    <w:rsid w:val="00EC4C48"/>
    <w:rsid w:val="00EC4CA4"/>
    <w:rsid w:val="00EC4E43"/>
    <w:rsid w:val="00EC5381"/>
    <w:rsid w:val="00EC560A"/>
    <w:rsid w:val="00EC5869"/>
    <w:rsid w:val="00EC5D9F"/>
    <w:rsid w:val="00EC618E"/>
    <w:rsid w:val="00EC63CD"/>
    <w:rsid w:val="00EC6472"/>
    <w:rsid w:val="00EC669B"/>
    <w:rsid w:val="00EC6A7E"/>
    <w:rsid w:val="00EC6BC6"/>
    <w:rsid w:val="00EC6CF2"/>
    <w:rsid w:val="00EC6DAA"/>
    <w:rsid w:val="00EC791D"/>
    <w:rsid w:val="00EC7968"/>
    <w:rsid w:val="00EC7A31"/>
    <w:rsid w:val="00EC7B1F"/>
    <w:rsid w:val="00EC7DA1"/>
    <w:rsid w:val="00ED0611"/>
    <w:rsid w:val="00ED0AB5"/>
    <w:rsid w:val="00ED0B5F"/>
    <w:rsid w:val="00ED0E18"/>
    <w:rsid w:val="00ED0F14"/>
    <w:rsid w:val="00ED0FAA"/>
    <w:rsid w:val="00ED1307"/>
    <w:rsid w:val="00ED151E"/>
    <w:rsid w:val="00ED15AE"/>
    <w:rsid w:val="00ED1618"/>
    <w:rsid w:val="00ED16AB"/>
    <w:rsid w:val="00ED1813"/>
    <w:rsid w:val="00ED2272"/>
    <w:rsid w:val="00ED24BA"/>
    <w:rsid w:val="00ED251F"/>
    <w:rsid w:val="00ED2D3A"/>
    <w:rsid w:val="00ED2EAE"/>
    <w:rsid w:val="00ED30F8"/>
    <w:rsid w:val="00ED3859"/>
    <w:rsid w:val="00ED3AEC"/>
    <w:rsid w:val="00ED3C52"/>
    <w:rsid w:val="00ED41BE"/>
    <w:rsid w:val="00ED454B"/>
    <w:rsid w:val="00ED45CF"/>
    <w:rsid w:val="00ED5012"/>
    <w:rsid w:val="00ED5545"/>
    <w:rsid w:val="00ED5854"/>
    <w:rsid w:val="00ED59FB"/>
    <w:rsid w:val="00ED5B79"/>
    <w:rsid w:val="00ED5C08"/>
    <w:rsid w:val="00ED5DCC"/>
    <w:rsid w:val="00ED61C3"/>
    <w:rsid w:val="00ED61E8"/>
    <w:rsid w:val="00ED6C99"/>
    <w:rsid w:val="00ED6EB9"/>
    <w:rsid w:val="00ED726C"/>
    <w:rsid w:val="00ED75EB"/>
    <w:rsid w:val="00ED7A14"/>
    <w:rsid w:val="00ED7B84"/>
    <w:rsid w:val="00ED7E0B"/>
    <w:rsid w:val="00ED7E3E"/>
    <w:rsid w:val="00ED7F25"/>
    <w:rsid w:val="00EE029D"/>
    <w:rsid w:val="00EE06E9"/>
    <w:rsid w:val="00EE0918"/>
    <w:rsid w:val="00EE0AAE"/>
    <w:rsid w:val="00EE104F"/>
    <w:rsid w:val="00EE1162"/>
    <w:rsid w:val="00EE14C9"/>
    <w:rsid w:val="00EE1DE5"/>
    <w:rsid w:val="00EE1F75"/>
    <w:rsid w:val="00EE2396"/>
    <w:rsid w:val="00EE2A31"/>
    <w:rsid w:val="00EE3187"/>
    <w:rsid w:val="00EE347E"/>
    <w:rsid w:val="00EE3C3C"/>
    <w:rsid w:val="00EE3E2C"/>
    <w:rsid w:val="00EE3ED5"/>
    <w:rsid w:val="00EE4048"/>
    <w:rsid w:val="00EE441D"/>
    <w:rsid w:val="00EE45DB"/>
    <w:rsid w:val="00EE49B1"/>
    <w:rsid w:val="00EE49E0"/>
    <w:rsid w:val="00EE50FF"/>
    <w:rsid w:val="00EE516B"/>
    <w:rsid w:val="00EE51F9"/>
    <w:rsid w:val="00EE53B0"/>
    <w:rsid w:val="00EE5423"/>
    <w:rsid w:val="00EE5701"/>
    <w:rsid w:val="00EE588E"/>
    <w:rsid w:val="00EE5AA2"/>
    <w:rsid w:val="00EE5ACF"/>
    <w:rsid w:val="00EE5D3E"/>
    <w:rsid w:val="00EE5F62"/>
    <w:rsid w:val="00EE64C0"/>
    <w:rsid w:val="00EE65AA"/>
    <w:rsid w:val="00EE6AFC"/>
    <w:rsid w:val="00EE6BCF"/>
    <w:rsid w:val="00EE713F"/>
    <w:rsid w:val="00EE7D77"/>
    <w:rsid w:val="00EE7DA3"/>
    <w:rsid w:val="00EF0447"/>
    <w:rsid w:val="00EF0777"/>
    <w:rsid w:val="00EF1331"/>
    <w:rsid w:val="00EF18DB"/>
    <w:rsid w:val="00EF22D1"/>
    <w:rsid w:val="00EF286C"/>
    <w:rsid w:val="00EF2AD3"/>
    <w:rsid w:val="00EF2CF1"/>
    <w:rsid w:val="00EF2E14"/>
    <w:rsid w:val="00EF335F"/>
    <w:rsid w:val="00EF3619"/>
    <w:rsid w:val="00EF36AE"/>
    <w:rsid w:val="00EF4612"/>
    <w:rsid w:val="00EF4787"/>
    <w:rsid w:val="00EF4ACE"/>
    <w:rsid w:val="00EF530A"/>
    <w:rsid w:val="00EF5393"/>
    <w:rsid w:val="00EF5595"/>
    <w:rsid w:val="00EF5699"/>
    <w:rsid w:val="00EF56F2"/>
    <w:rsid w:val="00EF5746"/>
    <w:rsid w:val="00EF5910"/>
    <w:rsid w:val="00EF5C10"/>
    <w:rsid w:val="00EF6200"/>
    <w:rsid w:val="00EF69D7"/>
    <w:rsid w:val="00EF6EFA"/>
    <w:rsid w:val="00EF7377"/>
    <w:rsid w:val="00EF75D3"/>
    <w:rsid w:val="00EF786C"/>
    <w:rsid w:val="00F004B7"/>
    <w:rsid w:val="00F005F0"/>
    <w:rsid w:val="00F00AAE"/>
    <w:rsid w:val="00F0119F"/>
    <w:rsid w:val="00F011BB"/>
    <w:rsid w:val="00F012B7"/>
    <w:rsid w:val="00F01613"/>
    <w:rsid w:val="00F0197A"/>
    <w:rsid w:val="00F019E1"/>
    <w:rsid w:val="00F01CE3"/>
    <w:rsid w:val="00F01D9D"/>
    <w:rsid w:val="00F01EAA"/>
    <w:rsid w:val="00F020A5"/>
    <w:rsid w:val="00F02249"/>
    <w:rsid w:val="00F02534"/>
    <w:rsid w:val="00F027D9"/>
    <w:rsid w:val="00F02ABE"/>
    <w:rsid w:val="00F03062"/>
    <w:rsid w:val="00F03253"/>
    <w:rsid w:val="00F0340E"/>
    <w:rsid w:val="00F039BB"/>
    <w:rsid w:val="00F039F9"/>
    <w:rsid w:val="00F03B3E"/>
    <w:rsid w:val="00F03BDE"/>
    <w:rsid w:val="00F0414E"/>
    <w:rsid w:val="00F0480A"/>
    <w:rsid w:val="00F04E87"/>
    <w:rsid w:val="00F04ED8"/>
    <w:rsid w:val="00F051A6"/>
    <w:rsid w:val="00F05835"/>
    <w:rsid w:val="00F05CFC"/>
    <w:rsid w:val="00F06E0B"/>
    <w:rsid w:val="00F07026"/>
    <w:rsid w:val="00F0703F"/>
    <w:rsid w:val="00F0714A"/>
    <w:rsid w:val="00F072AE"/>
    <w:rsid w:val="00F07D2A"/>
    <w:rsid w:val="00F1070B"/>
    <w:rsid w:val="00F111D1"/>
    <w:rsid w:val="00F1180C"/>
    <w:rsid w:val="00F120DE"/>
    <w:rsid w:val="00F12167"/>
    <w:rsid w:val="00F124F7"/>
    <w:rsid w:val="00F1265B"/>
    <w:rsid w:val="00F128E3"/>
    <w:rsid w:val="00F12D55"/>
    <w:rsid w:val="00F130C7"/>
    <w:rsid w:val="00F13299"/>
    <w:rsid w:val="00F139EA"/>
    <w:rsid w:val="00F139FA"/>
    <w:rsid w:val="00F13C3E"/>
    <w:rsid w:val="00F13F5F"/>
    <w:rsid w:val="00F13FCA"/>
    <w:rsid w:val="00F140D9"/>
    <w:rsid w:val="00F1418D"/>
    <w:rsid w:val="00F145B2"/>
    <w:rsid w:val="00F14A77"/>
    <w:rsid w:val="00F1503F"/>
    <w:rsid w:val="00F150AC"/>
    <w:rsid w:val="00F1517B"/>
    <w:rsid w:val="00F15808"/>
    <w:rsid w:val="00F159D2"/>
    <w:rsid w:val="00F16067"/>
    <w:rsid w:val="00F16294"/>
    <w:rsid w:val="00F1645F"/>
    <w:rsid w:val="00F165B2"/>
    <w:rsid w:val="00F16707"/>
    <w:rsid w:val="00F16EFC"/>
    <w:rsid w:val="00F16F77"/>
    <w:rsid w:val="00F17773"/>
    <w:rsid w:val="00F17A20"/>
    <w:rsid w:val="00F17FDA"/>
    <w:rsid w:val="00F20683"/>
    <w:rsid w:val="00F20BC4"/>
    <w:rsid w:val="00F21432"/>
    <w:rsid w:val="00F21AE9"/>
    <w:rsid w:val="00F21B6D"/>
    <w:rsid w:val="00F21C07"/>
    <w:rsid w:val="00F2208A"/>
    <w:rsid w:val="00F22281"/>
    <w:rsid w:val="00F224F4"/>
    <w:rsid w:val="00F225A8"/>
    <w:rsid w:val="00F228AC"/>
    <w:rsid w:val="00F22CCD"/>
    <w:rsid w:val="00F22D4D"/>
    <w:rsid w:val="00F22EB9"/>
    <w:rsid w:val="00F231FB"/>
    <w:rsid w:val="00F2325C"/>
    <w:rsid w:val="00F233D1"/>
    <w:rsid w:val="00F23529"/>
    <w:rsid w:val="00F23F88"/>
    <w:rsid w:val="00F240E9"/>
    <w:rsid w:val="00F24601"/>
    <w:rsid w:val="00F246B7"/>
    <w:rsid w:val="00F24739"/>
    <w:rsid w:val="00F24822"/>
    <w:rsid w:val="00F249DE"/>
    <w:rsid w:val="00F24B83"/>
    <w:rsid w:val="00F251A0"/>
    <w:rsid w:val="00F25623"/>
    <w:rsid w:val="00F2606D"/>
    <w:rsid w:val="00F261B3"/>
    <w:rsid w:val="00F263E6"/>
    <w:rsid w:val="00F2644B"/>
    <w:rsid w:val="00F266EC"/>
    <w:rsid w:val="00F26D62"/>
    <w:rsid w:val="00F270E0"/>
    <w:rsid w:val="00F27F96"/>
    <w:rsid w:val="00F300C8"/>
    <w:rsid w:val="00F3017C"/>
    <w:rsid w:val="00F30710"/>
    <w:rsid w:val="00F3084F"/>
    <w:rsid w:val="00F30A66"/>
    <w:rsid w:val="00F3188D"/>
    <w:rsid w:val="00F31B52"/>
    <w:rsid w:val="00F322DB"/>
    <w:rsid w:val="00F32381"/>
    <w:rsid w:val="00F32487"/>
    <w:rsid w:val="00F32BD9"/>
    <w:rsid w:val="00F3300A"/>
    <w:rsid w:val="00F332FE"/>
    <w:rsid w:val="00F337C4"/>
    <w:rsid w:val="00F339F4"/>
    <w:rsid w:val="00F340CD"/>
    <w:rsid w:val="00F3440D"/>
    <w:rsid w:val="00F344FA"/>
    <w:rsid w:val="00F34900"/>
    <w:rsid w:val="00F34C73"/>
    <w:rsid w:val="00F34D07"/>
    <w:rsid w:val="00F34F16"/>
    <w:rsid w:val="00F35014"/>
    <w:rsid w:val="00F352D5"/>
    <w:rsid w:val="00F3538D"/>
    <w:rsid w:val="00F353B9"/>
    <w:rsid w:val="00F35768"/>
    <w:rsid w:val="00F35FC4"/>
    <w:rsid w:val="00F3632E"/>
    <w:rsid w:val="00F36403"/>
    <w:rsid w:val="00F36BC1"/>
    <w:rsid w:val="00F36E23"/>
    <w:rsid w:val="00F37152"/>
    <w:rsid w:val="00F372A8"/>
    <w:rsid w:val="00F375C9"/>
    <w:rsid w:val="00F377DD"/>
    <w:rsid w:val="00F3783F"/>
    <w:rsid w:val="00F37ECA"/>
    <w:rsid w:val="00F40710"/>
    <w:rsid w:val="00F40949"/>
    <w:rsid w:val="00F40BE6"/>
    <w:rsid w:val="00F40DFA"/>
    <w:rsid w:val="00F4102C"/>
    <w:rsid w:val="00F411B7"/>
    <w:rsid w:val="00F41769"/>
    <w:rsid w:val="00F41E56"/>
    <w:rsid w:val="00F41F4A"/>
    <w:rsid w:val="00F42267"/>
    <w:rsid w:val="00F4267D"/>
    <w:rsid w:val="00F42CE1"/>
    <w:rsid w:val="00F4331B"/>
    <w:rsid w:val="00F433F2"/>
    <w:rsid w:val="00F43699"/>
    <w:rsid w:val="00F438B5"/>
    <w:rsid w:val="00F439D4"/>
    <w:rsid w:val="00F446C8"/>
    <w:rsid w:val="00F453C9"/>
    <w:rsid w:val="00F454DF"/>
    <w:rsid w:val="00F457CE"/>
    <w:rsid w:val="00F45CCE"/>
    <w:rsid w:val="00F45EB6"/>
    <w:rsid w:val="00F46074"/>
    <w:rsid w:val="00F46787"/>
    <w:rsid w:val="00F46A9E"/>
    <w:rsid w:val="00F46BDB"/>
    <w:rsid w:val="00F47CBE"/>
    <w:rsid w:val="00F5026B"/>
    <w:rsid w:val="00F508DF"/>
    <w:rsid w:val="00F50BA8"/>
    <w:rsid w:val="00F5113D"/>
    <w:rsid w:val="00F51FE7"/>
    <w:rsid w:val="00F52144"/>
    <w:rsid w:val="00F52165"/>
    <w:rsid w:val="00F5299B"/>
    <w:rsid w:val="00F52F75"/>
    <w:rsid w:val="00F53090"/>
    <w:rsid w:val="00F530FB"/>
    <w:rsid w:val="00F537C7"/>
    <w:rsid w:val="00F53F61"/>
    <w:rsid w:val="00F54877"/>
    <w:rsid w:val="00F55E4B"/>
    <w:rsid w:val="00F562FE"/>
    <w:rsid w:val="00F56BB7"/>
    <w:rsid w:val="00F56E43"/>
    <w:rsid w:val="00F56FAF"/>
    <w:rsid w:val="00F5725D"/>
    <w:rsid w:val="00F57506"/>
    <w:rsid w:val="00F601B2"/>
    <w:rsid w:val="00F6059F"/>
    <w:rsid w:val="00F60695"/>
    <w:rsid w:val="00F60AAF"/>
    <w:rsid w:val="00F60D7C"/>
    <w:rsid w:val="00F61011"/>
    <w:rsid w:val="00F618F9"/>
    <w:rsid w:val="00F61CD2"/>
    <w:rsid w:val="00F61FAC"/>
    <w:rsid w:val="00F6254A"/>
    <w:rsid w:val="00F6279D"/>
    <w:rsid w:val="00F62D4E"/>
    <w:rsid w:val="00F6311F"/>
    <w:rsid w:val="00F63130"/>
    <w:rsid w:val="00F631FF"/>
    <w:rsid w:val="00F6421E"/>
    <w:rsid w:val="00F6447B"/>
    <w:rsid w:val="00F64797"/>
    <w:rsid w:val="00F64804"/>
    <w:rsid w:val="00F65031"/>
    <w:rsid w:val="00F65070"/>
    <w:rsid w:val="00F6535D"/>
    <w:rsid w:val="00F65BC9"/>
    <w:rsid w:val="00F65CEA"/>
    <w:rsid w:val="00F65ECB"/>
    <w:rsid w:val="00F660FD"/>
    <w:rsid w:val="00F66F1E"/>
    <w:rsid w:val="00F66FDA"/>
    <w:rsid w:val="00F67997"/>
    <w:rsid w:val="00F67BD2"/>
    <w:rsid w:val="00F7017A"/>
    <w:rsid w:val="00F70509"/>
    <w:rsid w:val="00F70B1F"/>
    <w:rsid w:val="00F70F36"/>
    <w:rsid w:val="00F71501"/>
    <w:rsid w:val="00F719E3"/>
    <w:rsid w:val="00F7213B"/>
    <w:rsid w:val="00F721F4"/>
    <w:rsid w:val="00F72229"/>
    <w:rsid w:val="00F7229A"/>
    <w:rsid w:val="00F722DA"/>
    <w:rsid w:val="00F7263A"/>
    <w:rsid w:val="00F72A49"/>
    <w:rsid w:val="00F72D1B"/>
    <w:rsid w:val="00F7325E"/>
    <w:rsid w:val="00F738D8"/>
    <w:rsid w:val="00F73EE3"/>
    <w:rsid w:val="00F73F37"/>
    <w:rsid w:val="00F743E8"/>
    <w:rsid w:val="00F748F0"/>
    <w:rsid w:val="00F750D1"/>
    <w:rsid w:val="00F752B2"/>
    <w:rsid w:val="00F7547D"/>
    <w:rsid w:val="00F75552"/>
    <w:rsid w:val="00F75798"/>
    <w:rsid w:val="00F759B3"/>
    <w:rsid w:val="00F75C79"/>
    <w:rsid w:val="00F75EEC"/>
    <w:rsid w:val="00F75F0C"/>
    <w:rsid w:val="00F76162"/>
    <w:rsid w:val="00F76218"/>
    <w:rsid w:val="00F7648B"/>
    <w:rsid w:val="00F76D32"/>
    <w:rsid w:val="00F76D74"/>
    <w:rsid w:val="00F77502"/>
    <w:rsid w:val="00F777B7"/>
    <w:rsid w:val="00F77A94"/>
    <w:rsid w:val="00F77F05"/>
    <w:rsid w:val="00F80783"/>
    <w:rsid w:val="00F80801"/>
    <w:rsid w:val="00F808C9"/>
    <w:rsid w:val="00F80D91"/>
    <w:rsid w:val="00F82375"/>
    <w:rsid w:val="00F8245D"/>
    <w:rsid w:val="00F82490"/>
    <w:rsid w:val="00F82A3C"/>
    <w:rsid w:val="00F82A3D"/>
    <w:rsid w:val="00F82CDE"/>
    <w:rsid w:val="00F82E66"/>
    <w:rsid w:val="00F83093"/>
    <w:rsid w:val="00F831DC"/>
    <w:rsid w:val="00F83366"/>
    <w:rsid w:val="00F8352B"/>
    <w:rsid w:val="00F8369F"/>
    <w:rsid w:val="00F836DC"/>
    <w:rsid w:val="00F837A7"/>
    <w:rsid w:val="00F83DEC"/>
    <w:rsid w:val="00F841EA"/>
    <w:rsid w:val="00F84292"/>
    <w:rsid w:val="00F8463C"/>
    <w:rsid w:val="00F849AD"/>
    <w:rsid w:val="00F84F60"/>
    <w:rsid w:val="00F85156"/>
    <w:rsid w:val="00F85175"/>
    <w:rsid w:val="00F854AC"/>
    <w:rsid w:val="00F8586B"/>
    <w:rsid w:val="00F85A69"/>
    <w:rsid w:val="00F85C50"/>
    <w:rsid w:val="00F85E29"/>
    <w:rsid w:val="00F85EAD"/>
    <w:rsid w:val="00F8611F"/>
    <w:rsid w:val="00F864F6"/>
    <w:rsid w:val="00F865D7"/>
    <w:rsid w:val="00F867B3"/>
    <w:rsid w:val="00F86B5F"/>
    <w:rsid w:val="00F87732"/>
    <w:rsid w:val="00F87A6B"/>
    <w:rsid w:val="00F87C48"/>
    <w:rsid w:val="00F87DCE"/>
    <w:rsid w:val="00F87FCC"/>
    <w:rsid w:val="00F900B6"/>
    <w:rsid w:val="00F9039F"/>
    <w:rsid w:val="00F906FF"/>
    <w:rsid w:val="00F90990"/>
    <w:rsid w:val="00F909B7"/>
    <w:rsid w:val="00F90ADB"/>
    <w:rsid w:val="00F90BB5"/>
    <w:rsid w:val="00F91225"/>
    <w:rsid w:val="00F91AE3"/>
    <w:rsid w:val="00F91F22"/>
    <w:rsid w:val="00F92D5B"/>
    <w:rsid w:val="00F92D6C"/>
    <w:rsid w:val="00F937F3"/>
    <w:rsid w:val="00F93AE1"/>
    <w:rsid w:val="00F94009"/>
    <w:rsid w:val="00F9408E"/>
    <w:rsid w:val="00F94242"/>
    <w:rsid w:val="00F9429A"/>
    <w:rsid w:val="00F94311"/>
    <w:rsid w:val="00F94FBD"/>
    <w:rsid w:val="00F95476"/>
    <w:rsid w:val="00F95A98"/>
    <w:rsid w:val="00F95C72"/>
    <w:rsid w:val="00F9682A"/>
    <w:rsid w:val="00F9687F"/>
    <w:rsid w:val="00F96C3D"/>
    <w:rsid w:val="00F96D20"/>
    <w:rsid w:val="00F96D43"/>
    <w:rsid w:val="00F97672"/>
    <w:rsid w:val="00F97C61"/>
    <w:rsid w:val="00F97C69"/>
    <w:rsid w:val="00FA029D"/>
    <w:rsid w:val="00FA0440"/>
    <w:rsid w:val="00FA0633"/>
    <w:rsid w:val="00FA0FEB"/>
    <w:rsid w:val="00FA110F"/>
    <w:rsid w:val="00FA1704"/>
    <w:rsid w:val="00FA1867"/>
    <w:rsid w:val="00FA1BBA"/>
    <w:rsid w:val="00FA1FA7"/>
    <w:rsid w:val="00FA20D5"/>
    <w:rsid w:val="00FA25AB"/>
    <w:rsid w:val="00FA2714"/>
    <w:rsid w:val="00FA2B08"/>
    <w:rsid w:val="00FA2CAB"/>
    <w:rsid w:val="00FA30A4"/>
    <w:rsid w:val="00FA328C"/>
    <w:rsid w:val="00FA337F"/>
    <w:rsid w:val="00FA3775"/>
    <w:rsid w:val="00FA3867"/>
    <w:rsid w:val="00FA3DE7"/>
    <w:rsid w:val="00FA4059"/>
    <w:rsid w:val="00FA46D1"/>
    <w:rsid w:val="00FA482F"/>
    <w:rsid w:val="00FA4A2F"/>
    <w:rsid w:val="00FA4A60"/>
    <w:rsid w:val="00FA4AC0"/>
    <w:rsid w:val="00FA4BF8"/>
    <w:rsid w:val="00FA57BE"/>
    <w:rsid w:val="00FA5AC5"/>
    <w:rsid w:val="00FA6139"/>
    <w:rsid w:val="00FA63E5"/>
    <w:rsid w:val="00FA65B5"/>
    <w:rsid w:val="00FA66DE"/>
    <w:rsid w:val="00FA674A"/>
    <w:rsid w:val="00FA6781"/>
    <w:rsid w:val="00FA67BE"/>
    <w:rsid w:val="00FA6AB4"/>
    <w:rsid w:val="00FA6EEC"/>
    <w:rsid w:val="00FA74E2"/>
    <w:rsid w:val="00FA7A53"/>
    <w:rsid w:val="00FA7A57"/>
    <w:rsid w:val="00FA7C9F"/>
    <w:rsid w:val="00FA7FA0"/>
    <w:rsid w:val="00FB02F2"/>
    <w:rsid w:val="00FB038C"/>
    <w:rsid w:val="00FB06F5"/>
    <w:rsid w:val="00FB0B58"/>
    <w:rsid w:val="00FB1171"/>
    <w:rsid w:val="00FB11B2"/>
    <w:rsid w:val="00FB1485"/>
    <w:rsid w:val="00FB1567"/>
    <w:rsid w:val="00FB1664"/>
    <w:rsid w:val="00FB1B54"/>
    <w:rsid w:val="00FB2542"/>
    <w:rsid w:val="00FB2725"/>
    <w:rsid w:val="00FB2D31"/>
    <w:rsid w:val="00FB305F"/>
    <w:rsid w:val="00FB3256"/>
    <w:rsid w:val="00FB41F4"/>
    <w:rsid w:val="00FB4415"/>
    <w:rsid w:val="00FB449D"/>
    <w:rsid w:val="00FB48F1"/>
    <w:rsid w:val="00FB48FA"/>
    <w:rsid w:val="00FB5014"/>
    <w:rsid w:val="00FB55F6"/>
    <w:rsid w:val="00FB573A"/>
    <w:rsid w:val="00FB5832"/>
    <w:rsid w:val="00FB5ABF"/>
    <w:rsid w:val="00FB5BA8"/>
    <w:rsid w:val="00FB5F3A"/>
    <w:rsid w:val="00FB5FAD"/>
    <w:rsid w:val="00FB6A40"/>
    <w:rsid w:val="00FB728A"/>
    <w:rsid w:val="00FB7499"/>
    <w:rsid w:val="00FB76FC"/>
    <w:rsid w:val="00FC041C"/>
    <w:rsid w:val="00FC0750"/>
    <w:rsid w:val="00FC0A75"/>
    <w:rsid w:val="00FC0DE0"/>
    <w:rsid w:val="00FC1019"/>
    <w:rsid w:val="00FC17A2"/>
    <w:rsid w:val="00FC1D69"/>
    <w:rsid w:val="00FC1E3F"/>
    <w:rsid w:val="00FC2327"/>
    <w:rsid w:val="00FC239D"/>
    <w:rsid w:val="00FC2B00"/>
    <w:rsid w:val="00FC2FA8"/>
    <w:rsid w:val="00FC388F"/>
    <w:rsid w:val="00FC390D"/>
    <w:rsid w:val="00FC3BD2"/>
    <w:rsid w:val="00FC3E99"/>
    <w:rsid w:val="00FC3F84"/>
    <w:rsid w:val="00FC3FF4"/>
    <w:rsid w:val="00FC49C7"/>
    <w:rsid w:val="00FC4BEF"/>
    <w:rsid w:val="00FC4D09"/>
    <w:rsid w:val="00FC4E05"/>
    <w:rsid w:val="00FC5834"/>
    <w:rsid w:val="00FC5895"/>
    <w:rsid w:val="00FC5E1E"/>
    <w:rsid w:val="00FC6B64"/>
    <w:rsid w:val="00FC6DF6"/>
    <w:rsid w:val="00FC6F63"/>
    <w:rsid w:val="00FC727B"/>
    <w:rsid w:val="00FC7ADB"/>
    <w:rsid w:val="00FC7BAC"/>
    <w:rsid w:val="00FC7C63"/>
    <w:rsid w:val="00FD092B"/>
    <w:rsid w:val="00FD0CA8"/>
    <w:rsid w:val="00FD0EEC"/>
    <w:rsid w:val="00FD107C"/>
    <w:rsid w:val="00FD1185"/>
    <w:rsid w:val="00FD16AB"/>
    <w:rsid w:val="00FD174F"/>
    <w:rsid w:val="00FD1B06"/>
    <w:rsid w:val="00FD2A3B"/>
    <w:rsid w:val="00FD2F6E"/>
    <w:rsid w:val="00FD2F9B"/>
    <w:rsid w:val="00FD3421"/>
    <w:rsid w:val="00FD365A"/>
    <w:rsid w:val="00FD3D73"/>
    <w:rsid w:val="00FD3EA4"/>
    <w:rsid w:val="00FD3F82"/>
    <w:rsid w:val="00FD4181"/>
    <w:rsid w:val="00FD4182"/>
    <w:rsid w:val="00FD4440"/>
    <w:rsid w:val="00FD4545"/>
    <w:rsid w:val="00FD48F8"/>
    <w:rsid w:val="00FD4B0F"/>
    <w:rsid w:val="00FD4CA1"/>
    <w:rsid w:val="00FD4E2F"/>
    <w:rsid w:val="00FD5428"/>
    <w:rsid w:val="00FD56DE"/>
    <w:rsid w:val="00FD5848"/>
    <w:rsid w:val="00FD5883"/>
    <w:rsid w:val="00FD5BFF"/>
    <w:rsid w:val="00FD5EE1"/>
    <w:rsid w:val="00FD61A2"/>
    <w:rsid w:val="00FD61E7"/>
    <w:rsid w:val="00FD6443"/>
    <w:rsid w:val="00FD6613"/>
    <w:rsid w:val="00FD6DD3"/>
    <w:rsid w:val="00FD74E0"/>
    <w:rsid w:val="00FE0817"/>
    <w:rsid w:val="00FE099A"/>
    <w:rsid w:val="00FE0AD6"/>
    <w:rsid w:val="00FE0D55"/>
    <w:rsid w:val="00FE1159"/>
    <w:rsid w:val="00FE1327"/>
    <w:rsid w:val="00FE1A34"/>
    <w:rsid w:val="00FE1AF9"/>
    <w:rsid w:val="00FE1B24"/>
    <w:rsid w:val="00FE1EE3"/>
    <w:rsid w:val="00FE200D"/>
    <w:rsid w:val="00FE205C"/>
    <w:rsid w:val="00FE2105"/>
    <w:rsid w:val="00FE2471"/>
    <w:rsid w:val="00FE2630"/>
    <w:rsid w:val="00FE27A1"/>
    <w:rsid w:val="00FE2ADA"/>
    <w:rsid w:val="00FE2DEE"/>
    <w:rsid w:val="00FE2E55"/>
    <w:rsid w:val="00FE365A"/>
    <w:rsid w:val="00FE3AFE"/>
    <w:rsid w:val="00FE4163"/>
    <w:rsid w:val="00FE4321"/>
    <w:rsid w:val="00FE46CD"/>
    <w:rsid w:val="00FE55A5"/>
    <w:rsid w:val="00FE56FE"/>
    <w:rsid w:val="00FE58EF"/>
    <w:rsid w:val="00FE5E39"/>
    <w:rsid w:val="00FE6128"/>
    <w:rsid w:val="00FE7AE8"/>
    <w:rsid w:val="00FE7CDE"/>
    <w:rsid w:val="00FF0117"/>
    <w:rsid w:val="00FF0900"/>
    <w:rsid w:val="00FF09BF"/>
    <w:rsid w:val="00FF09ED"/>
    <w:rsid w:val="00FF1474"/>
    <w:rsid w:val="00FF1576"/>
    <w:rsid w:val="00FF1AF9"/>
    <w:rsid w:val="00FF2006"/>
    <w:rsid w:val="00FF23E3"/>
    <w:rsid w:val="00FF2DD4"/>
    <w:rsid w:val="00FF3082"/>
    <w:rsid w:val="00FF30FD"/>
    <w:rsid w:val="00FF31AF"/>
    <w:rsid w:val="00FF48E2"/>
    <w:rsid w:val="00FF4E79"/>
    <w:rsid w:val="00FF5473"/>
    <w:rsid w:val="00FF56E2"/>
    <w:rsid w:val="00FF5A3C"/>
    <w:rsid w:val="00FF5C7F"/>
    <w:rsid w:val="00FF614D"/>
    <w:rsid w:val="00FF61E3"/>
    <w:rsid w:val="00FF6B6B"/>
    <w:rsid w:val="00FF6E73"/>
    <w:rsid w:val="00FF7789"/>
    <w:rsid w:val="00FF779A"/>
    <w:rsid w:val="00FF78F7"/>
    <w:rsid w:val="037D5FAA"/>
    <w:rsid w:val="07E1CF0C"/>
    <w:rsid w:val="125A971C"/>
    <w:rsid w:val="141870AA"/>
    <w:rsid w:val="1FA41A2C"/>
    <w:rsid w:val="224288A6"/>
    <w:rsid w:val="2CCA30BE"/>
    <w:rsid w:val="2D1491AC"/>
    <w:rsid w:val="30CC9377"/>
    <w:rsid w:val="3851828D"/>
    <w:rsid w:val="41AF951A"/>
    <w:rsid w:val="43C3002D"/>
    <w:rsid w:val="483C9A85"/>
    <w:rsid w:val="4C9E8324"/>
    <w:rsid w:val="4F3964F4"/>
    <w:rsid w:val="4F6790BA"/>
    <w:rsid w:val="5329B2F8"/>
    <w:rsid w:val="5DC7D255"/>
    <w:rsid w:val="600288AF"/>
    <w:rsid w:val="66FFCDFE"/>
    <w:rsid w:val="6A3E00E1"/>
    <w:rsid w:val="6FA2DF81"/>
    <w:rsid w:val="7104CF02"/>
    <w:rsid w:val="724360E5"/>
    <w:rsid w:val="7299BE68"/>
    <w:rsid w:val="72C5A9D2"/>
    <w:rsid w:val="740E8DA6"/>
    <w:rsid w:val="79FD9017"/>
    <w:rsid w:val="7B0023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41"/>
    <o:shapelayout v:ext="edit">
      <o:idmap v:ext="edit" data="1"/>
    </o:shapelayout>
  </w:shapeDefaults>
  <w:decimalSymbol w:val=","/>
  <w:listSeparator w:val=";"/>
  <w14:docId w14:val="3919375D"/>
  <w14:defaultImageDpi w14:val="300"/>
  <w15:docId w15:val="{BADCFF48-F2BE-4F89-B9DF-4BDC48ACC7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7114F"/>
    <w:rPr>
      <w:rFonts w:ascii="Arial" w:hAnsi="Arial"/>
      <w:sz w:val="20"/>
      <w:lang w:val="es-CO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C86A4A"/>
    <w:pPr>
      <w:keepNext/>
      <w:keepLines/>
      <w:spacing w:before="480"/>
      <w:ind w:left="360" w:hanging="360"/>
      <w:jc w:val="both"/>
      <w:outlineLvl w:val="0"/>
    </w:pPr>
    <w:rPr>
      <w:rFonts w:eastAsiaTheme="majorEastAsia" w:cs="Arial"/>
      <w:b/>
      <w:bCs/>
      <w:color w:val="000000" w:themeColor="text1"/>
      <w:szCs w:val="20"/>
      <w:lang w:val="es-ES_tradnl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277B7"/>
    <w:pPr>
      <w:keepNext/>
      <w:keepLines/>
      <w:spacing w:before="200"/>
      <w:outlineLvl w:val="1"/>
    </w:pPr>
    <w:rPr>
      <w:rFonts w:eastAsiaTheme="majorEastAsia" w:cs="Arial"/>
      <w:b/>
      <w:bCs/>
      <w:color w:val="000000" w:themeColor="text1"/>
      <w:szCs w:val="20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4B71A4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54125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  <w:lang w:val="es-ES_tradnl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4B71A4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4B71A4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tulodellibro">
    <w:name w:val="Book Title"/>
    <w:basedOn w:val="Fuentedeprrafopredeter"/>
    <w:uiPriority w:val="33"/>
    <w:qFormat/>
    <w:rsid w:val="00657605"/>
    <w:rPr>
      <w:rFonts w:ascii="Cambria" w:eastAsia="Cambria" w:hAnsi="Cambria" w:cs="Cambria"/>
      <w:b/>
      <w:bCs/>
      <w:smallCaps/>
      <w:color w:val="366091"/>
      <w:spacing w:val="5"/>
      <w:sz w:val="28"/>
      <w:szCs w:val="28"/>
      <w:lang w:val="en-US"/>
    </w:rPr>
  </w:style>
  <w:style w:type="character" w:customStyle="1" w:styleId="Ttulo1Car">
    <w:name w:val="Título 1 Car"/>
    <w:basedOn w:val="Fuentedeprrafopredeter"/>
    <w:link w:val="Ttulo1"/>
    <w:uiPriority w:val="9"/>
    <w:rsid w:val="00C86A4A"/>
    <w:rPr>
      <w:rFonts w:ascii="Arial" w:eastAsiaTheme="majorEastAsia" w:hAnsi="Arial" w:cs="Arial"/>
      <w:b/>
      <w:bCs/>
      <w:color w:val="000000" w:themeColor="text1"/>
      <w:sz w:val="20"/>
      <w:szCs w:val="20"/>
    </w:rPr>
  </w:style>
  <w:style w:type="paragraph" w:styleId="TDC2">
    <w:name w:val="toc 2"/>
    <w:basedOn w:val="Normal"/>
    <w:next w:val="Normal"/>
    <w:autoRedefine/>
    <w:uiPriority w:val="39"/>
    <w:unhideWhenUsed/>
    <w:rsid w:val="004B71A4"/>
    <w:pPr>
      <w:ind w:left="240"/>
    </w:pPr>
  </w:style>
  <w:style w:type="paragraph" w:styleId="TDC1">
    <w:name w:val="toc 1"/>
    <w:basedOn w:val="Normal"/>
    <w:next w:val="Normal"/>
    <w:autoRedefine/>
    <w:uiPriority w:val="39"/>
    <w:unhideWhenUsed/>
    <w:rsid w:val="00204CF6"/>
    <w:pPr>
      <w:keepLines/>
      <w:tabs>
        <w:tab w:val="left" w:pos="422"/>
        <w:tab w:val="right" w:leader="dot" w:pos="8488"/>
      </w:tabs>
      <w:spacing w:after="100"/>
      <w:jc w:val="both"/>
    </w:pPr>
  </w:style>
  <w:style w:type="paragraph" w:styleId="TDC3">
    <w:name w:val="toc 3"/>
    <w:basedOn w:val="Normal"/>
    <w:next w:val="Normal"/>
    <w:autoRedefine/>
    <w:uiPriority w:val="39"/>
    <w:unhideWhenUsed/>
    <w:rsid w:val="004B71A4"/>
    <w:pPr>
      <w:ind w:left="480"/>
    </w:pPr>
  </w:style>
  <w:style w:type="paragraph" w:styleId="TDC4">
    <w:name w:val="toc 4"/>
    <w:basedOn w:val="Normal"/>
    <w:next w:val="Normal"/>
    <w:autoRedefine/>
    <w:uiPriority w:val="39"/>
    <w:unhideWhenUsed/>
    <w:rsid w:val="004B71A4"/>
    <w:pPr>
      <w:ind w:left="720"/>
    </w:pPr>
  </w:style>
  <w:style w:type="paragraph" w:styleId="TDC5">
    <w:name w:val="toc 5"/>
    <w:basedOn w:val="Normal"/>
    <w:next w:val="Normal"/>
    <w:autoRedefine/>
    <w:uiPriority w:val="39"/>
    <w:unhideWhenUsed/>
    <w:rsid w:val="004B71A4"/>
    <w:pPr>
      <w:ind w:left="960"/>
    </w:pPr>
  </w:style>
  <w:style w:type="paragraph" w:styleId="TDC6">
    <w:name w:val="toc 6"/>
    <w:basedOn w:val="Normal"/>
    <w:next w:val="Normal"/>
    <w:autoRedefine/>
    <w:uiPriority w:val="39"/>
    <w:unhideWhenUsed/>
    <w:rsid w:val="004B71A4"/>
    <w:pPr>
      <w:ind w:left="1200"/>
    </w:pPr>
  </w:style>
  <w:style w:type="paragraph" w:styleId="TDC7">
    <w:name w:val="toc 7"/>
    <w:basedOn w:val="Normal"/>
    <w:next w:val="Normal"/>
    <w:autoRedefine/>
    <w:uiPriority w:val="39"/>
    <w:unhideWhenUsed/>
    <w:rsid w:val="004B71A4"/>
    <w:pPr>
      <w:ind w:left="1440"/>
    </w:pPr>
  </w:style>
  <w:style w:type="paragraph" w:styleId="TDC8">
    <w:name w:val="toc 8"/>
    <w:basedOn w:val="Normal"/>
    <w:next w:val="Normal"/>
    <w:autoRedefine/>
    <w:uiPriority w:val="39"/>
    <w:unhideWhenUsed/>
    <w:rsid w:val="004B71A4"/>
    <w:pPr>
      <w:ind w:left="1680"/>
    </w:pPr>
  </w:style>
  <w:style w:type="paragraph" w:styleId="TDC9">
    <w:name w:val="toc 9"/>
    <w:basedOn w:val="Normal"/>
    <w:next w:val="Normal"/>
    <w:autoRedefine/>
    <w:uiPriority w:val="39"/>
    <w:unhideWhenUsed/>
    <w:rsid w:val="004B71A4"/>
    <w:pPr>
      <w:ind w:left="1920"/>
    </w:pPr>
  </w:style>
  <w:style w:type="character" w:customStyle="1" w:styleId="Ttulo3Car">
    <w:name w:val="Título 3 Car"/>
    <w:basedOn w:val="Fuentedeprrafopredeter"/>
    <w:link w:val="Ttulo3"/>
    <w:uiPriority w:val="9"/>
    <w:semiHidden/>
    <w:rsid w:val="004B71A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4B71A4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4B71A4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s-CO"/>
    </w:rPr>
  </w:style>
  <w:style w:type="paragraph" w:styleId="Prrafodelista">
    <w:name w:val="List Paragraph"/>
    <w:basedOn w:val="Normal"/>
    <w:uiPriority w:val="34"/>
    <w:qFormat/>
    <w:rsid w:val="00AD0B80"/>
    <w:pPr>
      <w:ind w:left="720"/>
      <w:contextualSpacing/>
    </w:pPr>
  </w:style>
  <w:style w:type="character" w:customStyle="1" w:styleId="Ttulo2Car">
    <w:name w:val="Título 2 Car"/>
    <w:basedOn w:val="Fuentedeprrafopredeter"/>
    <w:link w:val="Ttulo2"/>
    <w:uiPriority w:val="9"/>
    <w:rsid w:val="00EB3CAF"/>
    <w:rPr>
      <w:rFonts w:ascii="Arial" w:eastAsiaTheme="majorEastAsia" w:hAnsi="Arial" w:cs="Arial"/>
      <w:b/>
      <w:bCs/>
      <w:color w:val="000000" w:themeColor="text1"/>
      <w:sz w:val="20"/>
      <w:szCs w:val="20"/>
      <w:lang w:val="es-CO"/>
    </w:rPr>
  </w:style>
  <w:style w:type="paragraph" w:styleId="Encabezado">
    <w:name w:val="header"/>
    <w:basedOn w:val="Normal"/>
    <w:link w:val="EncabezadoCar"/>
    <w:uiPriority w:val="99"/>
    <w:unhideWhenUsed/>
    <w:rsid w:val="00F55E4B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F55E4B"/>
  </w:style>
  <w:style w:type="paragraph" w:styleId="Piedepgina">
    <w:name w:val="footer"/>
    <w:basedOn w:val="Normal"/>
    <w:link w:val="PiedepginaCar"/>
    <w:uiPriority w:val="99"/>
    <w:unhideWhenUsed/>
    <w:rsid w:val="00F55E4B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F55E4B"/>
  </w:style>
  <w:style w:type="table" w:styleId="Tablaconcuadrcula">
    <w:name w:val="Table Grid"/>
    <w:basedOn w:val="Tablanormal"/>
    <w:uiPriority w:val="59"/>
    <w:rsid w:val="0009281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escripcin">
    <w:name w:val="caption"/>
    <w:basedOn w:val="Normal"/>
    <w:next w:val="Normal"/>
    <w:autoRedefine/>
    <w:uiPriority w:val="35"/>
    <w:unhideWhenUsed/>
    <w:qFormat/>
    <w:rsid w:val="007E3266"/>
    <w:pPr>
      <w:keepNext/>
      <w:spacing w:after="200"/>
      <w:jc w:val="center"/>
    </w:pPr>
    <w:rPr>
      <w:rFonts w:ascii="Cambria Math" w:hAnsi="Cambria Math" w:cs="Times New Roman (Cuerpo en alfa"/>
      <w:b/>
      <w:iCs/>
      <w:color w:val="000000" w:themeColor="text1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905EAC"/>
  </w:style>
  <w:style w:type="character" w:styleId="Hipervnculo">
    <w:name w:val="Hyperlink"/>
    <w:basedOn w:val="Fuentedeprrafopredeter"/>
    <w:uiPriority w:val="99"/>
    <w:unhideWhenUsed/>
    <w:rsid w:val="00905EAC"/>
    <w:rPr>
      <w:color w:val="0000FF" w:themeColor="hyperlink"/>
      <w:u w:val="single"/>
    </w:rPr>
  </w:style>
  <w:style w:type="character" w:styleId="Textodelmarcadordeposicin">
    <w:name w:val="Placeholder Text"/>
    <w:basedOn w:val="Fuentedeprrafopredeter"/>
    <w:uiPriority w:val="99"/>
    <w:semiHidden/>
    <w:rsid w:val="00AE1892"/>
    <w:rPr>
      <w:color w:val="666666"/>
    </w:rPr>
  </w:style>
  <w:style w:type="paragraph" w:styleId="NormalWeb">
    <w:name w:val="Normal (Web)"/>
    <w:basedOn w:val="Normal"/>
    <w:uiPriority w:val="99"/>
    <w:semiHidden/>
    <w:unhideWhenUsed/>
    <w:rsid w:val="0056188A"/>
    <w:rPr>
      <w:rFonts w:ascii="Times New Roman" w:hAnsi="Times New Roman" w:cs="Times New Roman"/>
      <w:sz w:val="24"/>
      <w:lang w:val="es-ES_tradnl"/>
    </w:rPr>
  </w:style>
  <w:style w:type="paragraph" w:styleId="Bibliografa">
    <w:name w:val="Bibliography"/>
    <w:basedOn w:val="Normal"/>
    <w:next w:val="Normal"/>
    <w:uiPriority w:val="37"/>
    <w:unhideWhenUsed/>
    <w:rsid w:val="0056188A"/>
    <w:pPr>
      <w:tabs>
        <w:tab w:val="left" w:pos="384"/>
      </w:tabs>
      <w:ind w:left="384" w:hanging="384"/>
    </w:pPr>
    <w:rPr>
      <w:lang w:val="es-ES_tradnl"/>
    </w:rPr>
  </w:style>
  <w:style w:type="table" w:styleId="Tablaconcuadrculaclara">
    <w:name w:val="Grid Table Light"/>
    <w:basedOn w:val="Tablanormal"/>
    <w:uiPriority w:val="99"/>
    <w:rsid w:val="004A09B8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Textonotapie">
    <w:name w:val="footnote text"/>
    <w:basedOn w:val="Normal"/>
    <w:link w:val="TextonotapieCar"/>
    <w:uiPriority w:val="99"/>
    <w:semiHidden/>
    <w:unhideWhenUsed/>
    <w:rsid w:val="002830AF"/>
    <w:rPr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2830AF"/>
    <w:rPr>
      <w:rFonts w:ascii="Arial" w:hAnsi="Arial"/>
      <w:sz w:val="20"/>
      <w:szCs w:val="20"/>
      <w:lang w:val="es-CO"/>
    </w:rPr>
  </w:style>
  <w:style w:type="character" w:styleId="Refdenotaalpie">
    <w:name w:val="footnote reference"/>
    <w:basedOn w:val="Fuentedeprrafopredeter"/>
    <w:uiPriority w:val="99"/>
    <w:semiHidden/>
    <w:unhideWhenUsed/>
    <w:rsid w:val="002830AF"/>
    <w:rPr>
      <w:vertAlign w:val="superscript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54125F"/>
    <w:rPr>
      <w:rFonts w:asciiTheme="majorHAnsi" w:eastAsiaTheme="majorEastAsia" w:hAnsiTheme="majorHAnsi" w:cstheme="majorBidi"/>
      <w:i/>
      <w:iCs/>
      <w:color w:val="365F91" w:themeColor="accent1" w:themeShade="BF"/>
      <w:sz w:val="22"/>
    </w:rPr>
  </w:style>
  <w:style w:type="paragraph" w:styleId="TtuloTDC">
    <w:name w:val="TOC Heading"/>
    <w:basedOn w:val="Ttulo1"/>
    <w:next w:val="Normal"/>
    <w:uiPriority w:val="39"/>
    <w:unhideWhenUsed/>
    <w:qFormat/>
    <w:rsid w:val="00B13EA7"/>
    <w:pPr>
      <w:spacing w:before="240" w:line="259" w:lineRule="auto"/>
      <w:ind w:left="0" w:firstLine="0"/>
      <w:outlineLvl w:val="9"/>
    </w:pPr>
    <w:rPr>
      <w:rFonts w:asciiTheme="majorHAnsi" w:hAnsiTheme="majorHAnsi"/>
      <w:b w:val="0"/>
      <w:bCs w:val="0"/>
      <w:color w:val="365F91" w:themeColor="accent1" w:themeShade="BF"/>
      <w:sz w:val="32"/>
      <w:lang w:val="es-CO" w:eastAsia="es-CO"/>
    </w:rPr>
  </w:style>
  <w:style w:type="character" w:styleId="Textoennegrita">
    <w:name w:val="Strong"/>
    <w:basedOn w:val="Fuentedeprrafopredeter"/>
    <w:uiPriority w:val="22"/>
    <w:qFormat/>
    <w:rsid w:val="00D20258"/>
    <w:rPr>
      <w:b/>
      <w:bCs/>
    </w:rPr>
  </w:style>
  <w:style w:type="table" w:styleId="Tablaconcuadrcula5oscura-nfasis1">
    <w:name w:val="Grid Table 5 Dark Accent 1"/>
    <w:basedOn w:val="Tablanormal"/>
    <w:uiPriority w:val="50"/>
    <w:rsid w:val="00364A63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Tablaconcuadrcula5oscura">
    <w:name w:val="Grid Table 5 Dark"/>
    <w:basedOn w:val="Tablanormal"/>
    <w:uiPriority w:val="50"/>
    <w:rsid w:val="00092DEC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Tablanormal1">
    <w:name w:val="Plain Table 1"/>
    <w:basedOn w:val="Tablanormal"/>
    <w:uiPriority w:val="99"/>
    <w:rsid w:val="00660DAE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aconcuadrcula1clara-nfasis5">
    <w:name w:val="Grid Table 1 Light Accent 5"/>
    <w:basedOn w:val="Tablanormal"/>
    <w:uiPriority w:val="46"/>
    <w:rsid w:val="00654F25"/>
    <w:tblPr>
      <w:tblStyleRowBandSize w:val="1"/>
      <w:tblStyleColBandSize w:val="1"/>
      <w:tblBorders>
        <w:top w:val="single" w:sz="4" w:space="0" w:color="B6DDE8" w:themeColor="accent5" w:themeTint="66"/>
        <w:left w:val="single" w:sz="4" w:space="0" w:color="B6DDE8" w:themeColor="accent5" w:themeTint="66"/>
        <w:bottom w:val="single" w:sz="4" w:space="0" w:color="B6DDE8" w:themeColor="accent5" w:themeTint="66"/>
        <w:right w:val="single" w:sz="4" w:space="0" w:color="B6DDE8" w:themeColor="accent5" w:themeTint="66"/>
        <w:insideH w:val="single" w:sz="4" w:space="0" w:color="B6DDE8" w:themeColor="accent5" w:themeTint="66"/>
        <w:insideV w:val="single" w:sz="4" w:space="0" w:color="B6DDE8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aconcuadrcula1clara-nfasis1">
    <w:name w:val="Grid Table 1 Light Accent 1"/>
    <w:basedOn w:val="Tablanormal"/>
    <w:uiPriority w:val="46"/>
    <w:rsid w:val="00654F25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aconcuadrcula4-nfasis6">
    <w:name w:val="Grid Table 4 Accent 6"/>
    <w:basedOn w:val="Tablanormal"/>
    <w:uiPriority w:val="49"/>
    <w:rsid w:val="00BC5DF1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Tablaconcuadrcula2-nfasis3">
    <w:name w:val="Grid Table 2 Accent 3"/>
    <w:basedOn w:val="Tablanormal"/>
    <w:uiPriority w:val="47"/>
    <w:rsid w:val="00BC5DF1"/>
    <w:tblPr>
      <w:tblStyleRowBandSize w:val="1"/>
      <w:tblStyleColBandSize w:val="1"/>
      <w:tblBorders>
        <w:top w:val="single" w:sz="2" w:space="0" w:color="C2D69B" w:themeColor="accent3" w:themeTint="99"/>
        <w:bottom w:val="single" w:sz="2" w:space="0" w:color="C2D69B" w:themeColor="accent3" w:themeTint="99"/>
        <w:insideH w:val="single" w:sz="2" w:space="0" w:color="C2D69B" w:themeColor="accent3" w:themeTint="99"/>
        <w:insideV w:val="single" w:sz="2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2D69B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Tablaconcuadrcula4-nfasis3">
    <w:name w:val="Grid Table 4 Accent 3"/>
    <w:basedOn w:val="Tablanormal"/>
    <w:uiPriority w:val="49"/>
    <w:rsid w:val="00BC5DF1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BBB59" w:themeColor="accent3"/>
          <w:left w:val="single" w:sz="4" w:space="0" w:color="9BBB59" w:themeColor="accent3"/>
          <w:bottom w:val="single" w:sz="4" w:space="0" w:color="9BBB59" w:themeColor="accent3"/>
          <w:right w:val="single" w:sz="4" w:space="0" w:color="9BBB59" w:themeColor="accent3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Tablaconcuadrcula1clara-nfasis3">
    <w:name w:val="Grid Table 1 Light Accent 3"/>
    <w:basedOn w:val="Tablanormal"/>
    <w:uiPriority w:val="46"/>
    <w:rsid w:val="00BC5DF1"/>
    <w:tblPr>
      <w:tblStyleRowBandSize w:val="1"/>
      <w:tblStyleColBandSize w:val="1"/>
      <w:tblBorders>
        <w:top w:val="single" w:sz="4" w:space="0" w:color="D6E3BC" w:themeColor="accent3" w:themeTint="66"/>
        <w:left w:val="single" w:sz="4" w:space="0" w:color="D6E3BC" w:themeColor="accent3" w:themeTint="66"/>
        <w:bottom w:val="single" w:sz="4" w:space="0" w:color="D6E3BC" w:themeColor="accent3" w:themeTint="66"/>
        <w:right w:val="single" w:sz="4" w:space="0" w:color="D6E3BC" w:themeColor="accent3" w:themeTint="66"/>
        <w:insideH w:val="single" w:sz="4" w:space="0" w:color="D6E3BC" w:themeColor="accent3" w:themeTint="66"/>
        <w:insideV w:val="single" w:sz="4" w:space="0" w:color="D6E3BC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aconcuadrcula3-nfasis1">
    <w:name w:val="Grid Table 3 Accent 1"/>
    <w:basedOn w:val="Tablanormal"/>
    <w:uiPriority w:val="48"/>
    <w:rsid w:val="00BC5DF1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table" w:styleId="Tablaconcuadrcula2-nfasis1">
    <w:name w:val="Grid Table 2 Accent 1"/>
    <w:basedOn w:val="Tablanormal"/>
    <w:uiPriority w:val="47"/>
    <w:rsid w:val="00BC5DF1"/>
    <w:tblPr>
      <w:tblStyleRowBandSize w:val="1"/>
      <w:tblStyleColBandSize w:val="1"/>
      <w:tblBorders>
        <w:top w:val="single" w:sz="2" w:space="0" w:color="95B3D7" w:themeColor="accent1" w:themeTint="99"/>
        <w:bottom w:val="single" w:sz="2" w:space="0" w:color="95B3D7" w:themeColor="accent1" w:themeTint="99"/>
        <w:insideH w:val="single" w:sz="2" w:space="0" w:color="95B3D7" w:themeColor="accent1" w:themeTint="99"/>
        <w:insideV w:val="single" w:sz="2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5B3D7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Tablaconcuadrcula6concolores-nfasis6">
    <w:name w:val="Grid Table 6 Colorful Accent 6"/>
    <w:basedOn w:val="Tablanormal"/>
    <w:uiPriority w:val="51"/>
    <w:rsid w:val="00BC5DF1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Tablaconcuadrcula2-nfasis6">
    <w:name w:val="Grid Table 2 Accent 6"/>
    <w:basedOn w:val="Tablanormal"/>
    <w:uiPriority w:val="47"/>
    <w:rsid w:val="00BC5DF1"/>
    <w:tblPr>
      <w:tblStyleRowBandSize w:val="1"/>
      <w:tblStyleColBandSize w:val="1"/>
      <w:tblBorders>
        <w:top w:val="single" w:sz="2" w:space="0" w:color="FABF8F" w:themeColor="accent6" w:themeTint="99"/>
        <w:bottom w:val="single" w:sz="2" w:space="0" w:color="FABF8F" w:themeColor="accent6" w:themeTint="99"/>
        <w:insideH w:val="single" w:sz="2" w:space="0" w:color="FABF8F" w:themeColor="accent6" w:themeTint="99"/>
        <w:insideV w:val="single" w:sz="2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ABF8F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Tablaconcuadrcula6concolores">
    <w:name w:val="Grid Table 6 Colorful"/>
    <w:basedOn w:val="Tablanormal"/>
    <w:uiPriority w:val="51"/>
    <w:rsid w:val="00D7279B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Mencinsinresolver">
    <w:name w:val="Unresolved Mention"/>
    <w:basedOn w:val="Fuentedeprrafopredeter"/>
    <w:uiPriority w:val="99"/>
    <w:semiHidden/>
    <w:unhideWhenUsed/>
    <w:rsid w:val="00671EB0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E2187C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951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9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0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12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5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88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8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256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6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24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80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97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61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27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0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553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487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18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107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65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14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46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862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777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348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174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287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640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308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198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3744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525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28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4240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713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28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91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87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9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50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22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804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18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30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46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54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65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21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89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35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20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85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63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582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44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48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208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6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499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86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70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7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00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800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3994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734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267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668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779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20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913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78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87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863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84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481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913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266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2746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039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89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93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40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9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71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031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059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00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08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232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427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043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910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447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249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109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71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751179">
          <w:marLeft w:val="0"/>
          <w:marRight w:val="0"/>
          <w:marTop w:val="15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68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2165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6432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074374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24866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81613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691957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60882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324700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665671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49435450">
          <w:marLeft w:val="0"/>
          <w:marRight w:val="0"/>
          <w:marTop w:val="15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779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9519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1482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075284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626434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78026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20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52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84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61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9188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3043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867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3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552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33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406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png"/><Relationship Id="rId39" Type="http://schemas.openxmlformats.org/officeDocument/2006/relationships/chart" Target="charts/chart5.xml"/><Relationship Id="rId21" Type="http://schemas.openxmlformats.org/officeDocument/2006/relationships/image" Target="media/image10.png"/><Relationship Id="rId34" Type="http://schemas.openxmlformats.org/officeDocument/2006/relationships/image" Target="media/image23.png"/><Relationship Id="rId42" Type="http://schemas.openxmlformats.org/officeDocument/2006/relationships/chart" Target="charts/chart8.xml"/><Relationship Id="rId47" Type="http://schemas.openxmlformats.org/officeDocument/2006/relationships/footer" Target="footer2.xml"/><Relationship Id="rId50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9" Type="http://schemas.openxmlformats.org/officeDocument/2006/relationships/image" Target="media/image18.png"/><Relationship Id="rId11" Type="http://schemas.openxmlformats.org/officeDocument/2006/relationships/image" Target="media/image1.png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chart" Target="charts/chart3.xml"/><Relationship Id="rId40" Type="http://schemas.openxmlformats.org/officeDocument/2006/relationships/chart" Target="charts/chart6.xml"/><Relationship Id="rId45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chart" Target="charts/chart2.xml"/><Relationship Id="rId49" Type="http://schemas.openxmlformats.org/officeDocument/2006/relationships/footer" Target="footer3.xml"/><Relationship Id="rId10" Type="http://schemas.openxmlformats.org/officeDocument/2006/relationships/endnotes" Target="endnotes.xml"/><Relationship Id="rId19" Type="http://schemas.openxmlformats.org/officeDocument/2006/relationships/image" Target="media/image8.png"/><Relationship Id="rId31" Type="http://schemas.openxmlformats.org/officeDocument/2006/relationships/image" Target="media/image20.png"/><Relationship Id="rId44" Type="http://schemas.openxmlformats.org/officeDocument/2006/relationships/chart" Target="charts/chart10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43" Type="http://schemas.openxmlformats.org/officeDocument/2006/relationships/chart" Target="charts/chart9.xml"/><Relationship Id="rId48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chart" Target="charts/chart1.xml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chart" Target="charts/chart4.xml"/><Relationship Id="rId46" Type="http://schemas.openxmlformats.org/officeDocument/2006/relationships/footer" Target="footer1.xml"/><Relationship Id="rId20" Type="http://schemas.openxmlformats.org/officeDocument/2006/relationships/image" Target="media/image9.png"/><Relationship Id="rId41" Type="http://schemas.openxmlformats.org/officeDocument/2006/relationships/chart" Target="charts/chart7.xml"/><Relationship Id="rId1" Type="http://schemas.openxmlformats.org/officeDocument/2006/relationships/customXml" Target="../customXml/item1.xml"/><Relationship Id="rId6" Type="http://schemas.openxmlformats.org/officeDocument/2006/relationships/styles" Target="styles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JANIER\UNICAUCA\INGENIERIA%20DE%20SISTEMAS\9%20SEMESTRE\TALLER%20AGILES\CORTE%202\Trabajo%20Recetas\Gr&#225;fico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10.xml.rels><?xml version="1.0" encoding="UTF-8" standalone="yes"?>
<Relationships xmlns="http://schemas.openxmlformats.org/package/2006/relationships"><Relationship Id="rId3" Type="http://schemas.openxmlformats.org/officeDocument/2006/relationships/oleObject" Target="file:///D:\JANIER\UNICAUCA\INGENIERIA%20DE%20SISTEMAS\9%20SEMESTRE\TALLER%20AGILES\CORTE%202\Trabajo%20Recetas\Gr&#225;ficos.xlsx" TargetMode="External"/><Relationship Id="rId2" Type="http://schemas.microsoft.com/office/2011/relationships/chartColorStyle" Target="colors10.xml"/><Relationship Id="rId1" Type="http://schemas.microsoft.com/office/2011/relationships/chartStyle" Target="style10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JANIER\UNICAUCA\INGENIERIA%20DE%20SISTEMAS\9%20SEMESTRE\TALLER%20AGILES\CORTE%202\Trabajo%20Recetas\Gr&#225;ficos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D:\JANIER\UNICAUCA\INGENIERIA%20DE%20SISTEMAS\9%20SEMESTRE\TALLER%20AGILES\CORTE%202\Trabajo%20Recetas\Gr&#225;ficos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D:\JANIER\UNICAUCA\INGENIERIA%20DE%20SISTEMAS\9%20SEMESTRE\TALLER%20AGILES\CORTE%202\Trabajo%20Recetas\Gr&#225;ficos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D:\JANIER\UNICAUCA\INGENIERIA%20DE%20SISTEMAS\9%20SEMESTRE\TALLER%20AGILES\CORTE%202\Trabajo%20Recetas\Gr&#225;ficos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D:\JANIER\UNICAUCA\INGENIERIA%20DE%20SISTEMAS\9%20SEMESTRE\TALLER%20AGILES\CORTE%202\Trabajo%20Recetas\Gr&#225;ficos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D:\JANIER\UNICAUCA\INGENIERIA%20DE%20SISTEMAS\9%20SEMESTRE\TALLER%20AGILES\CORTE%202\Trabajo%20Recetas\Gr&#225;ficos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D:\JANIER\UNICAUCA\INGENIERIA%20DE%20SISTEMAS\9%20SEMESTRE\TALLER%20AGILES\CORTE%202\Trabajo%20Recetas\Gr&#225;ficos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file:///D:\JANIER\UNICAUCA\INGENIERIA%20DE%20SISTEMAS\9%20SEMESTRE\TALLER%20AGILES\CORTE%202\Trabajo%20Recetas\Gr&#225;ficos.xlsx" TargetMode="External"/><Relationship Id="rId2" Type="http://schemas.microsoft.com/office/2011/relationships/chartColorStyle" Target="colors9.xml"/><Relationship Id="rId1" Type="http://schemas.microsoft.com/office/2011/relationships/chartStyle" Target="style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CO"/>
              <a:t>Trabajo Pendiente vs Sprint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Burndown de Release'!$C$1</c:f>
              <c:strCache>
                <c:ptCount val="1"/>
                <c:pt idx="0">
                  <c:v>Previsto</c:v>
                </c:pt>
              </c:strCache>
            </c:strRef>
          </c:tx>
          <c:spPr>
            <a:ln w="28575" cap="rnd">
              <a:solidFill>
                <a:schemeClr val="accent6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6"/>
              </a:solidFill>
              <a:ln w="9525">
                <a:solidFill>
                  <a:schemeClr val="accent6"/>
                </a:solidFill>
              </a:ln>
              <a:effectLst/>
            </c:spPr>
          </c:marker>
          <c:cat>
            <c:strRef>
              <c:f>'Burndown de Release'!$B$2:$B$9</c:f>
              <c:strCache>
                <c:ptCount val="8"/>
                <c:pt idx="0">
                  <c:v>Spike 1</c:v>
                </c:pt>
                <c:pt idx="1">
                  <c:v>Spike 2</c:v>
                </c:pt>
                <c:pt idx="2">
                  <c:v>Sprint 1</c:v>
                </c:pt>
                <c:pt idx="3">
                  <c:v>Sprint 2</c:v>
                </c:pt>
                <c:pt idx="4">
                  <c:v>Sprint 3</c:v>
                </c:pt>
                <c:pt idx="5">
                  <c:v>Sprint 4</c:v>
                </c:pt>
                <c:pt idx="6">
                  <c:v>Sprint 5</c:v>
                </c:pt>
                <c:pt idx="7">
                  <c:v>Sprint 6</c:v>
                </c:pt>
              </c:strCache>
            </c:strRef>
          </c:cat>
          <c:val>
            <c:numRef>
              <c:f>'Burndown de Release'!$C$2:$C$9</c:f>
              <c:numCache>
                <c:formatCode>General</c:formatCode>
                <c:ptCount val="8"/>
                <c:pt idx="0">
                  <c:v>1105</c:v>
                </c:pt>
                <c:pt idx="1">
                  <c:v>835</c:v>
                </c:pt>
                <c:pt idx="2">
                  <c:v>530</c:v>
                </c:pt>
                <c:pt idx="3">
                  <c:v>343</c:v>
                </c:pt>
                <c:pt idx="4">
                  <c:v>306</c:v>
                </c:pt>
                <c:pt idx="5">
                  <c:v>86</c:v>
                </c:pt>
                <c:pt idx="6">
                  <c:v>41</c:v>
                </c:pt>
                <c:pt idx="7">
                  <c:v>1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C3DF-442B-8FA6-0C7F5F6ED382}"/>
            </c:ext>
          </c:extLst>
        </c:ser>
        <c:ser>
          <c:idx val="1"/>
          <c:order val="1"/>
          <c:tx>
            <c:strRef>
              <c:f>'Burndown de Release'!$D$1</c:f>
              <c:strCache>
                <c:ptCount val="1"/>
                <c:pt idx="0">
                  <c:v>Optimista</c:v>
                </c:pt>
              </c:strCache>
            </c:strRef>
          </c:tx>
          <c:spPr>
            <a:ln w="28575" cap="rnd">
              <a:solidFill>
                <a:schemeClr val="accent5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5"/>
              </a:solidFill>
              <a:ln w="9525">
                <a:solidFill>
                  <a:schemeClr val="accent5"/>
                </a:solidFill>
              </a:ln>
              <a:effectLst/>
            </c:spPr>
          </c:marker>
          <c:cat>
            <c:strRef>
              <c:f>'Burndown de Release'!$B$2:$B$9</c:f>
              <c:strCache>
                <c:ptCount val="8"/>
                <c:pt idx="0">
                  <c:v>Spike 1</c:v>
                </c:pt>
                <c:pt idx="1">
                  <c:v>Spike 2</c:v>
                </c:pt>
                <c:pt idx="2">
                  <c:v>Sprint 1</c:v>
                </c:pt>
                <c:pt idx="3">
                  <c:v>Sprint 2</c:v>
                </c:pt>
                <c:pt idx="4">
                  <c:v>Sprint 3</c:v>
                </c:pt>
                <c:pt idx="5">
                  <c:v>Sprint 4</c:v>
                </c:pt>
                <c:pt idx="6">
                  <c:v>Sprint 5</c:v>
                </c:pt>
                <c:pt idx="7">
                  <c:v>Sprint 6</c:v>
                </c:pt>
              </c:strCache>
            </c:strRef>
          </c:cat>
          <c:val>
            <c:numRef>
              <c:f>'Burndown de Release'!$D$2:$D$9</c:f>
              <c:numCache>
                <c:formatCode>General</c:formatCode>
                <c:ptCount val="8"/>
                <c:pt idx="0">
                  <c:v>1105</c:v>
                </c:pt>
                <c:pt idx="1">
                  <c:v>668</c:v>
                </c:pt>
                <c:pt idx="2">
                  <c:v>424</c:v>
                </c:pt>
                <c:pt idx="3">
                  <c:v>274</c:v>
                </c:pt>
                <c:pt idx="4">
                  <c:v>244</c:v>
                </c:pt>
                <c:pt idx="5">
                  <c:v>68</c:v>
                </c:pt>
                <c:pt idx="6">
                  <c:v>32</c:v>
                </c:pt>
                <c:pt idx="7">
                  <c:v>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C3DF-442B-8FA6-0C7F5F6ED382}"/>
            </c:ext>
          </c:extLst>
        </c:ser>
        <c:ser>
          <c:idx val="2"/>
          <c:order val="2"/>
          <c:tx>
            <c:strRef>
              <c:f>'Burndown de Release'!$E$1</c:f>
              <c:strCache>
                <c:ptCount val="1"/>
                <c:pt idx="0">
                  <c:v>Pesimista</c:v>
                </c:pt>
              </c:strCache>
            </c:strRef>
          </c:tx>
          <c:spPr>
            <a:ln w="28575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cat>
            <c:strRef>
              <c:f>'Burndown de Release'!$B$2:$B$9</c:f>
              <c:strCache>
                <c:ptCount val="8"/>
                <c:pt idx="0">
                  <c:v>Spike 1</c:v>
                </c:pt>
                <c:pt idx="1">
                  <c:v>Spike 2</c:v>
                </c:pt>
                <c:pt idx="2">
                  <c:v>Sprint 1</c:v>
                </c:pt>
                <c:pt idx="3">
                  <c:v>Sprint 2</c:v>
                </c:pt>
                <c:pt idx="4">
                  <c:v>Sprint 3</c:v>
                </c:pt>
                <c:pt idx="5">
                  <c:v>Sprint 4</c:v>
                </c:pt>
                <c:pt idx="6">
                  <c:v>Sprint 5</c:v>
                </c:pt>
                <c:pt idx="7">
                  <c:v>Sprint 6</c:v>
                </c:pt>
              </c:strCache>
            </c:strRef>
          </c:cat>
          <c:val>
            <c:numRef>
              <c:f>'Burndown de Release'!$E$2:$E$9</c:f>
              <c:numCache>
                <c:formatCode>General</c:formatCode>
                <c:ptCount val="8"/>
                <c:pt idx="0">
                  <c:v>1105</c:v>
                </c:pt>
                <c:pt idx="1">
                  <c:v>1002</c:v>
                </c:pt>
                <c:pt idx="2">
                  <c:v>636</c:v>
                </c:pt>
                <c:pt idx="3">
                  <c:v>412</c:v>
                </c:pt>
                <c:pt idx="4">
                  <c:v>368</c:v>
                </c:pt>
                <c:pt idx="5">
                  <c:v>104</c:v>
                </c:pt>
                <c:pt idx="6">
                  <c:v>50</c:v>
                </c:pt>
                <c:pt idx="7">
                  <c:v>1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C3DF-442B-8FA6-0C7F5F6ED38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387774528"/>
        <c:axId val="1387775488"/>
      </c:lineChart>
      <c:catAx>
        <c:axId val="138777452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/>
                  <a:t>sprint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1387775488"/>
        <c:crosses val="autoZero"/>
        <c:auto val="1"/>
        <c:lblAlgn val="ctr"/>
        <c:lblOffset val="100"/>
        <c:noMultiLvlLbl val="0"/>
      </c:catAx>
      <c:valAx>
        <c:axId val="138777548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/>
                  <a:t>Puntos HU (minuto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138777452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MX"/>
    </a:p>
  </c:txPr>
  <c:externalData r:id="rId3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600" b="1" i="0" u="none" strike="noStrike" kern="1200" cap="all" spc="120" normalizeH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title>
    <c:autoTitleDeleted val="0"/>
    <c:plotArea>
      <c:layout/>
      <c:lineChart>
        <c:grouping val="standard"/>
        <c:varyColors val="0"/>
        <c:ser>
          <c:idx val="1"/>
          <c:order val="0"/>
          <c:tx>
            <c:strRef>
              <c:f>'Impedimentos Atendidos'!$B$1</c:f>
              <c:strCache>
                <c:ptCount val="1"/>
                <c:pt idx="0">
                  <c:v>Impedimentos Atendidos</c:v>
                </c:pt>
              </c:strCache>
            </c:strRef>
          </c:tx>
          <c:spPr>
            <a:ln w="22225" cap="rnd">
              <a:solidFill>
                <a:schemeClr val="accent2"/>
              </a:solidFill>
              <a:round/>
            </a:ln>
            <a:effectLst/>
          </c:spPr>
          <c:marker>
            <c:symbol val="square"/>
            <c:size val="6"/>
            <c:spPr>
              <a:solidFill>
                <a:schemeClr val="accent2"/>
              </a:solidFill>
              <a:ln w="9525">
                <a:solidFill>
                  <a:schemeClr val="accent2"/>
                </a:solidFill>
                <a:round/>
              </a:ln>
              <a:effectLst/>
            </c:spPr>
          </c:marker>
          <c:cat>
            <c:strRef>
              <c:f>'Impedimentos Atendidos'!$A$2:$A$5</c:f>
              <c:strCache>
                <c:ptCount val="4"/>
                <c:pt idx="0">
                  <c:v>Sprint 1</c:v>
                </c:pt>
                <c:pt idx="1">
                  <c:v>Sprint 2</c:v>
                </c:pt>
                <c:pt idx="2">
                  <c:v>Sprint 3</c:v>
                </c:pt>
                <c:pt idx="3">
                  <c:v>Sprint 4</c:v>
                </c:pt>
              </c:strCache>
            </c:strRef>
          </c:cat>
          <c:val>
            <c:numRef>
              <c:f>'Impedimentos Atendidos'!$B$2:$B$5</c:f>
              <c:numCache>
                <c:formatCode>General</c:formatCode>
                <c:ptCount val="4"/>
                <c:pt idx="0">
                  <c:v>2</c:v>
                </c:pt>
                <c:pt idx="1">
                  <c:v>1</c:v>
                </c:pt>
                <c:pt idx="2">
                  <c:v>5</c:v>
                </c:pt>
                <c:pt idx="3">
                  <c:v>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48FB-49EB-BE81-35883617DB4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125021103"/>
        <c:axId val="1125032143"/>
      </c:lineChart>
      <c:catAx>
        <c:axId val="1125021103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cap="all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/>
                  <a:t>Sprint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900" b="0" i="0" u="none" strike="noStrike" kern="1200" cap="all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1125032143"/>
        <c:crosses val="autoZero"/>
        <c:auto val="1"/>
        <c:lblAlgn val="ctr"/>
        <c:lblOffset val="100"/>
        <c:noMultiLvlLbl val="0"/>
      </c:catAx>
      <c:valAx>
        <c:axId val="1125032143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cap="all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/>
                  <a:t>Impedimento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cap="all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dk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1125021103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lt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MX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MX"/>
              <a:t>Trabajo Pendiente vs Minutos de Spike 1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Spike 1'!$B$2</c:f>
              <c:strCache>
                <c:ptCount val="1"/>
                <c:pt idx="0">
                  <c:v>Previsto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val>
            <c:numRef>
              <c:f>'Spike 1'!$B$3:$B$13</c:f>
              <c:numCache>
                <c:formatCode>General</c:formatCode>
                <c:ptCount val="11"/>
                <c:pt idx="0">
                  <c:v>270</c:v>
                </c:pt>
                <c:pt idx="1">
                  <c:v>240</c:v>
                </c:pt>
                <c:pt idx="2">
                  <c:v>190</c:v>
                </c:pt>
                <c:pt idx="3">
                  <c:v>160</c:v>
                </c:pt>
                <c:pt idx="4">
                  <c:v>120</c:v>
                </c:pt>
                <c:pt idx="5">
                  <c:v>70</c:v>
                </c:pt>
                <c:pt idx="6">
                  <c:v>55</c:v>
                </c:pt>
                <c:pt idx="7">
                  <c:v>45</c:v>
                </c:pt>
                <c:pt idx="8">
                  <c:v>30</c:v>
                </c:pt>
                <c:pt idx="9">
                  <c:v>10</c:v>
                </c:pt>
                <c:pt idx="10">
                  <c:v>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8F4F-40BC-BB07-E9B4DCF2D572}"/>
            </c:ext>
          </c:extLst>
        </c:ser>
        <c:ser>
          <c:idx val="1"/>
          <c:order val="1"/>
          <c:tx>
            <c:strRef>
              <c:f>'Spike 1'!$C$2</c:f>
              <c:strCache>
                <c:ptCount val="1"/>
                <c:pt idx="0">
                  <c:v>Optimista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val>
            <c:numRef>
              <c:f>'Spike 1'!$C$3:$C$13</c:f>
              <c:numCache>
                <c:formatCode>General</c:formatCode>
                <c:ptCount val="11"/>
                <c:pt idx="0">
                  <c:v>270</c:v>
                </c:pt>
                <c:pt idx="1">
                  <c:v>192</c:v>
                </c:pt>
                <c:pt idx="2">
                  <c:v>152</c:v>
                </c:pt>
                <c:pt idx="3">
                  <c:v>128</c:v>
                </c:pt>
                <c:pt idx="4">
                  <c:v>96</c:v>
                </c:pt>
                <c:pt idx="5">
                  <c:v>56</c:v>
                </c:pt>
                <c:pt idx="6">
                  <c:v>44</c:v>
                </c:pt>
                <c:pt idx="7">
                  <c:v>36</c:v>
                </c:pt>
                <c:pt idx="8">
                  <c:v>24</c:v>
                </c:pt>
                <c:pt idx="9">
                  <c:v>8</c:v>
                </c:pt>
                <c:pt idx="10">
                  <c:v>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8F4F-40BC-BB07-E9B4DCF2D572}"/>
            </c:ext>
          </c:extLst>
        </c:ser>
        <c:ser>
          <c:idx val="2"/>
          <c:order val="2"/>
          <c:tx>
            <c:strRef>
              <c:f>'Spike 1'!$D$2</c:f>
              <c:strCache>
                <c:ptCount val="1"/>
                <c:pt idx="0">
                  <c:v>Pesimista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val>
            <c:numRef>
              <c:f>'Spike 1'!$D$3:$D$13</c:f>
              <c:numCache>
                <c:formatCode>General</c:formatCode>
                <c:ptCount val="11"/>
                <c:pt idx="0">
                  <c:v>270</c:v>
                </c:pt>
                <c:pt idx="1">
                  <c:v>288</c:v>
                </c:pt>
                <c:pt idx="2">
                  <c:v>228</c:v>
                </c:pt>
                <c:pt idx="3">
                  <c:v>192</c:v>
                </c:pt>
                <c:pt idx="4">
                  <c:v>144</c:v>
                </c:pt>
                <c:pt idx="5">
                  <c:v>84</c:v>
                </c:pt>
                <c:pt idx="6">
                  <c:v>66</c:v>
                </c:pt>
                <c:pt idx="7">
                  <c:v>54</c:v>
                </c:pt>
                <c:pt idx="8">
                  <c:v>36</c:v>
                </c:pt>
                <c:pt idx="9">
                  <c:v>12</c:v>
                </c:pt>
                <c:pt idx="10">
                  <c:v>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8F4F-40BC-BB07-E9B4DCF2D57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09381967"/>
        <c:axId val="509395407"/>
      </c:lineChart>
      <c:catAx>
        <c:axId val="509381967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/>
                  <a:t>Tarea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09395407"/>
        <c:crosses val="autoZero"/>
        <c:auto val="1"/>
        <c:lblAlgn val="ctr"/>
        <c:lblOffset val="100"/>
        <c:noMultiLvlLbl val="0"/>
      </c:catAx>
      <c:valAx>
        <c:axId val="509395407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/>
                  <a:t>Puntos HU (minuto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09381967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MX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MX"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</a:rPr>
              <a:t>Trabajo Pendiente vs Minutos de Spike 2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Spike 2'!$B$2</c:f>
              <c:strCache>
                <c:ptCount val="1"/>
                <c:pt idx="0">
                  <c:v>Previsto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val>
            <c:numRef>
              <c:f>'Spike 2'!$B$3:$B$16</c:f>
              <c:numCache>
                <c:formatCode>General</c:formatCode>
                <c:ptCount val="14"/>
                <c:pt idx="0">
                  <c:v>305</c:v>
                </c:pt>
                <c:pt idx="1">
                  <c:v>275</c:v>
                </c:pt>
                <c:pt idx="2">
                  <c:v>225</c:v>
                </c:pt>
                <c:pt idx="3">
                  <c:v>195</c:v>
                </c:pt>
                <c:pt idx="4">
                  <c:v>155</c:v>
                </c:pt>
                <c:pt idx="5">
                  <c:v>105</c:v>
                </c:pt>
                <c:pt idx="6">
                  <c:v>95</c:v>
                </c:pt>
                <c:pt idx="7">
                  <c:v>80</c:v>
                </c:pt>
                <c:pt idx="8">
                  <c:v>70</c:v>
                </c:pt>
                <c:pt idx="9">
                  <c:v>55</c:v>
                </c:pt>
                <c:pt idx="10">
                  <c:v>35</c:v>
                </c:pt>
                <c:pt idx="11">
                  <c:v>30</c:v>
                </c:pt>
                <c:pt idx="12">
                  <c:v>25</c:v>
                </c:pt>
                <c:pt idx="13">
                  <c:v>2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7900-4643-BC91-DDA942E18AE2}"/>
            </c:ext>
          </c:extLst>
        </c:ser>
        <c:ser>
          <c:idx val="1"/>
          <c:order val="1"/>
          <c:tx>
            <c:strRef>
              <c:f>'Spike 2'!$C$2</c:f>
              <c:strCache>
                <c:ptCount val="1"/>
                <c:pt idx="0">
                  <c:v>Optimista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val>
            <c:numRef>
              <c:f>'Spike 2'!$C$3:$C$16</c:f>
              <c:numCache>
                <c:formatCode>General</c:formatCode>
                <c:ptCount val="14"/>
                <c:pt idx="0">
                  <c:v>305</c:v>
                </c:pt>
                <c:pt idx="1">
                  <c:v>220</c:v>
                </c:pt>
                <c:pt idx="2">
                  <c:v>180</c:v>
                </c:pt>
                <c:pt idx="3">
                  <c:v>156</c:v>
                </c:pt>
                <c:pt idx="4">
                  <c:v>124</c:v>
                </c:pt>
                <c:pt idx="5">
                  <c:v>84</c:v>
                </c:pt>
                <c:pt idx="6">
                  <c:v>76</c:v>
                </c:pt>
                <c:pt idx="7">
                  <c:v>64</c:v>
                </c:pt>
                <c:pt idx="8">
                  <c:v>56</c:v>
                </c:pt>
                <c:pt idx="9">
                  <c:v>44</c:v>
                </c:pt>
                <c:pt idx="10">
                  <c:v>28</c:v>
                </c:pt>
                <c:pt idx="11">
                  <c:v>24</c:v>
                </c:pt>
                <c:pt idx="12">
                  <c:v>20</c:v>
                </c:pt>
                <c:pt idx="13">
                  <c:v>1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7900-4643-BC91-DDA942E18AE2}"/>
            </c:ext>
          </c:extLst>
        </c:ser>
        <c:ser>
          <c:idx val="2"/>
          <c:order val="2"/>
          <c:tx>
            <c:strRef>
              <c:f>'Spike 2'!$D$2</c:f>
              <c:strCache>
                <c:ptCount val="1"/>
                <c:pt idx="0">
                  <c:v>Pesimista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val>
            <c:numRef>
              <c:f>'Spike 2'!$D$3:$D$16</c:f>
              <c:numCache>
                <c:formatCode>General</c:formatCode>
                <c:ptCount val="14"/>
                <c:pt idx="0">
                  <c:v>305</c:v>
                </c:pt>
                <c:pt idx="1">
                  <c:v>330</c:v>
                </c:pt>
                <c:pt idx="2">
                  <c:v>270</c:v>
                </c:pt>
                <c:pt idx="3">
                  <c:v>234</c:v>
                </c:pt>
                <c:pt idx="4">
                  <c:v>186</c:v>
                </c:pt>
                <c:pt idx="5">
                  <c:v>126</c:v>
                </c:pt>
                <c:pt idx="6">
                  <c:v>114</c:v>
                </c:pt>
                <c:pt idx="7">
                  <c:v>96</c:v>
                </c:pt>
                <c:pt idx="8">
                  <c:v>84</c:v>
                </c:pt>
                <c:pt idx="9">
                  <c:v>66</c:v>
                </c:pt>
                <c:pt idx="10">
                  <c:v>42</c:v>
                </c:pt>
                <c:pt idx="11">
                  <c:v>36</c:v>
                </c:pt>
                <c:pt idx="12">
                  <c:v>30</c:v>
                </c:pt>
                <c:pt idx="13">
                  <c:v>2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7900-4643-BC91-DDA942E18AE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88787215"/>
        <c:axId val="588795855"/>
      </c:lineChart>
      <c:catAx>
        <c:axId val="588787215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 sz="1000" b="0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</a:rPr>
                  <a:t>Tareas</a:t>
                </a:r>
                <a:endParaRPr lang="es-MX" sz="1000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795855"/>
        <c:crosses val="autoZero"/>
        <c:auto val="1"/>
        <c:lblAlgn val="ctr"/>
        <c:lblOffset val="100"/>
        <c:noMultiLvlLbl val="0"/>
      </c:catAx>
      <c:valAx>
        <c:axId val="588795855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 sz="1000" b="0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</a:rPr>
                  <a:t>Puntos HU (minuto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787215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MX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MX"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</a:rPr>
              <a:t>Trabajo Pendiente vs Minutos de Sprint 1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Sprint 1'!$B$2</c:f>
              <c:strCache>
                <c:ptCount val="1"/>
                <c:pt idx="0">
                  <c:v>Previsto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val>
            <c:numRef>
              <c:f>'Sprint 1'!$B$3:$B$35</c:f>
              <c:numCache>
                <c:formatCode>General</c:formatCode>
                <c:ptCount val="33"/>
                <c:pt idx="0">
                  <c:v>187</c:v>
                </c:pt>
                <c:pt idx="1">
                  <c:v>182</c:v>
                </c:pt>
                <c:pt idx="2">
                  <c:v>179</c:v>
                </c:pt>
                <c:pt idx="3">
                  <c:v>176</c:v>
                </c:pt>
                <c:pt idx="4">
                  <c:v>146</c:v>
                </c:pt>
                <c:pt idx="5">
                  <c:v>145</c:v>
                </c:pt>
                <c:pt idx="6">
                  <c:v>142</c:v>
                </c:pt>
                <c:pt idx="7">
                  <c:v>139</c:v>
                </c:pt>
                <c:pt idx="8">
                  <c:v>136</c:v>
                </c:pt>
                <c:pt idx="9">
                  <c:v>133</c:v>
                </c:pt>
                <c:pt idx="10">
                  <c:v>130</c:v>
                </c:pt>
                <c:pt idx="11">
                  <c:v>127</c:v>
                </c:pt>
                <c:pt idx="12">
                  <c:v>124</c:v>
                </c:pt>
                <c:pt idx="13">
                  <c:v>121</c:v>
                </c:pt>
                <c:pt idx="14">
                  <c:v>118</c:v>
                </c:pt>
                <c:pt idx="15">
                  <c:v>113</c:v>
                </c:pt>
                <c:pt idx="16">
                  <c:v>110</c:v>
                </c:pt>
                <c:pt idx="17">
                  <c:v>107</c:v>
                </c:pt>
                <c:pt idx="18">
                  <c:v>104</c:v>
                </c:pt>
                <c:pt idx="19">
                  <c:v>101</c:v>
                </c:pt>
                <c:pt idx="20">
                  <c:v>96</c:v>
                </c:pt>
                <c:pt idx="21">
                  <c:v>93</c:v>
                </c:pt>
                <c:pt idx="22">
                  <c:v>88</c:v>
                </c:pt>
                <c:pt idx="23">
                  <c:v>85</c:v>
                </c:pt>
                <c:pt idx="24">
                  <c:v>82</c:v>
                </c:pt>
                <c:pt idx="25">
                  <c:v>77</c:v>
                </c:pt>
                <c:pt idx="26">
                  <c:v>75</c:v>
                </c:pt>
                <c:pt idx="27">
                  <c:v>74</c:v>
                </c:pt>
                <c:pt idx="28">
                  <c:v>69</c:v>
                </c:pt>
                <c:pt idx="29">
                  <c:v>39</c:v>
                </c:pt>
                <c:pt idx="30">
                  <c:v>34</c:v>
                </c:pt>
                <c:pt idx="31">
                  <c:v>31</c:v>
                </c:pt>
                <c:pt idx="32">
                  <c:v>3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FF20-4CE2-A440-2636E011B750}"/>
            </c:ext>
          </c:extLst>
        </c:ser>
        <c:ser>
          <c:idx val="1"/>
          <c:order val="1"/>
          <c:tx>
            <c:strRef>
              <c:f>'Sprint 1'!$C$2</c:f>
              <c:strCache>
                <c:ptCount val="1"/>
                <c:pt idx="0">
                  <c:v>Optimista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val>
            <c:numRef>
              <c:f>'Sprint 1'!$C$3:$C$35</c:f>
              <c:numCache>
                <c:formatCode>General</c:formatCode>
                <c:ptCount val="33"/>
                <c:pt idx="0">
                  <c:v>187</c:v>
                </c:pt>
                <c:pt idx="1">
                  <c:v>145</c:v>
                </c:pt>
                <c:pt idx="2">
                  <c:v>143</c:v>
                </c:pt>
                <c:pt idx="3">
                  <c:v>140</c:v>
                </c:pt>
                <c:pt idx="4">
                  <c:v>116</c:v>
                </c:pt>
                <c:pt idx="5">
                  <c:v>116</c:v>
                </c:pt>
                <c:pt idx="6">
                  <c:v>113</c:v>
                </c:pt>
                <c:pt idx="7">
                  <c:v>111</c:v>
                </c:pt>
                <c:pt idx="8">
                  <c:v>108</c:v>
                </c:pt>
                <c:pt idx="9">
                  <c:v>106</c:v>
                </c:pt>
                <c:pt idx="10">
                  <c:v>104</c:v>
                </c:pt>
                <c:pt idx="11">
                  <c:v>101</c:v>
                </c:pt>
                <c:pt idx="12">
                  <c:v>99</c:v>
                </c:pt>
                <c:pt idx="13">
                  <c:v>96</c:v>
                </c:pt>
                <c:pt idx="14">
                  <c:v>94</c:v>
                </c:pt>
                <c:pt idx="15">
                  <c:v>90</c:v>
                </c:pt>
                <c:pt idx="16">
                  <c:v>88</c:v>
                </c:pt>
                <c:pt idx="17">
                  <c:v>85</c:v>
                </c:pt>
                <c:pt idx="18">
                  <c:v>83</c:v>
                </c:pt>
                <c:pt idx="19">
                  <c:v>80</c:v>
                </c:pt>
                <c:pt idx="20">
                  <c:v>76</c:v>
                </c:pt>
                <c:pt idx="21">
                  <c:v>74</c:v>
                </c:pt>
                <c:pt idx="22">
                  <c:v>70</c:v>
                </c:pt>
                <c:pt idx="23">
                  <c:v>68</c:v>
                </c:pt>
                <c:pt idx="24">
                  <c:v>65</c:v>
                </c:pt>
                <c:pt idx="25">
                  <c:v>61</c:v>
                </c:pt>
                <c:pt idx="26">
                  <c:v>60</c:v>
                </c:pt>
                <c:pt idx="27">
                  <c:v>59</c:v>
                </c:pt>
                <c:pt idx="28">
                  <c:v>55</c:v>
                </c:pt>
                <c:pt idx="29">
                  <c:v>31</c:v>
                </c:pt>
                <c:pt idx="30">
                  <c:v>27</c:v>
                </c:pt>
                <c:pt idx="31">
                  <c:v>24</c:v>
                </c:pt>
                <c:pt idx="32">
                  <c:v>2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FF20-4CE2-A440-2636E011B750}"/>
            </c:ext>
          </c:extLst>
        </c:ser>
        <c:ser>
          <c:idx val="2"/>
          <c:order val="2"/>
          <c:tx>
            <c:strRef>
              <c:f>'Sprint 1'!$D$2</c:f>
              <c:strCache>
                <c:ptCount val="1"/>
                <c:pt idx="0">
                  <c:v>Pesimista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val>
            <c:numRef>
              <c:f>'Sprint 1'!$D$3:$D$35</c:f>
              <c:numCache>
                <c:formatCode>General</c:formatCode>
                <c:ptCount val="33"/>
                <c:pt idx="0">
                  <c:v>187</c:v>
                </c:pt>
                <c:pt idx="1">
                  <c:v>219</c:v>
                </c:pt>
                <c:pt idx="2">
                  <c:v>215</c:v>
                </c:pt>
                <c:pt idx="3">
                  <c:v>212</c:v>
                </c:pt>
                <c:pt idx="4">
                  <c:v>176</c:v>
                </c:pt>
                <c:pt idx="5">
                  <c:v>174</c:v>
                </c:pt>
                <c:pt idx="6">
                  <c:v>171</c:v>
                </c:pt>
                <c:pt idx="7">
                  <c:v>167</c:v>
                </c:pt>
                <c:pt idx="8">
                  <c:v>164</c:v>
                </c:pt>
                <c:pt idx="9">
                  <c:v>160</c:v>
                </c:pt>
                <c:pt idx="10">
                  <c:v>156</c:v>
                </c:pt>
                <c:pt idx="11">
                  <c:v>153</c:v>
                </c:pt>
                <c:pt idx="12">
                  <c:v>149</c:v>
                </c:pt>
                <c:pt idx="13">
                  <c:v>146</c:v>
                </c:pt>
                <c:pt idx="14">
                  <c:v>142</c:v>
                </c:pt>
                <c:pt idx="15">
                  <c:v>136</c:v>
                </c:pt>
                <c:pt idx="16">
                  <c:v>132</c:v>
                </c:pt>
                <c:pt idx="17">
                  <c:v>129</c:v>
                </c:pt>
                <c:pt idx="18">
                  <c:v>125</c:v>
                </c:pt>
                <c:pt idx="19">
                  <c:v>122</c:v>
                </c:pt>
                <c:pt idx="20">
                  <c:v>116</c:v>
                </c:pt>
                <c:pt idx="21">
                  <c:v>112</c:v>
                </c:pt>
                <c:pt idx="22">
                  <c:v>106</c:v>
                </c:pt>
                <c:pt idx="23">
                  <c:v>102</c:v>
                </c:pt>
                <c:pt idx="24">
                  <c:v>99</c:v>
                </c:pt>
                <c:pt idx="25">
                  <c:v>93</c:v>
                </c:pt>
                <c:pt idx="26">
                  <c:v>90</c:v>
                </c:pt>
                <c:pt idx="27">
                  <c:v>89</c:v>
                </c:pt>
                <c:pt idx="28">
                  <c:v>83</c:v>
                </c:pt>
                <c:pt idx="29">
                  <c:v>47</c:v>
                </c:pt>
                <c:pt idx="30">
                  <c:v>41</c:v>
                </c:pt>
                <c:pt idx="31">
                  <c:v>38</c:v>
                </c:pt>
                <c:pt idx="32">
                  <c:v>3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FF20-4CE2-A440-2636E011B75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88789615"/>
        <c:axId val="588798255"/>
      </c:lineChart>
      <c:catAx>
        <c:axId val="588789615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 sz="1000" b="0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</a:rPr>
                  <a:t>Tareas</a:t>
                </a:r>
                <a:endParaRPr lang="es-MX" sz="1000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798255"/>
        <c:crosses val="autoZero"/>
        <c:auto val="1"/>
        <c:lblAlgn val="ctr"/>
        <c:lblOffset val="100"/>
        <c:noMultiLvlLbl val="0"/>
      </c:catAx>
      <c:valAx>
        <c:axId val="588798255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 sz="1000" b="0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</a:rPr>
                  <a:t>Puntos HU (minuto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789615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MX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MX"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</a:rPr>
              <a:t>Trabajo Pendiente vs Minutos de Sprint 2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Sprint 2'!$B$2</c:f>
              <c:strCache>
                <c:ptCount val="1"/>
                <c:pt idx="0">
                  <c:v>Previsto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val>
            <c:numRef>
              <c:f>'Sprint 2'!$B$3:$B$11</c:f>
              <c:numCache>
                <c:formatCode>General</c:formatCode>
                <c:ptCount val="9"/>
                <c:pt idx="0">
                  <c:v>37</c:v>
                </c:pt>
                <c:pt idx="1">
                  <c:v>36</c:v>
                </c:pt>
                <c:pt idx="2">
                  <c:v>24</c:v>
                </c:pt>
                <c:pt idx="3">
                  <c:v>23</c:v>
                </c:pt>
                <c:pt idx="4">
                  <c:v>21</c:v>
                </c:pt>
                <c:pt idx="5">
                  <c:v>11</c:v>
                </c:pt>
                <c:pt idx="6">
                  <c:v>8</c:v>
                </c:pt>
                <c:pt idx="7">
                  <c:v>6</c:v>
                </c:pt>
                <c:pt idx="8">
                  <c:v>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93CF-43A0-A9E1-38F9738A521F}"/>
            </c:ext>
          </c:extLst>
        </c:ser>
        <c:ser>
          <c:idx val="1"/>
          <c:order val="1"/>
          <c:tx>
            <c:strRef>
              <c:f>'Sprint 2'!$C$2</c:f>
              <c:strCache>
                <c:ptCount val="1"/>
                <c:pt idx="0">
                  <c:v>Optimista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val>
            <c:numRef>
              <c:f>'Sprint 2'!$C$3:$C$11</c:f>
              <c:numCache>
                <c:formatCode>General</c:formatCode>
                <c:ptCount val="9"/>
                <c:pt idx="0">
                  <c:v>37</c:v>
                </c:pt>
                <c:pt idx="1">
                  <c:v>28</c:v>
                </c:pt>
                <c:pt idx="2">
                  <c:v>19</c:v>
                </c:pt>
                <c:pt idx="3">
                  <c:v>18</c:v>
                </c:pt>
                <c:pt idx="4">
                  <c:v>16</c:v>
                </c:pt>
                <c:pt idx="5">
                  <c:v>8</c:v>
                </c:pt>
                <c:pt idx="6">
                  <c:v>6</c:v>
                </c:pt>
                <c:pt idx="7">
                  <c:v>4</c:v>
                </c:pt>
                <c:pt idx="8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93CF-43A0-A9E1-38F9738A521F}"/>
            </c:ext>
          </c:extLst>
        </c:ser>
        <c:ser>
          <c:idx val="2"/>
          <c:order val="2"/>
          <c:tx>
            <c:strRef>
              <c:f>'Sprint 2'!$D$2</c:f>
              <c:strCache>
                <c:ptCount val="1"/>
                <c:pt idx="0">
                  <c:v>Pesimista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val>
            <c:numRef>
              <c:f>'Sprint 2'!$D$3:$D$11</c:f>
              <c:numCache>
                <c:formatCode>General</c:formatCode>
                <c:ptCount val="9"/>
                <c:pt idx="0">
                  <c:v>37</c:v>
                </c:pt>
                <c:pt idx="1">
                  <c:v>44</c:v>
                </c:pt>
                <c:pt idx="2">
                  <c:v>29</c:v>
                </c:pt>
                <c:pt idx="3">
                  <c:v>28</c:v>
                </c:pt>
                <c:pt idx="4">
                  <c:v>26</c:v>
                </c:pt>
                <c:pt idx="5">
                  <c:v>14</c:v>
                </c:pt>
                <c:pt idx="6">
                  <c:v>10</c:v>
                </c:pt>
                <c:pt idx="7">
                  <c:v>8</c:v>
                </c:pt>
                <c:pt idx="8">
                  <c:v>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93CF-43A0-A9E1-38F9738A521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88863055"/>
        <c:axId val="588850575"/>
      </c:lineChart>
      <c:catAx>
        <c:axId val="588863055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/>
                  <a:t>Tarea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850575"/>
        <c:crosses val="autoZero"/>
        <c:auto val="1"/>
        <c:lblAlgn val="ctr"/>
        <c:lblOffset val="100"/>
        <c:noMultiLvlLbl val="0"/>
      </c:catAx>
      <c:valAx>
        <c:axId val="588850575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 sz="1000" b="0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</a:rPr>
                  <a:t>Puntos HU (minuto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863055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MX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MX"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</a:rPr>
              <a:t>Trabajo Pendiente vs Minutos de Sprint 3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Sprint 3'!$B$2</c:f>
              <c:strCache>
                <c:ptCount val="1"/>
                <c:pt idx="0">
                  <c:v>Previsto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val>
            <c:numRef>
              <c:f>'Sprint 3'!$B$3:$B$29</c:f>
              <c:numCache>
                <c:formatCode>General</c:formatCode>
                <c:ptCount val="27"/>
                <c:pt idx="0">
                  <c:v>220</c:v>
                </c:pt>
                <c:pt idx="1">
                  <c:v>217</c:v>
                </c:pt>
                <c:pt idx="2">
                  <c:v>210</c:v>
                </c:pt>
                <c:pt idx="3">
                  <c:v>208</c:v>
                </c:pt>
                <c:pt idx="4">
                  <c:v>206</c:v>
                </c:pt>
                <c:pt idx="5">
                  <c:v>204</c:v>
                </c:pt>
                <c:pt idx="6">
                  <c:v>203</c:v>
                </c:pt>
                <c:pt idx="7">
                  <c:v>202</c:v>
                </c:pt>
                <c:pt idx="8">
                  <c:v>194</c:v>
                </c:pt>
                <c:pt idx="9">
                  <c:v>193</c:v>
                </c:pt>
                <c:pt idx="10">
                  <c:v>192</c:v>
                </c:pt>
                <c:pt idx="11">
                  <c:v>191</c:v>
                </c:pt>
                <c:pt idx="12">
                  <c:v>185</c:v>
                </c:pt>
                <c:pt idx="13">
                  <c:v>182</c:v>
                </c:pt>
                <c:pt idx="14">
                  <c:v>181</c:v>
                </c:pt>
                <c:pt idx="15">
                  <c:v>179</c:v>
                </c:pt>
                <c:pt idx="16">
                  <c:v>174</c:v>
                </c:pt>
                <c:pt idx="17">
                  <c:v>168</c:v>
                </c:pt>
                <c:pt idx="18">
                  <c:v>167</c:v>
                </c:pt>
                <c:pt idx="19">
                  <c:v>165</c:v>
                </c:pt>
                <c:pt idx="20">
                  <c:v>160</c:v>
                </c:pt>
                <c:pt idx="21">
                  <c:v>159</c:v>
                </c:pt>
                <c:pt idx="22">
                  <c:v>154</c:v>
                </c:pt>
                <c:pt idx="23">
                  <c:v>153</c:v>
                </c:pt>
                <c:pt idx="24">
                  <c:v>152</c:v>
                </c:pt>
                <c:pt idx="25">
                  <c:v>2</c:v>
                </c:pt>
                <c:pt idx="26">
                  <c:v>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CF4D-4491-B20C-0D86481F2773}"/>
            </c:ext>
          </c:extLst>
        </c:ser>
        <c:ser>
          <c:idx val="1"/>
          <c:order val="1"/>
          <c:tx>
            <c:strRef>
              <c:f>'Sprint 3'!$C$2</c:f>
              <c:strCache>
                <c:ptCount val="1"/>
                <c:pt idx="0">
                  <c:v>Optimista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val>
            <c:numRef>
              <c:f>'Sprint 3'!$C$3:$C$29</c:f>
              <c:numCache>
                <c:formatCode>General</c:formatCode>
                <c:ptCount val="27"/>
                <c:pt idx="0">
                  <c:v>220</c:v>
                </c:pt>
                <c:pt idx="1">
                  <c:v>173</c:v>
                </c:pt>
                <c:pt idx="2">
                  <c:v>168</c:v>
                </c:pt>
                <c:pt idx="3">
                  <c:v>166</c:v>
                </c:pt>
                <c:pt idx="4">
                  <c:v>164</c:v>
                </c:pt>
                <c:pt idx="5">
                  <c:v>163</c:v>
                </c:pt>
                <c:pt idx="6">
                  <c:v>162</c:v>
                </c:pt>
                <c:pt idx="7">
                  <c:v>161</c:v>
                </c:pt>
                <c:pt idx="8">
                  <c:v>155</c:v>
                </c:pt>
                <c:pt idx="9">
                  <c:v>154</c:v>
                </c:pt>
                <c:pt idx="10">
                  <c:v>153</c:v>
                </c:pt>
                <c:pt idx="11">
                  <c:v>152</c:v>
                </c:pt>
                <c:pt idx="12">
                  <c:v>148</c:v>
                </c:pt>
                <c:pt idx="13">
                  <c:v>145</c:v>
                </c:pt>
                <c:pt idx="14">
                  <c:v>144</c:v>
                </c:pt>
                <c:pt idx="15">
                  <c:v>143</c:v>
                </c:pt>
                <c:pt idx="16">
                  <c:v>139</c:v>
                </c:pt>
                <c:pt idx="17">
                  <c:v>134</c:v>
                </c:pt>
                <c:pt idx="18">
                  <c:v>133</c:v>
                </c:pt>
                <c:pt idx="19">
                  <c:v>132</c:v>
                </c:pt>
                <c:pt idx="20">
                  <c:v>128</c:v>
                </c:pt>
                <c:pt idx="21">
                  <c:v>127</c:v>
                </c:pt>
                <c:pt idx="22">
                  <c:v>123</c:v>
                </c:pt>
                <c:pt idx="23">
                  <c:v>122</c:v>
                </c:pt>
                <c:pt idx="24">
                  <c:v>121</c:v>
                </c:pt>
                <c:pt idx="25">
                  <c:v>1</c:v>
                </c:pt>
                <c:pt idx="26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CF4D-4491-B20C-0D86481F2773}"/>
            </c:ext>
          </c:extLst>
        </c:ser>
        <c:ser>
          <c:idx val="2"/>
          <c:order val="2"/>
          <c:tx>
            <c:strRef>
              <c:f>'Sprint 3'!$D$2</c:f>
              <c:strCache>
                <c:ptCount val="1"/>
                <c:pt idx="0">
                  <c:v>Pesimista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val>
            <c:numRef>
              <c:f>'Sprint 3'!$D$3:$D$29</c:f>
              <c:numCache>
                <c:formatCode>General</c:formatCode>
                <c:ptCount val="27"/>
                <c:pt idx="0">
                  <c:v>220</c:v>
                </c:pt>
                <c:pt idx="1">
                  <c:v>261</c:v>
                </c:pt>
                <c:pt idx="2">
                  <c:v>252</c:v>
                </c:pt>
                <c:pt idx="3">
                  <c:v>250</c:v>
                </c:pt>
                <c:pt idx="4">
                  <c:v>248</c:v>
                </c:pt>
                <c:pt idx="5">
                  <c:v>245</c:v>
                </c:pt>
                <c:pt idx="6">
                  <c:v>244</c:v>
                </c:pt>
                <c:pt idx="7">
                  <c:v>243</c:v>
                </c:pt>
                <c:pt idx="8">
                  <c:v>233</c:v>
                </c:pt>
                <c:pt idx="9">
                  <c:v>232</c:v>
                </c:pt>
                <c:pt idx="10">
                  <c:v>231</c:v>
                </c:pt>
                <c:pt idx="11">
                  <c:v>230</c:v>
                </c:pt>
                <c:pt idx="12">
                  <c:v>222</c:v>
                </c:pt>
                <c:pt idx="13">
                  <c:v>219</c:v>
                </c:pt>
                <c:pt idx="14">
                  <c:v>218</c:v>
                </c:pt>
                <c:pt idx="15">
                  <c:v>215</c:v>
                </c:pt>
                <c:pt idx="16">
                  <c:v>209</c:v>
                </c:pt>
                <c:pt idx="17">
                  <c:v>202</c:v>
                </c:pt>
                <c:pt idx="18">
                  <c:v>201</c:v>
                </c:pt>
                <c:pt idx="19">
                  <c:v>198</c:v>
                </c:pt>
                <c:pt idx="20">
                  <c:v>192</c:v>
                </c:pt>
                <c:pt idx="21">
                  <c:v>191</c:v>
                </c:pt>
                <c:pt idx="22">
                  <c:v>185</c:v>
                </c:pt>
                <c:pt idx="23">
                  <c:v>184</c:v>
                </c:pt>
                <c:pt idx="24">
                  <c:v>183</c:v>
                </c:pt>
                <c:pt idx="25">
                  <c:v>3</c:v>
                </c:pt>
                <c:pt idx="26">
                  <c:v>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CF4D-4491-B20C-0D86481F277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88830415"/>
        <c:axId val="588817935"/>
      </c:lineChart>
      <c:catAx>
        <c:axId val="588830415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/>
                  <a:t>Tarea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817935"/>
        <c:crosses val="autoZero"/>
        <c:auto val="1"/>
        <c:lblAlgn val="ctr"/>
        <c:lblOffset val="100"/>
        <c:noMultiLvlLbl val="0"/>
      </c:catAx>
      <c:valAx>
        <c:axId val="588817935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 sz="1000" b="0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</a:rPr>
                  <a:t>Puntos HU (minuto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830415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MX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MX"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</a:rPr>
              <a:t>Trabajo Pendiente vs Minutos de Sprint 4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Sprint 4'!$B$2</c:f>
              <c:strCache>
                <c:ptCount val="1"/>
                <c:pt idx="0">
                  <c:v>Previsto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val>
            <c:numRef>
              <c:f>'Sprint 4'!$B$3:$B$15</c:f>
              <c:numCache>
                <c:formatCode>General</c:formatCode>
                <c:ptCount val="13"/>
                <c:pt idx="0">
                  <c:v>45</c:v>
                </c:pt>
                <c:pt idx="1">
                  <c:v>40</c:v>
                </c:pt>
                <c:pt idx="2">
                  <c:v>35</c:v>
                </c:pt>
                <c:pt idx="3">
                  <c:v>30</c:v>
                </c:pt>
                <c:pt idx="4">
                  <c:v>27</c:v>
                </c:pt>
                <c:pt idx="5">
                  <c:v>25</c:v>
                </c:pt>
                <c:pt idx="6">
                  <c:v>18</c:v>
                </c:pt>
                <c:pt idx="7">
                  <c:v>15</c:v>
                </c:pt>
                <c:pt idx="8">
                  <c:v>13</c:v>
                </c:pt>
                <c:pt idx="9">
                  <c:v>12</c:v>
                </c:pt>
                <c:pt idx="10">
                  <c:v>9</c:v>
                </c:pt>
                <c:pt idx="11">
                  <c:v>7</c:v>
                </c:pt>
                <c:pt idx="12">
                  <c:v>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DB68-4DE3-A7FC-A7FD0FE963BB}"/>
            </c:ext>
          </c:extLst>
        </c:ser>
        <c:ser>
          <c:idx val="1"/>
          <c:order val="1"/>
          <c:tx>
            <c:strRef>
              <c:f>'Sprint 4'!$C$2</c:f>
              <c:strCache>
                <c:ptCount val="1"/>
                <c:pt idx="0">
                  <c:v>Optimista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val>
            <c:numRef>
              <c:f>'Sprint 4'!$C$3:$C$15</c:f>
              <c:numCache>
                <c:formatCode>General</c:formatCode>
                <c:ptCount val="13"/>
                <c:pt idx="0">
                  <c:v>45</c:v>
                </c:pt>
                <c:pt idx="1">
                  <c:v>32</c:v>
                </c:pt>
                <c:pt idx="2">
                  <c:v>28</c:v>
                </c:pt>
                <c:pt idx="3">
                  <c:v>24</c:v>
                </c:pt>
                <c:pt idx="4">
                  <c:v>21</c:v>
                </c:pt>
                <c:pt idx="5">
                  <c:v>20</c:v>
                </c:pt>
                <c:pt idx="6">
                  <c:v>14</c:v>
                </c:pt>
                <c:pt idx="7">
                  <c:v>12</c:v>
                </c:pt>
                <c:pt idx="8">
                  <c:v>10</c:v>
                </c:pt>
                <c:pt idx="9">
                  <c:v>9</c:v>
                </c:pt>
                <c:pt idx="10">
                  <c:v>7</c:v>
                </c:pt>
                <c:pt idx="11">
                  <c:v>5</c:v>
                </c:pt>
                <c:pt idx="12">
                  <c:v>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DB68-4DE3-A7FC-A7FD0FE963BB}"/>
            </c:ext>
          </c:extLst>
        </c:ser>
        <c:ser>
          <c:idx val="2"/>
          <c:order val="2"/>
          <c:tx>
            <c:strRef>
              <c:f>'Sprint 4'!$D$2</c:f>
              <c:strCache>
                <c:ptCount val="1"/>
                <c:pt idx="0">
                  <c:v>Pesimista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val>
            <c:numRef>
              <c:f>'Sprint 4'!$D$3:$D$15</c:f>
              <c:numCache>
                <c:formatCode>General</c:formatCode>
                <c:ptCount val="13"/>
                <c:pt idx="0">
                  <c:v>45</c:v>
                </c:pt>
                <c:pt idx="1">
                  <c:v>48</c:v>
                </c:pt>
                <c:pt idx="2">
                  <c:v>42</c:v>
                </c:pt>
                <c:pt idx="3">
                  <c:v>36</c:v>
                </c:pt>
                <c:pt idx="4">
                  <c:v>33</c:v>
                </c:pt>
                <c:pt idx="5">
                  <c:v>30</c:v>
                </c:pt>
                <c:pt idx="6">
                  <c:v>22</c:v>
                </c:pt>
                <c:pt idx="7">
                  <c:v>18</c:v>
                </c:pt>
                <c:pt idx="8">
                  <c:v>16</c:v>
                </c:pt>
                <c:pt idx="9">
                  <c:v>15</c:v>
                </c:pt>
                <c:pt idx="10">
                  <c:v>11</c:v>
                </c:pt>
                <c:pt idx="11">
                  <c:v>9</c:v>
                </c:pt>
                <c:pt idx="12">
                  <c:v>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DB68-4DE3-A7FC-A7FD0FE963B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88832335"/>
        <c:axId val="588830895"/>
      </c:lineChart>
      <c:catAx>
        <c:axId val="588832335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/>
                  <a:t>Tarea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830895"/>
        <c:crosses val="autoZero"/>
        <c:auto val="1"/>
        <c:lblAlgn val="ctr"/>
        <c:lblOffset val="100"/>
        <c:noMultiLvlLbl val="0"/>
      </c:catAx>
      <c:valAx>
        <c:axId val="588830895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 sz="1000" b="0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</a:rPr>
                  <a:t>Puntos HU (minuto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832335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MX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MX"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</a:rPr>
              <a:t>Trabajo Pendiente vs Minutos de Sprint 5</a:t>
            </a:r>
            <a:endParaRPr lang="es-MX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Sprint 5'!$B$2</c:f>
              <c:strCache>
                <c:ptCount val="1"/>
                <c:pt idx="0">
                  <c:v>Previsto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val>
            <c:numRef>
              <c:f>'Sprint 5'!$B$3:$B$12</c:f>
              <c:numCache>
                <c:formatCode>General</c:formatCode>
                <c:ptCount val="10"/>
                <c:pt idx="0">
                  <c:v>30</c:v>
                </c:pt>
                <c:pt idx="1">
                  <c:v>27</c:v>
                </c:pt>
                <c:pt idx="2">
                  <c:v>25</c:v>
                </c:pt>
                <c:pt idx="3">
                  <c:v>20</c:v>
                </c:pt>
                <c:pt idx="4">
                  <c:v>18</c:v>
                </c:pt>
                <c:pt idx="5">
                  <c:v>17</c:v>
                </c:pt>
                <c:pt idx="6">
                  <c:v>15</c:v>
                </c:pt>
                <c:pt idx="7">
                  <c:v>10</c:v>
                </c:pt>
                <c:pt idx="8">
                  <c:v>8</c:v>
                </c:pt>
                <c:pt idx="9">
                  <c:v>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179-4CFC-A73A-0A58AA2EA2CC}"/>
            </c:ext>
          </c:extLst>
        </c:ser>
        <c:ser>
          <c:idx val="1"/>
          <c:order val="1"/>
          <c:tx>
            <c:strRef>
              <c:f>'Sprint 5'!$C$2</c:f>
              <c:strCache>
                <c:ptCount val="1"/>
                <c:pt idx="0">
                  <c:v>Optimista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val>
            <c:numRef>
              <c:f>'Sprint 5'!$C$3:$C$12</c:f>
              <c:numCache>
                <c:formatCode>General</c:formatCode>
                <c:ptCount val="10"/>
                <c:pt idx="0">
                  <c:v>30</c:v>
                </c:pt>
                <c:pt idx="1">
                  <c:v>21</c:v>
                </c:pt>
                <c:pt idx="2">
                  <c:v>20</c:v>
                </c:pt>
                <c:pt idx="3">
                  <c:v>16</c:v>
                </c:pt>
                <c:pt idx="4">
                  <c:v>14</c:v>
                </c:pt>
                <c:pt idx="5">
                  <c:v>13</c:v>
                </c:pt>
                <c:pt idx="6">
                  <c:v>12</c:v>
                </c:pt>
                <c:pt idx="7">
                  <c:v>8</c:v>
                </c:pt>
                <c:pt idx="8">
                  <c:v>6</c:v>
                </c:pt>
                <c:pt idx="9">
                  <c:v>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179-4CFC-A73A-0A58AA2EA2CC}"/>
            </c:ext>
          </c:extLst>
        </c:ser>
        <c:ser>
          <c:idx val="2"/>
          <c:order val="2"/>
          <c:tx>
            <c:strRef>
              <c:f>'Sprint 5'!$D$2</c:f>
              <c:strCache>
                <c:ptCount val="1"/>
                <c:pt idx="0">
                  <c:v>Pesimista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val>
            <c:numRef>
              <c:f>'Sprint 5'!$D$3:$D$12</c:f>
              <c:numCache>
                <c:formatCode>General</c:formatCode>
                <c:ptCount val="10"/>
                <c:pt idx="0">
                  <c:v>30</c:v>
                </c:pt>
                <c:pt idx="1">
                  <c:v>33</c:v>
                </c:pt>
                <c:pt idx="2">
                  <c:v>30</c:v>
                </c:pt>
                <c:pt idx="3">
                  <c:v>24</c:v>
                </c:pt>
                <c:pt idx="4">
                  <c:v>22</c:v>
                </c:pt>
                <c:pt idx="5">
                  <c:v>21</c:v>
                </c:pt>
                <c:pt idx="6">
                  <c:v>18</c:v>
                </c:pt>
                <c:pt idx="7">
                  <c:v>12</c:v>
                </c:pt>
                <c:pt idx="8">
                  <c:v>10</c:v>
                </c:pt>
                <c:pt idx="9">
                  <c:v>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3179-4CFC-A73A-0A58AA2EA2C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88831855"/>
        <c:axId val="588827055"/>
      </c:lineChart>
      <c:catAx>
        <c:axId val="588831855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/>
                  <a:t>Tarea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827055"/>
        <c:crosses val="autoZero"/>
        <c:auto val="1"/>
        <c:lblAlgn val="ctr"/>
        <c:lblOffset val="100"/>
        <c:noMultiLvlLbl val="0"/>
      </c:catAx>
      <c:valAx>
        <c:axId val="588827055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 sz="1000" b="0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</a:rPr>
                  <a:t>Puntos HU (minuto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831855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MX"/>
    </a:p>
  </c:txPr>
  <c:externalData r:id="rId3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MX"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</a:rPr>
              <a:t>Trabajo Pendiente vs Minutos de Sprint 6</a:t>
            </a:r>
            <a:endParaRPr lang="es-MX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Sprint 6'!$B$2</c:f>
              <c:strCache>
                <c:ptCount val="1"/>
                <c:pt idx="0">
                  <c:v>Previsto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val>
            <c:numRef>
              <c:f>'Sprint 6'!$B$3:$B$9</c:f>
              <c:numCache>
                <c:formatCode>General</c:formatCode>
                <c:ptCount val="7"/>
                <c:pt idx="0">
                  <c:v>11</c:v>
                </c:pt>
                <c:pt idx="1">
                  <c:v>9</c:v>
                </c:pt>
                <c:pt idx="2">
                  <c:v>7</c:v>
                </c:pt>
                <c:pt idx="3">
                  <c:v>5</c:v>
                </c:pt>
                <c:pt idx="4">
                  <c:v>3</c:v>
                </c:pt>
                <c:pt idx="5">
                  <c:v>2</c:v>
                </c:pt>
                <c:pt idx="6">
                  <c:v>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9C73-46AA-9653-DA9D7F68244F}"/>
            </c:ext>
          </c:extLst>
        </c:ser>
        <c:ser>
          <c:idx val="1"/>
          <c:order val="1"/>
          <c:tx>
            <c:strRef>
              <c:f>'Sprint 6'!$C$2</c:f>
              <c:strCache>
                <c:ptCount val="1"/>
                <c:pt idx="0">
                  <c:v>Optimista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val>
            <c:numRef>
              <c:f>'Sprint 6'!$C$3:$C$9</c:f>
              <c:numCache>
                <c:formatCode>General</c:formatCode>
                <c:ptCount val="7"/>
                <c:pt idx="0">
                  <c:v>11</c:v>
                </c:pt>
                <c:pt idx="1">
                  <c:v>7</c:v>
                </c:pt>
                <c:pt idx="2">
                  <c:v>5</c:v>
                </c:pt>
                <c:pt idx="3">
                  <c:v>4</c:v>
                </c:pt>
                <c:pt idx="4">
                  <c:v>2</c:v>
                </c:pt>
                <c:pt idx="5">
                  <c:v>1</c:v>
                </c:pt>
                <c:pt idx="6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9C73-46AA-9653-DA9D7F68244F}"/>
            </c:ext>
          </c:extLst>
        </c:ser>
        <c:ser>
          <c:idx val="2"/>
          <c:order val="2"/>
          <c:tx>
            <c:strRef>
              <c:f>'Sprint 6'!$D$2</c:f>
              <c:strCache>
                <c:ptCount val="1"/>
                <c:pt idx="0">
                  <c:v>Pesimista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val>
            <c:numRef>
              <c:f>'Sprint 6'!$D$3:$D$9</c:f>
              <c:numCache>
                <c:formatCode>General</c:formatCode>
                <c:ptCount val="7"/>
                <c:pt idx="0">
                  <c:v>11</c:v>
                </c:pt>
                <c:pt idx="1">
                  <c:v>11</c:v>
                </c:pt>
                <c:pt idx="2">
                  <c:v>9</c:v>
                </c:pt>
                <c:pt idx="3">
                  <c:v>6</c:v>
                </c:pt>
                <c:pt idx="4">
                  <c:v>4</c:v>
                </c:pt>
                <c:pt idx="5">
                  <c:v>3</c:v>
                </c:pt>
                <c:pt idx="6">
                  <c:v>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9C73-46AA-9653-DA9D7F68244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88834255"/>
        <c:axId val="588823215"/>
      </c:lineChart>
      <c:catAx>
        <c:axId val="588834255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/>
                  <a:t>Tarea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823215"/>
        <c:crosses val="autoZero"/>
        <c:auto val="1"/>
        <c:lblAlgn val="ctr"/>
        <c:lblOffset val="100"/>
        <c:noMultiLvlLbl val="0"/>
      </c:catAx>
      <c:valAx>
        <c:axId val="588823215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s-MX" sz="1000" b="0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</a:rPr>
                  <a:t>Puntos HU (minuto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s-MX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MX"/>
          </a:p>
        </c:txPr>
        <c:crossAx val="588834255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MX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MX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3">
  <a:schemeClr val="accent6"/>
  <a:schemeClr val="accent5"/>
  <a:schemeClr val="accent4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0.xml><?xml version="1.0" encoding="utf-8"?>
<cs:chartStyle xmlns:cs="http://schemas.microsoft.com/office/drawing/2012/chartStyle" xmlns:a="http://schemas.openxmlformats.org/drawingml/2006/main" id="239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800" kern="1200" cap="all" spc="120" normalizeH="0" baseline="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50000"/>
        <a:lumOff val="50000"/>
      </a:schemeClr>
    </cs:fontRef>
    <cs:defRPr sz="900" b="0" i="0" u="none" strike="noStrike" kern="1200" baseline="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phClr"/>
        </a:solidFill>
        <a:round/>
      </a:ln>
    </cs:spPr>
  </cs:dataPointMarker>
  <cs:dataPointMarkerLayout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15000"/>
            <a:lumOff val="8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cap="all" spc="12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8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2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A85D950-8844-4AB1-A6BD-AEA2737F61B7}">
  <we:reference id="wa200005502" version="1.0.0.11" store="en-US" storeType="OMEX"/>
  <we:alternateReferences>
    <we:reference id="wa200005502" version="1.0.0.11" store="en-US" storeType="OMEX"/>
  </we:alternateReferences>
  <we:properties>
    <we:property name="docId" value="&quot;yW-5BrlyCiCw45jZSqPiE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816A0340C1F134F98E69A5B6796D043" ma:contentTypeVersion="9" ma:contentTypeDescription="Create a new document." ma:contentTypeScope="" ma:versionID="5bc796e363a0894be15a6e36d77024f2">
  <xsd:schema xmlns:xsd="http://www.w3.org/2001/XMLSchema" xmlns:xs="http://www.w3.org/2001/XMLSchema" xmlns:p="http://schemas.microsoft.com/office/2006/metadata/properties" xmlns:ns3="bad28890-cfd4-45bb-85d3-0025c2fcb4d5" xmlns:ns4="81f0e3b0-ac3d-4840-9775-5dcd5fbc9486" targetNamespace="http://schemas.microsoft.com/office/2006/metadata/properties" ma:root="true" ma:fieldsID="005bbba17dab9660b1ca02a7a3e8b92b" ns3:_="" ns4:_="">
    <xsd:import namespace="bad28890-cfd4-45bb-85d3-0025c2fcb4d5"/>
    <xsd:import namespace="81f0e3b0-ac3d-4840-9775-5dcd5fbc948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SearchProperties" minOccurs="0"/>
                <xsd:element ref="ns3:MediaServiceObjectDetectorVersions" minOccurs="0"/>
                <xsd:element ref="ns4:SharedWithUsers" minOccurs="0"/>
                <xsd:element ref="ns4:SharedWithDetails" minOccurs="0"/>
                <xsd:element ref="ns4:SharingHintHash" minOccurs="0"/>
                <xsd:element ref="ns3:_activity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ad28890-cfd4-45bb-85d3-0025c2fcb4d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_activity" ma:index="15" nillable="true" ma:displayName="_activity" ma:hidden="true" ma:internalName="_activity">
      <xsd:simpleType>
        <xsd:restriction base="dms:Note"/>
      </xsd:simpleType>
    </xsd:element>
    <xsd:element name="MediaServiceDateTaken" ma:index="16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1f0e3b0-ac3d-4840-9775-5dcd5fbc9486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bad28890-cfd4-45bb-85d3-0025c2fcb4d5" xsi:nil="true"/>
  </documentManagement>
</p:properties>
</file>

<file path=customXml/itemProps1.xml><?xml version="1.0" encoding="utf-8"?>
<ds:datastoreItem xmlns:ds="http://schemas.openxmlformats.org/officeDocument/2006/customXml" ds:itemID="{2567F269-6D40-44F1-80CF-BF18C56A898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53EAB002-7ACE-4B3A-B60E-6A325BDBA8C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ad28890-cfd4-45bb-85d3-0025c2fcb4d5"/>
    <ds:schemaRef ds:uri="81f0e3b0-ac3d-4840-9775-5dcd5fbc948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0289D33B-6A7C-4B00-9087-35481B8268A3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B42B85BB-1613-49C6-A1F8-82B91A47C2D7}">
  <ds:schemaRefs>
    <ds:schemaRef ds:uri="http://purl.org/dc/dcmitype/"/>
    <ds:schemaRef ds:uri="http://schemas.microsoft.com/office/2006/documentManagement/types"/>
    <ds:schemaRef ds:uri="http://purl.org/dc/terms/"/>
    <ds:schemaRef ds:uri="http://www.w3.org/XML/1998/namespace"/>
    <ds:schemaRef ds:uri="81f0e3b0-ac3d-4840-9775-5dcd5fbc9486"/>
    <ds:schemaRef ds:uri="bad28890-cfd4-45bb-85d3-0025c2fcb4d5"/>
    <ds:schemaRef ds:uri="http://purl.org/dc/elements/1.1/"/>
    <ds:schemaRef ds:uri="http://schemas.microsoft.com/office/infopath/2007/PartnerControls"/>
    <ds:schemaRef ds:uri="http://schemas.openxmlformats.org/package/2006/metadata/core-properties"/>
    <ds:schemaRef ds:uri="http://schemas.microsoft.com/office/2006/metadata/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4</Pages>
  <Words>13087</Words>
  <Characters>71982</Characters>
  <Application>Microsoft Office Word</Application>
  <DocSecurity>0</DocSecurity>
  <Lines>599</Lines>
  <Paragraphs>16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llfrozen Corp.</Company>
  <LinksUpToDate>false</LinksUpToDate>
  <CharactersWithSpaces>84900</CharactersWithSpaces>
  <SharedDoc>false</SharedDoc>
  <HLinks>
    <vt:vector size="252" baseType="variant">
      <vt:variant>
        <vt:i4>2031671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194849603</vt:lpwstr>
      </vt:variant>
      <vt:variant>
        <vt:i4>2031671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194849602</vt:lpwstr>
      </vt:variant>
      <vt:variant>
        <vt:i4>2031671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194849601</vt:lpwstr>
      </vt:variant>
      <vt:variant>
        <vt:i4>2031671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194849600</vt:lpwstr>
      </vt:variant>
      <vt:variant>
        <vt:i4>1441844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194849599</vt:lpwstr>
      </vt:variant>
      <vt:variant>
        <vt:i4>1441844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194849598</vt:lpwstr>
      </vt:variant>
      <vt:variant>
        <vt:i4>1441844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194849597</vt:lpwstr>
      </vt:variant>
      <vt:variant>
        <vt:i4>1441844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194849596</vt:lpwstr>
      </vt:variant>
      <vt:variant>
        <vt:i4>1441844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194849595</vt:lpwstr>
      </vt:variant>
      <vt:variant>
        <vt:i4>1441844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194849594</vt:lpwstr>
      </vt:variant>
      <vt:variant>
        <vt:i4>1441844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194849593</vt:lpwstr>
      </vt:variant>
      <vt:variant>
        <vt:i4>1441844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194849592</vt:lpwstr>
      </vt:variant>
      <vt:variant>
        <vt:i4>1441844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194849591</vt:lpwstr>
      </vt:variant>
      <vt:variant>
        <vt:i4>1441844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194849590</vt:lpwstr>
      </vt:variant>
      <vt:variant>
        <vt:i4>1507380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94849589</vt:lpwstr>
      </vt:variant>
      <vt:variant>
        <vt:i4>1507380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94849588</vt:lpwstr>
      </vt:variant>
      <vt:variant>
        <vt:i4>1507380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94849587</vt:lpwstr>
      </vt:variant>
      <vt:variant>
        <vt:i4>1703990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Toc194849759</vt:lpwstr>
      </vt:variant>
      <vt:variant>
        <vt:i4>1703990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Toc194849758</vt:lpwstr>
      </vt:variant>
      <vt:variant>
        <vt:i4>1703990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Toc194849757</vt:lpwstr>
      </vt:variant>
      <vt:variant>
        <vt:i4>1703990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Toc194849756</vt:lpwstr>
      </vt:variant>
      <vt:variant>
        <vt:i4>1703990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Toc194849755</vt:lpwstr>
      </vt:variant>
      <vt:variant>
        <vt:i4>1703990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194849754</vt:lpwstr>
      </vt:variant>
      <vt:variant>
        <vt:i4>1703990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194849753</vt:lpwstr>
      </vt:variant>
      <vt:variant>
        <vt:i4>1703990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194849752</vt:lpwstr>
      </vt:variant>
      <vt:variant>
        <vt:i4>1703990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Toc194849751</vt:lpwstr>
      </vt:variant>
      <vt:variant>
        <vt:i4>1769527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95212259</vt:lpwstr>
      </vt:variant>
      <vt:variant>
        <vt:i4>1769527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95212258</vt:lpwstr>
      </vt:variant>
      <vt:variant>
        <vt:i4>1769527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95212257</vt:lpwstr>
      </vt:variant>
      <vt:variant>
        <vt:i4>1769527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95212256</vt:lpwstr>
      </vt:variant>
      <vt:variant>
        <vt:i4>1769527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95212255</vt:lpwstr>
      </vt:variant>
      <vt:variant>
        <vt:i4>1769527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95212254</vt:lpwstr>
      </vt:variant>
      <vt:variant>
        <vt:i4>1769527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95212253</vt:lpwstr>
      </vt:variant>
      <vt:variant>
        <vt:i4>1769527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95212252</vt:lpwstr>
      </vt:variant>
      <vt:variant>
        <vt:i4>176952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95212251</vt:lpwstr>
      </vt:variant>
      <vt:variant>
        <vt:i4>176952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95212250</vt:lpwstr>
      </vt:variant>
      <vt:variant>
        <vt:i4>1703991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95212249</vt:lpwstr>
      </vt:variant>
      <vt:variant>
        <vt:i4>1703991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95212248</vt:lpwstr>
      </vt:variant>
      <vt:variant>
        <vt:i4>1703991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95212247</vt:lpwstr>
      </vt:variant>
      <vt:variant>
        <vt:i4>1703991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95212246</vt:lpwstr>
      </vt:variant>
      <vt:variant>
        <vt:i4>1703991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95212245</vt:lpwstr>
      </vt:variant>
      <vt:variant>
        <vt:i4>1703991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95212244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ésar Calvache</dc:creator>
  <cp:keywords/>
  <dc:description/>
  <cp:lastModifiedBy>LEDY MAYERLY ASTUDILLO CALDERON</cp:lastModifiedBy>
  <cp:revision>2</cp:revision>
  <cp:lastPrinted>2025-04-07T04:17:00Z</cp:lastPrinted>
  <dcterms:created xsi:type="dcterms:W3CDTF">2025-06-01T22:07:00Z</dcterms:created>
  <dcterms:modified xsi:type="dcterms:W3CDTF">2025-06-01T22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-5th-edition</vt:lpwstr>
  </property>
  <property fmtid="{D5CDD505-2E9C-101B-9397-08002B2CF9AE}" pid="8" name="Mendeley Recent Style Name 2_1">
    <vt:lpwstr>American Psychological Association 5th edition</vt:lpwstr>
  </property>
  <property fmtid="{D5CDD505-2E9C-101B-9397-08002B2CF9AE}" pid="9" name="Mendeley Recent Style Id 3_1">
    <vt:lpwstr>http://www.zotero.org/styles/apa</vt:lpwstr>
  </property>
  <property fmtid="{D5CDD505-2E9C-101B-9397-08002B2CF9AE}" pid="10" name="Mendeley Recent Style Name 3_1">
    <vt:lpwstr>American Psychological Association 6th edition</vt:lpwstr>
  </property>
  <property fmtid="{D5CDD505-2E9C-101B-9397-08002B2CF9AE}" pid="11" name="Mendeley Recent Style Id 4_1">
    <vt:lpwstr>http://www.zotero.org/styles/apa-single-spaced</vt:lpwstr>
  </property>
  <property fmtid="{D5CDD505-2E9C-101B-9397-08002B2CF9AE}" pid="12" name="Mendeley Recent Style Name 4_1">
    <vt:lpwstr>American Psychological Association 6th edition (single-spaced bibliography)</vt:lpwstr>
  </property>
  <property fmtid="{D5CDD505-2E9C-101B-9397-08002B2CF9AE}" pid="13" name="Mendeley Recent Style Id 5_1">
    <vt:lpwstr>http://www.zotero.org/styles/american-sociological-association</vt:lpwstr>
  </property>
  <property fmtid="{D5CDD505-2E9C-101B-9397-08002B2CF9AE}" pid="14" name="Mendeley Recent Style Name 5_1">
    <vt:lpwstr>American Sociological Association</vt:lpwstr>
  </property>
  <property fmtid="{D5CDD505-2E9C-101B-9397-08002B2CF9AE}" pid="15" name="Mendeley Recent Style Id 6_1">
    <vt:lpwstr>http://www.zotero.org/styles/chicago-author-date</vt:lpwstr>
  </property>
  <property fmtid="{D5CDD505-2E9C-101B-9397-08002B2CF9AE}" pid="16" name="Mendeley Recent Style Name 6_1">
    <vt:lpwstr>Chicago Manual of Style 16th edition (author-date)</vt:lpwstr>
  </property>
  <property fmtid="{D5CDD505-2E9C-101B-9397-08002B2CF9AE}" pid="17" name="Mendeley Recent Style Id 7_1">
    <vt:lpwstr>http://www.zotero.org/styles/harvard1</vt:lpwstr>
  </property>
  <property fmtid="{D5CDD505-2E9C-101B-9397-08002B2CF9AE}" pid="18" name="Mendeley Recent Style Name 7_1">
    <vt:lpwstr>Harvard Reference format 1 (author-date)</vt:lpwstr>
  </property>
  <property fmtid="{D5CDD505-2E9C-101B-9397-08002B2CF9AE}" pid="19" name="Mendeley Recent Style Id 8_1">
    <vt:lpwstr>http://www.zotero.org/styles/ieee</vt:lpwstr>
  </property>
  <property fmtid="{D5CDD505-2E9C-101B-9397-08002B2CF9AE}" pid="20" name="Mendeley Recent Style Name 8_1">
    <vt:lpwstr>IEEE</vt:lpwstr>
  </property>
  <property fmtid="{D5CDD505-2E9C-101B-9397-08002B2CF9AE}" pid="21" name="Mendeley Recent Style Id 9_1">
    <vt:lpwstr>http://www.zotero.org/styles/modern-humanities-research-association</vt:lpwstr>
  </property>
  <property fmtid="{D5CDD505-2E9C-101B-9397-08002B2CF9AE}" pid="22" name="Mendeley Recent Style Name 9_1">
    <vt:lpwstr>Modern Humanities Research Association 3rd edition (note with bibliography)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ser Name_1">
    <vt:lpwstr>cespardo@gmail.com@www.mendeley.com</vt:lpwstr>
  </property>
  <property fmtid="{D5CDD505-2E9C-101B-9397-08002B2CF9AE}" pid="25" name="ContentTypeId">
    <vt:lpwstr>0x010100B816A0340C1F134F98E69A5B6796D043</vt:lpwstr>
  </property>
  <property fmtid="{D5CDD505-2E9C-101B-9397-08002B2CF9AE}" pid="26" name="ZOTERO_PREF_1">
    <vt:lpwstr>&lt;data data-version="3" zotero-version="6.0.36"&gt;&lt;session id="p0iVThVU"/&gt;&lt;style id="http://www.zotero.org/styles/ieee" locale="es-ES" hasBibliography="1" bibliographyStyleHasBeenSet="1"/&gt;&lt;prefs&gt;&lt;pref name="fieldType" value="Field"/&gt;&lt;/prefs&gt;&lt;/data&gt;</vt:lpwstr>
  </property>
</Properties>
</file>